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13BEC" w:rsidRPr="00A054CE" w:rsidRDefault="00943F41" w:rsidP="00B91FD0">
      <w:pPr>
        <w:pStyle w:val="NoSpacing"/>
        <w:spacing w:line="480" w:lineRule="auto"/>
        <w:jc w:val="center"/>
        <w:rPr>
          <w:rFonts w:asciiTheme="majorBidi" w:hAnsiTheme="majorBidi" w:cstheme="majorBidi"/>
          <w:b/>
          <w:bCs/>
          <w:sz w:val="24"/>
          <w:szCs w:val="24"/>
        </w:rPr>
      </w:pPr>
      <w:r>
        <w:rPr>
          <w:rFonts w:asciiTheme="majorBidi" w:hAnsiTheme="majorBidi" w:cstheme="majorBidi"/>
          <w:b/>
          <w:bCs/>
          <w:sz w:val="24"/>
          <w:szCs w:val="24"/>
        </w:rPr>
        <w:t>BAB</w:t>
      </w:r>
      <w:r w:rsidR="00FE58D5">
        <w:rPr>
          <w:rFonts w:asciiTheme="majorBidi" w:hAnsiTheme="majorBidi" w:cstheme="majorBidi"/>
          <w:b/>
          <w:bCs/>
          <w:sz w:val="24"/>
          <w:szCs w:val="24"/>
        </w:rPr>
        <w:t xml:space="preserve"> II</w:t>
      </w:r>
    </w:p>
    <w:p w:rsidR="00004560" w:rsidRDefault="004D53CB" w:rsidP="00B91FD0">
      <w:pPr>
        <w:pStyle w:val="NoSpacing"/>
        <w:spacing w:line="480" w:lineRule="auto"/>
        <w:jc w:val="center"/>
        <w:rPr>
          <w:rFonts w:asciiTheme="majorBidi" w:hAnsiTheme="majorBidi" w:cstheme="majorBidi"/>
          <w:b/>
          <w:bCs/>
          <w:sz w:val="24"/>
          <w:szCs w:val="24"/>
        </w:rPr>
      </w:pPr>
      <w:r>
        <w:rPr>
          <w:rFonts w:asciiTheme="majorBidi" w:hAnsiTheme="majorBidi" w:cstheme="majorBidi"/>
          <w:b/>
          <w:bCs/>
          <w:sz w:val="24"/>
          <w:szCs w:val="24"/>
        </w:rPr>
        <w:t>LANDASAN T</w:t>
      </w:r>
      <w:r w:rsidR="002B29C3">
        <w:rPr>
          <w:rFonts w:asciiTheme="majorBidi" w:hAnsiTheme="majorBidi" w:cstheme="majorBidi"/>
          <w:b/>
          <w:bCs/>
          <w:sz w:val="24"/>
          <w:szCs w:val="24"/>
        </w:rPr>
        <w:t>EORI</w:t>
      </w:r>
    </w:p>
    <w:p w:rsidR="003142C3" w:rsidRDefault="003142C3" w:rsidP="00C00C66">
      <w:pPr>
        <w:pStyle w:val="NoSpacing"/>
        <w:spacing w:line="480" w:lineRule="auto"/>
        <w:ind w:firstLine="709"/>
        <w:jc w:val="both"/>
        <w:rPr>
          <w:rFonts w:ascii="Times New Roman" w:hAnsi="Times New Roman" w:cs="Times New Roman"/>
          <w:sz w:val="24"/>
          <w:szCs w:val="24"/>
        </w:rPr>
      </w:pPr>
    </w:p>
    <w:p w:rsidR="00EE162A" w:rsidRPr="0049175D" w:rsidRDefault="004148C1" w:rsidP="001C2737">
      <w:pPr>
        <w:pStyle w:val="NoSpacing"/>
        <w:numPr>
          <w:ilvl w:val="0"/>
          <w:numId w:val="1"/>
        </w:numPr>
        <w:spacing w:line="480" w:lineRule="auto"/>
        <w:ind w:left="426" w:hanging="426"/>
        <w:jc w:val="both"/>
        <w:rPr>
          <w:rFonts w:ascii="Times New Roman" w:hAnsi="Times New Roman" w:cs="Times New Roman"/>
          <w:b/>
          <w:bCs/>
          <w:sz w:val="24"/>
          <w:szCs w:val="24"/>
        </w:rPr>
      </w:pPr>
      <w:r>
        <w:rPr>
          <w:rFonts w:ascii="Times New Roman" w:hAnsi="Times New Roman" w:cs="Times New Roman"/>
          <w:b/>
          <w:bCs/>
          <w:sz w:val="24"/>
          <w:szCs w:val="24"/>
        </w:rPr>
        <w:t>Kon</w:t>
      </w:r>
      <w:r w:rsidR="003402C3">
        <w:rPr>
          <w:rFonts w:ascii="Times New Roman" w:hAnsi="Times New Roman" w:cs="Times New Roman"/>
          <w:b/>
          <w:bCs/>
          <w:sz w:val="24"/>
          <w:szCs w:val="24"/>
        </w:rPr>
        <w:t>s</w:t>
      </w:r>
      <w:r>
        <w:rPr>
          <w:rFonts w:ascii="Times New Roman" w:hAnsi="Times New Roman" w:cs="Times New Roman"/>
          <w:b/>
          <w:bCs/>
          <w:sz w:val="24"/>
          <w:szCs w:val="24"/>
        </w:rPr>
        <w:t>ep Politik Di Indonesia</w:t>
      </w:r>
    </w:p>
    <w:p w:rsidR="00AE552A" w:rsidRPr="00703B1A" w:rsidRDefault="00AE552A" w:rsidP="00052426">
      <w:pPr>
        <w:pStyle w:val="NoSpacing"/>
        <w:numPr>
          <w:ilvl w:val="0"/>
          <w:numId w:val="4"/>
        </w:numPr>
        <w:spacing w:line="480" w:lineRule="auto"/>
        <w:ind w:left="709" w:hanging="283"/>
        <w:jc w:val="both"/>
        <w:rPr>
          <w:rFonts w:ascii="Times New Roman" w:hAnsi="Times New Roman" w:cs="Times New Roman"/>
          <w:b/>
          <w:bCs/>
          <w:sz w:val="24"/>
          <w:szCs w:val="24"/>
        </w:rPr>
      </w:pPr>
      <w:r w:rsidRPr="00703B1A">
        <w:rPr>
          <w:rFonts w:ascii="Times New Roman" w:hAnsi="Times New Roman" w:cs="Times New Roman"/>
          <w:b/>
          <w:bCs/>
          <w:sz w:val="24"/>
          <w:szCs w:val="24"/>
        </w:rPr>
        <w:t>Pengertian Politik</w:t>
      </w:r>
    </w:p>
    <w:p w:rsidR="00A47C5C" w:rsidRPr="00A47C5C" w:rsidRDefault="00F47516" w:rsidP="00A47C5C">
      <w:pPr>
        <w:pStyle w:val="NoSpacing"/>
        <w:spacing w:line="480" w:lineRule="auto"/>
        <w:ind w:left="709" w:firstLine="720"/>
        <w:jc w:val="both"/>
        <w:rPr>
          <w:rFonts w:ascii="Times New Roman" w:hAnsi="Times New Roman" w:cs="Times New Roman"/>
          <w:i/>
          <w:iCs/>
          <w:sz w:val="24"/>
          <w:szCs w:val="24"/>
        </w:rPr>
      </w:pPr>
      <w:r>
        <w:rPr>
          <w:rFonts w:ascii="Times New Roman" w:hAnsi="Times New Roman" w:cs="Times New Roman"/>
          <w:sz w:val="24"/>
          <w:szCs w:val="24"/>
        </w:rPr>
        <w:t xml:space="preserve">Secara </w:t>
      </w:r>
      <w:r w:rsidR="003715F8">
        <w:rPr>
          <w:rFonts w:ascii="Times New Roman" w:hAnsi="Times New Roman" w:cs="Times New Roman"/>
          <w:sz w:val="24"/>
          <w:szCs w:val="24"/>
        </w:rPr>
        <w:t>bahasa (</w:t>
      </w:r>
      <w:r w:rsidRPr="003715F8">
        <w:rPr>
          <w:rFonts w:ascii="Times New Roman" w:hAnsi="Times New Roman" w:cs="Times New Roman"/>
          <w:i/>
          <w:iCs/>
          <w:sz w:val="24"/>
          <w:szCs w:val="24"/>
        </w:rPr>
        <w:t>etimologi</w:t>
      </w:r>
      <w:r w:rsidR="003715F8">
        <w:rPr>
          <w:rFonts w:ascii="Times New Roman" w:hAnsi="Times New Roman" w:cs="Times New Roman"/>
          <w:sz w:val="24"/>
          <w:szCs w:val="24"/>
        </w:rPr>
        <w:t>)</w:t>
      </w:r>
      <w:r>
        <w:rPr>
          <w:rFonts w:ascii="Times New Roman" w:hAnsi="Times New Roman" w:cs="Times New Roman"/>
          <w:sz w:val="24"/>
          <w:szCs w:val="24"/>
        </w:rPr>
        <w:t xml:space="preserve">, politik </w:t>
      </w:r>
      <w:r w:rsidR="00A7702C">
        <w:rPr>
          <w:rFonts w:ascii="Times New Roman" w:hAnsi="Times New Roman" w:cs="Times New Roman"/>
          <w:sz w:val="24"/>
          <w:szCs w:val="24"/>
        </w:rPr>
        <w:t xml:space="preserve">dalam bahasa Yunani Kuno </w:t>
      </w:r>
      <w:r>
        <w:rPr>
          <w:rFonts w:ascii="Times New Roman" w:hAnsi="Times New Roman" w:cs="Times New Roman"/>
          <w:sz w:val="24"/>
          <w:szCs w:val="24"/>
        </w:rPr>
        <w:t>berarti</w:t>
      </w:r>
      <w:r w:rsidR="00F818FB">
        <w:rPr>
          <w:rFonts w:ascii="Times New Roman" w:hAnsi="Times New Roman" w:cs="Times New Roman"/>
          <w:sz w:val="24"/>
          <w:szCs w:val="24"/>
        </w:rPr>
        <w:t>“</w:t>
      </w:r>
      <w:r w:rsidR="00653F64" w:rsidRPr="00653F64">
        <w:rPr>
          <w:rFonts w:ascii="Times New Roman" w:hAnsi="Times New Roman" w:cs="Times New Roman"/>
          <w:i/>
          <w:iCs/>
          <w:sz w:val="24"/>
          <w:szCs w:val="24"/>
        </w:rPr>
        <w:t>polis</w:t>
      </w:r>
      <w:r w:rsidR="00F818FB">
        <w:rPr>
          <w:rFonts w:ascii="Times New Roman" w:hAnsi="Times New Roman" w:cs="Times New Roman"/>
          <w:i/>
          <w:iCs/>
          <w:sz w:val="24"/>
          <w:szCs w:val="24"/>
        </w:rPr>
        <w:t>”</w:t>
      </w:r>
      <w:r w:rsidR="00A7702C">
        <w:rPr>
          <w:rFonts w:ascii="Times New Roman" w:hAnsi="Times New Roman" w:cs="Times New Roman"/>
          <w:sz w:val="24"/>
          <w:szCs w:val="24"/>
        </w:rPr>
        <w:t xml:space="preserve"> yang </w:t>
      </w:r>
      <w:r w:rsidR="00653F64">
        <w:rPr>
          <w:rFonts w:ascii="Times New Roman" w:hAnsi="Times New Roman" w:cs="Times New Roman"/>
          <w:sz w:val="24"/>
          <w:szCs w:val="24"/>
        </w:rPr>
        <w:t>artinya kota atau</w:t>
      </w:r>
      <w:r w:rsidR="002778EA">
        <w:rPr>
          <w:rFonts w:ascii="Times New Roman" w:hAnsi="Times New Roman" w:cs="Times New Roman"/>
          <w:sz w:val="24"/>
          <w:szCs w:val="24"/>
        </w:rPr>
        <w:t xml:space="preserve"> negara. P</w:t>
      </w:r>
      <w:r w:rsidR="00653F64">
        <w:rPr>
          <w:rFonts w:ascii="Times New Roman" w:hAnsi="Times New Roman" w:cs="Times New Roman"/>
          <w:sz w:val="24"/>
          <w:szCs w:val="24"/>
        </w:rPr>
        <w:t xml:space="preserve">olitik </w:t>
      </w:r>
      <w:r w:rsidR="002778EA">
        <w:rPr>
          <w:rFonts w:ascii="Times New Roman" w:hAnsi="Times New Roman" w:cs="Times New Roman"/>
          <w:sz w:val="24"/>
          <w:szCs w:val="24"/>
        </w:rPr>
        <w:t xml:space="preserve">juga </w:t>
      </w:r>
      <w:r w:rsidR="00653F64">
        <w:rPr>
          <w:rFonts w:ascii="Times New Roman" w:hAnsi="Times New Roman" w:cs="Times New Roman"/>
          <w:sz w:val="24"/>
          <w:szCs w:val="24"/>
        </w:rPr>
        <w:t>berarti</w:t>
      </w:r>
      <w:r>
        <w:rPr>
          <w:rFonts w:ascii="Times New Roman" w:hAnsi="Times New Roman" w:cs="Times New Roman"/>
          <w:sz w:val="24"/>
          <w:szCs w:val="24"/>
        </w:rPr>
        <w:t xml:space="preserve"> “</w:t>
      </w:r>
      <w:r w:rsidRPr="00CF5012">
        <w:rPr>
          <w:rFonts w:ascii="Times New Roman" w:hAnsi="Times New Roman" w:cs="Times New Roman"/>
          <w:i/>
          <w:iCs/>
          <w:sz w:val="24"/>
          <w:szCs w:val="24"/>
        </w:rPr>
        <w:t>politeia</w:t>
      </w:r>
      <w:r>
        <w:rPr>
          <w:rFonts w:ascii="Times New Roman" w:hAnsi="Times New Roman" w:cs="Times New Roman"/>
          <w:sz w:val="24"/>
          <w:szCs w:val="24"/>
        </w:rPr>
        <w:t>” atau hal ihwal tentang polis atau negara, “</w:t>
      </w:r>
      <w:r>
        <w:rPr>
          <w:rFonts w:ascii="Times New Roman" w:hAnsi="Times New Roman" w:cs="Times New Roman"/>
          <w:i/>
          <w:iCs/>
          <w:sz w:val="24"/>
          <w:szCs w:val="24"/>
        </w:rPr>
        <w:t>polites</w:t>
      </w:r>
      <w:r>
        <w:rPr>
          <w:rFonts w:ascii="Times New Roman" w:hAnsi="Times New Roman" w:cs="Times New Roman"/>
          <w:sz w:val="24"/>
          <w:szCs w:val="24"/>
        </w:rPr>
        <w:t>” berarti warga kota warga negara, “</w:t>
      </w:r>
      <w:r>
        <w:rPr>
          <w:rFonts w:ascii="Times New Roman" w:hAnsi="Times New Roman" w:cs="Times New Roman"/>
          <w:i/>
          <w:iCs/>
          <w:sz w:val="24"/>
          <w:szCs w:val="24"/>
        </w:rPr>
        <w:t>politicos</w:t>
      </w:r>
      <w:r>
        <w:rPr>
          <w:rFonts w:ascii="Times New Roman" w:hAnsi="Times New Roman" w:cs="Times New Roman"/>
          <w:sz w:val="24"/>
          <w:szCs w:val="24"/>
        </w:rPr>
        <w:t>” berarti ahli negara, “</w:t>
      </w:r>
      <w:r>
        <w:rPr>
          <w:rFonts w:ascii="Times New Roman" w:hAnsi="Times New Roman" w:cs="Times New Roman"/>
          <w:i/>
          <w:iCs/>
          <w:sz w:val="24"/>
          <w:szCs w:val="24"/>
        </w:rPr>
        <w:t>politieke techne</w:t>
      </w:r>
      <w:r>
        <w:rPr>
          <w:rFonts w:ascii="Times New Roman" w:hAnsi="Times New Roman" w:cs="Times New Roman"/>
          <w:sz w:val="24"/>
          <w:szCs w:val="24"/>
        </w:rPr>
        <w:t>” berarti kemahiran politik, dan “</w:t>
      </w:r>
      <w:r>
        <w:rPr>
          <w:rFonts w:ascii="Times New Roman" w:hAnsi="Times New Roman" w:cs="Times New Roman"/>
          <w:i/>
          <w:iCs/>
          <w:sz w:val="24"/>
          <w:szCs w:val="24"/>
        </w:rPr>
        <w:t>politieke episteme</w:t>
      </w:r>
      <w:r>
        <w:rPr>
          <w:rFonts w:ascii="Times New Roman" w:hAnsi="Times New Roman" w:cs="Times New Roman"/>
          <w:sz w:val="24"/>
          <w:szCs w:val="24"/>
        </w:rPr>
        <w:t>” berarti ilmu politik.</w:t>
      </w:r>
      <w:r>
        <w:rPr>
          <w:rStyle w:val="FootnoteReference"/>
          <w:rFonts w:ascii="Times New Roman" w:hAnsi="Times New Roman" w:cs="Times New Roman"/>
          <w:sz w:val="24"/>
          <w:szCs w:val="24"/>
        </w:rPr>
        <w:footnoteReference w:id="2"/>
      </w:r>
      <w:r w:rsidR="0097326B">
        <w:rPr>
          <w:rFonts w:ascii="Times New Roman" w:hAnsi="Times New Roman" w:cs="Times New Roman"/>
          <w:sz w:val="24"/>
          <w:szCs w:val="24"/>
        </w:rPr>
        <w:t>Politik juga berarti</w:t>
      </w:r>
      <w:r>
        <w:rPr>
          <w:rFonts w:ascii="Times New Roman" w:hAnsi="Times New Roman" w:cs="Times New Roman"/>
          <w:sz w:val="24"/>
          <w:szCs w:val="24"/>
        </w:rPr>
        <w:t xml:space="preserve"> “</w:t>
      </w:r>
      <w:r w:rsidRPr="00173039">
        <w:rPr>
          <w:rFonts w:ascii="Times New Roman" w:hAnsi="Times New Roman" w:cs="Times New Roman"/>
          <w:i/>
          <w:iCs/>
          <w:sz w:val="24"/>
          <w:szCs w:val="24"/>
        </w:rPr>
        <w:t>siyasah</w:t>
      </w:r>
      <w:r>
        <w:rPr>
          <w:rFonts w:ascii="Times New Roman" w:hAnsi="Times New Roman" w:cs="Times New Roman"/>
          <w:sz w:val="24"/>
          <w:szCs w:val="24"/>
        </w:rPr>
        <w:t xml:space="preserve">” </w:t>
      </w:r>
      <w:r w:rsidR="0097326B">
        <w:rPr>
          <w:rFonts w:ascii="Times New Roman" w:hAnsi="Times New Roman" w:cs="Times New Roman"/>
          <w:sz w:val="24"/>
          <w:szCs w:val="24"/>
        </w:rPr>
        <w:t xml:space="preserve">dalam bahasa Arab, </w:t>
      </w:r>
      <w:r>
        <w:rPr>
          <w:rFonts w:ascii="Times New Roman" w:hAnsi="Times New Roman" w:cs="Times New Roman"/>
          <w:sz w:val="24"/>
          <w:szCs w:val="24"/>
        </w:rPr>
        <w:t>diambil dari kata “</w:t>
      </w:r>
      <w:r w:rsidRPr="00173039">
        <w:rPr>
          <w:rFonts w:ascii="Times New Roman" w:hAnsi="Times New Roman" w:cs="Times New Roman"/>
          <w:i/>
          <w:iCs/>
          <w:sz w:val="24"/>
          <w:szCs w:val="24"/>
        </w:rPr>
        <w:t>sasa-yasusu</w:t>
      </w:r>
      <w:r>
        <w:rPr>
          <w:rFonts w:ascii="Times New Roman" w:hAnsi="Times New Roman" w:cs="Times New Roman"/>
          <w:sz w:val="24"/>
          <w:szCs w:val="24"/>
        </w:rPr>
        <w:t>” yang artinya mengemudi atau mengendalikan atau bisa saja mengatur dan sebagainya.</w:t>
      </w:r>
      <w:r>
        <w:rPr>
          <w:rStyle w:val="FootnoteReference"/>
          <w:rFonts w:ascii="Times New Roman" w:hAnsi="Times New Roman" w:cs="Times New Roman"/>
          <w:sz w:val="24"/>
          <w:szCs w:val="24"/>
        </w:rPr>
        <w:footnoteReference w:id="3"/>
      </w:r>
      <w:r w:rsidR="00CE79D2">
        <w:rPr>
          <w:rFonts w:ascii="Times New Roman" w:hAnsi="Times New Roman" w:cs="Times New Roman"/>
          <w:sz w:val="24"/>
          <w:szCs w:val="24"/>
        </w:rPr>
        <w:t xml:space="preserve"> </w:t>
      </w:r>
      <w:r w:rsidR="000B03B6">
        <w:rPr>
          <w:rFonts w:ascii="Times New Roman" w:hAnsi="Times New Roman" w:cs="Times New Roman"/>
          <w:sz w:val="24"/>
          <w:szCs w:val="24"/>
        </w:rPr>
        <w:t>Dalam b</w:t>
      </w:r>
      <w:r>
        <w:rPr>
          <w:rFonts w:ascii="Times New Roman" w:hAnsi="Times New Roman" w:cs="Times New Roman"/>
          <w:sz w:val="24"/>
          <w:szCs w:val="24"/>
        </w:rPr>
        <w:t xml:space="preserve">ahasa inggris </w:t>
      </w:r>
      <w:r w:rsidR="000B03B6">
        <w:rPr>
          <w:rFonts w:ascii="Times New Roman" w:hAnsi="Times New Roman" w:cs="Times New Roman"/>
          <w:sz w:val="24"/>
          <w:szCs w:val="24"/>
        </w:rPr>
        <w:t>berarti</w:t>
      </w:r>
      <w:r>
        <w:rPr>
          <w:rFonts w:ascii="Times New Roman" w:hAnsi="Times New Roman" w:cs="Times New Roman"/>
          <w:sz w:val="24"/>
          <w:szCs w:val="24"/>
        </w:rPr>
        <w:t xml:space="preserve"> “</w:t>
      </w:r>
      <w:r w:rsidRPr="00173039">
        <w:rPr>
          <w:rFonts w:ascii="Times New Roman" w:hAnsi="Times New Roman" w:cs="Times New Roman"/>
          <w:i/>
          <w:iCs/>
          <w:sz w:val="24"/>
          <w:szCs w:val="24"/>
        </w:rPr>
        <w:t>politics</w:t>
      </w:r>
      <w:r w:rsidR="000B03B6">
        <w:rPr>
          <w:rFonts w:ascii="Times New Roman" w:hAnsi="Times New Roman" w:cs="Times New Roman"/>
          <w:sz w:val="24"/>
          <w:szCs w:val="24"/>
        </w:rPr>
        <w:t>” artinya</w:t>
      </w:r>
      <w:r>
        <w:rPr>
          <w:rFonts w:ascii="Times New Roman" w:hAnsi="Times New Roman" w:cs="Times New Roman"/>
          <w:sz w:val="24"/>
          <w:szCs w:val="24"/>
        </w:rPr>
        <w:t xml:space="preserve"> cerdik dan bijaksana dalam rangka untuk mencapai tujuan.</w:t>
      </w:r>
      <w:r>
        <w:rPr>
          <w:rStyle w:val="FootnoteReference"/>
          <w:rFonts w:ascii="Times New Roman" w:hAnsi="Times New Roman" w:cs="Times New Roman"/>
          <w:sz w:val="24"/>
          <w:szCs w:val="24"/>
        </w:rPr>
        <w:footnoteReference w:id="4"/>
      </w:r>
      <w:r>
        <w:rPr>
          <w:rFonts w:ascii="Times New Roman" w:hAnsi="Times New Roman" w:cs="Times New Roman"/>
          <w:sz w:val="24"/>
          <w:szCs w:val="24"/>
        </w:rPr>
        <w:t xml:space="preserve"> Dan </w:t>
      </w:r>
      <w:r w:rsidR="00FC5FB7">
        <w:rPr>
          <w:rFonts w:ascii="Times New Roman" w:hAnsi="Times New Roman" w:cs="Times New Roman"/>
          <w:sz w:val="24"/>
          <w:szCs w:val="24"/>
        </w:rPr>
        <w:t>dalam ba</w:t>
      </w:r>
      <w:r>
        <w:rPr>
          <w:rFonts w:ascii="Times New Roman" w:hAnsi="Times New Roman" w:cs="Times New Roman"/>
          <w:sz w:val="24"/>
          <w:szCs w:val="24"/>
        </w:rPr>
        <w:t xml:space="preserve">hasa Indonesia, politik berarti </w:t>
      </w:r>
      <w:r w:rsidRPr="00B456B5">
        <w:rPr>
          <w:rFonts w:ascii="Times New Roman" w:hAnsi="Times New Roman" w:cs="Times New Roman"/>
          <w:sz w:val="24"/>
          <w:szCs w:val="24"/>
        </w:rPr>
        <w:t>segala urusan dan tindakan (kebijakan, siasat dan sebagainya) mengenai pemerintahan negara atau negara lain</w:t>
      </w:r>
      <w:r>
        <w:rPr>
          <w:rFonts w:ascii="Times New Roman" w:hAnsi="Times New Roman" w:cs="Times New Roman"/>
          <w:i/>
          <w:iCs/>
          <w:sz w:val="24"/>
          <w:szCs w:val="24"/>
        </w:rPr>
        <w:t>.</w:t>
      </w:r>
      <w:r w:rsidRPr="00EC5CBC">
        <w:rPr>
          <w:rStyle w:val="FootnoteReference"/>
          <w:rFonts w:ascii="Times New Roman" w:hAnsi="Times New Roman" w:cs="Times New Roman"/>
          <w:sz w:val="24"/>
          <w:szCs w:val="24"/>
        </w:rPr>
        <w:footnoteReference w:id="5"/>
      </w:r>
    </w:p>
    <w:p w:rsidR="005D4A16" w:rsidRDefault="007E5F8B" w:rsidP="00080F6F">
      <w:pPr>
        <w:pStyle w:val="NoSpacing"/>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Sedangkan secara istilah</w:t>
      </w:r>
      <w:r w:rsidR="00D0198B">
        <w:rPr>
          <w:rFonts w:ascii="Times New Roman" w:hAnsi="Times New Roman" w:cs="Times New Roman"/>
          <w:sz w:val="24"/>
          <w:szCs w:val="24"/>
        </w:rPr>
        <w:t xml:space="preserve"> (</w:t>
      </w:r>
      <w:r w:rsidR="00D0198B">
        <w:rPr>
          <w:rFonts w:ascii="Times New Roman" w:hAnsi="Times New Roman" w:cs="Times New Roman"/>
          <w:i/>
          <w:iCs/>
          <w:sz w:val="24"/>
          <w:szCs w:val="24"/>
        </w:rPr>
        <w:t>epistimologi</w:t>
      </w:r>
      <w:r w:rsidR="00D0198B">
        <w:rPr>
          <w:rFonts w:ascii="Times New Roman" w:hAnsi="Times New Roman" w:cs="Times New Roman"/>
          <w:sz w:val="24"/>
          <w:szCs w:val="24"/>
        </w:rPr>
        <w:t>)</w:t>
      </w:r>
      <w:r>
        <w:rPr>
          <w:rFonts w:ascii="Times New Roman" w:hAnsi="Times New Roman" w:cs="Times New Roman"/>
          <w:sz w:val="24"/>
          <w:szCs w:val="24"/>
        </w:rPr>
        <w:t>, p</w:t>
      </w:r>
      <w:r w:rsidR="00E633C1">
        <w:rPr>
          <w:rFonts w:ascii="Times New Roman" w:hAnsi="Times New Roman" w:cs="Times New Roman"/>
          <w:sz w:val="24"/>
          <w:szCs w:val="24"/>
        </w:rPr>
        <w:t xml:space="preserve">engertian politik dapat dilihat dari dua perspektif, yaitu </w:t>
      </w:r>
      <w:r w:rsidR="00C24135">
        <w:rPr>
          <w:rFonts w:ascii="Times New Roman" w:hAnsi="Times New Roman" w:cs="Times New Roman"/>
          <w:sz w:val="24"/>
          <w:szCs w:val="24"/>
        </w:rPr>
        <w:t>s</w:t>
      </w:r>
      <w:r w:rsidR="002816B6">
        <w:rPr>
          <w:rFonts w:ascii="Times New Roman" w:hAnsi="Times New Roman" w:cs="Times New Roman"/>
          <w:sz w:val="24"/>
          <w:szCs w:val="24"/>
        </w:rPr>
        <w:t>ebagai ilmu pengetahuan dan praktis. Sebagai ilmu pengetahuan</w:t>
      </w:r>
      <w:r w:rsidR="00E633C1">
        <w:rPr>
          <w:rFonts w:ascii="Times New Roman" w:hAnsi="Times New Roman" w:cs="Times New Roman"/>
          <w:sz w:val="24"/>
          <w:szCs w:val="24"/>
        </w:rPr>
        <w:t xml:space="preserve">, </w:t>
      </w:r>
      <w:r w:rsidR="004020F0">
        <w:rPr>
          <w:rFonts w:ascii="Times New Roman" w:hAnsi="Times New Roman" w:cs="Times New Roman"/>
          <w:sz w:val="24"/>
          <w:szCs w:val="24"/>
        </w:rPr>
        <w:t xml:space="preserve">berarti menjadi disiplin keilmuan yang berdiri sendiri, dapat dipelajarai, diajarkan, memiliki komponen-komponen </w:t>
      </w:r>
      <w:r w:rsidR="004020F0">
        <w:rPr>
          <w:rFonts w:ascii="Times New Roman" w:hAnsi="Times New Roman" w:cs="Times New Roman"/>
          <w:sz w:val="24"/>
          <w:szCs w:val="24"/>
        </w:rPr>
        <w:lastRenderedPageBreak/>
        <w:t>seperti objek, subjek, metodologi, sistem, terminologi, ciri teori yang khas dan spesifik, dan diterima secara universal di seluruh dunia.</w:t>
      </w:r>
      <w:r w:rsidR="004020F0">
        <w:rPr>
          <w:rStyle w:val="FootnoteReference"/>
          <w:rFonts w:ascii="Times New Roman" w:hAnsi="Times New Roman" w:cs="Times New Roman"/>
          <w:sz w:val="24"/>
          <w:szCs w:val="24"/>
        </w:rPr>
        <w:footnoteReference w:id="6"/>
      </w:r>
      <w:r w:rsidR="004020F0">
        <w:rPr>
          <w:rFonts w:ascii="Times New Roman" w:hAnsi="Times New Roman" w:cs="Times New Roman"/>
          <w:sz w:val="24"/>
          <w:szCs w:val="24"/>
        </w:rPr>
        <w:t xml:space="preserve"> </w:t>
      </w:r>
    </w:p>
    <w:p w:rsidR="00C247C4" w:rsidRDefault="002530AD" w:rsidP="00080F6F">
      <w:pPr>
        <w:pStyle w:val="NoSpacing"/>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 xml:space="preserve">Menurut Miriam Budiardjo, bahwa </w:t>
      </w:r>
      <w:r w:rsidR="00E633C1">
        <w:rPr>
          <w:rFonts w:ascii="Times New Roman" w:hAnsi="Times New Roman" w:cs="Times New Roman"/>
          <w:sz w:val="24"/>
          <w:szCs w:val="24"/>
        </w:rPr>
        <w:t>p</w:t>
      </w:r>
      <w:r w:rsidR="00E730D6">
        <w:rPr>
          <w:rFonts w:ascii="Times New Roman" w:hAnsi="Times New Roman" w:cs="Times New Roman"/>
          <w:sz w:val="24"/>
          <w:szCs w:val="24"/>
        </w:rPr>
        <w:t>olitik</w:t>
      </w:r>
      <w:r w:rsidR="006915F6">
        <w:rPr>
          <w:rFonts w:ascii="Times New Roman" w:hAnsi="Times New Roman" w:cs="Times New Roman"/>
          <w:sz w:val="24"/>
          <w:szCs w:val="24"/>
        </w:rPr>
        <w:t xml:space="preserve"> </w:t>
      </w:r>
      <w:r w:rsidR="00845692" w:rsidRPr="00217237">
        <w:rPr>
          <w:rFonts w:ascii="Times New Roman" w:hAnsi="Times New Roman" w:cs="Times New Roman"/>
          <w:sz w:val="24"/>
          <w:szCs w:val="24"/>
        </w:rPr>
        <w:t xml:space="preserve">adalah </w:t>
      </w:r>
      <w:r w:rsidR="00A72B61" w:rsidRPr="00217237">
        <w:rPr>
          <w:rFonts w:ascii="Times New Roman" w:hAnsi="Times New Roman" w:cs="Times New Roman"/>
          <w:sz w:val="24"/>
          <w:szCs w:val="24"/>
        </w:rPr>
        <w:t>ilmu yang mempelajari</w:t>
      </w:r>
      <w:r w:rsidR="00A72B61">
        <w:rPr>
          <w:rFonts w:ascii="Times New Roman" w:hAnsi="Times New Roman" w:cs="Times New Roman"/>
          <w:sz w:val="24"/>
          <w:szCs w:val="24"/>
        </w:rPr>
        <w:t xml:space="preserve"> </w:t>
      </w:r>
      <w:r w:rsidR="00AC5FC8">
        <w:rPr>
          <w:rFonts w:ascii="Times New Roman" w:hAnsi="Times New Roman" w:cs="Times New Roman"/>
          <w:sz w:val="24"/>
          <w:szCs w:val="24"/>
        </w:rPr>
        <w:t xml:space="preserve">tentang </w:t>
      </w:r>
      <w:r w:rsidR="00A72B61">
        <w:rPr>
          <w:rFonts w:ascii="Times New Roman" w:hAnsi="Times New Roman" w:cs="Times New Roman"/>
          <w:sz w:val="24"/>
          <w:szCs w:val="24"/>
        </w:rPr>
        <w:t>politik.</w:t>
      </w:r>
      <w:r w:rsidR="00A72B61">
        <w:rPr>
          <w:rStyle w:val="FootnoteReference"/>
          <w:rFonts w:ascii="Times New Roman" w:hAnsi="Times New Roman" w:cs="Times New Roman"/>
          <w:sz w:val="24"/>
          <w:szCs w:val="24"/>
        </w:rPr>
        <w:footnoteReference w:id="7"/>
      </w:r>
      <w:r w:rsidR="007631D1">
        <w:rPr>
          <w:rFonts w:ascii="Times New Roman" w:hAnsi="Times New Roman" w:cs="Times New Roman"/>
          <w:sz w:val="24"/>
          <w:szCs w:val="24"/>
        </w:rPr>
        <w:t xml:space="preserve"> </w:t>
      </w:r>
      <w:r w:rsidR="00FB3F56">
        <w:rPr>
          <w:rFonts w:ascii="Times New Roman" w:hAnsi="Times New Roman" w:cs="Times New Roman"/>
          <w:sz w:val="24"/>
          <w:szCs w:val="24"/>
        </w:rPr>
        <w:t xml:space="preserve">Muliansyah A. Ways, </w:t>
      </w:r>
      <w:r w:rsidR="00351A82">
        <w:rPr>
          <w:rFonts w:ascii="Times New Roman" w:hAnsi="Times New Roman" w:cs="Times New Roman"/>
          <w:sz w:val="24"/>
          <w:szCs w:val="24"/>
        </w:rPr>
        <w:t xml:space="preserve">berpendapat </w:t>
      </w:r>
      <w:r w:rsidR="00FB3F56">
        <w:rPr>
          <w:rFonts w:ascii="Times New Roman" w:hAnsi="Times New Roman" w:cs="Times New Roman"/>
          <w:sz w:val="24"/>
          <w:szCs w:val="24"/>
        </w:rPr>
        <w:t>bahwa politik adalah ilmu yang mempelajari tentang seni dala</w:t>
      </w:r>
      <w:r w:rsidR="0007119F">
        <w:rPr>
          <w:rFonts w:ascii="Times New Roman" w:hAnsi="Times New Roman" w:cs="Times New Roman"/>
          <w:sz w:val="24"/>
          <w:szCs w:val="24"/>
        </w:rPr>
        <w:t>m merebut kekuasaan dan negara</w:t>
      </w:r>
      <w:r w:rsidR="00E16753">
        <w:rPr>
          <w:rFonts w:ascii="Times New Roman" w:hAnsi="Times New Roman" w:cs="Times New Roman"/>
          <w:sz w:val="24"/>
          <w:szCs w:val="24"/>
        </w:rPr>
        <w:t>. Alasan yang dikemukakan oleh Muliansyah adalah</w:t>
      </w:r>
      <w:r w:rsidR="0004251C">
        <w:rPr>
          <w:rFonts w:ascii="Times New Roman" w:hAnsi="Times New Roman" w:cs="Times New Roman"/>
          <w:sz w:val="24"/>
          <w:szCs w:val="24"/>
        </w:rPr>
        <w:t xml:space="preserve"> karena</w:t>
      </w:r>
      <w:r w:rsidR="00FB3F56">
        <w:rPr>
          <w:rFonts w:ascii="Times New Roman" w:hAnsi="Times New Roman" w:cs="Times New Roman"/>
          <w:sz w:val="24"/>
          <w:szCs w:val="24"/>
        </w:rPr>
        <w:t xml:space="preserve"> </w:t>
      </w:r>
      <w:r w:rsidR="00625D57">
        <w:rPr>
          <w:rFonts w:ascii="Times New Roman" w:hAnsi="Times New Roman" w:cs="Times New Roman"/>
          <w:sz w:val="24"/>
          <w:szCs w:val="24"/>
        </w:rPr>
        <w:t xml:space="preserve">kehidupan manusia dipengaruhi sebagian besar oleh </w:t>
      </w:r>
      <w:r w:rsidR="00FB3F56">
        <w:rPr>
          <w:rFonts w:ascii="Times New Roman" w:hAnsi="Times New Roman" w:cs="Times New Roman"/>
          <w:sz w:val="24"/>
          <w:szCs w:val="24"/>
        </w:rPr>
        <w:t>peranan dan pengaruh</w:t>
      </w:r>
      <w:r w:rsidR="00625D57">
        <w:rPr>
          <w:rFonts w:ascii="Times New Roman" w:hAnsi="Times New Roman" w:cs="Times New Roman"/>
          <w:sz w:val="24"/>
          <w:szCs w:val="24"/>
        </w:rPr>
        <w:t xml:space="preserve"> </w:t>
      </w:r>
      <w:r w:rsidR="00FB3F56">
        <w:rPr>
          <w:rFonts w:ascii="Times New Roman" w:hAnsi="Times New Roman" w:cs="Times New Roman"/>
          <w:sz w:val="24"/>
          <w:szCs w:val="24"/>
        </w:rPr>
        <w:t>politik.</w:t>
      </w:r>
      <w:r w:rsidR="00FB3F56">
        <w:rPr>
          <w:rStyle w:val="FootnoteReference"/>
          <w:rFonts w:ascii="Times New Roman" w:hAnsi="Times New Roman" w:cs="Times New Roman"/>
          <w:sz w:val="24"/>
          <w:szCs w:val="24"/>
        </w:rPr>
        <w:footnoteReference w:id="8"/>
      </w:r>
      <w:r w:rsidR="00B80F55" w:rsidRPr="00B80F55">
        <w:rPr>
          <w:rFonts w:ascii="Times New Roman" w:hAnsi="Times New Roman" w:cs="Times New Roman"/>
          <w:sz w:val="24"/>
          <w:szCs w:val="24"/>
        </w:rPr>
        <w:t xml:space="preserve"> </w:t>
      </w:r>
    </w:p>
    <w:p w:rsidR="00357B6E" w:rsidRDefault="00B80F55" w:rsidP="00470B18">
      <w:pPr>
        <w:pStyle w:val="NoSpacing"/>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 xml:space="preserve">Inu Kencana Syafi’i </w:t>
      </w:r>
      <w:r w:rsidR="00CE63D9">
        <w:rPr>
          <w:rFonts w:ascii="Times New Roman" w:hAnsi="Times New Roman" w:cs="Times New Roman"/>
          <w:sz w:val="24"/>
          <w:szCs w:val="24"/>
        </w:rPr>
        <w:t xml:space="preserve">mengutip pendapat Johan K. Bluntschli </w:t>
      </w:r>
      <w:r>
        <w:rPr>
          <w:rFonts w:ascii="Times New Roman" w:hAnsi="Times New Roman" w:cs="Times New Roman"/>
          <w:sz w:val="24"/>
          <w:szCs w:val="24"/>
        </w:rPr>
        <w:t xml:space="preserve">menjelaskan </w:t>
      </w:r>
      <w:r w:rsidR="000C3CE4">
        <w:rPr>
          <w:rFonts w:ascii="Times New Roman" w:hAnsi="Times New Roman" w:cs="Times New Roman"/>
          <w:sz w:val="24"/>
          <w:szCs w:val="24"/>
        </w:rPr>
        <w:t xml:space="preserve">bahwa </w:t>
      </w:r>
      <w:r w:rsidR="00B06C68">
        <w:rPr>
          <w:rFonts w:ascii="Times New Roman" w:hAnsi="Times New Roman" w:cs="Times New Roman"/>
          <w:sz w:val="24"/>
          <w:szCs w:val="24"/>
        </w:rPr>
        <w:t>i</w:t>
      </w:r>
      <w:r>
        <w:rPr>
          <w:rFonts w:ascii="Times New Roman" w:hAnsi="Times New Roman" w:cs="Times New Roman"/>
          <w:sz w:val="24"/>
          <w:szCs w:val="24"/>
        </w:rPr>
        <w:t>lmu politik adalah ilmu yang memperhatikan masalah kenegaraan, yang berusaha keras untuk mengerti dalam memahami kondisi situasi negara, yang bersifat penting dalam berbagai bentuk manifestasi p</w:t>
      </w:r>
      <w:r w:rsidR="00380669">
        <w:rPr>
          <w:rFonts w:ascii="Times New Roman" w:hAnsi="Times New Roman" w:cs="Times New Roman"/>
          <w:sz w:val="24"/>
          <w:szCs w:val="24"/>
        </w:rPr>
        <w:t>embangunan</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9"/>
      </w:r>
      <w:r w:rsidR="005B08E8">
        <w:rPr>
          <w:rFonts w:ascii="Times New Roman" w:hAnsi="Times New Roman" w:cs="Times New Roman"/>
          <w:sz w:val="24"/>
          <w:szCs w:val="24"/>
        </w:rPr>
        <w:t xml:space="preserve"> </w:t>
      </w:r>
      <w:r w:rsidR="00E22C6E">
        <w:rPr>
          <w:rFonts w:ascii="Times New Roman" w:hAnsi="Times New Roman" w:cs="Times New Roman"/>
          <w:sz w:val="24"/>
          <w:szCs w:val="24"/>
        </w:rPr>
        <w:t>Ramlan Surbakti</w:t>
      </w:r>
      <w:r w:rsidR="00E91EC6">
        <w:rPr>
          <w:rFonts w:ascii="Times New Roman" w:hAnsi="Times New Roman" w:cs="Times New Roman"/>
          <w:sz w:val="24"/>
          <w:szCs w:val="24"/>
        </w:rPr>
        <w:t xml:space="preserve"> menggarisbawahi</w:t>
      </w:r>
      <w:r w:rsidR="00E22C6E">
        <w:rPr>
          <w:rFonts w:ascii="Times New Roman" w:hAnsi="Times New Roman" w:cs="Times New Roman"/>
          <w:sz w:val="24"/>
          <w:szCs w:val="24"/>
        </w:rPr>
        <w:t xml:space="preserve">, </w:t>
      </w:r>
      <w:r w:rsidR="00E91EC6">
        <w:rPr>
          <w:rFonts w:ascii="Times New Roman" w:hAnsi="Times New Roman" w:cs="Times New Roman"/>
          <w:sz w:val="24"/>
          <w:szCs w:val="24"/>
        </w:rPr>
        <w:t xml:space="preserve">bahwa </w:t>
      </w:r>
      <w:r w:rsidR="00792D11">
        <w:rPr>
          <w:rFonts w:ascii="Times New Roman" w:hAnsi="Times New Roman" w:cs="Times New Roman"/>
          <w:sz w:val="24"/>
          <w:szCs w:val="24"/>
        </w:rPr>
        <w:t>unt</w:t>
      </w:r>
      <w:r w:rsidR="00755D78">
        <w:rPr>
          <w:rFonts w:ascii="Times New Roman" w:hAnsi="Times New Roman" w:cs="Times New Roman"/>
          <w:sz w:val="24"/>
          <w:szCs w:val="24"/>
        </w:rPr>
        <w:t>u</w:t>
      </w:r>
      <w:r w:rsidR="00792D11">
        <w:rPr>
          <w:rFonts w:ascii="Times New Roman" w:hAnsi="Times New Roman" w:cs="Times New Roman"/>
          <w:sz w:val="24"/>
          <w:szCs w:val="24"/>
        </w:rPr>
        <w:t xml:space="preserve">k </w:t>
      </w:r>
      <w:r w:rsidR="009912DC">
        <w:rPr>
          <w:rFonts w:ascii="Times New Roman" w:hAnsi="Times New Roman" w:cs="Times New Roman"/>
          <w:sz w:val="24"/>
          <w:szCs w:val="24"/>
        </w:rPr>
        <w:t xml:space="preserve">memahami politik sebagai ilmu pengetahuan </w:t>
      </w:r>
      <w:r w:rsidR="00094C89">
        <w:rPr>
          <w:rFonts w:ascii="Times New Roman" w:hAnsi="Times New Roman" w:cs="Times New Roman"/>
          <w:sz w:val="24"/>
          <w:szCs w:val="24"/>
        </w:rPr>
        <w:t xml:space="preserve">ada beberapa hal yang perlu diperhatikan, </w:t>
      </w:r>
      <w:r w:rsidR="009F6EAA">
        <w:rPr>
          <w:rFonts w:ascii="Times New Roman" w:hAnsi="Times New Roman" w:cs="Times New Roman"/>
          <w:sz w:val="24"/>
          <w:szCs w:val="24"/>
        </w:rPr>
        <w:t>yaitu</w:t>
      </w:r>
      <w:r w:rsidR="00571C59">
        <w:rPr>
          <w:rFonts w:ascii="Times New Roman" w:hAnsi="Times New Roman" w:cs="Times New Roman"/>
          <w:sz w:val="24"/>
          <w:szCs w:val="24"/>
        </w:rPr>
        <w:t>;</w:t>
      </w:r>
      <w:r w:rsidR="009F6EAA">
        <w:rPr>
          <w:rFonts w:ascii="Times New Roman" w:hAnsi="Times New Roman" w:cs="Times New Roman"/>
          <w:sz w:val="24"/>
          <w:szCs w:val="24"/>
        </w:rPr>
        <w:t xml:space="preserve"> </w:t>
      </w:r>
      <w:r w:rsidR="00F602B2">
        <w:rPr>
          <w:rFonts w:ascii="Times New Roman" w:hAnsi="Times New Roman" w:cs="Times New Roman"/>
          <w:i/>
          <w:iCs/>
          <w:sz w:val="24"/>
          <w:szCs w:val="24"/>
        </w:rPr>
        <w:t>Pertama,</w:t>
      </w:r>
      <w:r w:rsidR="00F602B2">
        <w:rPr>
          <w:rFonts w:ascii="Times New Roman" w:hAnsi="Times New Roman" w:cs="Times New Roman"/>
          <w:sz w:val="24"/>
          <w:szCs w:val="24"/>
        </w:rPr>
        <w:t xml:space="preserve"> mengidentifikasi kategori-kategori aktivitas yang membentuk politik. </w:t>
      </w:r>
      <w:r w:rsidR="00F602B2">
        <w:rPr>
          <w:rFonts w:ascii="Times New Roman" w:hAnsi="Times New Roman" w:cs="Times New Roman"/>
          <w:i/>
          <w:iCs/>
          <w:sz w:val="24"/>
          <w:szCs w:val="24"/>
        </w:rPr>
        <w:t>Kedua</w:t>
      </w:r>
      <w:r w:rsidR="00F602B2">
        <w:rPr>
          <w:rFonts w:ascii="Times New Roman" w:hAnsi="Times New Roman" w:cs="Times New Roman"/>
          <w:sz w:val="24"/>
          <w:szCs w:val="24"/>
        </w:rPr>
        <w:t xml:space="preserve">, menyusun suatu rumusan yang dapat merangkum apa saja yang dapat dikategorikan sebagai politik. Dan </w:t>
      </w:r>
      <w:r w:rsidR="00F602B2">
        <w:rPr>
          <w:rFonts w:ascii="Times New Roman" w:hAnsi="Times New Roman" w:cs="Times New Roman"/>
          <w:i/>
          <w:iCs/>
          <w:sz w:val="24"/>
          <w:szCs w:val="24"/>
        </w:rPr>
        <w:t>ketiga</w:t>
      </w:r>
      <w:r w:rsidR="00F602B2">
        <w:rPr>
          <w:rFonts w:ascii="Times New Roman" w:hAnsi="Times New Roman" w:cs="Times New Roman"/>
          <w:sz w:val="24"/>
          <w:szCs w:val="24"/>
        </w:rPr>
        <w:t>, menyusun daftar pertanyaan yang harus dijawab untuk memahami politik.</w:t>
      </w:r>
      <w:r w:rsidR="00F602B2">
        <w:rPr>
          <w:rStyle w:val="FootnoteReference"/>
          <w:rFonts w:ascii="Times New Roman" w:hAnsi="Times New Roman" w:cs="Times New Roman"/>
          <w:sz w:val="24"/>
          <w:szCs w:val="24"/>
        </w:rPr>
        <w:footnoteReference w:id="10"/>
      </w:r>
    </w:p>
    <w:p w:rsidR="00E33C6B" w:rsidRDefault="00BC4340" w:rsidP="00AB2592">
      <w:pPr>
        <w:pStyle w:val="NoSpacing"/>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Adapun pengertian politik s</w:t>
      </w:r>
      <w:r w:rsidR="00643582">
        <w:rPr>
          <w:rFonts w:ascii="Times New Roman" w:hAnsi="Times New Roman" w:cs="Times New Roman"/>
          <w:sz w:val="24"/>
          <w:szCs w:val="24"/>
        </w:rPr>
        <w:t>ecara praktek</w:t>
      </w:r>
      <w:r w:rsidR="008D2FEE">
        <w:rPr>
          <w:rFonts w:ascii="Times New Roman" w:hAnsi="Times New Roman" w:cs="Times New Roman"/>
          <w:sz w:val="24"/>
          <w:szCs w:val="24"/>
        </w:rPr>
        <w:t xml:space="preserve"> atau implementasi</w:t>
      </w:r>
      <w:r w:rsidR="00252F91">
        <w:rPr>
          <w:rFonts w:ascii="Times New Roman" w:hAnsi="Times New Roman" w:cs="Times New Roman"/>
          <w:sz w:val="24"/>
          <w:szCs w:val="24"/>
        </w:rPr>
        <w:t>nya</w:t>
      </w:r>
      <w:r w:rsidR="003112D1">
        <w:rPr>
          <w:rFonts w:ascii="Times New Roman" w:hAnsi="Times New Roman" w:cs="Times New Roman"/>
          <w:sz w:val="24"/>
          <w:szCs w:val="24"/>
        </w:rPr>
        <w:t xml:space="preserve"> dapat </w:t>
      </w:r>
      <w:r w:rsidR="00003E7C">
        <w:rPr>
          <w:rFonts w:ascii="Times New Roman" w:hAnsi="Times New Roman" w:cs="Times New Roman"/>
          <w:sz w:val="24"/>
          <w:szCs w:val="24"/>
        </w:rPr>
        <w:t>didasarkan kepada beberapa pendapat ahli seperti</w:t>
      </w:r>
      <w:r>
        <w:rPr>
          <w:rFonts w:ascii="Times New Roman" w:hAnsi="Times New Roman" w:cs="Times New Roman"/>
          <w:sz w:val="24"/>
          <w:szCs w:val="24"/>
        </w:rPr>
        <w:t xml:space="preserve"> </w:t>
      </w:r>
      <w:r w:rsidR="00DD5D06">
        <w:rPr>
          <w:rFonts w:ascii="Times New Roman" w:hAnsi="Times New Roman" w:cs="Times New Roman"/>
          <w:sz w:val="24"/>
          <w:szCs w:val="24"/>
        </w:rPr>
        <w:t xml:space="preserve">Ramlan Surbakti </w:t>
      </w:r>
      <w:r w:rsidR="00003E7C">
        <w:rPr>
          <w:rFonts w:ascii="Times New Roman" w:hAnsi="Times New Roman" w:cs="Times New Roman"/>
          <w:sz w:val="24"/>
          <w:szCs w:val="24"/>
        </w:rPr>
        <w:lastRenderedPageBreak/>
        <w:t xml:space="preserve">yang </w:t>
      </w:r>
      <w:r w:rsidR="00DD5D06">
        <w:rPr>
          <w:rFonts w:ascii="Times New Roman" w:hAnsi="Times New Roman" w:cs="Times New Roman"/>
          <w:sz w:val="24"/>
          <w:szCs w:val="24"/>
        </w:rPr>
        <w:t>mengemukakan 5 pandangan</w:t>
      </w:r>
      <w:r w:rsidR="002B09B5">
        <w:rPr>
          <w:rFonts w:ascii="Times New Roman" w:hAnsi="Times New Roman" w:cs="Times New Roman"/>
          <w:sz w:val="24"/>
          <w:szCs w:val="24"/>
        </w:rPr>
        <w:t>nya</w:t>
      </w:r>
      <w:r w:rsidR="00DD5D06">
        <w:rPr>
          <w:rFonts w:ascii="Times New Roman" w:hAnsi="Times New Roman" w:cs="Times New Roman"/>
          <w:sz w:val="24"/>
          <w:szCs w:val="24"/>
        </w:rPr>
        <w:t xml:space="preserve">, </w:t>
      </w:r>
      <w:r w:rsidR="00C81E43">
        <w:rPr>
          <w:rFonts w:ascii="Times New Roman" w:hAnsi="Times New Roman" w:cs="Times New Roman"/>
          <w:sz w:val="24"/>
          <w:szCs w:val="24"/>
        </w:rPr>
        <w:t>yaitu</w:t>
      </w:r>
      <w:r w:rsidR="00C73BBE">
        <w:rPr>
          <w:rFonts w:ascii="Times New Roman" w:hAnsi="Times New Roman" w:cs="Times New Roman"/>
          <w:sz w:val="24"/>
          <w:szCs w:val="24"/>
        </w:rPr>
        <w:t>;</w:t>
      </w:r>
      <w:r w:rsidR="0038414C">
        <w:rPr>
          <w:rFonts w:ascii="Times New Roman" w:hAnsi="Times New Roman" w:cs="Times New Roman"/>
          <w:sz w:val="24"/>
          <w:szCs w:val="24"/>
        </w:rPr>
        <w:t xml:space="preserve"> </w:t>
      </w:r>
      <w:r w:rsidR="00DD5D06">
        <w:rPr>
          <w:rFonts w:ascii="Times New Roman" w:hAnsi="Times New Roman" w:cs="Times New Roman"/>
          <w:i/>
          <w:iCs/>
          <w:sz w:val="24"/>
          <w:szCs w:val="24"/>
        </w:rPr>
        <w:t xml:space="preserve">Pertama, </w:t>
      </w:r>
      <w:r w:rsidR="005D35A8">
        <w:rPr>
          <w:rFonts w:ascii="Times New Roman" w:hAnsi="Times New Roman" w:cs="Times New Roman"/>
          <w:sz w:val="24"/>
          <w:szCs w:val="24"/>
        </w:rPr>
        <w:t xml:space="preserve">politik adalah </w:t>
      </w:r>
      <w:r w:rsidR="00DD5D06">
        <w:rPr>
          <w:rFonts w:ascii="Times New Roman" w:hAnsi="Times New Roman" w:cs="Times New Roman"/>
          <w:sz w:val="24"/>
          <w:szCs w:val="24"/>
        </w:rPr>
        <w:t xml:space="preserve">usaha-usaha yang ditempuh warga negara untuk membicarakan dan mewujudkan kebaikan bersama. </w:t>
      </w:r>
      <w:r w:rsidR="000E58AF">
        <w:rPr>
          <w:rFonts w:ascii="Times New Roman" w:hAnsi="Times New Roman" w:cs="Times New Roman"/>
          <w:i/>
          <w:iCs/>
          <w:sz w:val="24"/>
          <w:szCs w:val="24"/>
        </w:rPr>
        <w:t>Kedua,</w:t>
      </w:r>
      <w:r w:rsidR="000E58AF">
        <w:rPr>
          <w:rFonts w:ascii="Times New Roman" w:hAnsi="Times New Roman" w:cs="Times New Roman"/>
          <w:sz w:val="24"/>
          <w:szCs w:val="24"/>
        </w:rPr>
        <w:t xml:space="preserve"> segala hal yang berkaitan dengan penyelenggaraan </w:t>
      </w:r>
      <w:r w:rsidR="00550B66">
        <w:rPr>
          <w:rFonts w:ascii="Times New Roman" w:hAnsi="Times New Roman" w:cs="Times New Roman"/>
          <w:sz w:val="24"/>
          <w:szCs w:val="24"/>
        </w:rPr>
        <w:t xml:space="preserve">negara dan </w:t>
      </w:r>
      <w:r w:rsidR="00196D5F">
        <w:rPr>
          <w:rFonts w:ascii="Times New Roman" w:hAnsi="Times New Roman" w:cs="Times New Roman"/>
          <w:sz w:val="24"/>
          <w:szCs w:val="24"/>
        </w:rPr>
        <w:t xml:space="preserve">pemerintahan. </w:t>
      </w:r>
      <w:r w:rsidR="00550B66">
        <w:rPr>
          <w:rFonts w:ascii="Times New Roman" w:hAnsi="Times New Roman" w:cs="Times New Roman"/>
          <w:i/>
          <w:iCs/>
          <w:sz w:val="24"/>
          <w:szCs w:val="24"/>
        </w:rPr>
        <w:t>Ketiga,</w:t>
      </w:r>
      <w:r w:rsidR="00550B66">
        <w:rPr>
          <w:rFonts w:ascii="Times New Roman" w:hAnsi="Times New Roman" w:cs="Times New Roman"/>
          <w:sz w:val="24"/>
          <w:szCs w:val="24"/>
        </w:rPr>
        <w:t xml:space="preserve"> segala kegiatan yang diarahkan untuk mencari dan mempertahankan kekuasaan dalam masyarakat. </w:t>
      </w:r>
      <w:r w:rsidR="00550B66">
        <w:rPr>
          <w:rFonts w:ascii="Times New Roman" w:hAnsi="Times New Roman" w:cs="Times New Roman"/>
          <w:i/>
          <w:iCs/>
          <w:sz w:val="24"/>
          <w:szCs w:val="24"/>
        </w:rPr>
        <w:t>Keempat,</w:t>
      </w:r>
      <w:r w:rsidR="00550B66">
        <w:rPr>
          <w:rFonts w:ascii="Times New Roman" w:hAnsi="Times New Roman" w:cs="Times New Roman"/>
          <w:sz w:val="24"/>
          <w:szCs w:val="24"/>
        </w:rPr>
        <w:t xml:space="preserve"> kegiatan yang berkaitan dengan perumusan dan pelaksanaan kebijakan umum.</w:t>
      </w:r>
      <w:r w:rsidR="00304503">
        <w:rPr>
          <w:rFonts w:ascii="Times New Roman" w:hAnsi="Times New Roman" w:cs="Times New Roman"/>
          <w:sz w:val="24"/>
          <w:szCs w:val="24"/>
        </w:rPr>
        <w:t xml:space="preserve"> Dan yang </w:t>
      </w:r>
      <w:r w:rsidR="00304503">
        <w:rPr>
          <w:rFonts w:ascii="Times New Roman" w:hAnsi="Times New Roman" w:cs="Times New Roman"/>
          <w:i/>
          <w:iCs/>
          <w:sz w:val="24"/>
          <w:szCs w:val="24"/>
        </w:rPr>
        <w:t>kelima</w:t>
      </w:r>
      <w:r w:rsidR="00304503">
        <w:rPr>
          <w:rFonts w:ascii="Times New Roman" w:hAnsi="Times New Roman" w:cs="Times New Roman"/>
          <w:sz w:val="24"/>
          <w:szCs w:val="24"/>
        </w:rPr>
        <w:t xml:space="preserve"> adalah konflik dalam rangka mencari dan atau mempertahankan sumber-sumber yang dianggap penting.</w:t>
      </w:r>
      <w:r w:rsidR="006116D1">
        <w:rPr>
          <w:rFonts w:ascii="Times New Roman" w:hAnsi="Times New Roman" w:cs="Times New Roman"/>
          <w:sz w:val="24"/>
          <w:szCs w:val="24"/>
        </w:rPr>
        <w:t xml:space="preserve"> </w:t>
      </w:r>
      <w:r w:rsidR="00743107">
        <w:rPr>
          <w:rFonts w:ascii="Times New Roman" w:hAnsi="Times New Roman" w:cs="Times New Roman"/>
          <w:sz w:val="24"/>
          <w:szCs w:val="24"/>
        </w:rPr>
        <w:t xml:space="preserve">Politik juga sebagai keputusan yang mengikat seluruh masyarakat. </w:t>
      </w:r>
    </w:p>
    <w:p w:rsidR="00A438C4" w:rsidRDefault="0073441E" w:rsidP="00AB2592">
      <w:pPr>
        <w:pStyle w:val="NoSpacing"/>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Dengan demikian, p</w:t>
      </w:r>
      <w:r w:rsidR="00636CC3">
        <w:rPr>
          <w:rFonts w:ascii="Times New Roman" w:hAnsi="Times New Roman" w:cs="Times New Roman"/>
          <w:sz w:val="24"/>
          <w:szCs w:val="24"/>
        </w:rPr>
        <w:t>olitik merupakan proses pembuatan, pelaksanaan, dan penegakan keputusan untuk kep</w:t>
      </w:r>
      <w:r w:rsidR="001D69B0">
        <w:rPr>
          <w:rFonts w:ascii="Times New Roman" w:hAnsi="Times New Roman" w:cs="Times New Roman"/>
          <w:sz w:val="24"/>
          <w:szCs w:val="24"/>
        </w:rPr>
        <w:t>entingan umum</w:t>
      </w:r>
      <w:r w:rsidR="00636CC3">
        <w:rPr>
          <w:rFonts w:ascii="Times New Roman" w:hAnsi="Times New Roman" w:cs="Times New Roman"/>
          <w:sz w:val="24"/>
          <w:szCs w:val="24"/>
        </w:rPr>
        <w:t xml:space="preserve"> sebagai usaha membicarakan apa yang menjadi kebaikan bersama bagi para warga negara yang hidup dalam </w:t>
      </w:r>
      <w:r w:rsidR="00636CC3" w:rsidRPr="00F62334">
        <w:rPr>
          <w:rFonts w:ascii="Times New Roman" w:hAnsi="Times New Roman" w:cs="Times New Roman"/>
          <w:i/>
          <w:iCs/>
          <w:sz w:val="24"/>
          <w:szCs w:val="24"/>
        </w:rPr>
        <w:t>polis</w:t>
      </w:r>
      <w:r w:rsidR="00636CC3">
        <w:rPr>
          <w:rFonts w:ascii="Times New Roman" w:hAnsi="Times New Roman" w:cs="Times New Roman"/>
          <w:sz w:val="24"/>
          <w:szCs w:val="24"/>
        </w:rPr>
        <w:t xml:space="preserve"> (negara). </w:t>
      </w:r>
      <w:r w:rsidR="006A1CF1">
        <w:rPr>
          <w:rFonts w:ascii="Times New Roman" w:hAnsi="Times New Roman" w:cs="Times New Roman"/>
          <w:sz w:val="24"/>
          <w:szCs w:val="24"/>
        </w:rPr>
        <w:t>Sedangkan k</w:t>
      </w:r>
      <w:r w:rsidR="00636CC3">
        <w:rPr>
          <w:rFonts w:ascii="Times New Roman" w:hAnsi="Times New Roman" w:cs="Times New Roman"/>
          <w:sz w:val="24"/>
          <w:szCs w:val="24"/>
        </w:rPr>
        <w:t>ebaikan bersama itu dapat berupa nilai atau ide-ide yang dianggap terbaik di dalam masyarakat atau negara.</w:t>
      </w:r>
      <w:r w:rsidR="00636CC3">
        <w:rPr>
          <w:rStyle w:val="FootnoteReference"/>
          <w:rFonts w:ascii="Times New Roman" w:hAnsi="Times New Roman" w:cs="Times New Roman"/>
          <w:sz w:val="24"/>
          <w:szCs w:val="24"/>
        </w:rPr>
        <w:footnoteReference w:id="11"/>
      </w:r>
      <w:r w:rsidR="00412EC4">
        <w:rPr>
          <w:rFonts w:ascii="Times New Roman" w:hAnsi="Times New Roman" w:cs="Times New Roman"/>
          <w:sz w:val="24"/>
          <w:szCs w:val="24"/>
        </w:rPr>
        <w:t xml:space="preserve"> </w:t>
      </w:r>
      <w:r w:rsidR="00BE55BD">
        <w:rPr>
          <w:rFonts w:ascii="Times New Roman" w:hAnsi="Times New Roman" w:cs="Times New Roman"/>
          <w:sz w:val="24"/>
          <w:szCs w:val="24"/>
        </w:rPr>
        <w:t>Sejalan dengan pendapat Ramlan Surbakti, menurut</w:t>
      </w:r>
      <w:r w:rsidR="00393A79">
        <w:rPr>
          <w:rFonts w:ascii="Times New Roman" w:hAnsi="Times New Roman" w:cs="Times New Roman"/>
          <w:sz w:val="24"/>
          <w:szCs w:val="24"/>
        </w:rPr>
        <w:t xml:space="preserve"> Miriam Budiardjo</w:t>
      </w:r>
      <w:r w:rsidR="00150E06">
        <w:rPr>
          <w:rFonts w:ascii="Times New Roman" w:hAnsi="Times New Roman" w:cs="Times New Roman"/>
          <w:sz w:val="24"/>
          <w:szCs w:val="24"/>
        </w:rPr>
        <w:t>,</w:t>
      </w:r>
      <w:r w:rsidR="00393A79">
        <w:rPr>
          <w:rFonts w:ascii="Times New Roman" w:hAnsi="Times New Roman" w:cs="Times New Roman"/>
          <w:sz w:val="24"/>
          <w:szCs w:val="24"/>
        </w:rPr>
        <w:t xml:space="preserve"> </w:t>
      </w:r>
      <w:r w:rsidR="00C5514A">
        <w:rPr>
          <w:rFonts w:ascii="Times New Roman" w:hAnsi="Times New Roman" w:cs="Times New Roman"/>
          <w:sz w:val="24"/>
          <w:szCs w:val="24"/>
        </w:rPr>
        <w:t xml:space="preserve">bahwa </w:t>
      </w:r>
      <w:r w:rsidR="00393A79">
        <w:rPr>
          <w:rFonts w:ascii="Times New Roman" w:hAnsi="Times New Roman" w:cs="Times New Roman"/>
          <w:sz w:val="24"/>
          <w:szCs w:val="24"/>
        </w:rPr>
        <w:t>p</w:t>
      </w:r>
      <w:r w:rsidR="00017518">
        <w:rPr>
          <w:rFonts w:ascii="Times New Roman" w:hAnsi="Times New Roman" w:cs="Times New Roman"/>
          <w:sz w:val="24"/>
          <w:szCs w:val="24"/>
        </w:rPr>
        <w:t xml:space="preserve">olitik </w:t>
      </w:r>
      <w:r w:rsidR="00115F7E">
        <w:rPr>
          <w:rFonts w:ascii="Times New Roman" w:hAnsi="Times New Roman" w:cs="Times New Roman"/>
          <w:sz w:val="24"/>
          <w:szCs w:val="24"/>
        </w:rPr>
        <w:t>merupakan</w:t>
      </w:r>
      <w:r w:rsidR="00393A79">
        <w:rPr>
          <w:rFonts w:ascii="Times New Roman" w:hAnsi="Times New Roman" w:cs="Times New Roman"/>
          <w:sz w:val="24"/>
          <w:szCs w:val="24"/>
        </w:rPr>
        <w:t xml:space="preserve"> usaha </w:t>
      </w:r>
      <w:r w:rsidR="00DC568E">
        <w:rPr>
          <w:rFonts w:ascii="Times New Roman" w:hAnsi="Times New Roman" w:cs="Times New Roman"/>
          <w:sz w:val="24"/>
          <w:szCs w:val="24"/>
        </w:rPr>
        <w:t xml:space="preserve">untuk </w:t>
      </w:r>
      <w:r w:rsidR="00393A79">
        <w:rPr>
          <w:rFonts w:ascii="Times New Roman" w:hAnsi="Times New Roman" w:cs="Times New Roman"/>
          <w:sz w:val="24"/>
          <w:szCs w:val="24"/>
        </w:rPr>
        <w:t xml:space="preserve">menggapai kehidupan yang baik. </w:t>
      </w:r>
      <w:r w:rsidR="000E2AB9">
        <w:rPr>
          <w:rFonts w:ascii="Times New Roman" w:hAnsi="Times New Roman" w:cs="Times New Roman"/>
          <w:sz w:val="24"/>
          <w:szCs w:val="24"/>
        </w:rPr>
        <w:t xml:space="preserve">Yaitu </w:t>
      </w:r>
      <w:r w:rsidR="00696F14">
        <w:rPr>
          <w:rFonts w:ascii="Times New Roman" w:hAnsi="Times New Roman" w:cs="Times New Roman"/>
          <w:sz w:val="24"/>
          <w:szCs w:val="24"/>
        </w:rPr>
        <w:t>kehidupan masyarakat suatu negara</w:t>
      </w:r>
      <w:r w:rsidR="006D7D02">
        <w:rPr>
          <w:rFonts w:ascii="Times New Roman" w:hAnsi="Times New Roman" w:cs="Times New Roman"/>
          <w:sz w:val="24"/>
          <w:szCs w:val="24"/>
        </w:rPr>
        <w:t xml:space="preserve"> </w:t>
      </w:r>
      <w:r w:rsidR="00430D79">
        <w:rPr>
          <w:rFonts w:ascii="Times New Roman" w:hAnsi="Times New Roman" w:cs="Times New Roman"/>
          <w:sz w:val="24"/>
          <w:szCs w:val="24"/>
        </w:rPr>
        <w:t xml:space="preserve">pada posisi </w:t>
      </w:r>
      <w:r w:rsidR="00430D79">
        <w:rPr>
          <w:rFonts w:ascii="Times New Roman" w:hAnsi="Times New Roman" w:cs="Times New Roman"/>
          <w:i/>
          <w:iCs/>
          <w:sz w:val="24"/>
          <w:szCs w:val="24"/>
        </w:rPr>
        <w:t>gemah ripah loh jinawi</w:t>
      </w:r>
      <w:r w:rsidR="004B363D">
        <w:rPr>
          <w:rFonts w:ascii="Times New Roman" w:hAnsi="Times New Roman" w:cs="Times New Roman"/>
          <w:iCs/>
          <w:sz w:val="24"/>
          <w:szCs w:val="24"/>
        </w:rPr>
        <w:t xml:space="preserve"> seperti negara Indonesia</w:t>
      </w:r>
      <w:r w:rsidR="00430D79">
        <w:rPr>
          <w:rFonts w:ascii="Times New Roman" w:hAnsi="Times New Roman" w:cs="Times New Roman"/>
          <w:i/>
          <w:iCs/>
          <w:sz w:val="24"/>
          <w:szCs w:val="24"/>
        </w:rPr>
        <w:t xml:space="preserve">. </w:t>
      </w:r>
      <w:r w:rsidR="00377381">
        <w:rPr>
          <w:rFonts w:ascii="Times New Roman" w:hAnsi="Times New Roman" w:cs="Times New Roman"/>
          <w:sz w:val="24"/>
          <w:szCs w:val="24"/>
        </w:rPr>
        <w:t xml:space="preserve">Oleh karena itu, </w:t>
      </w:r>
      <w:r w:rsidR="00E66C76">
        <w:rPr>
          <w:rFonts w:ascii="Times New Roman" w:hAnsi="Times New Roman" w:cs="Times New Roman"/>
          <w:sz w:val="24"/>
          <w:szCs w:val="24"/>
        </w:rPr>
        <w:t xml:space="preserve">sangat disadari </w:t>
      </w:r>
      <w:r w:rsidR="00BA4AE7">
        <w:rPr>
          <w:rFonts w:ascii="Times New Roman" w:hAnsi="Times New Roman" w:cs="Times New Roman"/>
          <w:sz w:val="24"/>
          <w:szCs w:val="24"/>
        </w:rPr>
        <w:t xml:space="preserve">bahwa </w:t>
      </w:r>
      <w:r w:rsidR="00377381">
        <w:rPr>
          <w:rFonts w:ascii="Times New Roman" w:hAnsi="Times New Roman" w:cs="Times New Roman"/>
          <w:sz w:val="24"/>
          <w:szCs w:val="24"/>
        </w:rPr>
        <w:t>p</w:t>
      </w:r>
      <w:r w:rsidR="008B3E76">
        <w:rPr>
          <w:rFonts w:ascii="Times New Roman" w:hAnsi="Times New Roman" w:cs="Times New Roman"/>
          <w:sz w:val="24"/>
          <w:szCs w:val="24"/>
        </w:rPr>
        <w:t>osisi manusia selalu dilingkupi dan tidak dapat terlepas dari politik</w:t>
      </w:r>
      <w:r w:rsidR="00EB7386">
        <w:rPr>
          <w:rFonts w:ascii="Times New Roman" w:hAnsi="Times New Roman" w:cs="Times New Roman"/>
          <w:sz w:val="24"/>
          <w:szCs w:val="24"/>
        </w:rPr>
        <w:t>,</w:t>
      </w:r>
      <w:r w:rsidR="002E4476">
        <w:rPr>
          <w:rFonts w:ascii="Times New Roman" w:hAnsi="Times New Roman" w:cs="Times New Roman"/>
          <w:sz w:val="24"/>
          <w:szCs w:val="24"/>
        </w:rPr>
        <w:t xml:space="preserve"> </w:t>
      </w:r>
      <w:r w:rsidR="00EB7386">
        <w:rPr>
          <w:rFonts w:ascii="Times New Roman" w:hAnsi="Times New Roman" w:cs="Times New Roman"/>
          <w:sz w:val="24"/>
          <w:szCs w:val="24"/>
        </w:rPr>
        <w:t>w</w:t>
      </w:r>
      <w:r w:rsidR="00CA365E">
        <w:rPr>
          <w:rFonts w:ascii="Times New Roman" w:hAnsi="Times New Roman" w:cs="Times New Roman"/>
          <w:sz w:val="24"/>
          <w:szCs w:val="24"/>
        </w:rPr>
        <w:t xml:space="preserve">alaupun pada kenyataannya tidak sedikit </w:t>
      </w:r>
      <w:r w:rsidR="00BA4AE7">
        <w:rPr>
          <w:rFonts w:ascii="Times New Roman" w:hAnsi="Times New Roman" w:cs="Times New Roman"/>
          <w:sz w:val="24"/>
          <w:szCs w:val="24"/>
        </w:rPr>
        <w:t xml:space="preserve">politik itu </w:t>
      </w:r>
      <w:r w:rsidR="00CA365E">
        <w:rPr>
          <w:rFonts w:ascii="Times New Roman" w:hAnsi="Times New Roman" w:cs="Times New Roman"/>
          <w:sz w:val="24"/>
          <w:szCs w:val="24"/>
        </w:rPr>
        <w:t xml:space="preserve">merugikan masyarakat </w:t>
      </w:r>
      <w:r w:rsidR="002F1270">
        <w:rPr>
          <w:rFonts w:ascii="Times New Roman" w:hAnsi="Times New Roman" w:cs="Times New Roman"/>
          <w:sz w:val="24"/>
          <w:szCs w:val="24"/>
        </w:rPr>
        <w:t>yang tidak bersalah.</w:t>
      </w:r>
      <w:r w:rsidR="00CC06E5">
        <w:rPr>
          <w:rStyle w:val="FootnoteReference"/>
          <w:rFonts w:ascii="Times New Roman" w:hAnsi="Times New Roman" w:cs="Times New Roman"/>
          <w:sz w:val="24"/>
          <w:szCs w:val="24"/>
        </w:rPr>
        <w:footnoteReference w:id="12"/>
      </w:r>
    </w:p>
    <w:p w:rsidR="00922FD4" w:rsidRDefault="003F49A9" w:rsidP="00BA6FF3">
      <w:pPr>
        <w:pStyle w:val="NoSpacing"/>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lastRenderedPageBreak/>
        <w:t>Namun demikian, dalam prakteknya, berbagai d</w:t>
      </w:r>
      <w:r w:rsidR="00082402">
        <w:rPr>
          <w:rFonts w:ascii="Times New Roman" w:hAnsi="Times New Roman" w:cs="Times New Roman"/>
          <w:sz w:val="24"/>
          <w:szCs w:val="24"/>
        </w:rPr>
        <w:t xml:space="preserve">ilema </w:t>
      </w:r>
      <w:r w:rsidR="00E00744">
        <w:rPr>
          <w:rFonts w:ascii="Times New Roman" w:hAnsi="Times New Roman" w:cs="Times New Roman"/>
          <w:sz w:val="24"/>
          <w:szCs w:val="24"/>
        </w:rPr>
        <w:t xml:space="preserve">sering muncul </w:t>
      </w:r>
      <w:r w:rsidR="00082402">
        <w:rPr>
          <w:rFonts w:ascii="Times New Roman" w:hAnsi="Times New Roman" w:cs="Times New Roman"/>
          <w:sz w:val="24"/>
          <w:szCs w:val="24"/>
        </w:rPr>
        <w:t xml:space="preserve">dalam </w:t>
      </w:r>
      <w:r w:rsidR="00E00744">
        <w:rPr>
          <w:rFonts w:ascii="Times New Roman" w:hAnsi="Times New Roman" w:cs="Times New Roman"/>
          <w:sz w:val="24"/>
          <w:szCs w:val="24"/>
        </w:rPr>
        <w:t>m</w:t>
      </w:r>
      <w:r w:rsidR="00CA365E">
        <w:rPr>
          <w:rFonts w:ascii="Times New Roman" w:hAnsi="Times New Roman" w:cs="Times New Roman"/>
          <w:sz w:val="24"/>
          <w:szCs w:val="24"/>
        </w:rPr>
        <w:t xml:space="preserve">asyarakat </w:t>
      </w:r>
      <w:r w:rsidR="00082402">
        <w:rPr>
          <w:rFonts w:ascii="Times New Roman" w:hAnsi="Times New Roman" w:cs="Times New Roman"/>
          <w:sz w:val="24"/>
          <w:szCs w:val="24"/>
        </w:rPr>
        <w:t>yang diakibatkan oleh politik</w:t>
      </w:r>
      <w:r>
        <w:rPr>
          <w:rFonts w:ascii="Times New Roman" w:hAnsi="Times New Roman" w:cs="Times New Roman"/>
          <w:sz w:val="24"/>
          <w:szCs w:val="24"/>
        </w:rPr>
        <w:t>.</w:t>
      </w:r>
      <w:r w:rsidR="00082402">
        <w:rPr>
          <w:rFonts w:ascii="Times New Roman" w:hAnsi="Times New Roman" w:cs="Times New Roman"/>
          <w:sz w:val="24"/>
          <w:szCs w:val="24"/>
        </w:rPr>
        <w:t xml:space="preserve"> </w:t>
      </w:r>
      <w:r>
        <w:rPr>
          <w:rFonts w:ascii="Times New Roman" w:hAnsi="Times New Roman" w:cs="Times New Roman"/>
          <w:sz w:val="24"/>
          <w:szCs w:val="24"/>
        </w:rPr>
        <w:t>S</w:t>
      </w:r>
      <w:r w:rsidR="00E00744">
        <w:rPr>
          <w:rFonts w:ascii="Times New Roman" w:hAnsi="Times New Roman" w:cs="Times New Roman"/>
          <w:sz w:val="24"/>
          <w:szCs w:val="24"/>
        </w:rPr>
        <w:t xml:space="preserve">ering kali </w:t>
      </w:r>
      <w:r w:rsidR="00082402">
        <w:rPr>
          <w:rFonts w:ascii="Times New Roman" w:hAnsi="Times New Roman" w:cs="Times New Roman"/>
          <w:sz w:val="24"/>
          <w:szCs w:val="24"/>
        </w:rPr>
        <w:t xml:space="preserve">masyarakat itu </w:t>
      </w:r>
      <w:r w:rsidR="00E00744">
        <w:rPr>
          <w:rFonts w:ascii="Times New Roman" w:hAnsi="Times New Roman" w:cs="Times New Roman"/>
          <w:sz w:val="24"/>
          <w:szCs w:val="24"/>
        </w:rPr>
        <w:t xml:space="preserve">hanya menjadi </w:t>
      </w:r>
      <w:r w:rsidR="00A438C4">
        <w:rPr>
          <w:rFonts w:ascii="Times New Roman" w:hAnsi="Times New Roman" w:cs="Times New Roman"/>
          <w:sz w:val="24"/>
          <w:szCs w:val="24"/>
        </w:rPr>
        <w:t xml:space="preserve">komoditas </w:t>
      </w:r>
      <w:r w:rsidR="00E00744">
        <w:rPr>
          <w:rFonts w:ascii="Times New Roman" w:hAnsi="Times New Roman" w:cs="Times New Roman"/>
          <w:sz w:val="24"/>
          <w:szCs w:val="24"/>
        </w:rPr>
        <w:t>politik</w:t>
      </w:r>
      <w:r>
        <w:rPr>
          <w:rFonts w:ascii="Times New Roman" w:hAnsi="Times New Roman" w:cs="Times New Roman"/>
          <w:sz w:val="24"/>
          <w:szCs w:val="24"/>
        </w:rPr>
        <w:t xml:space="preserve"> </w:t>
      </w:r>
      <w:r w:rsidR="00CA365E">
        <w:rPr>
          <w:rFonts w:ascii="Times New Roman" w:hAnsi="Times New Roman" w:cs="Times New Roman"/>
          <w:sz w:val="24"/>
          <w:szCs w:val="24"/>
        </w:rPr>
        <w:t>bagi sebagian pelaku politi</w:t>
      </w:r>
      <w:r w:rsidR="001406C2">
        <w:rPr>
          <w:rFonts w:ascii="Times New Roman" w:hAnsi="Times New Roman" w:cs="Times New Roman"/>
          <w:sz w:val="24"/>
          <w:szCs w:val="24"/>
        </w:rPr>
        <w:t>k untuk mendapatkan pengaruhnya.</w:t>
      </w:r>
      <w:r w:rsidR="00A317BE">
        <w:rPr>
          <w:rFonts w:ascii="Times New Roman" w:hAnsi="Times New Roman" w:cs="Times New Roman"/>
          <w:sz w:val="24"/>
          <w:szCs w:val="24"/>
        </w:rPr>
        <w:t xml:space="preserve"> </w:t>
      </w:r>
      <w:r w:rsidR="00DF2640">
        <w:rPr>
          <w:rFonts w:ascii="Times New Roman" w:hAnsi="Times New Roman" w:cs="Times New Roman"/>
          <w:sz w:val="24"/>
          <w:szCs w:val="24"/>
        </w:rPr>
        <w:t xml:space="preserve">Sebagaimana pendapat yang dikemukakan oleh </w:t>
      </w:r>
      <w:r w:rsidR="00CA365E">
        <w:rPr>
          <w:rFonts w:ascii="Times New Roman" w:hAnsi="Times New Roman" w:cs="Times New Roman"/>
          <w:sz w:val="24"/>
          <w:szCs w:val="24"/>
        </w:rPr>
        <w:t xml:space="preserve">Peter Merki </w:t>
      </w:r>
      <w:r w:rsidR="00CA2CE3">
        <w:rPr>
          <w:rFonts w:ascii="Times New Roman" w:hAnsi="Times New Roman" w:cs="Times New Roman"/>
          <w:sz w:val="24"/>
          <w:szCs w:val="24"/>
        </w:rPr>
        <w:t xml:space="preserve">dalam Miriam Budiardjo </w:t>
      </w:r>
      <w:r w:rsidR="00DF2640">
        <w:rPr>
          <w:rFonts w:ascii="Times New Roman" w:hAnsi="Times New Roman" w:cs="Times New Roman"/>
          <w:sz w:val="24"/>
          <w:szCs w:val="24"/>
        </w:rPr>
        <w:t xml:space="preserve">yang </w:t>
      </w:r>
      <w:r w:rsidR="00CA365E">
        <w:rPr>
          <w:rFonts w:ascii="Times New Roman" w:hAnsi="Times New Roman" w:cs="Times New Roman"/>
          <w:sz w:val="24"/>
          <w:szCs w:val="24"/>
        </w:rPr>
        <w:t>mengatakan, bahwa “politik dalam bentuk yang paling baik adalah usaha mencapai suatu tatanan sosial yang baik dan berkeadilan (</w:t>
      </w:r>
      <w:r w:rsidR="00CA365E">
        <w:rPr>
          <w:rFonts w:ascii="Times New Roman" w:hAnsi="Times New Roman" w:cs="Times New Roman"/>
          <w:i/>
          <w:iCs/>
          <w:sz w:val="24"/>
          <w:szCs w:val="24"/>
        </w:rPr>
        <w:t>politics, at its best is a noble for a good order and justice</w:t>
      </w:r>
      <w:r w:rsidR="00C94F39">
        <w:rPr>
          <w:rFonts w:ascii="Times New Roman" w:hAnsi="Times New Roman" w:cs="Times New Roman"/>
          <w:sz w:val="24"/>
          <w:szCs w:val="24"/>
        </w:rPr>
        <w:t>),</w:t>
      </w:r>
      <w:r w:rsidR="00AF007D">
        <w:rPr>
          <w:rFonts w:ascii="Times New Roman" w:hAnsi="Times New Roman" w:cs="Times New Roman"/>
          <w:sz w:val="24"/>
          <w:szCs w:val="24"/>
        </w:rPr>
        <w:t xml:space="preserve"> </w:t>
      </w:r>
      <w:r w:rsidR="005D1FDC">
        <w:rPr>
          <w:rFonts w:ascii="Times New Roman" w:hAnsi="Times New Roman" w:cs="Times New Roman"/>
          <w:sz w:val="24"/>
          <w:szCs w:val="24"/>
        </w:rPr>
        <w:t>walaupun tidak dapat dipungkiri bahwa p</w:t>
      </w:r>
      <w:r w:rsidR="00410970">
        <w:rPr>
          <w:rFonts w:ascii="Times New Roman" w:hAnsi="Times New Roman" w:cs="Times New Roman"/>
          <w:sz w:val="24"/>
          <w:szCs w:val="24"/>
        </w:rPr>
        <w:t xml:space="preserve">olitik selalu </w:t>
      </w:r>
      <w:r w:rsidR="005D1FDC">
        <w:rPr>
          <w:rFonts w:ascii="Times New Roman" w:hAnsi="Times New Roman" w:cs="Times New Roman"/>
          <w:sz w:val="24"/>
          <w:szCs w:val="24"/>
        </w:rPr>
        <w:t>menimbulkan</w:t>
      </w:r>
      <w:r w:rsidR="00410970">
        <w:rPr>
          <w:rFonts w:ascii="Times New Roman" w:hAnsi="Times New Roman" w:cs="Times New Roman"/>
          <w:sz w:val="24"/>
          <w:szCs w:val="24"/>
        </w:rPr>
        <w:t xml:space="preserve"> konflik kepentingan antara kelompok-kelompok dalam masyarakat. </w:t>
      </w:r>
      <w:r w:rsidR="00633A69">
        <w:rPr>
          <w:rFonts w:ascii="Times New Roman" w:hAnsi="Times New Roman" w:cs="Times New Roman"/>
          <w:sz w:val="24"/>
          <w:szCs w:val="24"/>
        </w:rPr>
        <w:t>S</w:t>
      </w:r>
      <w:r w:rsidR="00DE19F0">
        <w:rPr>
          <w:rFonts w:ascii="Times New Roman" w:hAnsi="Times New Roman" w:cs="Times New Roman"/>
          <w:sz w:val="24"/>
          <w:szCs w:val="24"/>
        </w:rPr>
        <w:t>etiap k</w:t>
      </w:r>
      <w:r w:rsidR="00410970">
        <w:rPr>
          <w:rFonts w:ascii="Times New Roman" w:hAnsi="Times New Roman" w:cs="Times New Roman"/>
          <w:sz w:val="24"/>
          <w:szCs w:val="24"/>
        </w:rPr>
        <w:t xml:space="preserve">elompok masyarakat </w:t>
      </w:r>
      <w:r w:rsidR="00633A69">
        <w:rPr>
          <w:rFonts w:ascii="Times New Roman" w:hAnsi="Times New Roman" w:cs="Times New Roman"/>
          <w:sz w:val="24"/>
          <w:szCs w:val="24"/>
        </w:rPr>
        <w:t xml:space="preserve">yang memiliki </w:t>
      </w:r>
      <w:r w:rsidR="00410970">
        <w:rPr>
          <w:rFonts w:ascii="Times New Roman" w:hAnsi="Times New Roman" w:cs="Times New Roman"/>
          <w:sz w:val="24"/>
          <w:szCs w:val="24"/>
        </w:rPr>
        <w:t xml:space="preserve">gagasan-gagasan </w:t>
      </w:r>
      <w:r w:rsidR="00633A69">
        <w:rPr>
          <w:rFonts w:ascii="Times New Roman" w:hAnsi="Times New Roman" w:cs="Times New Roman"/>
          <w:sz w:val="24"/>
          <w:szCs w:val="24"/>
        </w:rPr>
        <w:t xml:space="preserve">atau pemikiran </w:t>
      </w:r>
      <w:r w:rsidR="00CE7F45">
        <w:rPr>
          <w:rFonts w:ascii="Times New Roman" w:hAnsi="Times New Roman" w:cs="Times New Roman"/>
          <w:sz w:val="24"/>
          <w:szCs w:val="24"/>
        </w:rPr>
        <w:t xml:space="preserve">yang dianggap ideal </w:t>
      </w:r>
      <w:r w:rsidR="00A81D3A">
        <w:rPr>
          <w:rFonts w:ascii="Times New Roman" w:hAnsi="Times New Roman" w:cs="Times New Roman"/>
          <w:sz w:val="24"/>
          <w:szCs w:val="24"/>
        </w:rPr>
        <w:t>secara</w:t>
      </w:r>
      <w:r w:rsidR="00CE7F45">
        <w:rPr>
          <w:rFonts w:ascii="Times New Roman" w:hAnsi="Times New Roman" w:cs="Times New Roman"/>
          <w:sz w:val="24"/>
          <w:szCs w:val="24"/>
        </w:rPr>
        <w:t xml:space="preserve"> politis, ekonomis, kultural, maupun ideologis dapat </w:t>
      </w:r>
      <w:r w:rsidR="00BA6FF3">
        <w:rPr>
          <w:rFonts w:ascii="Times New Roman" w:hAnsi="Times New Roman" w:cs="Times New Roman"/>
          <w:sz w:val="24"/>
          <w:szCs w:val="24"/>
        </w:rPr>
        <w:t>dire</w:t>
      </w:r>
      <w:r w:rsidR="00CE7F45">
        <w:rPr>
          <w:rFonts w:ascii="Times New Roman" w:hAnsi="Times New Roman" w:cs="Times New Roman"/>
          <w:sz w:val="24"/>
          <w:szCs w:val="24"/>
        </w:rPr>
        <w:t xml:space="preserve">alisasikan </w:t>
      </w:r>
      <w:r w:rsidR="00410970">
        <w:rPr>
          <w:rFonts w:ascii="Times New Roman" w:hAnsi="Times New Roman" w:cs="Times New Roman"/>
          <w:sz w:val="24"/>
          <w:szCs w:val="24"/>
        </w:rPr>
        <w:t xml:space="preserve">menjadi </w:t>
      </w:r>
      <w:r w:rsidR="00CE7F45">
        <w:rPr>
          <w:rFonts w:ascii="Times New Roman" w:hAnsi="Times New Roman" w:cs="Times New Roman"/>
          <w:sz w:val="24"/>
          <w:szCs w:val="24"/>
        </w:rPr>
        <w:t xml:space="preserve">menjadi suatu kenyataan </w:t>
      </w:r>
      <w:r w:rsidR="00410970">
        <w:rPr>
          <w:rFonts w:ascii="Times New Roman" w:hAnsi="Times New Roman" w:cs="Times New Roman"/>
          <w:sz w:val="24"/>
          <w:szCs w:val="24"/>
        </w:rPr>
        <w:t>sosial</w:t>
      </w:r>
      <w:r w:rsidR="00B86237">
        <w:rPr>
          <w:rFonts w:ascii="Times New Roman" w:hAnsi="Times New Roman" w:cs="Times New Roman"/>
          <w:sz w:val="24"/>
          <w:szCs w:val="24"/>
        </w:rPr>
        <w:t>.</w:t>
      </w:r>
      <w:r w:rsidR="00EC1DCB">
        <w:rPr>
          <w:rStyle w:val="FootnoteReference"/>
          <w:rFonts w:ascii="Times New Roman" w:hAnsi="Times New Roman" w:cs="Times New Roman"/>
          <w:sz w:val="24"/>
          <w:szCs w:val="24"/>
        </w:rPr>
        <w:footnoteReference w:id="13"/>
      </w:r>
      <w:r w:rsidR="00B86237">
        <w:rPr>
          <w:rFonts w:ascii="Times New Roman" w:hAnsi="Times New Roman" w:cs="Times New Roman"/>
          <w:sz w:val="24"/>
          <w:szCs w:val="24"/>
        </w:rPr>
        <w:t xml:space="preserve"> </w:t>
      </w:r>
    </w:p>
    <w:p w:rsidR="00F76C09" w:rsidRDefault="00F76C09" w:rsidP="00507663">
      <w:pPr>
        <w:pStyle w:val="NoSpacing"/>
        <w:spacing w:line="480" w:lineRule="auto"/>
        <w:ind w:left="709" w:firstLine="720"/>
        <w:jc w:val="both"/>
        <w:rPr>
          <w:rFonts w:ascii="Times New Roman" w:hAnsi="Times New Roman" w:cs="Times New Roman"/>
          <w:sz w:val="24"/>
          <w:szCs w:val="24"/>
        </w:rPr>
      </w:pPr>
      <w:r>
        <w:rPr>
          <w:rFonts w:asciiTheme="majorBidi" w:hAnsiTheme="majorBidi" w:cstheme="majorBidi"/>
          <w:color w:val="212121"/>
          <w:sz w:val="24"/>
          <w:szCs w:val="24"/>
        </w:rPr>
        <w:t xml:space="preserve">Menurut </w:t>
      </w:r>
      <w:r w:rsidRPr="00507663">
        <w:rPr>
          <w:rFonts w:ascii="Times New Roman" w:hAnsi="Times New Roman" w:cs="Times New Roman"/>
          <w:sz w:val="24"/>
          <w:szCs w:val="24"/>
        </w:rPr>
        <w:t>Janet</w:t>
      </w:r>
      <w:r>
        <w:rPr>
          <w:rFonts w:asciiTheme="majorBidi" w:hAnsiTheme="majorBidi" w:cstheme="majorBidi"/>
          <w:color w:val="212121"/>
          <w:sz w:val="24"/>
          <w:szCs w:val="24"/>
        </w:rPr>
        <w:t xml:space="preserve"> Newman and John Clarke</w:t>
      </w:r>
      <w:r>
        <w:rPr>
          <w:rStyle w:val="FootnoteReference"/>
          <w:rFonts w:asciiTheme="majorBidi" w:hAnsiTheme="majorBidi" w:cstheme="majorBidi"/>
          <w:color w:val="212121"/>
          <w:sz w:val="24"/>
          <w:szCs w:val="24"/>
        </w:rPr>
        <w:footnoteReference w:id="14"/>
      </w:r>
      <w:r>
        <w:rPr>
          <w:rFonts w:asciiTheme="majorBidi" w:hAnsiTheme="majorBidi" w:cstheme="majorBidi"/>
          <w:color w:val="212121"/>
          <w:sz w:val="24"/>
          <w:szCs w:val="24"/>
        </w:rPr>
        <w:t xml:space="preserve"> a</w:t>
      </w:r>
      <w:r w:rsidRPr="008A361E">
        <w:rPr>
          <w:rFonts w:asciiTheme="majorBidi" w:hAnsiTheme="majorBidi" w:cstheme="majorBidi"/>
          <w:color w:val="212121"/>
          <w:sz w:val="24"/>
          <w:szCs w:val="24"/>
        </w:rPr>
        <w:t xml:space="preserve">da lima aspek yang perlu kita </w:t>
      </w:r>
      <w:r w:rsidRPr="005C2243">
        <w:rPr>
          <w:rFonts w:ascii="Times New Roman" w:hAnsi="Times New Roman" w:cs="Times New Roman"/>
          <w:sz w:val="24"/>
          <w:szCs w:val="24"/>
        </w:rPr>
        <w:t>bedakan</w:t>
      </w:r>
      <w:r w:rsidRPr="008A361E">
        <w:rPr>
          <w:rFonts w:asciiTheme="majorBidi" w:hAnsiTheme="majorBidi" w:cstheme="majorBidi"/>
          <w:color w:val="212121"/>
          <w:sz w:val="24"/>
          <w:szCs w:val="24"/>
        </w:rPr>
        <w:t xml:space="preserve"> dalam memikirkan pentingny</w:t>
      </w:r>
      <w:r>
        <w:rPr>
          <w:rFonts w:asciiTheme="majorBidi" w:hAnsiTheme="majorBidi" w:cstheme="majorBidi"/>
          <w:color w:val="212121"/>
          <w:sz w:val="24"/>
          <w:szCs w:val="24"/>
        </w:rPr>
        <w:t xml:space="preserve">a politik untuk mengubah publik; </w:t>
      </w:r>
      <w:r w:rsidRPr="0002037F">
        <w:rPr>
          <w:rFonts w:asciiTheme="majorBidi" w:hAnsiTheme="majorBidi" w:cstheme="majorBidi"/>
          <w:i/>
          <w:iCs/>
          <w:color w:val="212121"/>
          <w:sz w:val="24"/>
          <w:szCs w:val="24"/>
        </w:rPr>
        <w:t>Pertama</w:t>
      </w:r>
      <w:r>
        <w:rPr>
          <w:rFonts w:asciiTheme="majorBidi" w:hAnsiTheme="majorBidi" w:cstheme="majorBidi"/>
          <w:color w:val="212121"/>
          <w:sz w:val="24"/>
          <w:szCs w:val="24"/>
        </w:rPr>
        <w:t>, semua hal</w:t>
      </w:r>
      <w:r w:rsidRPr="008A361E">
        <w:rPr>
          <w:rFonts w:asciiTheme="majorBidi" w:hAnsiTheme="majorBidi" w:cstheme="majorBidi"/>
          <w:color w:val="212121"/>
          <w:sz w:val="24"/>
          <w:szCs w:val="24"/>
        </w:rPr>
        <w:t xml:space="preserve"> adalah politik. Klaim bahwa segala sesuatu bersifat politis menetapkan orientasi terhadap kontestasi dan konflik</w:t>
      </w:r>
      <w:r>
        <w:rPr>
          <w:rFonts w:asciiTheme="majorBidi" w:hAnsiTheme="majorBidi" w:cstheme="majorBidi"/>
          <w:color w:val="212121"/>
          <w:sz w:val="24"/>
          <w:szCs w:val="24"/>
        </w:rPr>
        <w:t xml:space="preserve">. </w:t>
      </w:r>
      <w:r>
        <w:rPr>
          <w:rFonts w:asciiTheme="majorBidi" w:hAnsiTheme="majorBidi" w:cstheme="majorBidi"/>
          <w:i/>
          <w:iCs/>
          <w:color w:val="212121"/>
          <w:sz w:val="24"/>
          <w:szCs w:val="24"/>
        </w:rPr>
        <w:t>Kedua,</w:t>
      </w:r>
      <w:r w:rsidRPr="008A361E">
        <w:rPr>
          <w:rFonts w:asciiTheme="majorBidi" w:hAnsiTheme="majorBidi" w:cstheme="majorBidi"/>
          <w:color w:val="212121"/>
          <w:sz w:val="24"/>
          <w:szCs w:val="24"/>
        </w:rPr>
        <w:t>politi</w:t>
      </w:r>
      <w:r>
        <w:rPr>
          <w:rFonts w:asciiTheme="majorBidi" w:hAnsiTheme="majorBidi" w:cstheme="majorBidi"/>
          <w:color w:val="212121"/>
          <w:sz w:val="24"/>
          <w:szCs w:val="24"/>
        </w:rPr>
        <w:t>k institusional: aparatur</w:t>
      </w:r>
      <w:r w:rsidRPr="008A361E">
        <w:rPr>
          <w:rFonts w:asciiTheme="majorBidi" w:hAnsiTheme="majorBidi" w:cstheme="majorBidi"/>
          <w:color w:val="212121"/>
          <w:sz w:val="24"/>
          <w:szCs w:val="24"/>
        </w:rPr>
        <w:t xml:space="preserve"> dan praktik representasi, aturan dan pemerintahan.</w:t>
      </w:r>
      <w:r>
        <w:rPr>
          <w:rFonts w:asciiTheme="majorBidi" w:hAnsiTheme="majorBidi" w:cstheme="majorBidi"/>
          <w:color w:val="212121"/>
          <w:sz w:val="24"/>
          <w:szCs w:val="24"/>
        </w:rPr>
        <w:t xml:space="preserve"> </w:t>
      </w:r>
      <w:r>
        <w:rPr>
          <w:rFonts w:asciiTheme="majorBidi" w:hAnsiTheme="majorBidi" w:cstheme="majorBidi"/>
          <w:i/>
          <w:iCs/>
          <w:color w:val="212121"/>
          <w:sz w:val="24"/>
          <w:szCs w:val="24"/>
        </w:rPr>
        <w:t>Ketiga,</w:t>
      </w:r>
      <w:r w:rsidRPr="008A361E">
        <w:rPr>
          <w:rFonts w:asciiTheme="majorBidi" w:hAnsiTheme="majorBidi" w:cstheme="majorBidi"/>
          <w:color w:val="212121"/>
          <w:sz w:val="24"/>
          <w:szCs w:val="24"/>
        </w:rPr>
        <w:t xml:space="preserve">proses pemerintahan. </w:t>
      </w:r>
      <w:r>
        <w:rPr>
          <w:rFonts w:asciiTheme="majorBidi" w:hAnsiTheme="majorBidi" w:cstheme="majorBidi"/>
          <w:color w:val="212121"/>
          <w:sz w:val="24"/>
          <w:szCs w:val="24"/>
        </w:rPr>
        <w:t>P</w:t>
      </w:r>
      <w:r w:rsidRPr="008A361E">
        <w:rPr>
          <w:rFonts w:asciiTheme="majorBidi" w:hAnsiTheme="majorBidi" w:cstheme="majorBidi"/>
          <w:color w:val="212121"/>
          <w:sz w:val="24"/>
          <w:szCs w:val="24"/>
        </w:rPr>
        <w:t>andangan po</w:t>
      </w:r>
      <w:r>
        <w:rPr>
          <w:rFonts w:asciiTheme="majorBidi" w:hAnsiTheme="majorBidi" w:cstheme="majorBidi"/>
          <w:color w:val="212121"/>
          <w:sz w:val="24"/>
          <w:szCs w:val="24"/>
        </w:rPr>
        <w:t xml:space="preserve">litik yang pada dasarnya kotor, yaitu </w:t>
      </w:r>
      <w:r w:rsidRPr="008A361E">
        <w:rPr>
          <w:rFonts w:asciiTheme="majorBidi" w:hAnsiTheme="majorBidi" w:cstheme="majorBidi"/>
          <w:color w:val="212121"/>
          <w:sz w:val="24"/>
          <w:szCs w:val="24"/>
        </w:rPr>
        <w:t>satu set proses dan orang yang tidak menyenangkan</w:t>
      </w:r>
      <w:r>
        <w:rPr>
          <w:rFonts w:asciiTheme="majorBidi" w:hAnsiTheme="majorBidi" w:cstheme="majorBidi"/>
          <w:color w:val="212121"/>
          <w:sz w:val="24"/>
          <w:szCs w:val="24"/>
        </w:rPr>
        <w:t xml:space="preserve">. </w:t>
      </w:r>
      <w:r>
        <w:rPr>
          <w:rFonts w:asciiTheme="majorBidi" w:hAnsiTheme="majorBidi" w:cstheme="majorBidi"/>
          <w:i/>
          <w:iCs/>
          <w:color w:val="212121"/>
          <w:sz w:val="24"/>
          <w:szCs w:val="24"/>
        </w:rPr>
        <w:t>Keempat,</w:t>
      </w:r>
      <w:r>
        <w:rPr>
          <w:rFonts w:asciiTheme="majorBidi" w:hAnsiTheme="majorBidi" w:cstheme="majorBidi"/>
          <w:color w:val="212121"/>
          <w:sz w:val="24"/>
          <w:szCs w:val="24"/>
        </w:rPr>
        <w:t xml:space="preserve"> yaitu </w:t>
      </w:r>
      <w:r w:rsidRPr="008A361E">
        <w:rPr>
          <w:rFonts w:asciiTheme="majorBidi" w:hAnsiTheme="majorBidi" w:cstheme="majorBidi"/>
          <w:color w:val="212121"/>
          <w:sz w:val="24"/>
          <w:szCs w:val="24"/>
        </w:rPr>
        <w:t xml:space="preserve">kita perlu mempertimbangkan apa yang terjadi antara aspek 1 dan 2 di atas: hubungan antara pandangan bahwa semuanya adalah </w:t>
      </w:r>
      <w:r w:rsidRPr="008A361E">
        <w:rPr>
          <w:rFonts w:asciiTheme="majorBidi" w:hAnsiTheme="majorBidi" w:cstheme="majorBidi"/>
          <w:color w:val="212121"/>
          <w:sz w:val="24"/>
          <w:szCs w:val="24"/>
        </w:rPr>
        <w:lastRenderedPageBreak/>
        <w:t>politik dan batas-batas politik institusional.</w:t>
      </w:r>
      <w:r>
        <w:rPr>
          <w:rFonts w:asciiTheme="majorBidi" w:hAnsiTheme="majorBidi" w:cstheme="majorBidi"/>
          <w:color w:val="212121"/>
          <w:sz w:val="24"/>
          <w:szCs w:val="24"/>
        </w:rPr>
        <w:t xml:space="preserve"> Dan </w:t>
      </w:r>
      <w:r>
        <w:rPr>
          <w:rFonts w:asciiTheme="majorBidi" w:hAnsiTheme="majorBidi" w:cstheme="majorBidi"/>
          <w:i/>
          <w:iCs/>
          <w:color w:val="212121"/>
          <w:sz w:val="24"/>
          <w:szCs w:val="24"/>
        </w:rPr>
        <w:t>kelima,</w:t>
      </w:r>
      <w:r>
        <w:rPr>
          <w:rFonts w:asciiTheme="majorBidi" w:hAnsiTheme="majorBidi" w:cstheme="majorBidi"/>
          <w:color w:val="212121"/>
          <w:sz w:val="24"/>
          <w:szCs w:val="24"/>
        </w:rPr>
        <w:t xml:space="preserve"> yaitu </w:t>
      </w:r>
      <w:r w:rsidRPr="008A361E">
        <w:rPr>
          <w:rFonts w:asciiTheme="majorBidi" w:hAnsiTheme="majorBidi" w:cstheme="majorBidi"/>
          <w:color w:val="212121"/>
          <w:sz w:val="24"/>
          <w:szCs w:val="24"/>
        </w:rPr>
        <w:t>kita perlu menjawab pertanyaan tentang bagaimana hal-hal menjadi dilihat atau diakui sebagai politik. Ini sendiri merupakan hasil perjuangan politik. Untuk bersikeras bahwa sesuatu - keputusan untuk menutup rumah sakit, misalnya - adalah politik untuk membuatnya dapat dipertanyakan dan bersikeras bahwa itu terbuka untuk sudut pandang yang berbeda, atau untuk argumen tentang nilai.</w:t>
      </w:r>
    </w:p>
    <w:p w:rsidR="0082678C" w:rsidRDefault="002333BA" w:rsidP="0082678C">
      <w:pPr>
        <w:pStyle w:val="NoSpacing"/>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P</w:t>
      </w:r>
      <w:r w:rsidR="00DC5F25">
        <w:rPr>
          <w:rFonts w:ascii="Times New Roman" w:hAnsi="Times New Roman" w:cs="Times New Roman"/>
          <w:sz w:val="24"/>
          <w:szCs w:val="24"/>
        </w:rPr>
        <w:t>oliti</w:t>
      </w:r>
      <w:r w:rsidR="00D93961">
        <w:rPr>
          <w:rFonts w:ascii="Times New Roman" w:hAnsi="Times New Roman" w:cs="Times New Roman"/>
          <w:sz w:val="24"/>
          <w:szCs w:val="24"/>
        </w:rPr>
        <w:t xml:space="preserve">k dan kekuasaan adalah </w:t>
      </w:r>
      <w:r w:rsidR="00DC5F25">
        <w:rPr>
          <w:rFonts w:ascii="Times New Roman" w:hAnsi="Times New Roman" w:cs="Times New Roman"/>
          <w:sz w:val="24"/>
          <w:szCs w:val="24"/>
        </w:rPr>
        <w:t>dua hal yang tidak bisa dipisahkan. Orang berpolitik karena ada kekuasaan</w:t>
      </w:r>
      <w:r w:rsidR="00345915">
        <w:rPr>
          <w:rFonts w:ascii="Times New Roman" w:hAnsi="Times New Roman" w:cs="Times New Roman"/>
          <w:sz w:val="24"/>
          <w:szCs w:val="24"/>
        </w:rPr>
        <w:t>,</w:t>
      </w:r>
      <w:r w:rsidR="00DC5F25">
        <w:rPr>
          <w:rFonts w:ascii="Times New Roman" w:hAnsi="Times New Roman" w:cs="Times New Roman"/>
          <w:sz w:val="24"/>
          <w:szCs w:val="24"/>
        </w:rPr>
        <w:t xml:space="preserve"> </w:t>
      </w:r>
      <w:r w:rsidR="00345915">
        <w:rPr>
          <w:rFonts w:ascii="Times New Roman" w:hAnsi="Times New Roman" w:cs="Times New Roman"/>
          <w:sz w:val="24"/>
          <w:szCs w:val="24"/>
        </w:rPr>
        <w:t>s</w:t>
      </w:r>
      <w:r w:rsidR="00DF6BD5">
        <w:rPr>
          <w:rFonts w:ascii="Times New Roman" w:hAnsi="Times New Roman" w:cs="Times New Roman"/>
          <w:sz w:val="24"/>
          <w:szCs w:val="24"/>
        </w:rPr>
        <w:t>ehi</w:t>
      </w:r>
      <w:r w:rsidR="008820D9">
        <w:rPr>
          <w:rFonts w:ascii="Times New Roman" w:hAnsi="Times New Roman" w:cs="Times New Roman"/>
          <w:sz w:val="24"/>
          <w:szCs w:val="24"/>
        </w:rPr>
        <w:t>ngga s</w:t>
      </w:r>
      <w:r w:rsidR="00410970">
        <w:rPr>
          <w:rFonts w:ascii="Times New Roman" w:hAnsi="Times New Roman" w:cs="Times New Roman"/>
          <w:sz w:val="24"/>
          <w:szCs w:val="24"/>
        </w:rPr>
        <w:t>etiap kekuatan sosial akan menterjemahkan cita-citanya menjadi suatu realitas</w:t>
      </w:r>
      <w:r w:rsidR="00FB01F2">
        <w:rPr>
          <w:rFonts w:ascii="Times New Roman" w:hAnsi="Times New Roman" w:cs="Times New Roman"/>
          <w:sz w:val="24"/>
          <w:szCs w:val="24"/>
        </w:rPr>
        <w:t xml:space="preserve"> politik</w:t>
      </w:r>
      <w:r w:rsidR="0010670B">
        <w:rPr>
          <w:rFonts w:ascii="Times New Roman" w:hAnsi="Times New Roman" w:cs="Times New Roman"/>
          <w:sz w:val="24"/>
          <w:szCs w:val="24"/>
        </w:rPr>
        <w:t xml:space="preserve"> yang </w:t>
      </w:r>
      <w:r w:rsidR="00410970">
        <w:rPr>
          <w:rFonts w:ascii="Times New Roman" w:hAnsi="Times New Roman" w:cs="Times New Roman"/>
          <w:sz w:val="24"/>
          <w:szCs w:val="24"/>
        </w:rPr>
        <w:t>berusaha melakukan otoritat</w:t>
      </w:r>
      <w:r w:rsidR="00083C28">
        <w:rPr>
          <w:rFonts w:ascii="Times New Roman" w:hAnsi="Times New Roman" w:cs="Times New Roman"/>
          <w:sz w:val="24"/>
          <w:szCs w:val="24"/>
        </w:rPr>
        <w:t>if nilai-nilai yang diyakininya untuk kepentingan bersama</w:t>
      </w:r>
      <w:r w:rsidR="00410970">
        <w:rPr>
          <w:rFonts w:ascii="Times New Roman" w:hAnsi="Times New Roman" w:cs="Times New Roman"/>
          <w:sz w:val="24"/>
          <w:szCs w:val="24"/>
        </w:rPr>
        <w:t xml:space="preserve">. </w:t>
      </w:r>
      <w:r w:rsidR="0082678C">
        <w:rPr>
          <w:rFonts w:ascii="Times New Roman" w:hAnsi="Times New Roman" w:cs="Times New Roman"/>
          <w:sz w:val="24"/>
          <w:szCs w:val="24"/>
        </w:rPr>
        <w:t>S</w:t>
      </w:r>
      <w:r w:rsidR="0021102F">
        <w:rPr>
          <w:rFonts w:ascii="Times New Roman" w:hAnsi="Times New Roman" w:cs="Times New Roman"/>
          <w:sz w:val="24"/>
          <w:szCs w:val="24"/>
        </w:rPr>
        <w:t xml:space="preserve">etiap individu dan kelompok memiliki kepentingan dan menempatkan </w:t>
      </w:r>
      <w:r w:rsidR="00DF6BD5">
        <w:rPr>
          <w:rFonts w:ascii="Times New Roman" w:hAnsi="Times New Roman" w:cs="Times New Roman"/>
          <w:sz w:val="24"/>
          <w:szCs w:val="24"/>
        </w:rPr>
        <w:t xml:space="preserve">politik </w:t>
      </w:r>
      <w:r w:rsidR="0021102F">
        <w:rPr>
          <w:rFonts w:ascii="Times New Roman" w:hAnsi="Times New Roman" w:cs="Times New Roman"/>
          <w:sz w:val="24"/>
          <w:szCs w:val="24"/>
        </w:rPr>
        <w:t xml:space="preserve">sebagai alat untuk mendapatkan </w:t>
      </w:r>
      <w:r w:rsidR="00423091">
        <w:rPr>
          <w:rFonts w:ascii="Times New Roman" w:hAnsi="Times New Roman" w:cs="Times New Roman"/>
          <w:sz w:val="24"/>
          <w:szCs w:val="24"/>
        </w:rPr>
        <w:t xml:space="preserve">kekuasaan sebagai tujuan utama. </w:t>
      </w:r>
    </w:p>
    <w:p w:rsidR="00FB64B3" w:rsidRDefault="009467AE" w:rsidP="001073B5">
      <w:pPr>
        <w:pStyle w:val="NoSpacing"/>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Jadi,</w:t>
      </w:r>
      <w:r w:rsidR="00FB64B3">
        <w:rPr>
          <w:rFonts w:ascii="Times New Roman" w:hAnsi="Times New Roman" w:cs="Times New Roman"/>
          <w:sz w:val="24"/>
          <w:szCs w:val="24"/>
        </w:rPr>
        <w:t xml:space="preserve"> politik </w:t>
      </w:r>
      <w:r>
        <w:rPr>
          <w:rFonts w:ascii="Times New Roman" w:hAnsi="Times New Roman" w:cs="Times New Roman"/>
          <w:sz w:val="24"/>
          <w:szCs w:val="24"/>
        </w:rPr>
        <w:t xml:space="preserve">dipahami sebagai ilmu adalah </w:t>
      </w:r>
      <w:r w:rsidR="001644B1">
        <w:rPr>
          <w:rFonts w:ascii="Times New Roman" w:hAnsi="Times New Roman" w:cs="Times New Roman"/>
          <w:sz w:val="24"/>
          <w:szCs w:val="24"/>
        </w:rPr>
        <w:t>pengetahuan untuk menguasai. Sementara politik yang dipahami sebagai praktek adalah</w:t>
      </w:r>
      <w:r w:rsidR="001C5ED3">
        <w:rPr>
          <w:rFonts w:ascii="Times New Roman" w:hAnsi="Times New Roman" w:cs="Times New Roman"/>
          <w:sz w:val="24"/>
          <w:szCs w:val="24"/>
        </w:rPr>
        <w:t xml:space="preserve"> kemampuan </w:t>
      </w:r>
      <w:r w:rsidR="00FB497B">
        <w:rPr>
          <w:rFonts w:ascii="Times New Roman" w:hAnsi="Times New Roman" w:cs="Times New Roman"/>
          <w:sz w:val="24"/>
          <w:szCs w:val="24"/>
        </w:rPr>
        <w:t xml:space="preserve">menguasai </w:t>
      </w:r>
      <w:r w:rsidR="001A1C7B">
        <w:rPr>
          <w:rFonts w:ascii="Times New Roman" w:hAnsi="Times New Roman" w:cs="Times New Roman"/>
          <w:sz w:val="24"/>
          <w:szCs w:val="24"/>
        </w:rPr>
        <w:t xml:space="preserve">untuk </w:t>
      </w:r>
      <w:r w:rsidR="009D5603">
        <w:rPr>
          <w:rFonts w:ascii="Times New Roman" w:hAnsi="Times New Roman" w:cs="Times New Roman"/>
          <w:sz w:val="24"/>
          <w:szCs w:val="24"/>
        </w:rPr>
        <w:t>ke</w:t>
      </w:r>
      <w:r w:rsidR="002275FE">
        <w:rPr>
          <w:rFonts w:ascii="Times New Roman" w:hAnsi="Times New Roman" w:cs="Times New Roman"/>
          <w:sz w:val="24"/>
          <w:szCs w:val="24"/>
        </w:rPr>
        <w:t>ber</w:t>
      </w:r>
      <w:r w:rsidR="009D5603">
        <w:rPr>
          <w:rFonts w:ascii="Times New Roman" w:hAnsi="Times New Roman" w:cs="Times New Roman"/>
          <w:sz w:val="24"/>
          <w:szCs w:val="24"/>
        </w:rPr>
        <w:t>langsungan hidup</w:t>
      </w:r>
      <w:r w:rsidR="001073B5">
        <w:rPr>
          <w:rFonts w:ascii="Times New Roman" w:hAnsi="Times New Roman" w:cs="Times New Roman"/>
          <w:sz w:val="24"/>
          <w:szCs w:val="24"/>
        </w:rPr>
        <w:t xml:space="preserve"> baik secara individu maupun kelompo</w:t>
      </w:r>
      <w:r w:rsidR="00BF302D">
        <w:rPr>
          <w:rFonts w:ascii="Times New Roman" w:hAnsi="Times New Roman" w:cs="Times New Roman"/>
          <w:sz w:val="24"/>
          <w:szCs w:val="24"/>
        </w:rPr>
        <w:t>k</w:t>
      </w:r>
      <w:r w:rsidR="009460B6">
        <w:rPr>
          <w:rFonts w:ascii="Times New Roman" w:hAnsi="Times New Roman" w:cs="Times New Roman"/>
          <w:sz w:val="24"/>
          <w:szCs w:val="24"/>
        </w:rPr>
        <w:t xml:space="preserve"> </w:t>
      </w:r>
      <w:r w:rsidR="009D5603">
        <w:rPr>
          <w:rFonts w:ascii="Times New Roman" w:hAnsi="Times New Roman" w:cs="Times New Roman"/>
          <w:sz w:val="24"/>
          <w:szCs w:val="24"/>
        </w:rPr>
        <w:t xml:space="preserve">di dalam masyarakat. </w:t>
      </w:r>
      <w:r w:rsidR="00FB64B3">
        <w:rPr>
          <w:rFonts w:ascii="Times New Roman" w:hAnsi="Times New Roman" w:cs="Times New Roman"/>
          <w:sz w:val="24"/>
          <w:szCs w:val="24"/>
        </w:rPr>
        <w:t xml:space="preserve"> </w:t>
      </w:r>
    </w:p>
    <w:p w:rsidR="00E95404" w:rsidRDefault="00E95404" w:rsidP="007A0A54">
      <w:pPr>
        <w:pStyle w:val="NoSpacing"/>
        <w:spacing w:line="480" w:lineRule="auto"/>
        <w:ind w:left="709" w:firstLine="720"/>
        <w:jc w:val="both"/>
        <w:rPr>
          <w:rFonts w:ascii="Times New Roman" w:hAnsi="Times New Roman" w:cs="Times New Roman"/>
          <w:sz w:val="24"/>
          <w:szCs w:val="24"/>
        </w:rPr>
      </w:pPr>
    </w:p>
    <w:p w:rsidR="00213CDB" w:rsidRPr="00C4153A" w:rsidRDefault="00213CDB" w:rsidP="00052426">
      <w:pPr>
        <w:pStyle w:val="NoSpacing"/>
        <w:numPr>
          <w:ilvl w:val="0"/>
          <w:numId w:val="4"/>
        </w:numPr>
        <w:spacing w:line="480" w:lineRule="auto"/>
        <w:ind w:left="709" w:hanging="283"/>
        <w:jc w:val="both"/>
        <w:rPr>
          <w:rFonts w:ascii="Times New Roman" w:hAnsi="Times New Roman" w:cs="Times New Roman"/>
          <w:b/>
          <w:bCs/>
          <w:sz w:val="24"/>
          <w:szCs w:val="24"/>
        </w:rPr>
      </w:pPr>
      <w:r w:rsidRPr="00C4153A">
        <w:rPr>
          <w:rFonts w:ascii="Times New Roman" w:hAnsi="Times New Roman" w:cs="Times New Roman"/>
          <w:b/>
          <w:bCs/>
          <w:sz w:val="24"/>
          <w:szCs w:val="24"/>
        </w:rPr>
        <w:t xml:space="preserve">Pengertian Partai Politik </w:t>
      </w:r>
    </w:p>
    <w:p w:rsidR="008D035C" w:rsidRDefault="00FB6094" w:rsidP="002167F6">
      <w:pPr>
        <w:pStyle w:val="NoSpacing"/>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P</w:t>
      </w:r>
      <w:r w:rsidR="008D035C">
        <w:rPr>
          <w:rFonts w:ascii="Times New Roman" w:hAnsi="Times New Roman" w:cs="Times New Roman"/>
          <w:sz w:val="24"/>
          <w:szCs w:val="24"/>
        </w:rPr>
        <w:t xml:space="preserve">artai politik merupakan </w:t>
      </w:r>
      <w:r w:rsidR="00906598">
        <w:rPr>
          <w:rFonts w:ascii="Times New Roman" w:hAnsi="Times New Roman" w:cs="Times New Roman"/>
          <w:sz w:val="24"/>
          <w:szCs w:val="24"/>
        </w:rPr>
        <w:t xml:space="preserve">lembaga atau </w:t>
      </w:r>
      <w:r w:rsidR="008D035C">
        <w:rPr>
          <w:rFonts w:ascii="Times New Roman" w:hAnsi="Times New Roman" w:cs="Times New Roman"/>
          <w:sz w:val="24"/>
          <w:szCs w:val="24"/>
        </w:rPr>
        <w:t xml:space="preserve">organisasi masyarakat yang bersifat politis. </w:t>
      </w:r>
      <w:r w:rsidR="000A7E76">
        <w:rPr>
          <w:rFonts w:ascii="Times New Roman" w:hAnsi="Times New Roman" w:cs="Times New Roman"/>
          <w:sz w:val="24"/>
          <w:szCs w:val="24"/>
        </w:rPr>
        <w:t>P</w:t>
      </w:r>
      <w:r w:rsidR="008D035C">
        <w:rPr>
          <w:rFonts w:ascii="Times New Roman" w:hAnsi="Times New Roman" w:cs="Times New Roman"/>
          <w:sz w:val="24"/>
          <w:szCs w:val="24"/>
        </w:rPr>
        <w:t xml:space="preserve">artai politik sebagai suatu organisasi dapat dipahami melalui dua pendekatan, yaitu pendekatan objektif berarti bersifat fisik dan </w:t>
      </w:r>
      <w:r w:rsidR="008D035C">
        <w:rPr>
          <w:rFonts w:ascii="Times New Roman" w:hAnsi="Times New Roman" w:cs="Times New Roman"/>
          <w:sz w:val="24"/>
          <w:szCs w:val="24"/>
        </w:rPr>
        <w:lastRenderedPageBreak/>
        <w:t xml:space="preserve">konkrit dan merupakan sebuah struktur dengan batasan-batasan yang pasti. Organisasi seperti itu, dikatakan sebagai susuatu yang </w:t>
      </w:r>
      <w:r w:rsidR="007121F2">
        <w:rPr>
          <w:rFonts w:ascii="Times New Roman" w:hAnsi="Times New Roman" w:cs="Times New Roman"/>
          <w:sz w:val="24"/>
          <w:szCs w:val="24"/>
        </w:rPr>
        <w:t xml:space="preserve">dapat dipandang secara </w:t>
      </w:r>
      <w:r w:rsidR="008D035C">
        <w:rPr>
          <w:rFonts w:ascii="Times New Roman" w:hAnsi="Times New Roman" w:cs="Times New Roman"/>
          <w:sz w:val="24"/>
          <w:szCs w:val="24"/>
        </w:rPr>
        <w:t>nyata</w:t>
      </w:r>
      <w:r w:rsidR="007121F2">
        <w:rPr>
          <w:rFonts w:ascii="Times New Roman" w:hAnsi="Times New Roman" w:cs="Times New Roman"/>
          <w:sz w:val="24"/>
          <w:szCs w:val="24"/>
        </w:rPr>
        <w:t>,</w:t>
      </w:r>
      <w:r w:rsidR="008D035C">
        <w:rPr>
          <w:rFonts w:ascii="Times New Roman" w:hAnsi="Times New Roman" w:cs="Times New Roman"/>
          <w:sz w:val="24"/>
          <w:szCs w:val="24"/>
        </w:rPr>
        <w:t xml:space="preserve"> </w:t>
      </w:r>
      <w:r w:rsidR="007121F2">
        <w:rPr>
          <w:rFonts w:ascii="Times New Roman" w:hAnsi="Times New Roman" w:cs="Times New Roman"/>
          <w:sz w:val="24"/>
          <w:szCs w:val="24"/>
        </w:rPr>
        <w:t xml:space="preserve">adanya </w:t>
      </w:r>
      <w:r w:rsidR="008D035C">
        <w:rPr>
          <w:rFonts w:ascii="Times New Roman" w:hAnsi="Times New Roman" w:cs="Times New Roman"/>
          <w:sz w:val="24"/>
          <w:szCs w:val="24"/>
        </w:rPr>
        <w:t>orang-orang, hubungan-hubungan, dan tujuan-tujuan. Sebagian yang lain menyatakan, organisasi seperti itu sebagai wadah (</w:t>
      </w:r>
      <w:r w:rsidR="008D035C">
        <w:rPr>
          <w:rFonts w:ascii="Times New Roman" w:hAnsi="Times New Roman" w:cs="Times New Roman"/>
          <w:i/>
          <w:iCs/>
          <w:sz w:val="24"/>
          <w:szCs w:val="24"/>
        </w:rPr>
        <w:t>container view of organitation</w:t>
      </w:r>
      <w:r w:rsidR="008D035C">
        <w:rPr>
          <w:rFonts w:ascii="Times New Roman" w:hAnsi="Times New Roman" w:cs="Times New Roman"/>
          <w:sz w:val="24"/>
          <w:szCs w:val="24"/>
        </w:rPr>
        <w:t>). Sedangkan pendekatan</w:t>
      </w:r>
      <w:r w:rsidR="000B4D3F">
        <w:rPr>
          <w:rFonts w:ascii="Times New Roman" w:hAnsi="Times New Roman" w:cs="Times New Roman"/>
          <w:sz w:val="24"/>
          <w:szCs w:val="24"/>
        </w:rPr>
        <w:t xml:space="preserve"> secara</w:t>
      </w:r>
      <w:r w:rsidR="008D035C">
        <w:rPr>
          <w:rFonts w:ascii="Times New Roman" w:hAnsi="Times New Roman" w:cs="Times New Roman"/>
          <w:sz w:val="24"/>
          <w:szCs w:val="24"/>
        </w:rPr>
        <w:t xml:space="preserve"> subjektif, </w:t>
      </w:r>
      <w:r w:rsidR="00996B73">
        <w:rPr>
          <w:rFonts w:ascii="Times New Roman" w:hAnsi="Times New Roman" w:cs="Times New Roman"/>
          <w:sz w:val="24"/>
          <w:szCs w:val="24"/>
        </w:rPr>
        <w:t xml:space="preserve">yang </w:t>
      </w:r>
      <w:r w:rsidR="008D035C">
        <w:rPr>
          <w:rFonts w:ascii="Times New Roman" w:hAnsi="Times New Roman" w:cs="Times New Roman"/>
          <w:sz w:val="24"/>
          <w:szCs w:val="24"/>
        </w:rPr>
        <w:t xml:space="preserve">berarti </w:t>
      </w:r>
      <w:r w:rsidR="00996B73">
        <w:rPr>
          <w:rFonts w:ascii="Times New Roman" w:hAnsi="Times New Roman" w:cs="Times New Roman"/>
          <w:sz w:val="24"/>
          <w:szCs w:val="24"/>
        </w:rPr>
        <w:t xml:space="preserve">bahwa </w:t>
      </w:r>
      <w:r w:rsidR="008D035C">
        <w:rPr>
          <w:rFonts w:ascii="Times New Roman" w:hAnsi="Times New Roman" w:cs="Times New Roman"/>
          <w:sz w:val="24"/>
          <w:szCs w:val="24"/>
        </w:rPr>
        <w:t xml:space="preserve">organisasi </w:t>
      </w:r>
      <w:r w:rsidR="00996B73">
        <w:rPr>
          <w:rFonts w:ascii="Times New Roman" w:hAnsi="Times New Roman" w:cs="Times New Roman"/>
          <w:sz w:val="24"/>
          <w:szCs w:val="24"/>
        </w:rPr>
        <w:t xml:space="preserve">itu </w:t>
      </w:r>
      <w:r w:rsidR="008D035C">
        <w:rPr>
          <w:rFonts w:ascii="Times New Roman" w:hAnsi="Times New Roman" w:cs="Times New Roman"/>
          <w:sz w:val="24"/>
          <w:szCs w:val="24"/>
        </w:rPr>
        <w:t xml:space="preserve">sebagai kegiatan yang dilakukan </w:t>
      </w:r>
      <w:r w:rsidR="005D3388">
        <w:rPr>
          <w:rFonts w:ascii="Times New Roman" w:hAnsi="Times New Roman" w:cs="Times New Roman"/>
          <w:sz w:val="24"/>
          <w:szCs w:val="24"/>
        </w:rPr>
        <w:t xml:space="preserve">oleh </w:t>
      </w:r>
      <w:r w:rsidR="00CA2FC1">
        <w:rPr>
          <w:rFonts w:ascii="Times New Roman" w:hAnsi="Times New Roman" w:cs="Times New Roman"/>
          <w:sz w:val="24"/>
          <w:szCs w:val="24"/>
        </w:rPr>
        <w:t xml:space="preserve">orang-orang </w:t>
      </w:r>
      <w:r w:rsidR="000E5DB4">
        <w:rPr>
          <w:rFonts w:ascii="Times New Roman" w:hAnsi="Times New Roman" w:cs="Times New Roman"/>
          <w:sz w:val="24"/>
          <w:szCs w:val="24"/>
        </w:rPr>
        <w:t>mela</w:t>
      </w:r>
      <w:r w:rsidR="00CA2FC1">
        <w:rPr>
          <w:rFonts w:ascii="Times New Roman" w:hAnsi="Times New Roman" w:cs="Times New Roman"/>
          <w:sz w:val="24"/>
          <w:szCs w:val="24"/>
        </w:rPr>
        <w:t>lui</w:t>
      </w:r>
      <w:r w:rsidR="000C7506">
        <w:rPr>
          <w:rFonts w:ascii="Times New Roman" w:hAnsi="Times New Roman" w:cs="Times New Roman"/>
          <w:sz w:val="24"/>
          <w:szCs w:val="24"/>
        </w:rPr>
        <w:t xml:space="preserve"> tindakan-tindakan dengan cara</w:t>
      </w:r>
      <w:r w:rsidR="008D035C">
        <w:rPr>
          <w:rFonts w:ascii="Times New Roman" w:hAnsi="Times New Roman" w:cs="Times New Roman"/>
          <w:sz w:val="24"/>
          <w:szCs w:val="24"/>
        </w:rPr>
        <w:t xml:space="preserve"> </w:t>
      </w:r>
      <w:r w:rsidR="000C7506">
        <w:rPr>
          <w:rFonts w:ascii="Times New Roman" w:hAnsi="Times New Roman" w:cs="Times New Roman"/>
          <w:sz w:val="24"/>
          <w:szCs w:val="24"/>
        </w:rPr>
        <w:t>berinteraksi</w:t>
      </w:r>
      <w:r w:rsidR="008D035C">
        <w:rPr>
          <w:rFonts w:ascii="Times New Roman" w:hAnsi="Times New Roman" w:cs="Times New Roman"/>
          <w:sz w:val="24"/>
          <w:szCs w:val="24"/>
        </w:rPr>
        <w:t xml:space="preserve"> dan </w:t>
      </w:r>
      <w:r w:rsidR="000C7506">
        <w:rPr>
          <w:rFonts w:ascii="Times New Roman" w:hAnsi="Times New Roman" w:cs="Times New Roman"/>
          <w:sz w:val="24"/>
          <w:szCs w:val="24"/>
        </w:rPr>
        <w:t>ber</w:t>
      </w:r>
      <w:r w:rsidR="009E1609">
        <w:rPr>
          <w:rFonts w:ascii="Times New Roman" w:hAnsi="Times New Roman" w:cs="Times New Roman"/>
          <w:sz w:val="24"/>
          <w:szCs w:val="24"/>
        </w:rPr>
        <w:t>transaksi</w:t>
      </w:r>
      <w:r w:rsidR="008D035C">
        <w:rPr>
          <w:rFonts w:ascii="Times New Roman" w:hAnsi="Times New Roman" w:cs="Times New Roman"/>
          <w:sz w:val="24"/>
          <w:szCs w:val="24"/>
        </w:rPr>
        <w:t xml:space="preserve"> melibatkan orang-orang</w:t>
      </w:r>
      <w:r w:rsidR="003D75A3">
        <w:rPr>
          <w:rFonts w:ascii="Times New Roman" w:hAnsi="Times New Roman" w:cs="Times New Roman"/>
          <w:sz w:val="24"/>
          <w:szCs w:val="24"/>
        </w:rPr>
        <w:t xml:space="preserve"> sekeliling</w:t>
      </w:r>
      <w:r w:rsidR="008D035C">
        <w:rPr>
          <w:rFonts w:ascii="Times New Roman" w:hAnsi="Times New Roman" w:cs="Times New Roman"/>
          <w:sz w:val="24"/>
          <w:szCs w:val="24"/>
        </w:rPr>
        <w:t>.</w:t>
      </w:r>
      <w:r w:rsidR="00955EA7">
        <w:rPr>
          <w:rFonts w:ascii="Times New Roman" w:hAnsi="Times New Roman" w:cs="Times New Roman"/>
          <w:sz w:val="24"/>
          <w:szCs w:val="24"/>
        </w:rPr>
        <w:t xml:space="preserve"> </w:t>
      </w:r>
      <w:r w:rsidR="0028659F">
        <w:rPr>
          <w:rFonts w:ascii="Times New Roman" w:hAnsi="Times New Roman" w:cs="Times New Roman"/>
          <w:sz w:val="24"/>
          <w:szCs w:val="24"/>
        </w:rPr>
        <w:t>Jadi, p</w:t>
      </w:r>
      <w:r w:rsidR="008D035C">
        <w:rPr>
          <w:rFonts w:ascii="Times New Roman" w:hAnsi="Times New Roman" w:cs="Times New Roman"/>
          <w:sz w:val="24"/>
          <w:szCs w:val="24"/>
        </w:rPr>
        <w:t>artai politik dalam pandekatan objektif bera</w:t>
      </w:r>
      <w:r w:rsidR="00312CB5">
        <w:rPr>
          <w:rFonts w:ascii="Times New Roman" w:hAnsi="Times New Roman" w:cs="Times New Roman"/>
          <w:sz w:val="24"/>
          <w:szCs w:val="24"/>
        </w:rPr>
        <w:t xml:space="preserve">rti </w:t>
      </w:r>
      <w:r w:rsidR="008D035C">
        <w:rPr>
          <w:rFonts w:ascii="Times New Roman" w:hAnsi="Times New Roman" w:cs="Times New Roman"/>
          <w:sz w:val="24"/>
          <w:szCs w:val="24"/>
        </w:rPr>
        <w:t>struktur dan dalam pendekatan subjektif berarti proses.</w:t>
      </w:r>
      <w:r w:rsidR="00A222A2">
        <w:rPr>
          <w:rStyle w:val="FootnoteReference"/>
          <w:rFonts w:ascii="Times New Roman" w:hAnsi="Times New Roman" w:cs="Times New Roman"/>
          <w:sz w:val="24"/>
          <w:szCs w:val="24"/>
        </w:rPr>
        <w:footnoteReference w:id="15"/>
      </w:r>
    </w:p>
    <w:p w:rsidR="008D035C" w:rsidRDefault="00650E8B" w:rsidP="00F0167A">
      <w:pPr>
        <w:pStyle w:val="NoSpacing"/>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Untuk itu</w:t>
      </w:r>
      <w:r w:rsidR="008D035C">
        <w:rPr>
          <w:rFonts w:ascii="Times New Roman" w:hAnsi="Times New Roman" w:cs="Times New Roman"/>
          <w:sz w:val="24"/>
          <w:szCs w:val="24"/>
        </w:rPr>
        <w:t xml:space="preserve">, bila </w:t>
      </w:r>
      <w:r>
        <w:rPr>
          <w:rFonts w:ascii="Times New Roman" w:hAnsi="Times New Roman" w:cs="Times New Roman"/>
          <w:sz w:val="24"/>
          <w:szCs w:val="24"/>
        </w:rPr>
        <w:t xml:space="preserve">hendak </w:t>
      </w:r>
      <w:r w:rsidR="008D035C">
        <w:rPr>
          <w:rFonts w:ascii="Times New Roman" w:hAnsi="Times New Roman" w:cs="Times New Roman"/>
          <w:sz w:val="24"/>
          <w:szCs w:val="24"/>
        </w:rPr>
        <w:t xml:space="preserve">mencari organisasi maka tidak akan </w:t>
      </w:r>
      <w:r>
        <w:rPr>
          <w:rFonts w:ascii="Times New Roman" w:hAnsi="Times New Roman" w:cs="Times New Roman"/>
          <w:sz w:val="24"/>
          <w:szCs w:val="24"/>
        </w:rPr>
        <w:t>ditemukan, s</w:t>
      </w:r>
      <w:r w:rsidR="008D035C">
        <w:rPr>
          <w:rFonts w:ascii="Times New Roman" w:hAnsi="Times New Roman" w:cs="Times New Roman"/>
          <w:sz w:val="24"/>
          <w:szCs w:val="24"/>
        </w:rPr>
        <w:t xml:space="preserve">Sebab organisasi itu adalah kata benda, merupakan kata mitos. </w:t>
      </w:r>
      <w:r w:rsidR="00BD7E04">
        <w:rPr>
          <w:rFonts w:ascii="Times New Roman" w:hAnsi="Times New Roman" w:cs="Times New Roman"/>
          <w:sz w:val="24"/>
          <w:szCs w:val="24"/>
        </w:rPr>
        <w:t xml:space="preserve">Namun, organisasi </w:t>
      </w:r>
      <w:r w:rsidR="008D035C">
        <w:rPr>
          <w:rFonts w:ascii="Times New Roman" w:hAnsi="Times New Roman" w:cs="Times New Roman"/>
          <w:sz w:val="24"/>
          <w:szCs w:val="24"/>
        </w:rPr>
        <w:t xml:space="preserve">akan </w:t>
      </w:r>
      <w:r w:rsidR="00BD7E04">
        <w:rPr>
          <w:rFonts w:ascii="Times New Roman" w:hAnsi="Times New Roman" w:cs="Times New Roman"/>
          <w:sz w:val="24"/>
          <w:szCs w:val="24"/>
        </w:rPr>
        <w:t>di</w:t>
      </w:r>
      <w:r w:rsidR="008D035C">
        <w:rPr>
          <w:rFonts w:ascii="Times New Roman" w:hAnsi="Times New Roman" w:cs="Times New Roman"/>
          <w:sz w:val="24"/>
          <w:szCs w:val="24"/>
        </w:rPr>
        <w:t xml:space="preserve">temukan </w:t>
      </w:r>
      <w:r w:rsidR="00BD7E04">
        <w:rPr>
          <w:rFonts w:ascii="Times New Roman" w:hAnsi="Times New Roman" w:cs="Times New Roman"/>
          <w:sz w:val="24"/>
          <w:szCs w:val="24"/>
        </w:rPr>
        <w:t>sebagai</w:t>
      </w:r>
      <w:r w:rsidR="008D035C">
        <w:rPr>
          <w:rFonts w:ascii="Times New Roman" w:hAnsi="Times New Roman" w:cs="Times New Roman"/>
          <w:sz w:val="24"/>
          <w:szCs w:val="24"/>
        </w:rPr>
        <w:t xml:space="preserve"> peristiwa yang terjalin bersama-sama yang berlangsung dalam kawasan nyata; </w:t>
      </w:r>
      <w:r w:rsidR="00E53AF4">
        <w:rPr>
          <w:rFonts w:ascii="Times New Roman" w:hAnsi="Times New Roman" w:cs="Times New Roman"/>
          <w:sz w:val="24"/>
          <w:szCs w:val="24"/>
        </w:rPr>
        <w:t xml:space="preserve">berupa </w:t>
      </w:r>
      <w:r w:rsidR="008D035C">
        <w:rPr>
          <w:rFonts w:ascii="Times New Roman" w:hAnsi="Times New Roman" w:cs="Times New Roman"/>
          <w:sz w:val="24"/>
          <w:szCs w:val="24"/>
        </w:rPr>
        <w:t>urutan-urutan peristiwa, jalur-jalurnya, dan pengaturan temponya.</w:t>
      </w:r>
      <w:r w:rsidR="003567E5" w:rsidRPr="003567E5">
        <w:rPr>
          <w:rStyle w:val="FootnoteReference"/>
          <w:rFonts w:ascii="Times New Roman" w:hAnsi="Times New Roman" w:cs="Times New Roman"/>
          <w:sz w:val="24"/>
          <w:szCs w:val="24"/>
        </w:rPr>
        <w:t xml:space="preserve"> </w:t>
      </w:r>
      <w:r w:rsidR="003567E5">
        <w:rPr>
          <w:rStyle w:val="FootnoteReference"/>
          <w:rFonts w:ascii="Times New Roman" w:hAnsi="Times New Roman" w:cs="Times New Roman"/>
          <w:sz w:val="24"/>
          <w:szCs w:val="24"/>
        </w:rPr>
        <w:footnoteReference w:id="16"/>
      </w:r>
      <w:r w:rsidR="008D035C">
        <w:rPr>
          <w:rFonts w:ascii="Times New Roman" w:hAnsi="Times New Roman" w:cs="Times New Roman"/>
          <w:sz w:val="24"/>
          <w:szCs w:val="24"/>
        </w:rPr>
        <w:t xml:space="preserve"> </w:t>
      </w:r>
      <w:r w:rsidR="00F0167A">
        <w:rPr>
          <w:rFonts w:ascii="Times New Roman" w:hAnsi="Times New Roman" w:cs="Times New Roman"/>
          <w:sz w:val="24"/>
          <w:szCs w:val="24"/>
        </w:rPr>
        <w:t>Oleh karena itu, p</w:t>
      </w:r>
      <w:r w:rsidR="008D035C">
        <w:rPr>
          <w:rFonts w:ascii="Times New Roman" w:hAnsi="Times New Roman" w:cs="Times New Roman"/>
          <w:sz w:val="24"/>
          <w:szCs w:val="24"/>
        </w:rPr>
        <w:t>artai politik termasuk pada dua pendekatan baik objektif dan subjektif yaitu sebagai proses dimana terdapat tindakan-tindakan, interaksi, dan transaksi yang melibatkan orang-orang. Disamping itu terdapat struktur dipandang sebagai hirarki, kebijakan, dan rancangan organisasi. Sehingga partai politik itu adalah sesuatu yang nyata dengan segala ciri-cirinya sebagai sebuah tindakan politik.</w:t>
      </w:r>
      <w:r w:rsidR="008D035C" w:rsidRPr="001D704F">
        <w:rPr>
          <w:rStyle w:val="FootnoteReference"/>
          <w:rFonts w:ascii="Times New Roman" w:hAnsi="Times New Roman" w:cs="Times New Roman"/>
          <w:sz w:val="24"/>
          <w:szCs w:val="24"/>
        </w:rPr>
        <w:t xml:space="preserve"> </w:t>
      </w:r>
    </w:p>
    <w:p w:rsidR="00BC0479" w:rsidRDefault="00DB5358" w:rsidP="004B2F9F">
      <w:pPr>
        <w:pStyle w:val="NoSpacing"/>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lastRenderedPageBreak/>
        <w:t>Menurut Miriam Budiardjo, p</w:t>
      </w:r>
      <w:r w:rsidR="006612F9">
        <w:rPr>
          <w:rFonts w:ascii="Times New Roman" w:hAnsi="Times New Roman" w:cs="Times New Roman"/>
          <w:sz w:val="24"/>
          <w:szCs w:val="24"/>
        </w:rPr>
        <w:t xml:space="preserve">artai politik </w:t>
      </w:r>
      <w:r>
        <w:rPr>
          <w:rFonts w:ascii="Times New Roman" w:hAnsi="Times New Roman" w:cs="Times New Roman"/>
          <w:sz w:val="24"/>
          <w:szCs w:val="24"/>
        </w:rPr>
        <w:t>itu</w:t>
      </w:r>
      <w:r w:rsidR="006612F9">
        <w:rPr>
          <w:rFonts w:ascii="Times New Roman" w:hAnsi="Times New Roman" w:cs="Times New Roman"/>
          <w:sz w:val="24"/>
          <w:szCs w:val="24"/>
        </w:rPr>
        <w:t xml:space="preserve"> suatu kelompok terorganisir yang anggota-anggotanya mempunyai orientasi, nilai-nilai dan cita-cita yang sama. </w:t>
      </w:r>
      <w:r w:rsidR="009926BD">
        <w:rPr>
          <w:rFonts w:ascii="Times New Roman" w:hAnsi="Times New Roman" w:cs="Times New Roman"/>
          <w:sz w:val="24"/>
          <w:szCs w:val="24"/>
        </w:rPr>
        <w:t>P</w:t>
      </w:r>
      <w:r w:rsidR="006612F9">
        <w:rPr>
          <w:rFonts w:ascii="Times New Roman" w:hAnsi="Times New Roman" w:cs="Times New Roman"/>
          <w:sz w:val="24"/>
          <w:szCs w:val="24"/>
        </w:rPr>
        <w:t>artai politik memiliki tujuan untuk memperoleh kekuasaan dan merebut kedudukan politik dengan cara konstitusional untuk melaksanakan programnya.</w:t>
      </w:r>
      <w:r w:rsidR="006612F9">
        <w:rPr>
          <w:rStyle w:val="FootnoteReference"/>
          <w:rFonts w:ascii="Times New Roman" w:hAnsi="Times New Roman" w:cs="Times New Roman"/>
          <w:sz w:val="24"/>
          <w:szCs w:val="24"/>
        </w:rPr>
        <w:footnoteReference w:id="17"/>
      </w:r>
      <w:r w:rsidR="006612F9">
        <w:rPr>
          <w:rFonts w:ascii="Times New Roman" w:hAnsi="Times New Roman" w:cs="Times New Roman"/>
          <w:sz w:val="24"/>
          <w:szCs w:val="24"/>
        </w:rPr>
        <w:t xml:space="preserve"> </w:t>
      </w:r>
    </w:p>
    <w:p w:rsidR="006612F9" w:rsidRDefault="006612F9" w:rsidP="00BC0479">
      <w:pPr>
        <w:pStyle w:val="NoSpacing"/>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 xml:space="preserve">Sedangkan </w:t>
      </w:r>
      <w:r w:rsidR="004B2F9F">
        <w:rPr>
          <w:rFonts w:ascii="Times New Roman" w:hAnsi="Times New Roman" w:cs="Times New Roman"/>
          <w:sz w:val="24"/>
          <w:szCs w:val="24"/>
        </w:rPr>
        <w:t>dalam pandangan</w:t>
      </w:r>
      <w:r>
        <w:rPr>
          <w:rFonts w:ascii="Times New Roman" w:hAnsi="Times New Roman" w:cs="Times New Roman"/>
          <w:sz w:val="24"/>
          <w:szCs w:val="24"/>
        </w:rPr>
        <w:t xml:space="preserve"> Ramlan Surbakti, bahwa  partai politik merupakan kelompok anggota masyarakat yang terorganisasi secara rapi dan stabil yang dipersatukan dan dimotivasi dengan ideologi tertentu, dan yang berusaha mencari dan mempertahankan kekuasaan dalam pemerintahan melalui pemilihan umum guna melaksanakan alternatif kebijakan umum yang mereka susun.</w:t>
      </w:r>
      <w:r>
        <w:rPr>
          <w:rStyle w:val="FootnoteReference"/>
          <w:rFonts w:ascii="Times New Roman" w:hAnsi="Times New Roman" w:cs="Times New Roman"/>
          <w:sz w:val="24"/>
          <w:szCs w:val="24"/>
        </w:rPr>
        <w:footnoteReference w:id="18"/>
      </w:r>
      <w:r>
        <w:rPr>
          <w:rFonts w:ascii="Times New Roman" w:hAnsi="Times New Roman" w:cs="Times New Roman"/>
          <w:sz w:val="24"/>
          <w:szCs w:val="24"/>
        </w:rPr>
        <w:t xml:space="preserve"> Adapun, </w:t>
      </w:r>
      <w:r w:rsidRPr="00DF1273">
        <w:rPr>
          <w:rFonts w:asciiTheme="majorBidi" w:hAnsiTheme="majorBidi" w:cstheme="majorBidi"/>
          <w:sz w:val="24"/>
          <w:szCs w:val="24"/>
        </w:rPr>
        <w:t>Gunawan Sumodiningrat</w:t>
      </w:r>
      <w:r>
        <w:rPr>
          <w:rFonts w:asciiTheme="majorBidi" w:hAnsiTheme="majorBidi" w:cstheme="majorBidi"/>
          <w:sz w:val="24"/>
          <w:szCs w:val="24"/>
        </w:rPr>
        <w:t xml:space="preserve"> berpendapat, bahwa </w:t>
      </w:r>
      <w:r>
        <w:rPr>
          <w:rFonts w:ascii="Times New Roman" w:hAnsi="Times New Roman" w:cs="Times New Roman"/>
          <w:sz w:val="24"/>
          <w:szCs w:val="24"/>
        </w:rPr>
        <w:t>partai politik adalah kumpulan individu masyarakat yang membentuk organisasi politik karena adanya kesamaan ideologi, yang didasarkan kepada nilai-nilai pancasila dan undang-undang dasar 1945.</w:t>
      </w:r>
      <w:r>
        <w:rPr>
          <w:rStyle w:val="FootnoteReference"/>
          <w:rFonts w:ascii="Times New Roman" w:hAnsi="Times New Roman" w:cs="Times New Roman"/>
          <w:sz w:val="24"/>
          <w:szCs w:val="24"/>
        </w:rPr>
        <w:footnoteReference w:id="19"/>
      </w:r>
      <w:r>
        <w:rPr>
          <w:rFonts w:ascii="Times New Roman" w:hAnsi="Times New Roman" w:cs="Times New Roman"/>
          <w:sz w:val="24"/>
          <w:szCs w:val="24"/>
        </w:rPr>
        <w:t xml:space="preserve"> </w:t>
      </w:r>
    </w:p>
    <w:p w:rsidR="008441DB" w:rsidRDefault="00EF5FD1" w:rsidP="005F388E">
      <w:pPr>
        <w:pStyle w:val="NoSpacing"/>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Dilihat dari sejarahnya, p</w:t>
      </w:r>
      <w:r w:rsidR="006612F9">
        <w:rPr>
          <w:rFonts w:ascii="Times New Roman" w:hAnsi="Times New Roman" w:cs="Times New Roman"/>
          <w:sz w:val="24"/>
          <w:szCs w:val="24"/>
        </w:rPr>
        <w:t xml:space="preserve">ada awalnya </w:t>
      </w:r>
      <w:r w:rsidR="004F0F08">
        <w:rPr>
          <w:rFonts w:ascii="Times New Roman" w:hAnsi="Times New Roman" w:cs="Times New Roman"/>
          <w:sz w:val="24"/>
          <w:szCs w:val="24"/>
        </w:rPr>
        <w:t xml:space="preserve">partai politik </w:t>
      </w:r>
      <w:r w:rsidR="006612F9">
        <w:rPr>
          <w:rFonts w:ascii="Times New Roman" w:hAnsi="Times New Roman" w:cs="Times New Roman"/>
          <w:sz w:val="24"/>
          <w:szCs w:val="24"/>
        </w:rPr>
        <w:t>memiliki tujuan untuk bersaing memperebutkan jabatan pemerintahan dan mengendalikan kebijaksanaan pemerintahan oleh kelompok-kelompok di luar lingkungan kekuasaan politik.</w:t>
      </w:r>
      <w:r w:rsidR="006612F9">
        <w:rPr>
          <w:rStyle w:val="FootnoteReference"/>
          <w:rFonts w:ascii="Times New Roman" w:hAnsi="Times New Roman" w:cs="Times New Roman"/>
          <w:sz w:val="24"/>
          <w:szCs w:val="24"/>
        </w:rPr>
        <w:footnoteReference w:id="20"/>
      </w:r>
      <w:r w:rsidR="006612F9">
        <w:rPr>
          <w:rFonts w:ascii="Times New Roman" w:hAnsi="Times New Roman" w:cs="Times New Roman"/>
          <w:sz w:val="24"/>
          <w:szCs w:val="24"/>
        </w:rPr>
        <w:t xml:space="preserve"> </w:t>
      </w:r>
      <w:r w:rsidR="001D4E1B">
        <w:rPr>
          <w:rFonts w:ascii="Times New Roman" w:hAnsi="Times New Roman" w:cs="Times New Roman"/>
          <w:sz w:val="24"/>
          <w:szCs w:val="24"/>
        </w:rPr>
        <w:t xml:space="preserve">Selanjutnya, </w:t>
      </w:r>
      <w:r w:rsidR="006612F9">
        <w:rPr>
          <w:rFonts w:ascii="Times New Roman" w:hAnsi="Times New Roman" w:cs="Times New Roman"/>
          <w:sz w:val="24"/>
          <w:szCs w:val="24"/>
        </w:rPr>
        <w:t xml:space="preserve">keberadaan partai politik di dalam sistem </w:t>
      </w:r>
      <w:r w:rsidR="006612F9">
        <w:rPr>
          <w:rFonts w:ascii="Times New Roman" w:hAnsi="Times New Roman" w:cs="Times New Roman"/>
          <w:sz w:val="24"/>
          <w:szCs w:val="24"/>
        </w:rPr>
        <w:lastRenderedPageBreak/>
        <w:t>politik demokrasi berfungsi sebagai penghubung</w:t>
      </w:r>
      <w:r w:rsidR="006612F9">
        <w:rPr>
          <w:rStyle w:val="FootnoteReference"/>
          <w:rFonts w:ascii="Times New Roman" w:hAnsi="Times New Roman" w:cs="Times New Roman"/>
          <w:sz w:val="24"/>
          <w:szCs w:val="24"/>
        </w:rPr>
        <w:footnoteReference w:id="21"/>
      </w:r>
      <w:r w:rsidR="006612F9">
        <w:rPr>
          <w:rFonts w:ascii="Times New Roman" w:hAnsi="Times New Roman" w:cs="Times New Roman"/>
          <w:sz w:val="24"/>
          <w:szCs w:val="24"/>
        </w:rPr>
        <w:t xml:space="preserve"> antara rakyat dan pemerintah.</w:t>
      </w:r>
      <w:r w:rsidR="006612F9">
        <w:rPr>
          <w:rStyle w:val="FootnoteReference"/>
          <w:rFonts w:ascii="Times New Roman" w:hAnsi="Times New Roman" w:cs="Times New Roman"/>
          <w:sz w:val="24"/>
          <w:szCs w:val="24"/>
        </w:rPr>
        <w:footnoteReference w:id="22"/>
      </w:r>
      <w:r w:rsidR="008441DB">
        <w:rPr>
          <w:rFonts w:ascii="Times New Roman" w:hAnsi="Times New Roman" w:cs="Times New Roman"/>
          <w:sz w:val="24"/>
          <w:szCs w:val="24"/>
        </w:rPr>
        <w:t xml:space="preserve"> Hingga akhirnya k</w:t>
      </w:r>
      <w:r w:rsidR="006612F9">
        <w:rPr>
          <w:rFonts w:ascii="Times New Roman" w:hAnsi="Times New Roman" w:cs="Times New Roman"/>
          <w:sz w:val="24"/>
          <w:szCs w:val="24"/>
        </w:rPr>
        <w:t>eberadaan partai politik secara kelembagaan merupakan suatu keharusan,</w:t>
      </w:r>
      <w:r w:rsidR="006612F9">
        <w:rPr>
          <w:rStyle w:val="FootnoteReference"/>
          <w:rFonts w:ascii="Times New Roman" w:hAnsi="Times New Roman" w:cs="Times New Roman"/>
          <w:sz w:val="24"/>
          <w:szCs w:val="24"/>
        </w:rPr>
        <w:footnoteReference w:id="23"/>
      </w:r>
      <w:r w:rsidR="006612F9">
        <w:rPr>
          <w:rFonts w:ascii="Times New Roman" w:hAnsi="Times New Roman" w:cs="Times New Roman"/>
          <w:sz w:val="24"/>
          <w:szCs w:val="24"/>
        </w:rPr>
        <w:t xml:space="preserve"> sekaligus menjadi ruhnya politik demokrasi.</w:t>
      </w:r>
      <w:r w:rsidR="006612F9">
        <w:rPr>
          <w:rStyle w:val="FootnoteReference"/>
          <w:rFonts w:ascii="Times New Roman" w:hAnsi="Times New Roman" w:cs="Times New Roman"/>
          <w:sz w:val="24"/>
          <w:szCs w:val="24"/>
        </w:rPr>
        <w:footnoteReference w:id="24"/>
      </w:r>
    </w:p>
    <w:p w:rsidR="006612F9" w:rsidRDefault="006612F9" w:rsidP="00381960">
      <w:pPr>
        <w:pStyle w:val="NoSpacing"/>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 xml:space="preserve"> Salah satu tujuan partai politik adalah untuk mensejahterakan masyarakat. Untuk mencapai tujuannya tersebut partai politik berkewajiban untuk berpartisipasi dalam pembangunan secara nasional.</w:t>
      </w:r>
      <w:r>
        <w:rPr>
          <w:rStyle w:val="FootnoteReference"/>
          <w:rFonts w:ascii="Times New Roman" w:hAnsi="Times New Roman" w:cs="Times New Roman"/>
          <w:sz w:val="24"/>
          <w:szCs w:val="24"/>
        </w:rPr>
        <w:footnoteReference w:id="25"/>
      </w:r>
      <w:r w:rsidR="00D2360F">
        <w:rPr>
          <w:rFonts w:ascii="Times New Roman" w:hAnsi="Times New Roman" w:cs="Times New Roman"/>
          <w:sz w:val="24"/>
          <w:szCs w:val="24"/>
        </w:rPr>
        <w:t xml:space="preserve"> </w:t>
      </w:r>
      <w:r>
        <w:rPr>
          <w:rFonts w:ascii="Times New Roman" w:hAnsi="Times New Roman" w:cs="Times New Roman"/>
          <w:sz w:val="24"/>
          <w:szCs w:val="24"/>
        </w:rPr>
        <w:t xml:space="preserve">Pelembagaan partai politik dalam sistem demokrasi menjadi bukti suatu demokrasi itu dijalankan dalam sebuah negara seperti Indonesia. Oleh karena itu, seluruh anggotanya adalah masyarakat Indonesia yang memiliki ide atau gagasan yang sama. </w:t>
      </w:r>
      <w:r w:rsidR="0076373D">
        <w:rPr>
          <w:rFonts w:ascii="Times New Roman" w:hAnsi="Times New Roman" w:cs="Times New Roman"/>
          <w:sz w:val="24"/>
          <w:szCs w:val="24"/>
        </w:rPr>
        <w:t xml:space="preserve">Organisasi yang hanya bersifat dan berlaku secara lokal atau nasional di Indonesia saja. </w:t>
      </w:r>
    </w:p>
    <w:p w:rsidR="00725866" w:rsidRDefault="00C85E11" w:rsidP="00E24C5D">
      <w:pPr>
        <w:pStyle w:val="NoSpacing"/>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P</w:t>
      </w:r>
      <w:r w:rsidR="00725866">
        <w:rPr>
          <w:rFonts w:ascii="Times New Roman" w:hAnsi="Times New Roman" w:cs="Times New Roman"/>
          <w:sz w:val="24"/>
          <w:szCs w:val="24"/>
        </w:rPr>
        <w:t xml:space="preserve">artai politik adalah organisasi yang bersifat nasional (yakni hanya berlaku di Indonesia saja) yang dibentuk oleh sekolompok warga negara Indonesia secara sukarela (tidak ada paksaan atau tidak dipaksa) yang memiliki kesamaan kehendak dan cita-cita dalam rangka untuk memperjuangkan dan membela kepentingan anggota, masyarakat, bangsa dan negara, serta memelihara keutuhan negara kesatuan republik Indonesia </w:t>
      </w:r>
      <w:r w:rsidR="00725866">
        <w:rPr>
          <w:rFonts w:ascii="Times New Roman" w:hAnsi="Times New Roman" w:cs="Times New Roman"/>
          <w:sz w:val="24"/>
          <w:szCs w:val="24"/>
        </w:rPr>
        <w:lastRenderedPageBreak/>
        <w:t>berdasarkan pancasila dan undang-undang dasar negara republik Indonesia tahun 1945.</w:t>
      </w:r>
      <w:r w:rsidR="00725866">
        <w:rPr>
          <w:rStyle w:val="FootnoteReference"/>
          <w:rFonts w:ascii="Times New Roman" w:hAnsi="Times New Roman" w:cs="Times New Roman"/>
          <w:sz w:val="24"/>
          <w:szCs w:val="24"/>
        </w:rPr>
        <w:footnoteReference w:id="26"/>
      </w:r>
    </w:p>
    <w:p w:rsidR="002620C6" w:rsidRDefault="00FE18DF" w:rsidP="007607E3">
      <w:pPr>
        <w:pStyle w:val="NoSpacing"/>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Organisasi politik tersebut</w:t>
      </w:r>
      <w:r w:rsidR="00B5358C">
        <w:rPr>
          <w:rFonts w:ascii="Times New Roman" w:hAnsi="Times New Roman" w:cs="Times New Roman"/>
          <w:sz w:val="24"/>
          <w:szCs w:val="24"/>
        </w:rPr>
        <w:t xml:space="preserve"> menunjukan adanya fungsi </w:t>
      </w:r>
      <w:r w:rsidR="00B5358C" w:rsidRPr="004B174F">
        <w:rPr>
          <w:rFonts w:ascii="Times New Roman" w:hAnsi="Times New Roman" w:cs="Times New Roman"/>
          <w:i/>
          <w:iCs/>
          <w:sz w:val="24"/>
          <w:szCs w:val="24"/>
        </w:rPr>
        <w:t>checks</w:t>
      </w:r>
      <w:r w:rsidR="00B5358C">
        <w:rPr>
          <w:rFonts w:ascii="Times New Roman" w:hAnsi="Times New Roman" w:cs="Times New Roman"/>
          <w:sz w:val="24"/>
          <w:szCs w:val="24"/>
        </w:rPr>
        <w:t xml:space="preserve"> and </w:t>
      </w:r>
      <w:r w:rsidR="00B5358C" w:rsidRPr="004B174F">
        <w:rPr>
          <w:rFonts w:ascii="Times New Roman" w:hAnsi="Times New Roman" w:cs="Times New Roman"/>
          <w:i/>
          <w:iCs/>
          <w:sz w:val="24"/>
          <w:szCs w:val="24"/>
        </w:rPr>
        <w:t>balance</w:t>
      </w:r>
      <w:r w:rsidR="00B5358C">
        <w:rPr>
          <w:rFonts w:ascii="Times New Roman" w:hAnsi="Times New Roman" w:cs="Times New Roman"/>
          <w:i/>
          <w:iCs/>
          <w:sz w:val="24"/>
          <w:szCs w:val="24"/>
        </w:rPr>
        <w:t xml:space="preserve"> </w:t>
      </w:r>
      <w:r w:rsidR="00B5358C">
        <w:rPr>
          <w:rFonts w:ascii="Times New Roman" w:hAnsi="Times New Roman" w:cs="Times New Roman"/>
          <w:sz w:val="24"/>
          <w:szCs w:val="24"/>
        </w:rPr>
        <w:t xml:space="preserve">di dalam penyelenggaraan pemerintahan. </w:t>
      </w:r>
      <w:r w:rsidR="00FB2669">
        <w:rPr>
          <w:rFonts w:ascii="Times New Roman" w:hAnsi="Times New Roman" w:cs="Times New Roman"/>
          <w:sz w:val="24"/>
          <w:szCs w:val="24"/>
        </w:rPr>
        <w:t>Yaitu a</w:t>
      </w:r>
      <w:r w:rsidR="00B5358C">
        <w:rPr>
          <w:rFonts w:ascii="Times New Roman" w:hAnsi="Times New Roman" w:cs="Times New Roman"/>
          <w:sz w:val="24"/>
          <w:szCs w:val="24"/>
        </w:rPr>
        <w:t>da partai politik (pihak) yang pro atau mendukung pemerintahan dan ada pihak yang menjadi oposisi</w:t>
      </w:r>
      <w:r w:rsidR="00B57455">
        <w:rPr>
          <w:rFonts w:ascii="Times New Roman" w:hAnsi="Times New Roman" w:cs="Times New Roman"/>
          <w:sz w:val="24"/>
          <w:szCs w:val="24"/>
        </w:rPr>
        <w:t>. Dalam kondisi yang demikian itu,</w:t>
      </w:r>
      <w:r w:rsidR="00B5358C">
        <w:rPr>
          <w:rFonts w:ascii="Times New Roman" w:hAnsi="Times New Roman" w:cs="Times New Roman"/>
          <w:sz w:val="24"/>
          <w:szCs w:val="24"/>
        </w:rPr>
        <w:t xml:space="preserve"> partai politik y</w:t>
      </w:r>
      <w:r w:rsidR="00550DDA">
        <w:rPr>
          <w:rFonts w:ascii="Times New Roman" w:hAnsi="Times New Roman" w:cs="Times New Roman"/>
          <w:sz w:val="24"/>
          <w:szCs w:val="24"/>
        </w:rPr>
        <w:t>ang pro terhadap pemerintah, yang berarti</w:t>
      </w:r>
      <w:r w:rsidR="00B5358C">
        <w:rPr>
          <w:rFonts w:ascii="Times New Roman" w:hAnsi="Times New Roman" w:cs="Times New Roman"/>
          <w:sz w:val="24"/>
          <w:szCs w:val="24"/>
        </w:rPr>
        <w:t xml:space="preserve"> pemerintah mendapatkan dukungan dari p</w:t>
      </w:r>
      <w:r w:rsidR="00734756">
        <w:rPr>
          <w:rFonts w:ascii="Times New Roman" w:hAnsi="Times New Roman" w:cs="Times New Roman"/>
          <w:sz w:val="24"/>
          <w:szCs w:val="24"/>
        </w:rPr>
        <w:t>artai politik untuk</w:t>
      </w:r>
      <w:r w:rsidR="00B5358C">
        <w:rPr>
          <w:rFonts w:ascii="Times New Roman" w:hAnsi="Times New Roman" w:cs="Times New Roman"/>
          <w:sz w:val="24"/>
          <w:szCs w:val="24"/>
        </w:rPr>
        <w:t xml:space="preserve"> menjalankan kekuasaannya, maka disisi lain ada partai politik sebagai oposisi atau penyeimbang lajunya pemerintahan yang sedang berjalan. Jadi, partai poltik dapat menjaga k</w:t>
      </w:r>
      <w:r w:rsidR="00DB712C">
        <w:rPr>
          <w:rFonts w:ascii="Times New Roman" w:hAnsi="Times New Roman" w:cs="Times New Roman"/>
          <w:sz w:val="24"/>
          <w:szCs w:val="24"/>
        </w:rPr>
        <w:t>esimbangan politik demokrasi, sehingga</w:t>
      </w:r>
      <w:r w:rsidR="00B5358C">
        <w:rPr>
          <w:rFonts w:ascii="Times New Roman" w:hAnsi="Times New Roman" w:cs="Times New Roman"/>
          <w:sz w:val="24"/>
          <w:szCs w:val="24"/>
        </w:rPr>
        <w:t xml:space="preserve"> dengan adanya oposisi itu </w:t>
      </w:r>
      <w:r w:rsidR="007607E3">
        <w:rPr>
          <w:rFonts w:ascii="Times New Roman" w:hAnsi="Times New Roman" w:cs="Times New Roman"/>
          <w:sz w:val="24"/>
          <w:szCs w:val="24"/>
        </w:rPr>
        <w:t>tidak ada pemerintahan yang</w:t>
      </w:r>
      <w:r w:rsidR="00B5358C">
        <w:rPr>
          <w:rFonts w:ascii="Times New Roman" w:hAnsi="Times New Roman" w:cs="Times New Roman"/>
          <w:sz w:val="24"/>
          <w:szCs w:val="24"/>
        </w:rPr>
        <w:t xml:space="preserve"> bertindak </w:t>
      </w:r>
      <w:r w:rsidR="007607E3">
        <w:rPr>
          <w:rFonts w:ascii="Times New Roman" w:hAnsi="Times New Roman" w:cs="Times New Roman"/>
          <w:sz w:val="24"/>
          <w:szCs w:val="24"/>
        </w:rPr>
        <w:t xml:space="preserve">secara </w:t>
      </w:r>
      <w:r w:rsidR="00B5358C">
        <w:rPr>
          <w:rFonts w:ascii="Times New Roman" w:hAnsi="Times New Roman" w:cs="Times New Roman"/>
          <w:sz w:val="24"/>
          <w:szCs w:val="24"/>
        </w:rPr>
        <w:t>otoriter.</w:t>
      </w:r>
    </w:p>
    <w:p w:rsidR="009E76B9" w:rsidRDefault="009E76B9" w:rsidP="00275F44">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Pendirian partai politik di Indonesia berdasarkan beberapa pertimbangan yaitu kemerdekaan berserikat, berkumpul, mengeluarkan pikiran dan pendapat yang diakui dan dijamin oleh Undang-Undang Dasar Negara Republik Indonesia Tahun 1945; untuk memperkukuh kemerdekaan berserikat, berkumpul, dan mengeluarkan pendapat sebagai bagian dari upaya untuk mewujudkan kehidupan bangsa yang kuat dalam Negara Kesatuan Republik Indonesia yang merdeka, bersatu, berdaulat, adil dan makmur, serta demokratis dan berdasarkan hukum; dan kaidah demokrasi yang menjunjung tinggi kedaulatan rakyat, aspirasi, keterbukaan, keadilan, tanggung jawab, dan perlakuan yang tidak </w:t>
      </w:r>
      <w:r>
        <w:rPr>
          <w:rFonts w:ascii="Times New Roman" w:hAnsi="Times New Roman" w:cs="Times New Roman"/>
          <w:sz w:val="24"/>
          <w:szCs w:val="24"/>
        </w:rPr>
        <w:lastRenderedPageBreak/>
        <w:t>diskriminatif dalam Negara Kesatuan Republik Indonesia perlu diberi landasan hukum; serta merupakan sarana partisipasi politik masyarakat dalam mengembangkan kehidupan demokrasi untuk menjunjung tinggi kebebasan yang bertanggung jawab.</w:t>
      </w:r>
      <w:r>
        <w:rPr>
          <w:rStyle w:val="FootnoteReference"/>
          <w:rFonts w:ascii="Times New Roman" w:hAnsi="Times New Roman" w:cs="Times New Roman"/>
          <w:sz w:val="24"/>
          <w:szCs w:val="24"/>
        </w:rPr>
        <w:footnoteReference w:id="27"/>
      </w:r>
      <w:r>
        <w:rPr>
          <w:rFonts w:ascii="Times New Roman" w:hAnsi="Times New Roman" w:cs="Times New Roman"/>
          <w:sz w:val="24"/>
          <w:szCs w:val="24"/>
        </w:rPr>
        <w:t xml:space="preserve"> </w:t>
      </w:r>
    </w:p>
    <w:p w:rsidR="00902E57" w:rsidRDefault="009E76B9" w:rsidP="004D57F1">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Apabila dicermati secara mendalam apa yang menjadi pertimbangan pendirian partai politik tersebut, tentu saja bukan hanya persoalan demokrasi yang harus berdiri tegak di bumi Indonesia dan kekuasaan yang menjadi ciri khas politik demokrasi saja, namun justru yang utama dan ujungnya adalah mensejahterakan masyarakat. </w:t>
      </w:r>
    </w:p>
    <w:p w:rsidR="00AC06ED" w:rsidRDefault="00902E57" w:rsidP="004D57F1">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w:t>
      </w:r>
      <w:r w:rsidR="009E76B9">
        <w:rPr>
          <w:rFonts w:ascii="Times New Roman" w:hAnsi="Times New Roman" w:cs="Times New Roman"/>
          <w:sz w:val="24"/>
          <w:szCs w:val="24"/>
        </w:rPr>
        <w:t>ujuan pendirian partai politik secara umum adalah mewujudkan kesejahteraan bagi seluruh rakyat Indonesia dan tujuan khususnya adalah membangun etika dan budaya politik dalam kehidupan bermasyarakat, berbangsa, dan bernegara.</w:t>
      </w:r>
      <w:r w:rsidR="009E76B9" w:rsidRPr="007A6474">
        <w:rPr>
          <w:rStyle w:val="FootnoteReference"/>
          <w:rFonts w:ascii="Times New Roman" w:hAnsi="Times New Roman" w:cs="Times New Roman"/>
          <w:sz w:val="24"/>
          <w:szCs w:val="24"/>
        </w:rPr>
        <w:t xml:space="preserve"> </w:t>
      </w:r>
      <w:r w:rsidR="009E76B9">
        <w:rPr>
          <w:rStyle w:val="FootnoteReference"/>
          <w:rFonts w:ascii="Times New Roman" w:hAnsi="Times New Roman" w:cs="Times New Roman"/>
          <w:sz w:val="24"/>
          <w:szCs w:val="24"/>
        </w:rPr>
        <w:footnoteReference w:id="28"/>
      </w:r>
      <w:r w:rsidR="004D57F1">
        <w:rPr>
          <w:rFonts w:ascii="Times New Roman" w:hAnsi="Times New Roman" w:cs="Times New Roman"/>
          <w:sz w:val="24"/>
          <w:szCs w:val="24"/>
        </w:rPr>
        <w:t xml:space="preserve"> </w:t>
      </w:r>
      <w:r w:rsidR="009E76B9">
        <w:rPr>
          <w:rFonts w:ascii="Times New Roman" w:hAnsi="Times New Roman" w:cs="Times New Roman"/>
          <w:sz w:val="24"/>
          <w:szCs w:val="24"/>
        </w:rPr>
        <w:t xml:space="preserve">Oleh karena itu, apa yang menjadi pertimbangan, tujuan umum dan tujuan khusus untuk mendirikan partai politik harus menjadi pegangan hidup mati bagi partai politik untuk ikut </w:t>
      </w:r>
      <w:r w:rsidR="009E76B9">
        <w:rPr>
          <w:rFonts w:ascii="Times New Roman" w:hAnsi="Times New Roman"/>
          <w:sz w:val="24"/>
          <w:szCs w:val="24"/>
        </w:rPr>
        <w:t>berpartisipasi dalam pembangunan nasional.</w:t>
      </w:r>
      <w:r w:rsidR="009E76B9">
        <w:rPr>
          <w:rStyle w:val="FootnoteReference"/>
          <w:rFonts w:ascii="Times New Roman" w:hAnsi="Times New Roman"/>
          <w:sz w:val="24"/>
          <w:szCs w:val="24"/>
        </w:rPr>
        <w:footnoteReference w:id="29"/>
      </w:r>
      <w:r w:rsidR="00AC06ED" w:rsidRPr="00AC06ED">
        <w:rPr>
          <w:rFonts w:ascii="Times New Roman" w:hAnsi="Times New Roman" w:cs="Times New Roman"/>
          <w:sz w:val="24"/>
          <w:szCs w:val="24"/>
        </w:rPr>
        <w:t xml:space="preserve"> </w:t>
      </w:r>
    </w:p>
    <w:p w:rsidR="00AC06ED" w:rsidRDefault="00AC06ED" w:rsidP="00AC06ED">
      <w:pPr>
        <w:pStyle w:val="NoSpacing"/>
        <w:spacing w:line="480" w:lineRule="auto"/>
        <w:ind w:left="709" w:firstLine="720"/>
        <w:jc w:val="both"/>
        <w:rPr>
          <w:rFonts w:ascii="Times New Roman" w:hAnsi="Times New Roman" w:cs="Times New Roman"/>
          <w:sz w:val="24"/>
          <w:szCs w:val="24"/>
        </w:rPr>
      </w:pPr>
    </w:p>
    <w:p w:rsidR="00FE31D1" w:rsidRPr="00524BB4" w:rsidRDefault="00FE31D1" w:rsidP="00052426">
      <w:pPr>
        <w:pStyle w:val="NoSpacing"/>
        <w:numPr>
          <w:ilvl w:val="0"/>
          <w:numId w:val="4"/>
        </w:numPr>
        <w:spacing w:line="480" w:lineRule="auto"/>
        <w:ind w:left="709" w:hanging="283"/>
        <w:jc w:val="both"/>
        <w:rPr>
          <w:rFonts w:ascii="Times New Roman" w:hAnsi="Times New Roman" w:cs="Times New Roman"/>
          <w:b/>
          <w:bCs/>
          <w:sz w:val="24"/>
          <w:szCs w:val="24"/>
        </w:rPr>
      </w:pPr>
      <w:r w:rsidRPr="00524BB4">
        <w:rPr>
          <w:rFonts w:ascii="Times New Roman" w:hAnsi="Times New Roman" w:cs="Times New Roman"/>
          <w:b/>
          <w:bCs/>
          <w:sz w:val="24"/>
          <w:szCs w:val="24"/>
        </w:rPr>
        <w:t>Fungsi Partai Politik</w:t>
      </w:r>
    </w:p>
    <w:p w:rsidR="00A8548D" w:rsidRPr="008A1E7D" w:rsidRDefault="00EC111C" w:rsidP="00C254C1">
      <w:pPr>
        <w:pStyle w:val="NoSpacing"/>
        <w:spacing w:line="480" w:lineRule="auto"/>
        <w:ind w:left="709" w:firstLine="708"/>
        <w:jc w:val="both"/>
        <w:rPr>
          <w:rFonts w:ascii="Times New Roman" w:hAnsi="Times New Roman" w:cs="Times New Roman"/>
          <w:sz w:val="24"/>
          <w:szCs w:val="24"/>
        </w:rPr>
      </w:pPr>
      <w:r>
        <w:rPr>
          <w:rFonts w:ascii="Times New Roman" w:hAnsi="Times New Roman" w:cs="Times New Roman"/>
          <w:sz w:val="24"/>
          <w:szCs w:val="24"/>
        </w:rPr>
        <w:t xml:space="preserve">Indonesia adalah negara hukum yaitu negara yang berdiri di atas hukum. </w:t>
      </w:r>
      <w:r w:rsidR="00961DE0">
        <w:rPr>
          <w:rFonts w:ascii="Times New Roman" w:hAnsi="Times New Roman" w:cs="Times New Roman"/>
          <w:sz w:val="24"/>
          <w:szCs w:val="24"/>
        </w:rPr>
        <w:t>S</w:t>
      </w:r>
      <w:r w:rsidR="0018149A">
        <w:rPr>
          <w:rFonts w:ascii="Times New Roman" w:hAnsi="Times New Roman" w:cs="Times New Roman"/>
          <w:sz w:val="24"/>
          <w:szCs w:val="24"/>
        </w:rPr>
        <w:t xml:space="preserve">egala yang berkenaan dengan hukum diatur di dalam </w:t>
      </w:r>
      <w:r w:rsidR="009178E7">
        <w:rPr>
          <w:rFonts w:asciiTheme="majorBidi" w:hAnsiTheme="majorBidi" w:cstheme="majorBidi"/>
          <w:sz w:val="24"/>
          <w:szCs w:val="24"/>
        </w:rPr>
        <w:t>Undang-</w:t>
      </w:r>
      <w:r w:rsidR="009178E7">
        <w:rPr>
          <w:rFonts w:asciiTheme="majorBidi" w:hAnsiTheme="majorBidi" w:cstheme="majorBidi"/>
          <w:sz w:val="24"/>
          <w:szCs w:val="24"/>
        </w:rPr>
        <w:lastRenderedPageBreak/>
        <w:t xml:space="preserve">Undang </w:t>
      </w:r>
      <w:r w:rsidR="0018149A">
        <w:rPr>
          <w:rFonts w:asciiTheme="majorBidi" w:hAnsiTheme="majorBidi" w:cstheme="majorBidi"/>
          <w:sz w:val="24"/>
          <w:szCs w:val="24"/>
        </w:rPr>
        <w:t>yang berlaku atau peraturan yang lain termasuk keputusan presiden</w:t>
      </w:r>
      <w:r w:rsidR="009178E7">
        <w:rPr>
          <w:rFonts w:asciiTheme="majorBidi" w:hAnsiTheme="majorBidi" w:cstheme="majorBidi"/>
          <w:sz w:val="24"/>
          <w:szCs w:val="24"/>
        </w:rPr>
        <w:t xml:space="preserve">. </w:t>
      </w:r>
      <w:r w:rsidR="00C254C1">
        <w:rPr>
          <w:rFonts w:asciiTheme="majorBidi" w:hAnsiTheme="majorBidi" w:cstheme="majorBidi"/>
          <w:sz w:val="24"/>
          <w:szCs w:val="24"/>
        </w:rPr>
        <w:t>F</w:t>
      </w:r>
      <w:r w:rsidR="009178E7">
        <w:rPr>
          <w:rFonts w:asciiTheme="majorBidi" w:hAnsiTheme="majorBidi" w:cstheme="majorBidi"/>
          <w:sz w:val="24"/>
          <w:szCs w:val="24"/>
        </w:rPr>
        <w:t xml:space="preserve">ungsi partai politik </w:t>
      </w:r>
      <w:r w:rsidR="00F3458E">
        <w:rPr>
          <w:rFonts w:asciiTheme="majorBidi" w:hAnsiTheme="majorBidi" w:cstheme="majorBidi"/>
          <w:sz w:val="24"/>
          <w:szCs w:val="24"/>
        </w:rPr>
        <w:t xml:space="preserve">salah satu bagian yang diatur </w:t>
      </w:r>
      <w:r w:rsidR="00C10367">
        <w:rPr>
          <w:rFonts w:asciiTheme="majorBidi" w:hAnsiTheme="majorBidi" w:cstheme="majorBidi"/>
          <w:sz w:val="24"/>
          <w:szCs w:val="24"/>
        </w:rPr>
        <w:t>sebagaimana</w:t>
      </w:r>
      <w:r w:rsidR="00C23DAA">
        <w:rPr>
          <w:rFonts w:asciiTheme="majorBidi" w:hAnsiTheme="majorBidi" w:cstheme="majorBidi"/>
          <w:sz w:val="24"/>
          <w:szCs w:val="24"/>
        </w:rPr>
        <w:t xml:space="preserve"> dijelas</w:t>
      </w:r>
      <w:r w:rsidR="00977293">
        <w:rPr>
          <w:rFonts w:asciiTheme="majorBidi" w:hAnsiTheme="majorBidi" w:cstheme="majorBidi"/>
          <w:sz w:val="24"/>
          <w:szCs w:val="24"/>
        </w:rPr>
        <w:t xml:space="preserve">kan </w:t>
      </w:r>
      <w:r w:rsidR="00434199">
        <w:rPr>
          <w:rFonts w:asciiTheme="majorBidi" w:hAnsiTheme="majorBidi" w:cstheme="majorBidi"/>
          <w:sz w:val="24"/>
          <w:szCs w:val="24"/>
        </w:rPr>
        <w:t xml:space="preserve">pada pasal 11 </w:t>
      </w:r>
      <w:r w:rsidR="00434199" w:rsidRPr="00434199">
        <w:rPr>
          <w:rFonts w:asciiTheme="majorBidi" w:hAnsiTheme="majorBidi" w:cstheme="majorBidi"/>
          <w:sz w:val="24"/>
          <w:szCs w:val="24"/>
        </w:rPr>
        <w:t xml:space="preserve">Undang-Undang Republik Indonesia Nomo 2 Tahun 2008 Tentang Partai Politik </w:t>
      </w:r>
      <w:r w:rsidR="00977293">
        <w:rPr>
          <w:rFonts w:asciiTheme="majorBidi" w:hAnsiTheme="majorBidi" w:cstheme="majorBidi"/>
          <w:sz w:val="24"/>
          <w:szCs w:val="24"/>
        </w:rPr>
        <w:t xml:space="preserve">sebagai </w:t>
      </w:r>
      <w:r w:rsidR="00A8548D">
        <w:rPr>
          <w:rFonts w:asciiTheme="majorBidi" w:hAnsiTheme="majorBidi" w:cstheme="majorBidi"/>
          <w:sz w:val="24"/>
          <w:szCs w:val="24"/>
        </w:rPr>
        <w:t>berikut;</w:t>
      </w:r>
    </w:p>
    <w:p w:rsidR="00A8548D" w:rsidRDefault="00A8548D" w:rsidP="00052426">
      <w:pPr>
        <w:pStyle w:val="NoSpacing"/>
        <w:numPr>
          <w:ilvl w:val="0"/>
          <w:numId w:val="10"/>
        </w:numPr>
        <w:spacing w:line="480" w:lineRule="auto"/>
        <w:ind w:left="1134" w:hanging="425"/>
        <w:jc w:val="both"/>
        <w:rPr>
          <w:rFonts w:ascii="Times New Roman" w:hAnsi="Times New Roman" w:cs="Times New Roman"/>
          <w:sz w:val="24"/>
          <w:szCs w:val="24"/>
        </w:rPr>
      </w:pPr>
      <w:r w:rsidRPr="00356E59">
        <w:rPr>
          <w:rFonts w:ascii="Times New Roman" w:hAnsi="Times New Roman" w:cs="Times New Roman"/>
          <w:sz w:val="24"/>
          <w:szCs w:val="24"/>
        </w:rPr>
        <w:t>Pendidikan politik</w:t>
      </w:r>
      <w:r w:rsidR="00B80C92">
        <w:rPr>
          <w:rFonts w:ascii="Times New Roman" w:hAnsi="Times New Roman" w:cs="Times New Roman"/>
          <w:sz w:val="24"/>
          <w:szCs w:val="24"/>
        </w:rPr>
        <w:t xml:space="preserve"> bagi anggota dan masyarakat luas agar menjadi warga negara Indonesia yang sadar akan hak dan kewajibannya dalam kehidupan bermasyarakat, berbangsa, dan bernegara;</w:t>
      </w:r>
    </w:p>
    <w:p w:rsidR="00B80C92" w:rsidRDefault="00B80C92" w:rsidP="00052426">
      <w:pPr>
        <w:pStyle w:val="NoSpacing"/>
        <w:numPr>
          <w:ilvl w:val="0"/>
          <w:numId w:val="10"/>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Penciptaan iklim yang kondusif bagi persatuan bagi persatuan dan kesatuan bangsa Indonesia untuk kesejahteraan masyarakat;</w:t>
      </w:r>
    </w:p>
    <w:p w:rsidR="00B80C92" w:rsidRDefault="00B80C92" w:rsidP="00052426">
      <w:pPr>
        <w:pStyle w:val="NoSpacing"/>
        <w:numPr>
          <w:ilvl w:val="0"/>
          <w:numId w:val="10"/>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Penyerap, penghimpun, dan penyalur aspirasi masyarakat dalam merumuskan dan menetapkan kebijakan negara;</w:t>
      </w:r>
    </w:p>
    <w:p w:rsidR="00B80C92" w:rsidRDefault="00B80C92" w:rsidP="00052426">
      <w:pPr>
        <w:pStyle w:val="NoSpacing"/>
        <w:numPr>
          <w:ilvl w:val="0"/>
          <w:numId w:val="10"/>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Partisipasi politik warga negara Indonesia; dan </w:t>
      </w:r>
    </w:p>
    <w:p w:rsidR="00B80C92" w:rsidRDefault="00B80C92" w:rsidP="00052426">
      <w:pPr>
        <w:pStyle w:val="NoSpacing"/>
        <w:numPr>
          <w:ilvl w:val="0"/>
          <w:numId w:val="10"/>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Rekrutmen politik dalam proses pengisisan jabatan politik melalui mekanisme demokrasi dengan memperhatikan kesetaraan dan keadilan gender.</w:t>
      </w:r>
    </w:p>
    <w:p w:rsidR="00447355" w:rsidRPr="00356E59" w:rsidRDefault="00447355" w:rsidP="00447355">
      <w:pPr>
        <w:pStyle w:val="NoSpacing"/>
        <w:spacing w:line="480" w:lineRule="auto"/>
        <w:ind w:left="1134"/>
        <w:jc w:val="both"/>
        <w:rPr>
          <w:rFonts w:ascii="Times New Roman" w:hAnsi="Times New Roman" w:cs="Times New Roman"/>
          <w:sz w:val="24"/>
          <w:szCs w:val="24"/>
        </w:rPr>
      </w:pPr>
    </w:p>
    <w:p w:rsidR="00D53E40" w:rsidRPr="00D53E40" w:rsidRDefault="00D53E40" w:rsidP="00052426">
      <w:pPr>
        <w:pStyle w:val="NoSpacing"/>
        <w:numPr>
          <w:ilvl w:val="0"/>
          <w:numId w:val="4"/>
        </w:numPr>
        <w:spacing w:line="480" w:lineRule="auto"/>
        <w:ind w:left="709" w:hanging="283"/>
        <w:jc w:val="both"/>
        <w:rPr>
          <w:rFonts w:ascii="Times New Roman" w:hAnsi="Times New Roman" w:cs="Times New Roman"/>
          <w:b/>
          <w:sz w:val="24"/>
          <w:szCs w:val="24"/>
        </w:rPr>
      </w:pPr>
      <w:r w:rsidRPr="008D6F6F">
        <w:rPr>
          <w:rFonts w:ascii="Times New Roman" w:hAnsi="Times New Roman" w:cs="Times New Roman"/>
          <w:b/>
          <w:bCs/>
          <w:sz w:val="24"/>
          <w:szCs w:val="24"/>
        </w:rPr>
        <w:t>Perilaku</w:t>
      </w:r>
      <w:r w:rsidRPr="00D53E40">
        <w:rPr>
          <w:rFonts w:ascii="Times New Roman" w:hAnsi="Times New Roman" w:cs="Times New Roman"/>
          <w:b/>
          <w:sz w:val="24"/>
          <w:szCs w:val="24"/>
        </w:rPr>
        <w:t xml:space="preserve"> Politik</w:t>
      </w:r>
    </w:p>
    <w:p w:rsidR="00D53E40" w:rsidRPr="00156A45" w:rsidRDefault="00D53E40" w:rsidP="0081097C">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Istilah “perilaku” merujuk kepada perbuatan konkret, dalam ungkapan literatur bahasa Indonesia diartikan sebagai suatu tanggapan atau reaksi individu yang terwujud dalam gerakan, atau sikap, tidak saja anggota badan atau ucapan. Dalam bahasa Inggris diartikan </w:t>
      </w:r>
      <w:r>
        <w:rPr>
          <w:rFonts w:ascii="Times New Roman" w:hAnsi="Times New Roman" w:cs="Times New Roman"/>
          <w:i/>
          <w:iCs/>
          <w:sz w:val="24"/>
          <w:szCs w:val="24"/>
        </w:rPr>
        <w:t>behavior</w:t>
      </w:r>
      <w:r>
        <w:rPr>
          <w:rFonts w:ascii="Times New Roman" w:hAnsi="Times New Roman" w:cs="Times New Roman"/>
          <w:sz w:val="24"/>
          <w:szCs w:val="24"/>
        </w:rPr>
        <w:t>, yaitu daya gerak manusia secara biologis yang didasarkan pada sistem syaraf yang terdiri atas komposisi sel-sel yang disebut “</w:t>
      </w:r>
      <w:r w:rsidRPr="004651BE">
        <w:rPr>
          <w:rFonts w:ascii="Times New Roman" w:hAnsi="Times New Roman" w:cs="Times New Roman"/>
          <w:i/>
          <w:iCs/>
          <w:sz w:val="24"/>
          <w:szCs w:val="24"/>
        </w:rPr>
        <w:t>pheorons</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Perilaku atau tingkah laku manusia dibagi menjadi dua; </w:t>
      </w:r>
      <w:r>
        <w:rPr>
          <w:rFonts w:ascii="Times New Roman" w:hAnsi="Times New Roman" w:cs="Times New Roman"/>
          <w:i/>
          <w:iCs/>
          <w:sz w:val="24"/>
          <w:szCs w:val="24"/>
        </w:rPr>
        <w:t xml:space="preserve">Pertama, </w:t>
      </w:r>
      <w:r w:rsidRPr="00316179">
        <w:rPr>
          <w:rFonts w:ascii="Times New Roman" w:hAnsi="Times New Roman" w:cs="Times New Roman"/>
          <w:i/>
          <w:iCs/>
          <w:sz w:val="24"/>
          <w:szCs w:val="24"/>
        </w:rPr>
        <w:t>respondent behavior</w:t>
      </w:r>
      <w:r>
        <w:rPr>
          <w:rFonts w:ascii="Times New Roman" w:hAnsi="Times New Roman" w:cs="Times New Roman"/>
          <w:i/>
          <w:iCs/>
          <w:sz w:val="24"/>
          <w:szCs w:val="24"/>
        </w:rPr>
        <w:t xml:space="preserve">, </w:t>
      </w:r>
      <w:r>
        <w:rPr>
          <w:rFonts w:ascii="Times New Roman" w:hAnsi="Times New Roman" w:cs="Times New Roman"/>
          <w:sz w:val="24"/>
          <w:szCs w:val="24"/>
        </w:rPr>
        <w:t xml:space="preserve">yaitu tingkah laku bersyarat dan tidak disengaja, yang senantiasa bergantung kepada stimuli. </w:t>
      </w:r>
      <w:r>
        <w:rPr>
          <w:rFonts w:ascii="Times New Roman" w:hAnsi="Times New Roman" w:cs="Times New Roman"/>
          <w:i/>
          <w:iCs/>
          <w:sz w:val="24"/>
          <w:szCs w:val="24"/>
        </w:rPr>
        <w:t xml:space="preserve">Kedua, uperant behavior, </w:t>
      </w:r>
      <w:r>
        <w:rPr>
          <w:rFonts w:ascii="Times New Roman" w:hAnsi="Times New Roman" w:cs="Times New Roman"/>
          <w:sz w:val="24"/>
          <w:szCs w:val="24"/>
        </w:rPr>
        <w:t>yaitu tingkah laku yang disengaja dan tidak selalu bergantung kepada stimuli yang ada.</w:t>
      </w:r>
      <w:r>
        <w:rPr>
          <w:rStyle w:val="FootnoteReference"/>
          <w:rFonts w:ascii="Times New Roman" w:hAnsi="Times New Roman" w:cs="Times New Roman"/>
          <w:sz w:val="24"/>
          <w:szCs w:val="24"/>
        </w:rPr>
        <w:footnoteReference w:id="30"/>
      </w:r>
    </w:p>
    <w:p w:rsidR="00D53E40" w:rsidRDefault="00D53E40" w:rsidP="00D53E40">
      <w:pPr>
        <w:pStyle w:val="NoSpacing"/>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Perilaku politik adalah bagian dari perilaku sosial, dimana perilaku sosial merupakan interaksi antar manusia. Diungkapkan oleh Durkheim, bahwa tingkah laku hidup seseorang adalah akibat adanya “pemaksaan” aturan perilaku yang datang dari luar individu dan memengaruhi pribadinya.</w:t>
      </w:r>
      <w:r>
        <w:rPr>
          <w:rStyle w:val="FootnoteReference"/>
          <w:rFonts w:ascii="Times New Roman" w:hAnsi="Times New Roman" w:cs="Times New Roman"/>
          <w:sz w:val="24"/>
          <w:szCs w:val="24"/>
        </w:rPr>
        <w:footnoteReference w:id="31"/>
      </w:r>
      <w:r>
        <w:rPr>
          <w:rFonts w:ascii="Times New Roman" w:hAnsi="Times New Roman" w:cs="Times New Roman"/>
          <w:sz w:val="24"/>
          <w:szCs w:val="24"/>
        </w:rPr>
        <w:t xml:space="preserve"> Perilaku politik sebagai perilaku sosial atau tingkah laku manusia dalam interaksi sosial dilihat sebagai respons atau tanggapan (reaksi mekanis yang bersifat otomatis) dari sejumlah atau rangsangan yang muncul dalam interaksi tersebut. Seperti dalam dunia politik, pihak-pihak yang berkepentingan dalam pemilu menaruh perhatian besar terhdadap perilaku masyarakat dalam memilih figur yang diinginkannya.</w:t>
      </w:r>
      <w:r>
        <w:rPr>
          <w:rStyle w:val="FootnoteReference"/>
          <w:rFonts w:ascii="Times New Roman" w:hAnsi="Times New Roman" w:cs="Times New Roman"/>
          <w:sz w:val="24"/>
          <w:szCs w:val="24"/>
        </w:rPr>
        <w:footnoteReference w:id="32"/>
      </w:r>
    </w:p>
    <w:p w:rsidR="00D53E40" w:rsidRDefault="00D53E40" w:rsidP="00D53E40">
      <w:pPr>
        <w:pStyle w:val="NoSpacing"/>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 xml:space="preserve">Ramlan Surbakti mengatakan, bahwa Interaksi antara pemerintah dan masyarakat di antara lembaga-lembaga pemerintah, kelompok dan individu dalam masyarakat disebut perilaku politik sebagai proses pembuatan, pelaksanaan, dan penegakkan keputusan politik. Perilaku politik adalah perilaku yang menunjukkan atau bersangkut paut dengan </w:t>
      </w:r>
      <w:r>
        <w:rPr>
          <w:rFonts w:ascii="Times New Roman" w:hAnsi="Times New Roman" w:cs="Times New Roman"/>
          <w:sz w:val="24"/>
          <w:szCs w:val="24"/>
        </w:rPr>
        <w:lastRenderedPageBreak/>
        <w:t>wilayah politik. Pihak-pihak yang berinterkasi dalam politik, yaitu pihak yang memerintah dan pihak yang diperintah. Masing-masing pihak tersebut, yang satu mempengaruhi dan yang lainnya menentang, dan pada akhirnya terjadilah kompromi.</w:t>
      </w:r>
      <w:r>
        <w:rPr>
          <w:rStyle w:val="FootnoteReference"/>
          <w:rFonts w:ascii="Times New Roman" w:hAnsi="Times New Roman" w:cs="Times New Roman"/>
          <w:sz w:val="24"/>
          <w:szCs w:val="24"/>
        </w:rPr>
        <w:footnoteReference w:id="33"/>
      </w:r>
    </w:p>
    <w:p w:rsidR="00D53E40" w:rsidRDefault="00D53E40" w:rsidP="00225DB7">
      <w:pPr>
        <w:pStyle w:val="NoSpacing"/>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Lebih lanjut ia menjelaskan, bahwa perilaku politik dapat dilihat pada pemerintah, partai politik, dan warga biasa. Perilaku politik oleh pemerintah adalah sebagai pemegang kekuasaan yang bertanggung jawab membuat, melaksanakan, dan menegakkan keputusan politik. Sedangkan perilaku politik oleh partai politik dapat dilihat dari fungsinya yaitu sebagai partisipasi politik dengan cara mempengaruhi pemerintah dalam membuat kebijakan politik. Dan perilaku politik oleh warga masyarakat biasa, baru terlihat apabila yang dilakukannya adalah berkenaan dengan politik. Seperti perilaku politik warga masyarakat yang ikut berpartisipasi dalam memilih melalui proses demokrasi pada saat pemilihan umum (pemilu), baik memilih presiden dan wakil presiden, kepala daerah, dan juga memilih anggota perwakilan rakyat pusat dan daerah. Bentuk perilaku politik warga masyarakat biasa yang lain sebagaimana warga masyarakat yang aktif dalam kegiatan kampanye, bahkan ikut menyumbang dana untuk kegiatan politik.</w:t>
      </w:r>
    </w:p>
    <w:p w:rsidR="00C73157" w:rsidRDefault="00C73157" w:rsidP="00C73157">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Perilaku politik bisa saja baik dan tidak baik. Perilaku politik yang baik tentu saja berakibat kepada melaksanakan politik yang baik dan benar. Sehingga partai politik mampu menegakkan tujuan dan fungsinya </w:t>
      </w:r>
      <w:r>
        <w:rPr>
          <w:rFonts w:ascii="Times New Roman" w:hAnsi="Times New Roman" w:cs="Times New Roman"/>
          <w:sz w:val="24"/>
          <w:szCs w:val="24"/>
        </w:rPr>
        <w:lastRenderedPageBreak/>
        <w:t>sebagaimana yang dikehendaki sebagai partaisipasi dari masyarakat. Sebaliknya perilaku yang tidak baik akan mengarah kepada tindakan-tindakan politik yang hanya menguntungkan individu dan keleompok tertentu saja.</w:t>
      </w:r>
    </w:p>
    <w:p w:rsidR="00571140" w:rsidRDefault="00571140" w:rsidP="00D53E40">
      <w:pPr>
        <w:pStyle w:val="NoSpacing"/>
        <w:spacing w:line="480" w:lineRule="auto"/>
        <w:ind w:left="709" w:firstLine="720"/>
        <w:jc w:val="both"/>
        <w:rPr>
          <w:rFonts w:ascii="Times New Roman" w:hAnsi="Times New Roman" w:cs="Times New Roman"/>
          <w:sz w:val="24"/>
          <w:szCs w:val="24"/>
        </w:rPr>
      </w:pPr>
    </w:p>
    <w:p w:rsidR="00685ED6" w:rsidRPr="00AB539C" w:rsidRDefault="00C66D44" w:rsidP="00052426">
      <w:pPr>
        <w:pStyle w:val="NoSpacing"/>
        <w:numPr>
          <w:ilvl w:val="0"/>
          <w:numId w:val="4"/>
        </w:numPr>
        <w:spacing w:line="480" w:lineRule="auto"/>
        <w:ind w:left="709" w:hanging="283"/>
        <w:jc w:val="both"/>
        <w:rPr>
          <w:rFonts w:ascii="Times New Roman" w:hAnsi="Times New Roman" w:cs="Times New Roman"/>
          <w:b/>
          <w:bCs/>
          <w:sz w:val="24"/>
          <w:szCs w:val="24"/>
        </w:rPr>
      </w:pPr>
      <w:r w:rsidRPr="008D6F6F">
        <w:rPr>
          <w:rFonts w:ascii="Times New Roman" w:hAnsi="Times New Roman" w:cs="Times New Roman"/>
          <w:b/>
          <w:bCs/>
          <w:sz w:val="24"/>
          <w:szCs w:val="24"/>
        </w:rPr>
        <w:t>Sistem</w:t>
      </w:r>
      <w:r w:rsidRPr="00AB539C">
        <w:rPr>
          <w:rFonts w:ascii="Times New Roman" w:hAnsi="Times New Roman" w:cs="Times New Roman"/>
          <w:b/>
          <w:bCs/>
          <w:sz w:val="24"/>
          <w:szCs w:val="24"/>
        </w:rPr>
        <w:t xml:space="preserve"> P</w:t>
      </w:r>
      <w:r w:rsidR="00906EEA">
        <w:rPr>
          <w:rFonts w:ascii="Times New Roman" w:hAnsi="Times New Roman" w:cs="Times New Roman"/>
          <w:b/>
          <w:bCs/>
          <w:sz w:val="24"/>
          <w:szCs w:val="24"/>
        </w:rPr>
        <w:t xml:space="preserve">olitik </w:t>
      </w:r>
    </w:p>
    <w:p w:rsidR="00F424CA" w:rsidRDefault="004F78C6" w:rsidP="00DE1AB2">
      <w:pPr>
        <w:pStyle w:val="NoSpacing"/>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Indonesia adalah negara yang mayoritas penduduknya b</w:t>
      </w:r>
      <w:r w:rsidR="00AF3965">
        <w:rPr>
          <w:rFonts w:ascii="Times New Roman" w:hAnsi="Times New Roman" w:cs="Times New Roman"/>
          <w:sz w:val="24"/>
          <w:szCs w:val="24"/>
        </w:rPr>
        <w:t>eragama Islam,</w:t>
      </w:r>
      <w:r w:rsidR="001703EF">
        <w:rPr>
          <w:rFonts w:ascii="Times New Roman" w:hAnsi="Times New Roman" w:cs="Times New Roman"/>
          <w:sz w:val="24"/>
          <w:szCs w:val="24"/>
        </w:rPr>
        <w:t xml:space="preserve"> </w:t>
      </w:r>
      <w:r w:rsidR="00E24371">
        <w:rPr>
          <w:rFonts w:ascii="Times New Roman" w:hAnsi="Times New Roman" w:cs="Times New Roman"/>
          <w:sz w:val="24"/>
          <w:szCs w:val="24"/>
        </w:rPr>
        <w:t>tetapi</w:t>
      </w:r>
      <w:r>
        <w:rPr>
          <w:rFonts w:ascii="Times New Roman" w:hAnsi="Times New Roman" w:cs="Times New Roman"/>
          <w:sz w:val="24"/>
          <w:szCs w:val="24"/>
        </w:rPr>
        <w:t xml:space="preserve"> tidak disebut sebagai neg</w:t>
      </w:r>
      <w:r w:rsidR="00C85C71">
        <w:rPr>
          <w:rFonts w:ascii="Times New Roman" w:hAnsi="Times New Roman" w:cs="Times New Roman"/>
          <w:sz w:val="24"/>
          <w:szCs w:val="24"/>
        </w:rPr>
        <w:t>ara Islam</w:t>
      </w:r>
      <w:r w:rsidR="00C72747">
        <w:rPr>
          <w:rFonts w:ascii="Times New Roman" w:hAnsi="Times New Roman" w:cs="Times New Roman"/>
          <w:sz w:val="24"/>
          <w:szCs w:val="24"/>
        </w:rPr>
        <w:t xml:space="preserve">,  </w:t>
      </w:r>
      <w:r w:rsidR="00E24371">
        <w:rPr>
          <w:rFonts w:ascii="Times New Roman" w:hAnsi="Times New Roman" w:cs="Times New Roman"/>
          <w:sz w:val="24"/>
          <w:szCs w:val="24"/>
        </w:rPr>
        <w:t xml:space="preserve">dan </w:t>
      </w:r>
      <w:r w:rsidR="00C85C71">
        <w:rPr>
          <w:rFonts w:ascii="Times New Roman" w:hAnsi="Times New Roman" w:cs="Times New Roman"/>
          <w:sz w:val="24"/>
          <w:szCs w:val="24"/>
        </w:rPr>
        <w:t>juga tidak</w:t>
      </w:r>
      <w:r>
        <w:rPr>
          <w:rFonts w:ascii="Times New Roman" w:hAnsi="Times New Roman" w:cs="Times New Roman"/>
          <w:sz w:val="24"/>
          <w:szCs w:val="24"/>
        </w:rPr>
        <w:t xml:space="preserve"> disebut </w:t>
      </w:r>
      <w:r w:rsidR="00ED4105">
        <w:rPr>
          <w:rFonts w:ascii="Times New Roman" w:hAnsi="Times New Roman" w:cs="Times New Roman"/>
          <w:sz w:val="24"/>
          <w:szCs w:val="24"/>
        </w:rPr>
        <w:t xml:space="preserve">sebagai </w:t>
      </w:r>
      <w:r w:rsidR="001539ED">
        <w:rPr>
          <w:rFonts w:ascii="Times New Roman" w:hAnsi="Times New Roman" w:cs="Times New Roman"/>
          <w:sz w:val="24"/>
          <w:szCs w:val="24"/>
        </w:rPr>
        <w:t>negara sekuler.</w:t>
      </w:r>
      <w:r w:rsidR="00E24371">
        <w:rPr>
          <w:rFonts w:ascii="Times New Roman" w:hAnsi="Times New Roman" w:cs="Times New Roman"/>
          <w:sz w:val="24"/>
          <w:szCs w:val="24"/>
        </w:rPr>
        <w:t xml:space="preserve"> </w:t>
      </w:r>
      <w:r w:rsidR="00B22B59">
        <w:rPr>
          <w:rFonts w:ascii="Times New Roman" w:hAnsi="Times New Roman" w:cs="Times New Roman"/>
          <w:sz w:val="24"/>
          <w:szCs w:val="24"/>
        </w:rPr>
        <w:t>Indonesia lebih dikenal sebagai</w:t>
      </w:r>
      <w:r>
        <w:rPr>
          <w:rFonts w:ascii="Times New Roman" w:hAnsi="Times New Roman" w:cs="Times New Roman"/>
          <w:sz w:val="24"/>
          <w:szCs w:val="24"/>
        </w:rPr>
        <w:t xml:space="preserve"> negara hukum</w:t>
      </w:r>
      <w:r w:rsidR="001A6292">
        <w:rPr>
          <w:rFonts w:ascii="Times New Roman" w:hAnsi="Times New Roman" w:cs="Times New Roman"/>
          <w:sz w:val="24"/>
          <w:szCs w:val="24"/>
        </w:rPr>
        <w:t xml:space="preserve"> yang </w:t>
      </w:r>
      <w:r w:rsidR="00263267">
        <w:rPr>
          <w:rFonts w:ascii="Times New Roman" w:hAnsi="Times New Roman" w:cs="Times New Roman"/>
          <w:sz w:val="24"/>
          <w:szCs w:val="24"/>
        </w:rPr>
        <w:t xml:space="preserve">berdasarkan </w:t>
      </w:r>
      <w:r w:rsidR="0037231E">
        <w:rPr>
          <w:rFonts w:ascii="Times New Roman" w:hAnsi="Times New Roman" w:cs="Times New Roman"/>
          <w:sz w:val="24"/>
          <w:szCs w:val="24"/>
        </w:rPr>
        <w:t>kepada</w:t>
      </w:r>
      <w:r>
        <w:rPr>
          <w:rFonts w:ascii="Times New Roman" w:hAnsi="Times New Roman" w:cs="Times New Roman"/>
          <w:sz w:val="24"/>
          <w:szCs w:val="24"/>
        </w:rPr>
        <w:t xml:space="preserve"> Undang-Undang Dasar 1945</w:t>
      </w:r>
      <w:r w:rsidR="007E2733">
        <w:rPr>
          <w:rFonts w:ascii="Times New Roman" w:hAnsi="Times New Roman" w:cs="Times New Roman"/>
          <w:sz w:val="24"/>
          <w:szCs w:val="24"/>
        </w:rPr>
        <w:t xml:space="preserve"> dan pancasila sebagai ideologi</w:t>
      </w:r>
      <w:r w:rsidR="00087C23">
        <w:rPr>
          <w:rFonts w:ascii="Times New Roman" w:hAnsi="Times New Roman" w:cs="Times New Roman"/>
          <w:sz w:val="24"/>
          <w:szCs w:val="24"/>
        </w:rPr>
        <w:t xml:space="preserve"> bangsa</w:t>
      </w:r>
      <w:r>
        <w:rPr>
          <w:rFonts w:ascii="Times New Roman" w:hAnsi="Times New Roman" w:cs="Times New Roman"/>
          <w:sz w:val="24"/>
          <w:szCs w:val="24"/>
        </w:rPr>
        <w:t xml:space="preserve">. </w:t>
      </w:r>
      <w:r w:rsidR="00CD1695">
        <w:rPr>
          <w:rFonts w:ascii="Times New Roman" w:hAnsi="Times New Roman" w:cs="Times New Roman"/>
          <w:sz w:val="24"/>
          <w:szCs w:val="24"/>
        </w:rPr>
        <w:t xml:space="preserve">Baik </w:t>
      </w:r>
      <w:r w:rsidR="003A2D8A">
        <w:rPr>
          <w:rFonts w:ascii="Times New Roman" w:hAnsi="Times New Roman" w:cs="Times New Roman"/>
          <w:sz w:val="24"/>
          <w:szCs w:val="24"/>
        </w:rPr>
        <w:t xml:space="preserve">UUD 1945 dan pancasila </w:t>
      </w:r>
      <w:r w:rsidR="00FE6F4E">
        <w:rPr>
          <w:rFonts w:ascii="Times New Roman" w:hAnsi="Times New Roman" w:cs="Times New Roman"/>
          <w:sz w:val="24"/>
          <w:szCs w:val="24"/>
        </w:rPr>
        <w:t>menjadi dasar</w:t>
      </w:r>
      <w:r w:rsidR="003A2D8A">
        <w:rPr>
          <w:rFonts w:ascii="Times New Roman" w:hAnsi="Times New Roman" w:cs="Times New Roman"/>
          <w:sz w:val="24"/>
          <w:szCs w:val="24"/>
        </w:rPr>
        <w:t xml:space="preserve"> </w:t>
      </w:r>
      <w:r w:rsidR="006039FD">
        <w:rPr>
          <w:rFonts w:ascii="Times New Roman" w:hAnsi="Times New Roman" w:cs="Times New Roman"/>
          <w:sz w:val="24"/>
          <w:szCs w:val="24"/>
        </w:rPr>
        <w:t>politik</w:t>
      </w:r>
      <w:r w:rsidR="00FE6F4E">
        <w:rPr>
          <w:rFonts w:ascii="Times New Roman" w:hAnsi="Times New Roman" w:cs="Times New Roman"/>
          <w:sz w:val="24"/>
          <w:szCs w:val="24"/>
        </w:rPr>
        <w:t xml:space="preserve"> praktis</w:t>
      </w:r>
      <w:r w:rsidR="006039FD">
        <w:rPr>
          <w:rFonts w:ascii="Times New Roman" w:hAnsi="Times New Roman" w:cs="Times New Roman"/>
          <w:sz w:val="24"/>
          <w:szCs w:val="24"/>
        </w:rPr>
        <w:t xml:space="preserve"> di Indonesia</w:t>
      </w:r>
      <w:r w:rsidR="00FA521E">
        <w:rPr>
          <w:rFonts w:ascii="Times New Roman" w:hAnsi="Times New Roman" w:cs="Times New Roman"/>
          <w:sz w:val="24"/>
          <w:szCs w:val="24"/>
        </w:rPr>
        <w:t>.</w:t>
      </w:r>
      <w:r w:rsidR="00357DAB">
        <w:rPr>
          <w:rFonts w:ascii="Times New Roman" w:hAnsi="Times New Roman" w:cs="Times New Roman"/>
          <w:sz w:val="24"/>
          <w:szCs w:val="24"/>
        </w:rPr>
        <w:t xml:space="preserve"> </w:t>
      </w:r>
    </w:p>
    <w:p w:rsidR="00E95E2C" w:rsidRDefault="00F424CA" w:rsidP="004D776D">
      <w:pPr>
        <w:pStyle w:val="NoSpacing"/>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S</w:t>
      </w:r>
      <w:r w:rsidR="00357DAB">
        <w:rPr>
          <w:rFonts w:ascii="Times New Roman" w:hAnsi="Times New Roman" w:cs="Times New Roman"/>
          <w:sz w:val="24"/>
          <w:szCs w:val="24"/>
        </w:rPr>
        <w:t xml:space="preserve">istem politik di Indonesia lebih dikenal dengan politik demokrasi pancasila. </w:t>
      </w:r>
      <w:r w:rsidR="007F136C">
        <w:rPr>
          <w:rFonts w:ascii="Times New Roman" w:hAnsi="Times New Roman" w:cs="Times New Roman"/>
          <w:sz w:val="24"/>
          <w:szCs w:val="24"/>
        </w:rPr>
        <w:t>Berikut ini</w:t>
      </w:r>
      <w:r w:rsidR="00EB28FF">
        <w:rPr>
          <w:rFonts w:ascii="Times New Roman" w:hAnsi="Times New Roman" w:cs="Times New Roman"/>
          <w:sz w:val="24"/>
          <w:szCs w:val="24"/>
        </w:rPr>
        <w:t xml:space="preserve"> sistem politik </w:t>
      </w:r>
      <w:r w:rsidR="0026079A">
        <w:rPr>
          <w:rFonts w:ascii="Times New Roman" w:hAnsi="Times New Roman" w:cs="Times New Roman"/>
          <w:sz w:val="24"/>
          <w:szCs w:val="24"/>
        </w:rPr>
        <w:t xml:space="preserve">yang berlaku </w:t>
      </w:r>
      <w:r w:rsidR="00EB28FF">
        <w:rPr>
          <w:rFonts w:ascii="Times New Roman" w:hAnsi="Times New Roman" w:cs="Times New Roman"/>
          <w:sz w:val="24"/>
          <w:szCs w:val="24"/>
        </w:rPr>
        <w:t xml:space="preserve">di Indonesia </w:t>
      </w:r>
      <w:r w:rsidR="00B17953">
        <w:rPr>
          <w:rFonts w:ascii="Times New Roman" w:hAnsi="Times New Roman" w:cs="Times New Roman"/>
          <w:sz w:val="24"/>
          <w:szCs w:val="24"/>
        </w:rPr>
        <w:t>secara umum</w:t>
      </w:r>
      <w:r w:rsidR="00EC36EB">
        <w:rPr>
          <w:rFonts w:ascii="Times New Roman" w:hAnsi="Times New Roman" w:cs="Times New Roman"/>
          <w:sz w:val="24"/>
          <w:szCs w:val="24"/>
        </w:rPr>
        <w:t>;</w:t>
      </w:r>
    </w:p>
    <w:p w:rsidR="00891607" w:rsidRPr="00511372" w:rsidRDefault="00891607" w:rsidP="00052426">
      <w:pPr>
        <w:pStyle w:val="NoSpacing"/>
        <w:numPr>
          <w:ilvl w:val="0"/>
          <w:numId w:val="6"/>
        </w:numPr>
        <w:spacing w:line="480" w:lineRule="auto"/>
        <w:ind w:left="1134" w:hanging="425"/>
        <w:jc w:val="both"/>
        <w:rPr>
          <w:rFonts w:ascii="Times New Roman" w:hAnsi="Times New Roman" w:cs="Times New Roman"/>
          <w:sz w:val="24"/>
          <w:szCs w:val="24"/>
        </w:rPr>
      </w:pPr>
      <w:r w:rsidRPr="00511372">
        <w:rPr>
          <w:rFonts w:ascii="Times New Roman" w:hAnsi="Times New Roman" w:cs="Times New Roman"/>
          <w:sz w:val="24"/>
          <w:szCs w:val="24"/>
        </w:rPr>
        <w:t>Demokrasi</w:t>
      </w:r>
      <w:r w:rsidR="00E33032" w:rsidRPr="00511372">
        <w:rPr>
          <w:rFonts w:ascii="Times New Roman" w:hAnsi="Times New Roman" w:cs="Times New Roman"/>
          <w:sz w:val="24"/>
          <w:szCs w:val="24"/>
        </w:rPr>
        <w:t xml:space="preserve"> Pancasila</w:t>
      </w:r>
    </w:p>
    <w:p w:rsidR="003D382C" w:rsidRDefault="00995155" w:rsidP="00155299">
      <w:pPr>
        <w:pStyle w:val="NoSpacing"/>
        <w:spacing w:line="480" w:lineRule="auto"/>
        <w:ind w:left="1134" w:firstLine="720"/>
        <w:jc w:val="both"/>
        <w:rPr>
          <w:rFonts w:ascii="Times New Roman" w:hAnsi="Times New Roman" w:cs="Times New Roman"/>
          <w:sz w:val="24"/>
          <w:szCs w:val="24"/>
        </w:rPr>
      </w:pPr>
      <w:r>
        <w:rPr>
          <w:rFonts w:ascii="Times New Roman" w:hAnsi="Times New Roman" w:cs="Times New Roman"/>
          <w:sz w:val="24"/>
          <w:szCs w:val="24"/>
        </w:rPr>
        <w:t>Demokrasi dipahami sebagai “pemerintahan dari rakyat, oleh rakyat, dan untuk rakyat”.</w:t>
      </w:r>
      <w:r>
        <w:rPr>
          <w:rStyle w:val="FootnoteReference"/>
          <w:rFonts w:ascii="Times New Roman" w:hAnsi="Times New Roman" w:cs="Times New Roman"/>
          <w:sz w:val="24"/>
          <w:szCs w:val="24"/>
        </w:rPr>
        <w:footnoteReference w:id="34"/>
      </w:r>
      <w:r>
        <w:rPr>
          <w:rFonts w:ascii="Times New Roman" w:hAnsi="Times New Roman" w:cs="Times New Roman"/>
          <w:sz w:val="24"/>
          <w:szCs w:val="24"/>
        </w:rPr>
        <w:t xml:space="preserve"> </w:t>
      </w:r>
      <w:r w:rsidR="004D47EF">
        <w:rPr>
          <w:rFonts w:ascii="Times New Roman" w:hAnsi="Times New Roman" w:cs="Times New Roman"/>
          <w:sz w:val="24"/>
          <w:szCs w:val="24"/>
        </w:rPr>
        <w:t xml:space="preserve">Dalam pengertian ini, maka </w:t>
      </w:r>
      <w:r w:rsidR="00155299">
        <w:rPr>
          <w:rFonts w:ascii="Times New Roman" w:hAnsi="Times New Roman" w:cs="Times New Roman"/>
          <w:sz w:val="24"/>
          <w:szCs w:val="24"/>
        </w:rPr>
        <w:t>kedaulatan adalah</w:t>
      </w:r>
      <w:r w:rsidR="004D47EF">
        <w:rPr>
          <w:rFonts w:ascii="Times New Roman" w:hAnsi="Times New Roman" w:cs="Times New Roman"/>
          <w:sz w:val="24"/>
          <w:szCs w:val="24"/>
        </w:rPr>
        <w:t xml:space="preserve"> ditangan rakyat. </w:t>
      </w:r>
      <w:r w:rsidR="00FC23E0">
        <w:rPr>
          <w:rFonts w:ascii="Times New Roman" w:hAnsi="Times New Roman" w:cs="Times New Roman"/>
          <w:sz w:val="24"/>
          <w:szCs w:val="24"/>
        </w:rPr>
        <w:t xml:space="preserve">Oleh karena itu, terjadi silih berganti pemegang kekuasaan yang dihasilkan dari suatu proses pemilihan. </w:t>
      </w:r>
      <w:r w:rsidR="00140918">
        <w:rPr>
          <w:rFonts w:ascii="Times New Roman" w:hAnsi="Times New Roman" w:cs="Times New Roman"/>
          <w:sz w:val="24"/>
          <w:szCs w:val="24"/>
        </w:rPr>
        <w:lastRenderedPageBreak/>
        <w:t>Dalam pemilihan tersebut, siapa saja dapat dipilih dan semua juga memiliki hak memilih.</w:t>
      </w:r>
      <w:r w:rsidR="00FC23E0">
        <w:rPr>
          <w:rFonts w:ascii="Times New Roman" w:hAnsi="Times New Roman" w:cs="Times New Roman"/>
          <w:sz w:val="24"/>
          <w:szCs w:val="24"/>
        </w:rPr>
        <w:t xml:space="preserve"> </w:t>
      </w:r>
    </w:p>
    <w:p w:rsidR="00D45747" w:rsidRDefault="00543D8F" w:rsidP="00155299">
      <w:pPr>
        <w:pStyle w:val="NoSpacing"/>
        <w:spacing w:line="480" w:lineRule="auto"/>
        <w:ind w:left="1134" w:firstLine="720"/>
        <w:jc w:val="both"/>
        <w:rPr>
          <w:rFonts w:ascii="Times New Roman" w:hAnsi="Times New Roman" w:cs="Times New Roman"/>
          <w:sz w:val="24"/>
          <w:szCs w:val="24"/>
        </w:rPr>
      </w:pPr>
      <w:r>
        <w:rPr>
          <w:rFonts w:ascii="Times New Roman" w:hAnsi="Times New Roman" w:cs="Times New Roman"/>
          <w:sz w:val="24"/>
          <w:szCs w:val="24"/>
        </w:rPr>
        <w:t>Menurut Afan Gaffar</w:t>
      </w:r>
      <w:r>
        <w:rPr>
          <w:rStyle w:val="FootnoteReference"/>
          <w:rFonts w:ascii="Times New Roman" w:hAnsi="Times New Roman" w:cs="Times New Roman"/>
          <w:sz w:val="24"/>
          <w:szCs w:val="24"/>
        </w:rPr>
        <w:footnoteReference w:id="35"/>
      </w:r>
      <w:r>
        <w:rPr>
          <w:rFonts w:ascii="Times New Roman" w:hAnsi="Times New Roman" w:cs="Times New Roman"/>
          <w:sz w:val="24"/>
          <w:szCs w:val="24"/>
        </w:rPr>
        <w:t>, demokrasi</w:t>
      </w:r>
      <w:r w:rsidR="00E26666">
        <w:rPr>
          <w:rFonts w:ascii="Times New Roman" w:hAnsi="Times New Roman" w:cs="Times New Roman"/>
          <w:sz w:val="24"/>
          <w:szCs w:val="24"/>
        </w:rPr>
        <w:t xml:space="preserve"> </w:t>
      </w:r>
      <w:r>
        <w:rPr>
          <w:rFonts w:ascii="Times New Roman" w:hAnsi="Times New Roman" w:cs="Times New Roman"/>
          <w:sz w:val="24"/>
          <w:szCs w:val="24"/>
        </w:rPr>
        <w:t>dapat dilihat dari dua pemahaman, yaitu pemahaman secara normatif dan empirik. Secara</w:t>
      </w:r>
      <w:r w:rsidR="004D3127">
        <w:rPr>
          <w:rFonts w:ascii="Times New Roman" w:hAnsi="Times New Roman" w:cs="Times New Roman"/>
          <w:sz w:val="24"/>
          <w:szCs w:val="24"/>
        </w:rPr>
        <w:t xml:space="preserve"> normatif, demokrasi adalah ses</w:t>
      </w:r>
      <w:r w:rsidR="00DE7FCF">
        <w:rPr>
          <w:rFonts w:ascii="Times New Roman" w:hAnsi="Times New Roman" w:cs="Times New Roman"/>
          <w:sz w:val="24"/>
          <w:szCs w:val="24"/>
        </w:rPr>
        <w:t>uatu yang ida</w:t>
      </w:r>
      <w:r>
        <w:rPr>
          <w:rFonts w:ascii="Times New Roman" w:hAnsi="Times New Roman" w:cs="Times New Roman"/>
          <w:sz w:val="24"/>
          <w:szCs w:val="24"/>
        </w:rPr>
        <w:t>al, yang hendak dilakukan atau diselenggarakan oleh negara. Menurutnya, demokrasi normatif belum tentu dapat dilihat dalam konteks kehidupan politik sehari-hari dalam suatu negara. Maka perlu melihat demokrasi secara praktis. Dia mengutif beberapa pendapat, satu diantaranya adalah yang diungkapkan oleh Juan Linz dalam Greenstein and Polsby, HPS, Vol. 3, 1975, pp.182-183, yaitu;</w:t>
      </w:r>
    </w:p>
    <w:p w:rsidR="00543D8F" w:rsidRDefault="00543D8F" w:rsidP="00D45747">
      <w:pPr>
        <w:pStyle w:val="NoSpacing"/>
        <w:ind w:left="1854"/>
        <w:jc w:val="both"/>
        <w:rPr>
          <w:rFonts w:ascii="Times New Roman" w:hAnsi="Times New Roman" w:cs="Times New Roman"/>
          <w:sz w:val="24"/>
          <w:szCs w:val="24"/>
        </w:rPr>
      </w:pPr>
      <w:r>
        <w:rPr>
          <w:rFonts w:ascii="Times New Roman" w:hAnsi="Times New Roman" w:cs="Times New Roman"/>
          <w:sz w:val="24"/>
          <w:szCs w:val="24"/>
        </w:rPr>
        <w:t>“</w:t>
      </w:r>
      <w:r w:rsidRPr="00303191">
        <w:rPr>
          <w:rFonts w:ascii="Times New Roman" w:hAnsi="Times New Roman" w:cs="Times New Roman"/>
          <w:i/>
          <w:iCs/>
          <w:sz w:val="24"/>
          <w:szCs w:val="24"/>
        </w:rPr>
        <w:t>We shall call a political system democratic when it allows the free formulation of political preferences, through the use of basic fredoms of association, information, and communication, for the purpose of free competition between leaders to validate at regular intervals by non-violent means their claim to rule; a democratic system does this without exluding any effective political office from that competition or prohibiting any members of the political community from expressing their preference by norms re</w:t>
      </w:r>
      <w:r w:rsidRPr="00303191">
        <w:rPr>
          <w:rFonts w:asciiTheme="majorBidi" w:hAnsiTheme="majorBidi" w:cstheme="majorBidi"/>
          <w:i/>
          <w:iCs/>
          <w:sz w:val="20"/>
          <w:szCs w:val="20"/>
        </w:rPr>
        <w:t>quiring the use of force to enforce them</w:t>
      </w:r>
      <w:r>
        <w:rPr>
          <w:rFonts w:asciiTheme="majorBidi" w:hAnsiTheme="majorBidi" w:cstheme="majorBidi"/>
          <w:sz w:val="20"/>
          <w:szCs w:val="20"/>
        </w:rPr>
        <w:t>”.</w:t>
      </w:r>
    </w:p>
    <w:p w:rsidR="00394A66" w:rsidRDefault="00394A66" w:rsidP="00394A66">
      <w:pPr>
        <w:pStyle w:val="NoSpacing"/>
        <w:ind w:left="1134" w:firstLine="720"/>
        <w:jc w:val="both"/>
        <w:rPr>
          <w:rFonts w:ascii="Times New Roman" w:hAnsi="Times New Roman" w:cs="Times New Roman"/>
          <w:sz w:val="24"/>
          <w:szCs w:val="24"/>
        </w:rPr>
      </w:pPr>
    </w:p>
    <w:p w:rsidR="00261B04" w:rsidRDefault="001F447C" w:rsidP="00C459F2">
      <w:pPr>
        <w:pStyle w:val="NoSpacing"/>
        <w:spacing w:line="480" w:lineRule="auto"/>
        <w:ind w:left="1134"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00492626">
        <w:rPr>
          <w:rFonts w:ascii="Times New Roman" w:hAnsi="Times New Roman" w:cs="Times New Roman"/>
          <w:sz w:val="24"/>
          <w:szCs w:val="24"/>
        </w:rPr>
        <w:t xml:space="preserve">pendapat </w:t>
      </w:r>
      <w:r w:rsidR="00340952" w:rsidRPr="00976080">
        <w:rPr>
          <w:rFonts w:asciiTheme="majorBidi" w:hAnsiTheme="majorBidi" w:cstheme="majorBidi"/>
          <w:sz w:val="24"/>
          <w:szCs w:val="24"/>
        </w:rPr>
        <w:t>Revitch dan Abigail Thernstrom</w:t>
      </w:r>
      <w:r w:rsidR="00340952">
        <w:t>,</w:t>
      </w:r>
      <w:r w:rsidR="004B3944">
        <w:rPr>
          <w:rStyle w:val="FootnoteReference"/>
          <w:rFonts w:ascii="Times New Roman" w:hAnsi="Times New Roman" w:cs="Times New Roman"/>
          <w:sz w:val="24"/>
          <w:szCs w:val="24"/>
        </w:rPr>
        <w:footnoteReference w:id="36"/>
      </w:r>
      <w:r w:rsidR="00E256DC">
        <w:t xml:space="preserve"> </w:t>
      </w:r>
      <w:r w:rsidR="00C31040" w:rsidRPr="00A01F0F">
        <w:rPr>
          <w:rFonts w:asciiTheme="majorBidi" w:hAnsiTheme="majorBidi" w:cstheme="majorBidi"/>
          <w:sz w:val="24"/>
          <w:szCs w:val="24"/>
        </w:rPr>
        <w:t xml:space="preserve">bahwa </w:t>
      </w:r>
      <w:r w:rsidR="00340952">
        <w:t>l</w:t>
      </w:r>
      <w:r w:rsidR="004918BE">
        <w:rPr>
          <w:rFonts w:ascii="Times New Roman" w:hAnsi="Times New Roman" w:cs="Times New Roman"/>
          <w:sz w:val="24"/>
          <w:szCs w:val="24"/>
        </w:rPr>
        <w:t>andasan negara d</w:t>
      </w:r>
      <w:r w:rsidR="00701A89">
        <w:rPr>
          <w:rFonts w:ascii="Times New Roman" w:hAnsi="Times New Roman" w:cs="Times New Roman"/>
          <w:sz w:val="24"/>
          <w:szCs w:val="24"/>
        </w:rPr>
        <w:t xml:space="preserve">emokrasi adalah </w:t>
      </w:r>
      <w:r w:rsidR="001E317C">
        <w:rPr>
          <w:rFonts w:ascii="Times New Roman" w:hAnsi="Times New Roman" w:cs="Times New Roman"/>
          <w:sz w:val="24"/>
          <w:szCs w:val="24"/>
        </w:rPr>
        <w:t xml:space="preserve">kebebasan. Kebebasan </w:t>
      </w:r>
      <w:r w:rsidR="00B501F4">
        <w:rPr>
          <w:rFonts w:ascii="Times New Roman" w:hAnsi="Times New Roman" w:cs="Times New Roman"/>
          <w:sz w:val="24"/>
          <w:szCs w:val="24"/>
        </w:rPr>
        <w:t xml:space="preserve">dalam negara demokrasi adalah </w:t>
      </w:r>
      <w:r w:rsidR="001E317C">
        <w:rPr>
          <w:rFonts w:ascii="Times New Roman" w:hAnsi="Times New Roman" w:cs="Times New Roman"/>
          <w:sz w:val="24"/>
          <w:szCs w:val="24"/>
        </w:rPr>
        <w:t>dengan prinsip setiap orang secara bergantian wajib</w:t>
      </w:r>
      <w:r w:rsidR="00B501F4">
        <w:rPr>
          <w:rFonts w:ascii="Times New Roman" w:hAnsi="Times New Roman" w:cs="Times New Roman"/>
          <w:sz w:val="24"/>
          <w:szCs w:val="24"/>
        </w:rPr>
        <w:t xml:space="preserve"> memerintah dan diperintah.</w:t>
      </w:r>
      <w:r w:rsidR="001530C4">
        <w:rPr>
          <w:rFonts w:ascii="Times New Roman" w:hAnsi="Times New Roman" w:cs="Times New Roman"/>
          <w:sz w:val="24"/>
          <w:szCs w:val="24"/>
        </w:rPr>
        <w:t xml:space="preserve"> </w:t>
      </w:r>
      <w:r w:rsidR="004A5BDC">
        <w:rPr>
          <w:rFonts w:ascii="Times New Roman" w:hAnsi="Times New Roman" w:cs="Times New Roman"/>
          <w:sz w:val="24"/>
          <w:szCs w:val="24"/>
        </w:rPr>
        <w:t>Prinsip lain demokrasi adalah seseorang boleh hidup sesuka dia.</w:t>
      </w:r>
      <w:r w:rsidR="00174214">
        <w:rPr>
          <w:rFonts w:ascii="Times New Roman" w:hAnsi="Times New Roman" w:cs="Times New Roman"/>
          <w:sz w:val="24"/>
          <w:szCs w:val="24"/>
        </w:rPr>
        <w:t xml:space="preserve"> </w:t>
      </w:r>
      <w:r w:rsidR="00830657">
        <w:rPr>
          <w:rFonts w:ascii="Times New Roman" w:hAnsi="Times New Roman" w:cs="Times New Roman"/>
          <w:sz w:val="24"/>
          <w:szCs w:val="24"/>
        </w:rPr>
        <w:t xml:space="preserve">Dari prinsip-prinsip itu, </w:t>
      </w:r>
      <w:r w:rsidR="00830657">
        <w:rPr>
          <w:rFonts w:ascii="Times New Roman" w:hAnsi="Times New Roman" w:cs="Times New Roman"/>
          <w:sz w:val="24"/>
          <w:szCs w:val="24"/>
        </w:rPr>
        <w:lastRenderedPageBreak/>
        <w:t xml:space="preserve">munculah yang disebut dengan ciri demokrasi yaitu pemelihan para pejabat oleh semua orang, bahwa semuanya harus berkuasa atas masing-masing, dan masing-masing pada giliranya berkuasa atas semua, </w:t>
      </w:r>
      <w:r w:rsidR="00212A7C">
        <w:rPr>
          <w:rFonts w:ascii="Times New Roman" w:hAnsi="Times New Roman" w:cs="Times New Roman"/>
          <w:sz w:val="24"/>
          <w:szCs w:val="24"/>
        </w:rPr>
        <w:t xml:space="preserve">termasuk </w:t>
      </w:r>
      <w:r w:rsidR="008B00DE">
        <w:rPr>
          <w:rFonts w:ascii="Times New Roman" w:hAnsi="Times New Roman" w:cs="Times New Roman"/>
          <w:sz w:val="24"/>
          <w:szCs w:val="24"/>
        </w:rPr>
        <w:t>tidak boleh rangkap jabatan dengan pengecualian</w:t>
      </w:r>
      <w:r w:rsidR="00830657">
        <w:rPr>
          <w:rFonts w:ascii="Times New Roman" w:hAnsi="Times New Roman" w:cs="Times New Roman"/>
          <w:sz w:val="24"/>
          <w:szCs w:val="24"/>
        </w:rPr>
        <w:t>.</w:t>
      </w:r>
      <w:r w:rsidR="0070459C">
        <w:rPr>
          <w:rFonts w:ascii="Times New Roman" w:hAnsi="Times New Roman" w:cs="Times New Roman"/>
          <w:sz w:val="24"/>
          <w:szCs w:val="24"/>
        </w:rPr>
        <w:t xml:space="preserve"> </w:t>
      </w:r>
    </w:p>
    <w:p w:rsidR="00103607" w:rsidRDefault="00261B04" w:rsidP="00C459F2">
      <w:pPr>
        <w:pStyle w:val="NoSpacing"/>
        <w:spacing w:line="480" w:lineRule="auto"/>
        <w:ind w:left="1134" w:firstLine="720"/>
        <w:jc w:val="both"/>
        <w:rPr>
          <w:rFonts w:ascii="Times New Roman" w:hAnsi="Times New Roman" w:cs="Times New Roman"/>
          <w:sz w:val="24"/>
          <w:szCs w:val="24"/>
        </w:rPr>
      </w:pPr>
      <w:r>
        <w:rPr>
          <w:rFonts w:ascii="Times New Roman" w:hAnsi="Times New Roman" w:cs="Times New Roman"/>
          <w:sz w:val="24"/>
          <w:szCs w:val="24"/>
        </w:rPr>
        <w:t>D</w:t>
      </w:r>
      <w:r w:rsidR="00CC1FB3">
        <w:rPr>
          <w:rFonts w:ascii="Times New Roman" w:hAnsi="Times New Roman" w:cs="Times New Roman"/>
          <w:sz w:val="24"/>
          <w:szCs w:val="24"/>
        </w:rPr>
        <w:t>alam negara demokrasi para pejabatan itu ha</w:t>
      </w:r>
      <w:r w:rsidR="00CC34D9">
        <w:rPr>
          <w:rFonts w:ascii="Times New Roman" w:hAnsi="Times New Roman" w:cs="Times New Roman"/>
          <w:sz w:val="24"/>
          <w:szCs w:val="24"/>
        </w:rPr>
        <w:t>rus dibayar untuk jasa-jasanya</w:t>
      </w:r>
      <w:r w:rsidR="00263ACD">
        <w:rPr>
          <w:rFonts w:ascii="Times New Roman" w:hAnsi="Times New Roman" w:cs="Times New Roman"/>
          <w:sz w:val="24"/>
          <w:szCs w:val="24"/>
        </w:rPr>
        <w:t>,</w:t>
      </w:r>
      <w:r w:rsidR="00CC1FB3">
        <w:rPr>
          <w:rFonts w:ascii="Times New Roman" w:hAnsi="Times New Roman" w:cs="Times New Roman"/>
          <w:sz w:val="24"/>
          <w:szCs w:val="24"/>
        </w:rPr>
        <w:t xml:space="preserve"> tidak ada pemerintahan yang berlangsung selamanya dan lain sebagainya.</w:t>
      </w:r>
      <w:r w:rsidR="008A01E2">
        <w:rPr>
          <w:rFonts w:ascii="Times New Roman" w:hAnsi="Times New Roman" w:cs="Times New Roman"/>
          <w:sz w:val="24"/>
          <w:szCs w:val="24"/>
        </w:rPr>
        <w:t xml:space="preserve"> </w:t>
      </w:r>
      <w:r w:rsidR="002C0DB0">
        <w:rPr>
          <w:rFonts w:ascii="Times New Roman" w:hAnsi="Times New Roman" w:cs="Times New Roman"/>
          <w:sz w:val="24"/>
          <w:szCs w:val="24"/>
        </w:rPr>
        <w:t>Oleh karena itu,</w:t>
      </w:r>
      <w:r w:rsidR="006A1C05">
        <w:rPr>
          <w:rFonts w:ascii="Times New Roman" w:hAnsi="Times New Roman" w:cs="Times New Roman"/>
          <w:sz w:val="24"/>
          <w:szCs w:val="24"/>
        </w:rPr>
        <w:t xml:space="preserve"> demokrasi harus dibawah kekuasaan undang-undang yang berlaku</w:t>
      </w:r>
      <w:r w:rsidR="00FD3C3A">
        <w:rPr>
          <w:rFonts w:ascii="Times New Roman" w:hAnsi="Times New Roman" w:cs="Times New Roman"/>
          <w:sz w:val="24"/>
          <w:szCs w:val="24"/>
        </w:rPr>
        <w:t xml:space="preserve"> di suatu negara</w:t>
      </w:r>
      <w:r w:rsidR="006A1C05">
        <w:rPr>
          <w:rFonts w:ascii="Times New Roman" w:hAnsi="Times New Roman" w:cs="Times New Roman"/>
          <w:sz w:val="24"/>
          <w:szCs w:val="24"/>
        </w:rPr>
        <w:t>, sehingga segala bentuk kegiatan didalam negara dem</w:t>
      </w:r>
      <w:r w:rsidR="002D1351">
        <w:rPr>
          <w:rFonts w:ascii="Times New Roman" w:hAnsi="Times New Roman" w:cs="Times New Roman"/>
          <w:sz w:val="24"/>
          <w:szCs w:val="24"/>
        </w:rPr>
        <w:t>o</w:t>
      </w:r>
      <w:r w:rsidR="006A1C05">
        <w:rPr>
          <w:rFonts w:ascii="Times New Roman" w:hAnsi="Times New Roman" w:cs="Times New Roman"/>
          <w:sz w:val="24"/>
          <w:szCs w:val="24"/>
        </w:rPr>
        <w:t>krasi dapat dikendalikan.</w:t>
      </w:r>
      <w:r w:rsidR="00103607">
        <w:rPr>
          <w:rFonts w:ascii="Times New Roman" w:hAnsi="Times New Roman" w:cs="Times New Roman"/>
          <w:sz w:val="24"/>
          <w:szCs w:val="24"/>
        </w:rPr>
        <w:t xml:space="preserve"> </w:t>
      </w:r>
      <w:r w:rsidR="00C459F2">
        <w:rPr>
          <w:rFonts w:ascii="Times New Roman" w:hAnsi="Times New Roman" w:cs="Times New Roman"/>
          <w:sz w:val="24"/>
          <w:szCs w:val="24"/>
        </w:rPr>
        <w:t xml:space="preserve">Karena </w:t>
      </w:r>
      <w:r w:rsidR="00991CD3">
        <w:rPr>
          <w:rFonts w:ascii="Times New Roman" w:hAnsi="Times New Roman" w:cs="Times New Roman"/>
          <w:sz w:val="24"/>
          <w:szCs w:val="24"/>
        </w:rPr>
        <w:t>d</w:t>
      </w:r>
      <w:r w:rsidR="005669FD">
        <w:rPr>
          <w:rFonts w:ascii="Times New Roman" w:hAnsi="Times New Roman" w:cs="Times New Roman"/>
          <w:sz w:val="24"/>
          <w:szCs w:val="24"/>
        </w:rPr>
        <w:t xml:space="preserve">emokrasi itu </w:t>
      </w:r>
      <w:r w:rsidR="00991CD3">
        <w:rPr>
          <w:rFonts w:ascii="Times New Roman" w:hAnsi="Times New Roman" w:cs="Times New Roman"/>
          <w:sz w:val="24"/>
          <w:szCs w:val="24"/>
        </w:rPr>
        <w:t>ad</w:t>
      </w:r>
      <w:r w:rsidR="00E3542A">
        <w:rPr>
          <w:rFonts w:ascii="Times New Roman" w:hAnsi="Times New Roman" w:cs="Times New Roman"/>
          <w:sz w:val="24"/>
          <w:szCs w:val="24"/>
        </w:rPr>
        <w:t>a</w:t>
      </w:r>
      <w:r w:rsidR="00991CD3">
        <w:rPr>
          <w:rFonts w:ascii="Times New Roman" w:hAnsi="Times New Roman" w:cs="Times New Roman"/>
          <w:sz w:val="24"/>
          <w:szCs w:val="24"/>
        </w:rPr>
        <w:t>lah</w:t>
      </w:r>
      <w:r w:rsidR="00E3542A">
        <w:rPr>
          <w:rFonts w:ascii="Times New Roman" w:hAnsi="Times New Roman" w:cs="Times New Roman"/>
          <w:sz w:val="24"/>
          <w:szCs w:val="24"/>
        </w:rPr>
        <w:t xml:space="preserve"> </w:t>
      </w:r>
      <w:r w:rsidR="005669FD">
        <w:rPr>
          <w:rFonts w:ascii="Times New Roman" w:hAnsi="Times New Roman" w:cs="Times New Roman"/>
          <w:sz w:val="24"/>
          <w:szCs w:val="24"/>
        </w:rPr>
        <w:t>akuntabilitas</w:t>
      </w:r>
      <w:r w:rsidR="00E3542A">
        <w:rPr>
          <w:rFonts w:ascii="Times New Roman" w:hAnsi="Times New Roman" w:cs="Times New Roman"/>
          <w:sz w:val="24"/>
          <w:szCs w:val="24"/>
        </w:rPr>
        <w:t>, rotasi kekuasaan, rekrutmen politik yang terbuka, dan menikmati hak-hak dasar.</w:t>
      </w:r>
      <w:r w:rsidR="000C1D95">
        <w:rPr>
          <w:rFonts w:ascii="Times New Roman" w:hAnsi="Times New Roman" w:cs="Times New Roman"/>
          <w:sz w:val="24"/>
          <w:szCs w:val="24"/>
        </w:rPr>
        <w:t xml:space="preserve"> </w:t>
      </w:r>
    </w:p>
    <w:p w:rsidR="00BE349F" w:rsidRDefault="004E5AD4" w:rsidP="005539D5">
      <w:pPr>
        <w:pStyle w:val="NoSpacing"/>
        <w:spacing w:line="480" w:lineRule="auto"/>
        <w:ind w:left="1134" w:firstLine="720"/>
        <w:jc w:val="both"/>
        <w:rPr>
          <w:rFonts w:ascii="Times New Roman" w:hAnsi="Times New Roman" w:cs="Times New Roman"/>
          <w:sz w:val="24"/>
          <w:szCs w:val="24"/>
        </w:rPr>
      </w:pPr>
      <w:r>
        <w:rPr>
          <w:rFonts w:ascii="Times New Roman" w:hAnsi="Times New Roman" w:cs="Times New Roman"/>
          <w:sz w:val="24"/>
          <w:szCs w:val="24"/>
        </w:rPr>
        <w:t>Dalam pelaksanaannya, d</w:t>
      </w:r>
      <w:r w:rsidR="00BE349F">
        <w:rPr>
          <w:rFonts w:ascii="Times New Roman" w:hAnsi="Times New Roman" w:cs="Times New Roman"/>
          <w:sz w:val="24"/>
          <w:szCs w:val="24"/>
        </w:rPr>
        <w:t>emokrasi adalah kata yang mudah diucapkan akan tetapi sulit dilaksanakan. Hal ini dibuktikan oleh banyak faktor, termasuk bagi penulis sendiri sebagai pelaku yang pernah menjadi bagian dalam politik demokrasi di Indonesia. Bahwa penulis pernah menjadi Calon Le</w:t>
      </w:r>
      <w:r w:rsidR="00E47380">
        <w:rPr>
          <w:rFonts w:ascii="Times New Roman" w:hAnsi="Times New Roman" w:cs="Times New Roman"/>
          <w:sz w:val="24"/>
          <w:szCs w:val="24"/>
        </w:rPr>
        <w:t>ge</w:t>
      </w:r>
      <w:r w:rsidR="00BE349F">
        <w:rPr>
          <w:rFonts w:ascii="Times New Roman" w:hAnsi="Times New Roman" w:cs="Times New Roman"/>
          <w:sz w:val="24"/>
          <w:szCs w:val="24"/>
        </w:rPr>
        <w:t>slatif (Caleg) pada tahun 2014 untuk pemeilihan Dewan Perwakilan Rakyat Daerah Kabupaten Kampar Provinsi Riau dari Daerah Pemilihan (Dapil) II yang terdiri dari Kecamatan Siak Hulu dan Kecamatan Perhentian Raja. Dalam kenyataan yang penulis hadapi pada saat itu adalah ongkos politik yang mahal</w:t>
      </w:r>
      <w:r w:rsidR="004304F8">
        <w:rPr>
          <w:rFonts w:ascii="Times New Roman" w:hAnsi="Times New Roman" w:cs="Times New Roman"/>
          <w:sz w:val="24"/>
          <w:szCs w:val="24"/>
        </w:rPr>
        <w:t xml:space="preserve"> walaupun relatif bagi setiap orang</w:t>
      </w:r>
      <w:r w:rsidR="00BE349F">
        <w:rPr>
          <w:rFonts w:ascii="Times New Roman" w:hAnsi="Times New Roman" w:cs="Times New Roman"/>
          <w:sz w:val="24"/>
          <w:szCs w:val="24"/>
        </w:rPr>
        <w:t>. Ja</w:t>
      </w:r>
      <w:r w:rsidR="005539D5">
        <w:rPr>
          <w:rFonts w:ascii="Times New Roman" w:hAnsi="Times New Roman" w:cs="Times New Roman"/>
          <w:sz w:val="24"/>
          <w:szCs w:val="24"/>
        </w:rPr>
        <w:t>di, demokrasi yang berjalan dengan</w:t>
      </w:r>
      <w:r w:rsidR="00BE349F">
        <w:rPr>
          <w:rFonts w:ascii="Times New Roman" w:hAnsi="Times New Roman" w:cs="Times New Roman"/>
          <w:sz w:val="24"/>
          <w:szCs w:val="24"/>
        </w:rPr>
        <w:t xml:space="preserve"> meletakkan kedaulatan di tangan rakyat </w:t>
      </w:r>
      <w:r w:rsidR="005539D5">
        <w:rPr>
          <w:rFonts w:ascii="Times New Roman" w:hAnsi="Times New Roman" w:cs="Times New Roman"/>
          <w:sz w:val="24"/>
          <w:szCs w:val="24"/>
        </w:rPr>
        <w:t>seperti</w:t>
      </w:r>
      <w:r w:rsidR="00BE349F">
        <w:rPr>
          <w:rFonts w:ascii="Times New Roman" w:hAnsi="Times New Roman" w:cs="Times New Roman"/>
          <w:sz w:val="24"/>
          <w:szCs w:val="24"/>
        </w:rPr>
        <w:t xml:space="preserve"> </w:t>
      </w:r>
      <w:r w:rsidR="005539D5">
        <w:rPr>
          <w:rFonts w:ascii="Times New Roman" w:hAnsi="Times New Roman" w:cs="Times New Roman"/>
          <w:sz w:val="24"/>
          <w:szCs w:val="24"/>
        </w:rPr>
        <w:t xml:space="preserve">proses </w:t>
      </w:r>
      <w:r w:rsidR="00BE349F">
        <w:rPr>
          <w:rFonts w:ascii="Times New Roman" w:hAnsi="Times New Roman" w:cs="Times New Roman"/>
          <w:sz w:val="24"/>
          <w:szCs w:val="24"/>
        </w:rPr>
        <w:lastRenderedPageBreak/>
        <w:t xml:space="preserve">dari rakyat, oleh rakyat dan untuk rakyat bukan sesuatu yang gampang untuk dilaksanakan. </w:t>
      </w:r>
    </w:p>
    <w:p w:rsidR="00BE349F" w:rsidRDefault="00BE349F" w:rsidP="002C0DB0">
      <w:pPr>
        <w:pStyle w:val="NoSpacing"/>
        <w:spacing w:line="480" w:lineRule="auto"/>
        <w:ind w:left="1134" w:firstLine="720"/>
        <w:jc w:val="both"/>
        <w:rPr>
          <w:rFonts w:ascii="Times New Roman" w:hAnsi="Times New Roman" w:cs="Times New Roman"/>
          <w:sz w:val="24"/>
          <w:szCs w:val="24"/>
        </w:rPr>
      </w:pPr>
      <w:r>
        <w:rPr>
          <w:rFonts w:ascii="Times New Roman" w:hAnsi="Times New Roman" w:cs="Times New Roman"/>
          <w:sz w:val="24"/>
          <w:szCs w:val="24"/>
        </w:rPr>
        <w:t>Di Indonesia demokrasi bukan hanya sekedar suatu istilah dalam dunia akademik yang dipelajari oleh para mahasiswa, namun demokrasi adalah suatu pilihan yang ditegakkan dalam politik bernegara. Maka dari itu, demokrasi tetap selalu menjadi populer di masyarakat terlebih lagi di Indonesia sebagai negara yang selalu disebukkan oleh “pesta” demokrasi yang hampir setiap tahun melaksanakan PILKADA serentak seperti pada tahun 2017 dan 2018, dan melaksanakan PEMILU serentark pada tahun 2019 yaitu PILPRES dan PILEG.</w:t>
      </w:r>
    </w:p>
    <w:p w:rsidR="006E3F1F" w:rsidRDefault="00C64406" w:rsidP="00103607">
      <w:pPr>
        <w:pStyle w:val="NoSpacing"/>
        <w:spacing w:line="480" w:lineRule="auto"/>
        <w:ind w:left="1134" w:firstLine="720"/>
        <w:jc w:val="both"/>
        <w:rPr>
          <w:rFonts w:ascii="Times New Roman" w:hAnsi="Times New Roman" w:cs="Times New Roman"/>
          <w:sz w:val="24"/>
          <w:szCs w:val="24"/>
        </w:rPr>
      </w:pPr>
      <w:r>
        <w:rPr>
          <w:rFonts w:ascii="Times New Roman" w:hAnsi="Times New Roman" w:cs="Times New Roman"/>
          <w:sz w:val="24"/>
          <w:szCs w:val="24"/>
        </w:rPr>
        <w:t>Sejarah demokrasi di Indonesia</w:t>
      </w:r>
      <w:r w:rsidR="0039062C">
        <w:rPr>
          <w:rFonts w:ascii="Times New Roman" w:hAnsi="Times New Roman" w:cs="Times New Roman"/>
          <w:sz w:val="24"/>
          <w:szCs w:val="24"/>
        </w:rPr>
        <w:t xml:space="preserve"> sudah mengalami beberapa periodesasi yaitu demokrasi pemerintahan masa revolusi kemerdekaan, demokrasi parlementer</w:t>
      </w:r>
      <w:r w:rsidR="00D039F6">
        <w:rPr>
          <w:rFonts w:ascii="Times New Roman" w:hAnsi="Times New Roman" w:cs="Times New Roman"/>
          <w:sz w:val="24"/>
          <w:szCs w:val="24"/>
        </w:rPr>
        <w:t xml:space="preserve"> (</w:t>
      </w:r>
      <w:r w:rsidR="00D039F6">
        <w:rPr>
          <w:rFonts w:ascii="Times New Roman" w:hAnsi="Times New Roman" w:cs="Times New Roman"/>
          <w:i/>
          <w:iCs/>
          <w:sz w:val="24"/>
          <w:szCs w:val="24"/>
        </w:rPr>
        <w:t>representative democracy</w:t>
      </w:r>
      <w:r w:rsidR="00D039F6">
        <w:rPr>
          <w:rFonts w:ascii="Times New Roman" w:hAnsi="Times New Roman" w:cs="Times New Roman"/>
          <w:sz w:val="24"/>
          <w:szCs w:val="24"/>
        </w:rPr>
        <w:t>)</w:t>
      </w:r>
      <w:r w:rsidR="0039062C">
        <w:rPr>
          <w:rFonts w:ascii="Times New Roman" w:hAnsi="Times New Roman" w:cs="Times New Roman"/>
          <w:sz w:val="24"/>
          <w:szCs w:val="24"/>
        </w:rPr>
        <w:t>, demokrasi terpimpin</w:t>
      </w:r>
      <w:r w:rsidR="00D039F6">
        <w:rPr>
          <w:rFonts w:ascii="Times New Roman" w:hAnsi="Times New Roman" w:cs="Times New Roman"/>
          <w:sz w:val="24"/>
          <w:szCs w:val="24"/>
        </w:rPr>
        <w:t xml:space="preserve"> (</w:t>
      </w:r>
      <w:r w:rsidR="00D039F6">
        <w:rPr>
          <w:rFonts w:ascii="Times New Roman" w:hAnsi="Times New Roman" w:cs="Times New Roman"/>
          <w:i/>
          <w:iCs/>
          <w:sz w:val="24"/>
          <w:szCs w:val="24"/>
        </w:rPr>
        <w:t>guided democracy</w:t>
      </w:r>
      <w:r w:rsidR="00D039F6">
        <w:rPr>
          <w:rFonts w:ascii="Times New Roman" w:hAnsi="Times New Roman" w:cs="Times New Roman"/>
          <w:sz w:val="24"/>
          <w:szCs w:val="24"/>
        </w:rPr>
        <w:t>)</w:t>
      </w:r>
      <w:r w:rsidR="0039062C">
        <w:rPr>
          <w:rFonts w:ascii="Times New Roman" w:hAnsi="Times New Roman" w:cs="Times New Roman"/>
          <w:sz w:val="24"/>
          <w:szCs w:val="24"/>
        </w:rPr>
        <w:t>, demokrasi orde baru</w:t>
      </w:r>
      <w:r w:rsidR="00D039F6">
        <w:rPr>
          <w:rFonts w:ascii="Times New Roman" w:hAnsi="Times New Roman" w:cs="Times New Roman"/>
          <w:sz w:val="24"/>
          <w:szCs w:val="24"/>
        </w:rPr>
        <w:t xml:space="preserve"> (</w:t>
      </w:r>
      <w:r w:rsidR="00D039F6">
        <w:rPr>
          <w:rFonts w:ascii="Times New Roman" w:hAnsi="Times New Roman" w:cs="Times New Roman"/>
          <w:i/>
          <w:iCs/>
          <w:sz w:val="24"/>
          <w:szCs w:val="24"/>
        </w:rPr>
        <w:t>pancasila democracy</w:t>
      </w:r>
      <w:r w:rsidR="00D039F6">
        <w:rPr>
          <w:rFonts w:ascii="Times New Roman" w:hAnsi="Times New Roman" w:cs="Times New Roman"/>
          <w:sz w:val="24"/>
          <w:szCs w:val="24"/>
        </w:rPr>
        <w:t>)</w:t>
      </w:r>
      <w:r w:rsidR="0039062C">
        <w:rPr>
          <w:rFonts w:ascii="Times New Roman" w:hAnsi="Times New Roman" w:cs="Times New Roman"/>
          <w:sz w:val="24"/>
          <w:szCs w:val="24"/>
        </w:rPr>
        <w:t>,</w:t>
      </w:r>
      <w:r w:rsidR="00C27EBA">
        <w:rPr>
          <w:rStyle w:val="FootnoteReference"/>
          <w:rFonts w:ascii="Times New Roman" w:hAnsi="Times New Roman" w:cs="Times New Roman"/>
          <w:sz w:val="24"/>
          <w:szCs w:val="24"/>
        </w:rPr>
        <w:footnoteReference w:id="37"/>
      </w:r>
      <w:r w:rsidR="0039062C">
        <w:rPr>
          <w:rFonts w:ascii="Times New Roman" w:hAnsi="Times New Roman" w:cs="Times New Roman"/>
          <w:sz w:val="24"/>
          <w:szCs w:val="24"/>
        </w:rPr>
        <w:t xml:space="preserve"> dan sekarang demokrasi reformasi</w:t>
      </w:r>
      <w:r w:rsidR="00D039F6">
        <w:rPr>
          <w:rFonts w:ascii="Times New Roman" w:hAnsi="Times New Roman" w:cs="Times New Roman"/>
          <w:sz w:val="24"/>
          <w:szCs w:val="24"/>
        </w:rPr>
        <w:t xml:space="preserve"> (</w:t>
      </w:r>
      <w:r w:rsidR="006B24FF">
        <w:rPr>
          <w:rFonts w:ascii="Times New Roman" w:hAnsi="Times New Roman" w:cs="Times New Roman"/>
          <w:i/>
          <w:iCs/>
          <w:sz w:val="24"/>
          <w:szCs w:val="24"/>
        </w:rPr>
        <w:t>reform</w:t>
      </w:r>
      <w:r w:rsidR="00D039F6" w:rsidRPr="00D039F6">
        <w:rPr>
          <w:rFonts w:ascii="Times New Roman" w:hAnsi="Times New Roman" w:cs="Times New Roman"/>
          <w:i/>
          <w:iCs/>
          <w:sz w:val="24"/>
          <w:szCs w:val="24"/>
        </w:rPr>
        <w:t>ation</w:t>
      </w:r>
      <w:r w:rsidR="006B24FF">
        <w:rPr>
          <w:rFonts w:ascii="Times New Roman" w:hAnsi="Times New Roman" w:cs="Times New Roman"/>
          <w:i/>
          <w:iCs/>
          <w:sz w:val="24"/>
          <w:szCs w:val="24"/>
        </w:rPr>
        <w:t xml:space="preserve"> </w:t>
      </w:r>
      <w:r w:rsidR="00D039F6" w:rsidRPr="00D039F6">
        <w:rPr>
          <w:rFonts w:ascii="Times New Roman" w:hAnsi="Times New Roman" w:cs="Times New Roman"/>
          <w:i/>
          <w:iCs/>
          <w:sz w:val="24"/>
          <w:szCs w:val="24"/>
        </w:rPr>
        <w:t>democracy</w:t>
      </w:r>
      <w:r w:rsidR="00D039F6">
        <w:rPr>
          <w:rFonts w:ascii="Times New Roman" w:hAnsi="Times New Roman" w:cs="Times New Roman"/>
          <w:sz w:val="24"/>
          <w:szCs w:val="24"/>
        </w:rPr>
        <w:t>)</w:t>
      </w:r>
      <w:r w:rsidR="0039062C">
        <w:rPr>
          <w:rFonts w:ascii="Times New Roman" w:hAnsi="Times New Roman" w:cs="Times New Roman"/>
          <w:sz w:val="24"/>
          <w:szCs w:val="24"/>
        </w:rPr>
        <w:t>.</w:t>
      </w:r>
    </w:p>
    <w:p w:rsidR="00DE7643" w:rsidRDefault="000738C1" w:rsidP="005127FE">
      <w:pPr>
        <w:pStyle w:val="NoSpacing"/>
        <w:spacing w:line="480" w:lineRule="auto"/>
        <w:ind w:left="1134" w:firstLine="720"/>
        <w:jc w:val="both"/>
        <w:rPr>
          <w:rFonts w:ascii="Times New Roman" w:hAnsi="Times New Roman" w:cs="Times New Roman"/>
          <w:sz w:val="24"/>
          <w:szCs w:val="24"/>
        </w:rPr>
      </w:pPr>
      <w:r>
        <w:rPr>
          <w:rFonts w:ascii="Times New Roman" w:hAnsi="Times New Roman" w:cs="Times New Roman"/>
          <w:sz w:val="24"/>
          <w:szCs w:val="24"/>
        </w:rPr>
        <w:t>D</w:t>
      </w:r>
      <w:r w:rsidR="00F274C1">
        <w:rPr>
          <w:rFonts w:ascii="Times New Roman" w:hAnsi="Times New Roman" w:cs="Times New Roman"/>
          <w:sz w:val="24"/>
          <w:szCs w:val="24"/>
        </w:rPr>
        <w:t xml:space="preserve">emokrasi </w:t>
      </w:r>
      <w:r w:rsidR="00074242">
        <w:rPr>
          <w:rFonts w:ascii="Times New Roman" w:hAnsi="Times New Roman" w:cs="Times New Roman"/>
          <w:sz w:val="24"/>
          <w:szCs w:val="24"/>
        </w:rPr>
        <w:t>menjadi</w:t>
      </w:r>
      <w:r w:rsidR="00F274C1">
        <w:rPr>
          <w:rFonts w:ascii="Times New Roman" w:hAnsi="Times New Roman" w:cs="Times New Roman"/>
          <w:sz w:val="24"/>
          <w:szCs w:val="24"/>
        </w:rPr>
        <w:t xml:space="preserve"> sistem politik yang terbaik sebagai pilihan</w:t>
      </w:r>
      <w:r w:rsidR="00074242">
        <w:rPr>
          <w:rFonts w:ascii="Times New Roman" w:hAnsi="Times New Roman" w:cs="Times New Roman"/>
          <w:sz w:val="24"/>
          <w:szCs w:val="24"/>
        </w:rPr>
        <w:t xml:space="preserve"> setidaknya sampai saat ini</w:t>
      </w:r>
      <w:r w:rsidR="00F274C1">
        <w:rPr>
          <w:rFonts w:ascii="Times New Roman" w:hAnsi="Times New Roman" w:cs="Times New Roman"/>
          <w:sz w:val="24"/>
          <w:szCs w:val="24"/>
        </w:rPr>
        <w:t xml:space="preserve">. </w:t>
      </w:r>
      <w:r w:rsidR="00A03CBB">
        <w:rPr>
          <w:rFonts w:ascii="Times New Roman" w:hAnsi="Times New Roman" w:cs="Times New Roman"/>
          <w:sz w:val="24"/>
          <w:szCs w:val="24"/>
        </w:rPr>
        <w:t>Sejak berdirinya Negara Kesatuan Republik Indonesia atau dikenal dengan NKRI</w:t>
      </w:r>
      <w:r w:rsidR="00960FC1">
        <w:rPr>
          <w:rFonts w:ascii="Times New Roman" w:hAnsi="Times New Roman" w:cs="Times New Roman"/>
          <w:sz w:val="24"/>
          <w:szCs w:val="24"/>
        </w:rPr>
        <w:t>,</w:t>
      </w:r>
      <w:r w:rsidR="00A03CBB">
        <w:rPr>
          <w:rFonts w:ascii="Times New Roman" w:hAnsi="Times New Roman" w:cs="Times New Roman"/>
          <w:sz w:val="24"/>
          <w:szCs w:val="24"/>
        </w:rPr>
        <w:t xml:space="preserve"> sistem politik </w:t>
      </w:r>
      <w:r w:rsidR="006940E0">
        <w:rPr>
          <w:rFonts w:ascii="Times New Roman" w:hAnsi="Times New Roman" w:cs="Times New Roman"/>
          <w:sz w:val="24"/>
          <w:szCs w:val="24"/>
        </w:rPr>
        <w:t>yang disepakati</w:t>
      </w:r>
      <w:r w:rsidR="00D71CCE">
        <w:rPr>
          <w:rFonts w:ascii="Times New Roman" w:hAnsi="Times New Roman" w:cs="Times New Roman"/>
          <w:sz w:val="24"/>
          <w:szCs w:val="24"/>
        </w:rPr>
        <w:t xml:space="preserve"> adalah </w:t>
      </w:r>
      <w:r w:rsidR="006E0BC0">
        <w:rPr>
          <w:rFonts w:ascii="Times New Roman" w:hAnsi="Times New Roman" w:cs="Times New Roman"/>
          <w:sz w:val="24"/>
          <w:szCs w:val="24"/>
        </w:rPr>
        <w:t xml:space="preserve">politik </w:t>
      </w:r>
      <w:r w:rsidR="00A03CBB">
        <w:rPr>
          <w:rFonts w:ascii="Times New Roman" w:hAnsi="Times New Roman" w:cs="Times New Roman"/>
          <w:sz w:val="24"/>
          <w:szCs w:val="24"/>
        </w:rPr>
        <w:t>demokrasi</w:t>
      </w:r>
      <w:r w:rsidR="00313831">
        <w:rPr>
          <w:rFonts w:ascii="Times New Roman" w:hAnsi="Times New Roman" w:cs="Times New Roman"/>
          <w:sz w:val="24"/>
          <w:szCs w:val="24"/>
        </w:rPr>
        <w:t>.</w:t>
      </w:r>
      <w:r w:rsidR="00453579">
        <w:rPr>
          <w:rFonts w:ascii="Times New Roman" w:hAnsi="Times New Roman" w:cs="Times New Roman"/>
          <w:sz w:val="24"/>
          <w:szCs w:val="24"/>
        </w:rPr>
        <w:t xml:space="preserve">Mengapa sistem </w:t>
      </w:r>
      <w:r w:rsidR="006E0BC0">
        <w:rPr>
          <w:rFonts w:ascii="Times New Roman" w:hAnsi="Times New Roman" w:cs="Times New Roman"/>
          <w:sz w:val="24"/>
          <w:szCs w:val="24"/>
        </w:rPr>
        <w:t xml:space="preserve">politik </w:t>
      </w:r>
      <w:r w:rsidR="00453579">
        <w:rPr>
          <w:rFonts w:ascii="Times New Roman" w:hAnsi="Times New Roman" w:cs="Times New Roman"/>
          <w:sz w:val="24"/>
          <w:szCs w:val="24"/>
        </w:rPr>
        <w:t xml:space="preserve">demokrasi yang harus menjadi pilihan di negara ini? </w:t>
      </w:r>
      <w:r w:rsidR="00FB2761">
        <w:rPr>
          <w:rFonts w:ascii="Times New Roman" w:hAnsi="Times New Roman" w:cs="Times New Roman"/>
          <w:sz w:val="24"/>
          <w:szCs w:val="24"/>
        </w:rPr>
        <w:t xml:space="preserve">Dalam sejarah berdirinya </w:t>
      </w:r>
      <w:r w:rsidR="00FB2761">
        <w:rPr>
          <w:rFonts w:ascii="Times New Roman" w:hAnsi="Times New Roman" w:cs="Times New Roman"/>
          <w:sz w:val="24"/>
          <w:szCs w:val="24"/>
        </w:rPr>
        <w:lastRenderedPageBreak/>
        <w:t xml:space="preserve">NKRI, sistem politik demokrasi </w:t>
      </w:r>
      <w:r w:rsidR="00E71EA5">
        <w:rPr>
          <w:rFonts w:ascii="Times New Roman" w:hAnsi="Times New Roman" w:cs="Times New Roman"/>
          <w:sz w:val="24"/>
          <w:szCs w:val="24"/>
        </w:rPr>
        <w:t>mengalami perdebatan yang sangat panjang dan mel</w:t>
      </w:r>
      <w:r w:rsidR="005127FE">
        <w:rPr>
          <w:rFonts w:ascii="Times New Roman" w:hAnsi="Times New Roman" w:cs="Times New Roman"/>
          <w:sz w:val="24"/>
          <w:szCs w:val="24"/>
        </w:rPr>
        <w:t xml:space="preserve">elahkan. Padahal </w:t>
      </w:r>
      <w:r w:rsidR="00E71EA5">
        <w:rPr>
          <w:rFonts w:ascii="Times New Roman" w:hAnsi="Times New Roman" w:cs="Times New Roman"/>
          <w:sz w:val="24"/>
          <w:szCs w:val="24"/>
        </w:rPr>
        <w:t xml:space="preserve">sistem demokrasi tidak sepenuhnya mencirikan masyarakat Indonesia yang mayoritas penduduknya adalah muslim. </w:t>
      </w:r>
    </w:p>
    <w:p w:rsidR="00DE7643" w:rsidRDefault="00496DEA" w:rsidP="00610828">
      <w:pPr>
        <w:pStyle w:val="NoSpacing"/>
        <w:spacing w:line="480" w:lineRule="auto"/>
        <w:ind w:left="1134" w:firstLine="720"/>
        <w:jc w:val="both"/>
        <w:rPr>
          <w:rFonts w:ascii="Times New Roman" w:hAnsi="Times New Roman" w:cs="Times New Roman"/>
          <w:sz w:val="24"/>
          <w:szCs w:val="24"/>
        </w:rPr>
      </w:pPr>
      <w:r>
        <w:rPr>
          <w:rFonts w:ascii="Times New Roman" w:hAnsi="Times New Roman"/>
          <w:sz w:val="24"/>
          <w:szCs w:val="24"/>
        </w:rPr>
        <w:t xml:space="preserve">Demokrasi di </w:t>
      </w:r>
      <w:r w:rsidRPr="00610828">
        <w:rPr>
          <w:rFonts w:ascii="Times New Roman" w:hAnsi="Times New Roman" w:cs="Times New Roman"/>
          <w:sz w:val="24"/>
          <w:szCs w:val="24"/>
        </w:rPr>
        <w:t>Indonesia</w:t>
      </w:r>
      <w:r>
        <w:rPr>
          <w:rFonts w:ascii="Times New Roman" w:hAnsi="Times New Roman"/>
          <w:sz w:val="24"/>
          <w:szCs w:val="24"/>
        </w:rPr>
        <w:t xml:space="preserve"> didasarkan atas ideologi bangsa Indonesia yakni pancasila. Menurut Damrah</w:t>
      </w:r>
      <w:r>
        <w:rPr>
          <w:rStyle w:val="FootnoteReference"/>
          <w:rFonts w:ascii="Times New Roman" w:hAnsi="Times New Roman"/>
          <w:sz w:val="24"/>
          <w:szCs w:val="24"/>
        </w:rPr>
        <w:footnoteReference w:id="38"/>
      </w:r>
      <w:r>
        <w:rPr>
          <w:rFonts w:ascii="Times New Roman" w:hAnsi="Times New Roman"/>
          <w:sz w:val="24"/>
          <w:szCs w:val="24"/>
        </w:rPr>
        <w:t xml:space="preserve"> dengan menukil  pendapat </w:t>
      </w:r>
      <w:r w:rsidRPr="002368E8">
        <w:rPr>
          <w:rFonts w:ascii="Times New Roman" w:hAnsi="Times New Roman"/>
          <w:sz w:val="24"/>
          <w:szCs w:val="24"/>
        </w:rPr>
        <w:t>A. Ahsin</w:t>
      </w:r>
      <w:r>
        <w:rPr>
          <w:rFonts w:ascii="Times New Roman" w:hAnsi="Times New Roman"/>
          <w:sz w:val="24"/>
          <w:szCs w:val="24"/>
        </w:rPr>
        <w:t xml:space="preserve"> yang mengatakan bahwa</w:t>
      </w:r>
      <w:r w:rsidRPr="002368E8">
        <w:rPr>
          <w:rFonts w:ascii="Times New Roman" w:hAnsi="Times New Roman"/>
          <w:sz w:val="24"/>
          <w:szCs w:val="24"/>
        </w:rPr>
        <w:t xml:space="preserve">, </w:t>
      </w:r>
      <w:r>
        <w:rPr>
          <w:rFonts w:ascii="Times New Roman" w:hAnsi="Times New Roman"/>
          <w:sz w:val="24"/>
          <w:szCs w:val="24"/>
        </w:rPr>
        <w:t>p</w:t>
      </w:r>
      <w:r w:rsidRPr="002368E8">
        <w:rPr>
          <w:rFonts w:ascii="Times New Roman" w:hAnsi="Times New Roman"/>
          <w:sz w:val="24"/>
          <w:szCs w:val="24"/>
        </w:rPr>
        <w:t xml:space="preserve">ancasila sebagai dasar-dasar filosof terdapat dalam </w:t>
      </w:r>
      <w:r>
        <w:rPr>
          <w:rFonts w:ascii="Times New Roman" w:hAnsi="Times New Roman"/>
          <w:sz w:val="24"/>
          <w:szCs w:val="24"/>
        </w:rPr>
        <w:t>p</w:t>
      </w:r>
      <w:r w:rsidRPr="002368E8">
        <w:rPr>
          <w:rFonts w:ascii="Times New Roman" w:hAnsi="Times New Roman"/>
          <w:sz w:val="24"/>
          <w:szCs w:val="24"/>
        </w:rPr>
        <w:t>embukaan UUD 1945 yang merupakan kesepakatan perta</w:t>
      </w:r>
      <w:r>
        <w:rPr>
          <w:rFonts w:ascii="Times New Roman" w:hAnsi="Times New Roman"/>
          <w:sz w:val="24"/>
          <w:szCs w:val="24"/>
        </w:rPr>
        <w:t>ma penyangga konstitusionalisme.</w:t>
      </w:r>
      <w:r w:rsidRPr="002368E8">
        <w:rPr>
          <w:rFonts w:ascii="Times New Roman" w:hAnsi="Times New Roman"/>
          <w:sz w:val="24"/>
          <w:szCs w:val="24"/>
        </w:rPr>
        <w:t xml:space="preserve"> Pancasila sebagai ideology terbuka yang hanya dapat </w:t>
      </w:r>
      <w:r w:rsidRPr="00B734EB">
        <w:rPr>
          <w:rFonts w:ascii="Times New Roman" w:hAnsi="Times New Roman" w:cs="Times New Roman"/>
          <w:sz w:val="24"/>
          <w:szCs w:val="24"/>
        </w:rPr>
        <w:t>dijalankan</w:t>
      </w:r>
      <w:r w:rsidRPr="002368E8">
        <w:rPr>
          <w:rFonts w:ascii="Times New Roman" w:hAnsi="Times New Roman"/>
          <w:sz w:val="24"/>
          <w:szCs w:val="24"/>
        </w:rPr>
        <w:t xml:space="preserve"> dalam sistem demokratis</w:t>
      </w:r>
      <w:r>
        <w:rPr>
          <w:rFonts w:ascii="Times New Roman" w:hAnsi="Times New Roman"/>
          <w:sz w:val="24"/>
          <w:szCs w:val="24"/>
        </w:rPr>
        <w:t xml:space="preserve">, yang </w:t>
      </w:r>
      <w:r w:rsidRPr="002368E8">
        <w:rPr>
          <w:rFonts w:ascii="Times New Roman" w:hAnsi="Times New Roman"/>
          <w:sz w:val="24"/>
          <w:szCs w:val="24"/>
        </w:rPr>
        <w:t>bersentuhan dengan nilai-nilai dan perkembangan masyarakat</w:t>
      </w:r>
      <w:r>
        <w:rPr>
          <w:rFonts w:ascii="Times New Roman" w:hAnsi="Times New Roman"/>
          <w:sz w:val="24"/>
          <w:szCs w:val="24"/>
        </w:rPr>
        <w:t xml:space="preserve"> (Indonesia)</w:t>
      </w:r>
      <w:r w:rsidRPr="002368E8">
        <w:rPr>
          <w:rFonts w:ascii="Times New Roman" w:hAnsi="Times New Roman"/>
          <w:sz w:val="24"/>
          <w:szCs w:val="24"/>
        </w:rPr>
        <w:t xml:space="preserve">. </w:t>
      </w:r>
      <w:r>
        <w:rPr>
          <w:rFonts w:ascii="Times New Roman" w:hAnsi="Times New Roman"/>
          <w:sz w:val="24"/>
          <w:szCs w:val="24"/>
        </w:rPr>
        <w:t>Oleh karena itu, b</w:t>
      </w:r>
      <w:r w:rsidRPr="002368E8">
        <w:rPr>
          <w:rFonts w:ascii="Times New Roman" w:hAnsi="Times New Roman"/>
          <w:sz w:val="24"/>
          <w:szCs w:val="24"/>
        </w:rPr>
        <w:t xml:space="preserve">erdasarkan falsafah </w:t>
      </w:r>
      <w:r>
        <w:rPr>
          <w:rFonts w:ascii="Times New Roman" w:hAnsi="Times New Roman"/>
          <w:sz w:val="24"/>
          <w:szCs w:val="24"/>
        </w:rPr>
        <w:t>p</w:t>
      </w:r>
      <w:r w:rsidRPr="002368E8">
        <w:rPr>
          <w:rFonts w:ascii="Times New Roman" w:hAnsi="Times New Roman"/>
          <w:sz w:val="24"/>
          <w:szCs w:val="24"/>
        </w:rPr>
        <w:t xml:space="preserve">ancasila, manusia Indonesia adalah makhluk ciptaan Tuhan yang mempunyai naluri, akhlak, daya pikir, dan sadar akan keberadaannya yang serba terhubung dengan sesamanya. </w:t>
      </w:r>
    </w:p>
    <w:p w:rsidR="00496DEA" w:rsidRPr="00DE7643" w:rsidRDefault="00496DEA" w:rsidP="00FA4570">
      <w:pPr>
        <w:pStyle w:val="NoSpacing"/>
        <w:spacing w:line="480" w:lineRule="auto"/>
        <w:ind w:left="1134" w:firstLine="720"/>
        <w:jc w:val="both"/>
        <w:rPr>
          <w:rFonts w:ascii="Times New Roman" w:hAnsi="Times New Roman" w:cs="Times New Roman"/>
          <w:sz w:val="24"/>
          <w:szCs w:val="24"/>
        </w:rPr>
      </w:pPr>
      <w:r>
        <w:rPr>
          <w:rFonts w:ascii="Times New Roman" w:hAnsi="Times New Roman"/>
          <w:sz w:val="24"/>
          <w:szCs w:val="24"/>
        </w:rPr>
        <w:t>Selanjutnya Damrah mengatakan, bahwa nilai-nilai p</w:t>
      </w:r>
      <w:r w:rsidRPr="002368E8">
        <w:rPr>
          <w:rFonts w:ascii="Times New Roman" w:hAnsi="Times New Roman"/>
          <w:sz w:val="24"/>
          <w:szCs w:val="24"/>
        </w:rPr>
        <w:t xml:space="preserve">ancasila telah bersemayam, berkembang, dalam hati sanubari dan kesadaran bangsa Indonesia, termasuk di dalamnya adalah nilai Ketuhanan Yang Maha Esa yang bermakna bahwa bangsa Indonesia menyatakan kepercayaannya, ketakwaannya kepada Tuhan yang Maha Esa sesuai dengan agama dan kepercayaan masing-masing. Prinsip ini mendapat tempat yang konstitusional dalam Pasal 29 UUD 1945 ayat (1): </w:t>
      </w:r>
      <w:r w:rsidRPr="002368E8">
        <w:rPr>
          <w:rFonts w:ascii="Times New Roman" w:hAnsi="Times New Roman"/>
          <w:sz w:val="24"/>
          <w:szCs w:val="24"/>
        </w:rPr>
        <w:lastRenderedPageBreak/>
        <w:t>Negara berdasarkan atas Ketuhanan yang Maha Esa, ayat (2) Negara menjamin kemerdekaan tiap-tiap Penduduk untuk memeluk agamanya masing-masing dan untuk beribadah menurut agamanya dan kepercayaannya. Bahkan pengakuan atas eksistensi Tuhan Yang Maha Esa dalam perjuangan rakyat mewujudkan</w:t>
      </w:r>
      <w:r>
        <w:rPr>
          <w:rFonts w:ascii="Times New Roman" w:hAnsi="Times New Roman"/>
          <w:sz w:val="24"/>
          <w:szCs w:val="24"/>
        </w:rPr>
        <w:t xml:space="preserve"> NKRI ini dituangkan dalam alenia</w:t>
      </w:r>
      <w:r w:rsidRPr="002368E8">
        <w:rPr>
          <w:rFonts w:ascii="Times New Roman" w:hAnsi="Times New Roman"/>
          <w:sz w:val="24"/>
          <w:szCs w:val="24"/>
        </w:rPr>
        <w:t xml:space="preserve"> ke-3 Pembukaan UUD 1945 yang berbunyi “Atas berkat rahmat Allah yang Maha Kuasa dan dengan didorong oleh keinginan luhur, supaya berkehidupan kebangsaan yang bebas, maka rakyat Indonesia menyatakan dengan ini kemerdekaannya. </w:t>
      </w:r>
    </w:p>
    <w:p w:rsidR="00496DEA" w:rsidRDefault="00571F85" w:rsidP="00FA4570">
      <w:pPr>
        <w:pStyle w:val="NoSpacing"/>
        <w:spacing w:line="480" w:lineRule="auto"/>
        <w:ind w:left="1134" w:firstLine="720"/>
        <w:jc w:val="both"/>
        <w:rPr>
          <w:rFonts w:ascii="Times New Roman" w:hAnsi="Times New Roman" w:cs="Times New Roman"/>
          <w:sz w:val="24"/>
          <w:szCs w:val="24"/>
        </w:rPr>
      </w:pPr>
      <w:r>
        <w:rPr>
          <w:rFonts w:ascii="Times New Roman" w:hAnsi="Times New Roman" w:cs="Times New Roman"/>
          <w:sz w:val="24"/>
          <w:szCs w:val="24"/>
        </w:rPr>
        <w:t>Sebagai penegasan, bahwa s</w:t>
      </w:r>
      <w:r w:rsidR="00496DEA">
        <w:rPr>
          <w:rFonts w:ascii="Times New Roman" w:hAnsi="Times New Roman" w:cs="Times New Roman"/>
          <w:sz w:val="24"/>
          <w:szCs w:val="24"/>
        </w:rPr>
        <w:t>istem politik di Indonesia adalah politik demokrasi pancasila dan bukan sistem politik demokrasi liberal</w:t>
      </w:r>
      <w:r w:rsidR="00496DEA">
        <w:rPr>
          <w:rStyle w:val="FootnoteReference"/>
          <w:rFonts w:ascii="Times New Roman" w:hAnsi="Times New Roman" w:cs="Times New Roman"/>
          <w:sz w:val="24"/>
          <w:szCs w:val="24"/>
        </w:rPr>
        <w:footnoteReference w:id="39"/>
      </w:r>
      <w:r w:rsidR="00496DEA">
        <w:rPr>
          <w:rFonts w:ascii="Times New Roman" w:hAnsi="Times New Roman" w:cs="Times New Roman"/>
          <w:sz w:val="24"/>
          <w:szCs w:val="24"/>
        </w:rPr>
        <w:t xml:space="preserve"> yang dipimpin oleh kepala negara atau presiden. Kepala negara atau presiden dipilih secara langsung melalui pemilu LUBER (Langsung Umum Bebas dan Rahasia) dengan melibatkan partisipasi publik secara JURDIL (Jujur, dan Adil). Kepala negara atau presiden dibantu oleh para menteri atau kabinet. Kabinet yang dibentuk oleh presiden diberi nama sesuai dengan program kerja presiden terpilih pada pemilu lima tahunan. Presidenlah yang memilih dan memberhentikan para menteri-menterinya.</w:t>
      </w:r>
    </w:p>
    <w:p w:rsidR="006039FD" w:rsidRDefault="00730437" w:rsidP="00623A58">
      <w:pPr>
        <w:pStyle w:val="NoSpacing"/>
        <w:spacing w:line="480" w:lineRule="auto"/>
        <w:ind w:left="1134" w:firstLine="720"/>
        <w:jc w:val="both"/>
        <w:rPr>
          <w:rFonts w:ascii="Times New Roman" w:hAnsi="Times New Roman" w:cs="Times New Roman"/>
          <w:sz w:val="24"/>
          <w:szCs w:val="24"/>
        </w:rPr>
      </w:pPr>
      <w:r>
        <w:rPr>
          <w:rFonts w:ascii="Times New Roman" w:hAnsi="Times New Roman" w:cs="Times New Roman"/>
          <w:sz w:val="24"/>
          <w:szCs w:val="24"/>
        </w:rPr>
        <w:t>D</w:t>
      </w:r>
      <w:r w:rsidR="00E71EA5">
        <w:rPr>
          <w:rFonts w:ascii="Times New Roman" w:hAnsi="Times New Roman" w:cs="Times New Roman"/>
          <w:sz w:val="24"/>
          <w:szCs w:val="24"/>
        </w:rPr>
        <w:t xml:space="preserve">emokrasi </w:t>
      </w:r>
      <w:r>
        <w:rPr>
          <w:rFonts w:ascii="Times New Roman" w:hAnsi="Times New Roman" w:cs="Times New Roman"/>
          <w:sz w:val="24"/>
          <w:szCs w:val="24"/>
        </w:rPr>
        <w:t>pancasila dilan</w:t>
      </w:r>
      <w:r w:rsidR="006C2942">
        <w:rPr>
          <w:rFonts w:ascii="Times New Roman" w:hAnsi="Times New Roman" w:cs="Times New Roman"/>
          <w:sz w:val="24"/>
          <w:szCs w:val="24"/>
        </w:rPr>
        <w:t xml:space="preserve">dasi </w:t>
      </w:r>
      <w:r>
        <w:rPr>
          <w:rFonts w:ascii="Times New Roman" w:hAnsi="Times New Roman" w:cs="Times New Roman"/>
          <w:sz w:val="24"/>
          <w:szCs w:val="24"/>
        </w:rPr>
        <w:t>oleh</w:t>
      </w:r>
      <w:r w:rsidR="00434C74">
        <w:rPr>
          <w:rFonts w:ascii="Times New Roman" w:hAnsi="Times New Roman" w:cs="Times New Roman"/>
          <w:sz w:val="24"/>
          <w:szCs w:val="24"/>
        </w:rPr>
        <w:t xml:space="preserve"> </w:t>
      </w:r>
      <w:r w:rsidR="00E71EA5">
        <w:rPr>
          <w:rFonts w:ascii="Times New Roman" w:hAnsi="Times New Roman" w:cs="Times New Roman"/>
          <w:sz w:val="24"/>
          <w:szCs w:val="24"/>
        </w:rPr>
        <w:t>nil</w:t>
      </w:r>
      <w:r w:rsidR="002A70E5">
        <w:rPr>
          <w:rFonts w:ascii="Times New Roman" w:hAnsi="Times New Roman" w:cs="Times New Roman"/>
          <w:sz w:val="24"/>
          <w:szCs w:val="24"/>
        </w:rPr>
        <w:t>ai-nilai universal ajaran Islam,</w:t>
      </w:r>
      <w:r w:rsidR="009812F0">
        <w:rPr>
          <w:rFonts w:ascii="Times New Roman" w:hAnsi="Times New Roman" w:cs="Times New Roman"/>
          <w:sz w:val="24"/>
          <w:szCs w:val="24"/>
        </w:rPr>
        <w:t xml:space="preserve"> </w:t>
      </w:r>
      <w:r w:rsidR="00B64D30">
        <w:rPr>
          <w:rFonts w:ascii="Times New Roman" w:hAnsi="Times New Roman" w:cs="Times New Roman"/>
          <w:sz w:val="24"/>
          <w:szCs w:val="24"/>
        </w:rPr>
        <w:t>yaitu</w:t>
      </w:r>
      <w:r w:rsidR="00893CC0">
        <w:rPr>
          <w:rFonts w:ascii="Times New Roman" w:hAnsi="Times New Roman" w:cs="Times New Roman"/>
          <w:sz w:val="24"/>
          <w:szCs w:val="24"/>
        </w:rPr>
        <w:t xml:space="preserve"> </w:t>
      </w:r>
      <w:r w:rsidR="00D94720">
        <w:rPr>
          <w:rFonts w:ascii="Times New Roman" w:hAnsi="Times New Roman" w:cs="Times New Roman"/>
          <w:sz w:val="24"/>
          <w:szCs w:val="24"/>
        </w:rPr>
        <w:t>K</w:t>
      </w:r>
      <w:r w:rsidR="000D7094">
        <w:rPr>
          <w:rFonts w:ascii="Times New Roman" w:hAnsi="Times New Roman" w:cs="Times New Roman"/>
          <w:sz w:val="24"/>
          <w:szCs w:val="24"/>
        </w:rPr>
        <w:t xml:space="preserve">etuhanan Yang Maha Esa, persatuan dan kesatuan, </w:t>
      </w:r>
      <w:r w:rsidR="00594F40">
        <w:rPr>
          <w:rFonts w:ascii="Times New Roman" w:hAnsi="Times New Roman" w:cs="Times New Roman"/>
          <w:sz w:val="24"/>
          <w:szCs w:val="24"/>
        </w:rPr>
        <w:t>musyawarah</w:t>
      </w:r>
      <w:r w:rsidR="000D7094">
        <w:rPr>
          <w:rFonts w:ascii="Times New Roman" w:hAnsi="Times New Roman" w:cs="Times New Roman"/>
          <w:sz w:val="24"/>
          <w:szCs w:val="24"/>
        </w:rPr>
        <w:t xml:space="preserve">, kesejahteraan </w:t>
      </w:r>
      <w:r w:rsidR="00594F40">
        <w:rPr>
          <w:rFonts w:ascii="Times New Roman" w:hAnsi="Times New Roman" w:cs="Times New Roman"/>
          <w:sz w:val="24"/>
          <w:szCs w:val="24"/>
        </w:rPr>
        <w:t>dan keadilan</w:t>
      </w:r>
      <w:r w:rsidR="000D7094">
        <w:rPr>
          <w:rFonts w:ascii="Times New Roman" w:hAnsi="Times New Roman" w:cs="Times New Roman"/>
          <w:sz w:val="24"/>
          <w:szCs w:val="24"/>
        </w:rPr>
        <w:t xml:space="preserve"> sosial</w:t>
      </w:r>
      <w:r w:rsidR="00594F40">
        <w:rPr>
          <w:rFonts w:ascii="Times New Roman" w:hAnsi="Times New Roman" w:cs="Times New Roman"/>
          <w:sz w:val="24"/>
          <w:szCs w:val="24"/>
        </w:rPr>
        <w:t xml:space="preserve">. </w:t>
      </w:r>
      <w:r w:rsidR="00161265">
        <w:rPr>
          <w:rFonts w:ascii="Times New Roman" w:hAnsi="Times New Roman" w:cs="Times New Roman"/>
          <w:sz w:val="24"/>
          <w:szCs w:val="24"/>
        </w:rPr>
        <w:t xml:space="preserve">Nilai-nilai universal </w:t>
      </w:r>
      <w:r w:rsidR="00161265">
        <w:rPr>
          <w:rFonts w:ascii="Times New Roman" w:hAnsi="Times New Roman" w:cs="Times New Roman"/>
          <w:sz w:val="24"/>
          <w:szCs w:val="24"/>
        </w:rPr>
        <w:lastRenderedPageBreak/>
        <w:t>ajaran Islam itulah yang menyelamatkan d</w:t>
      </w:r>
      <w:r w:rsidR="00E71EA5">
        <w:rPr>
          <w:rFonts w:ascii="Times New Roman" w:hAnsi="Times New Roman" w:cs="Times New Roman"/>
          <w:sz w:val="24"/>
          <w:szCs w:val="24"/>
        </w:rPr>
        <w:t xml:space="preserve">emokrasi </w:t>
      </w:r>
      <w:r w:rsidR="00161265">
        <w:rPr>
          <w:rFonts w:ascii="Times New Roman" w:hAnsi="Times New Roman" w:cs="Times New Roman"/>
          <w:sz w:val="24"/>
          <w:szCs w:val="24"/>
        </w:rPr>
        <w:t>“</w:t>
      </w:r>
      <w:r w:rsidR="0068396C">
        <w:rPr>
          <w:rFonts w:ascii="Times New Roman" w:hAnsi="Times New Roman" w:cs="Times New Roman"/>
          <w:sz w:val="24"/>
          <w:szCs w:val="24"/>
        </w:rPr>
        <w:t>pancasila</w:t>
      </w:r>
      <w:r w:rsidR="00161265">
        <w:rPr>
          <w:rFonts w:ascii="Times New Roman" w:hAnsi="Times New Roman" w:cs="Times New Roman"/>
          <w:sz w:val="24"/>
          <w:szCs w:val="24"/>
        </w:rPr>
        <w:t>”</w:t>
      </w:r>
      <w:r w:rsidR="0068396C">
        <w:rPr>
          <w:rFonts w:ascii="Times New Roman" w:hAnsi="Times New Roman" w:cs="Times New Roman"/>
          <w:sz w:val="24"/>
          <w:szCs w:val="24"/>
        </w:rPr>
        <w:t xml:space="preserve"> </w:t>
      </w:r>
      <w:r w:rsidR="00161265">
        <w:rPr>
          <w:rFonts w:ascii="Times New Roman" w:hAnsi="Times New Roman" w:cs="Times New Roman"/>
          <w:sz w:val="24"/>
          <w:szCs w:val="24"/>
        </w:rPr>
        <w:t>untuk m</w:t>
      </w:r>
      <w:r w:rsidR="00E71EA5">
        <w:rPr>
          <w:rFonts w:ascii="Times New Roman" w:hAnsi="Times New Roman" w:cs="Times New Roman"/>
          <w:sz w:val="24"/>
          <w:szCs w:val="24"/>
        </w:rPr>
        <w:t xml:space="preserve">enyatukan semua </w:t>
      </w:r>
      <w:r w:rsidR="00CF78E7">
        <w:rPr>
          <w:rFonts w:ascii="Times New Roman" w:hAnsi="Times New Roman" w:cs="Times New Roman"/>
          <w:sz w:val="24"/>
          <w:szCs w:val="24"/>
        </w:rPr>
        <w:t xml:space="preserve">komponen bangsa </w:t>
      </w:r>
      <w:r w:rsidR="00A145B4">
        <w:rPr>
          <w:rFonts w:ascii="Times New Roman" w:hAnsi="Times New Roman" w:cs="Times New Roman"/>
          <w:sz w:val="24"/>
          <w:szCs w:val="24"/>
        </w:rPr>
        <w:t xml:space="preserve">Indonesia </w:t>
      </w:r>
      <w:r w:rsidR="000340B6">
        <w:rPr>
          <w:rFonts w:ascii="Times New Roman" w:hAnsi="Times New Roman" w:cs="Times New Roman"/>
          <w:sz w:val="24"/>
          <w:szCs w:val="24"/>
        </w:rPr>
        <w:t>sebagai bangsa yang majemuk,</w:t>
      </w:r>
      <w:r w:rsidR="00CF78E7">
        <w:rPr>
          <w:rFonts w:ascii="Times New Roman" w:hAnsi="Times New Roman" w:cs="Times New Roman"/>
          <w:sz w:val="24"/>
          <w:szCs w:val="24"/>
        </w:rPr>
        <w:t xml:space="preserve"> </w:t>
      </w:r>
      <w:r w:rsidR="004664B7">
        <w:rPr>
          <w:rFonts w:ascii="Times New Roman" w:hAnsi="Times New Roman" w:cs="Times New Roman"/>
          <w:sz w:val="24"/>
          <w:szCs w:val="24"/>
        </w:rPr>
        <w:t xml:space="preserve">yang </w:t>
      </w:r>
      <w:r w:rsidR="00CF78E7">
        <w:rPr>
          <w:rFonts w:ascii="Times New Roman" w:hAnsi="Times New Roman" w:cs="Times New Roman"/>
          <w:sz w:val="24"/>
          <w:szCs w:val="24"/>
        </w:rPr>
        <w:t>terdiri dari</w:t>
      </w:r>
      <w:r w:rsidR="00E71EA5">
        <w:rPr>
          <w:rFonts w:ascii="Times New Roman" w:hAnsi="Times New Roman" w:cs="Times New Roman"/>
          <w:sz w:val="24"/>
          <w:szCs w:val="24"/>
        </w:rPr>
        <w:t xml:space="preserve"> bermacam-macam suku, agama, ras, budaya, bah</w:t>
      </w:r>
      <w:r w:rsidR="00453579">
        <w:rPr>
          <w:rFonts w:ascii="Times New Roman" w:hAnsi="Times New Roman" w:cs="Times New Roman"/>
          <w:sz w:val="24"/>
          <w:szCs w:val="24"/>
        </w:rPr>
        <w:t>a</w:t>
      </w:r>
      <w:r w:rsidR="004664B7">
        <w:rPr>
          <w:rFonts w:ascii="Times New Roman" w:hAnsi="Times New Roman" w:cs="Times New Roman"/>
          <w:sz w:val="24"/>
          <w:szCs w:val="24"/>
        </w:rPr>
        <w:t>sa dan lain sebagainya, dan</w:t>
      </w:r>
      <w:r w:rsidR="00E71EA5">
        <w:rPr>
          <w:rFonts w:ascii="Times New Roman" w:hAnsi="Times New Roman" w:cs="Times New Roman"/>
          <w:sz w:val="24"/>
          <w:szCs w:val="24"/>
        </w:rPr>
        <w:t xml:space="preserve"> </w:t>
      </w:r>
      <w:r w:rsidR="00FB2761">
        <w:rPr>
          <w:rFonts w:ascii="Times New Roman" w:hAnsi="Times New Roman" w:cs="Times New Roman"/>
          <w:sz w:val="24"/>
          <w:szCs w:val="24"/>
        </w:rPr>
        <w:t xml:space="preserve">untuk menghindarkan dari kepemimpinan yang </w:t>
      </w:r>
      <w:r w:rsidR="00C4197B">
        <w:rPr>
          <w:rFonts w:ascii="Times New Roman" w:hAnsi="Times New Roman" w:cs="Times New Roman"/>
          <w:sz w:val="24"/>
          <w:szCs w:val="24"/>
        </w:rPr>
        <w:t xml:space="preserve">otoriter dan </w:t>
      </w:r>
      <w:r w:rsidR="00FB2761">
        <w:rPr>
          <w:rFonts w:ascii="Times New Roman" w:hAnsi="Times New Roman" w:cs="Times New Roman"/>
          <w:sz w:val="24"/>
          <w:szCs w:val="24"/>
        </w:rPr>
        <w:t xml:space="preserve">diktator. </w:t>
      </w:r>
    </w:p>
    <w:p w:rsidR="00213C4E" w:rsidRDefault="00213C4E" w:rsidP="00623A58">
      <w:pPr>
        <w:pStyle w:val="NoSpacing"/>
        <w:spacing w:line="480" w:lineRule="auto"/>
        <w:ind w:left="1134" w:firstLine="720"/>
        <w:jc w:val="both"/>
        <w:rPr>
          <w:rFonts w:ascii="Times New Roman" w:hAnsi="Times New Roman" w:cs="Times New Roman"/>
          <w:sz w:val="24"/>
          <w:szCs w:val="24"/>
        </w:rPr>
      </w:pPr>
      <w:r>
        <w:rPr>
          <w:rFonts w:ascii="Times New Roman" w:hAnsi="Times New Roman" w:cs="Times New Roman"/>
          <w:sz w:val="24"/>
          <w:szCs w:val="24"/>
        </w:rPr>
        <w:t>Menurut Miriam Budiardjo, demokrasi di Indonesia mengalami beberapa tahap perkembangan</w:t>
      </w:r>
      <w:r w:rsidR="001E27A1">
        <w:rPr>
          <w:rStyle w:val="FootnoteReference"/>
          <w:rFonts w:ascii="Times New Roman" w:hAnsi="Times New Roman" w:cs="Times New Roman"/>
          <w:sz w:val="24"/>
          <w:szCs w:val="24"/>
        </w:rPr>
        <w:footnoteReference w:id="40"/>
      </w:r>
      <w:r>
        <w:rPr>
          <w:rFonts w:ascii="Times New Roman" w:hAnsi="Times New Roman" w:cs="Times New Roman"/>
          <w:sz w:val="24"/>
          <w:szCs w:val="24"/>
        </w:rPr>
        <w:t xml:space="preserve"> sebagai berikut;</w:t>
      </w:r>
    </w:p>
    <w:p w:rsidR="00EA2B8F" w:rsidRDefault="00EA2B8F" w:rsidP="00052426">
      <w:pPr>
        <w:pStyle w:val="NoSpacing"/>
        <w:numPr>
          <w:ilvl w:val="0"/>
          <w:numId w:val="2"/>
        </w:numPr>
        <w:spacing w:line="480" w:lineRule="auto"/>
        <w:ind w:left="1560" w:hanging="425"/>
        <w:jc w:val="both"/>
        <w:rPr>
          <w:rFonts w:ascii="Times New Roman" w:hAnsi="Times New Roman" w:cs="Times New Roman"/>
          <w:sz w:val="24"/>
          <w:szCs w:val="24"/>
        </w:rPr>
      </w:pPr>
      <w:r>
        <w:rPr>
          <w:rFonts w:ascii="Times New Roman" w:hAnsi="Times New Roman" w:cs="Times New Roman"/>
          <w:sz w:val="24"/>
          <w:szCs w:val="24"/>
        </w:rPr>
        <w:t>Tahap pertama, pada tahun 1945-1959</w:t>
      </w:r>
      <w:r w:rsidR="00217F8F">
        <w:rPr>
          <w:rFonts w:ascii="Times New Roman" w:hAnsi="Times New Roman" w:cs="Times New Roman"/>
          <w:sz w:val="24"/>
          <w:szCs w:val="24"/>
        </w:rPr>
        <w:t xml:space="preserve"> adalah</w:t>
      </w:r>
      <w:r>
        <w:rPr>
          <w:rFonts w:ascii="Times New Roman" w:hAnsi="Times New Roman" w:cs="Times New Roman"/>
          <w:sz w:val="24"/>
          <w:szCs w:val="24"/>
        </w:rPr>
        <w:t xml:space="preserve"> demokrasi parlemen.</w:t>
      </w:r>
      <w:r w:rsidR="00217F8F">
        <w:rPr>
          <w:rFonts w:ascii="Times New Roman" w:hAnsi="Times New Roman" w:cs="Times New Roman"/>
          <w:sz w:val="24"/>
          <w:szCs w:val="24"/>
        </w:rPr>
        <w:t xml:space="preserve"> Yakni d</w:t>
      </w:r>
      <w:r>
        <w:rPr>
          <w:rFonts w:ascii="Times New Roman" w:hAnsi="Times New Roman" w:cs="Times New Roman"/>
          <w:sz w:val="24"/>
          <w:szCs w:val="24"/>
        </w:rPr>
        <w:t>emokrasi yang menonjolkan peranan parlemen dan partai-partai politik.</w:t>
      </w:r>
    </w:p>
    <w:p w:rsidR="00DB7B2D" w:rsidRDefault="00DB7B2D" w:rsidP="00052426">
      <w:pPr>
        <w:pStyle w:val="NoSpacing"/>
        <w:numPr>
          <w:ilvl w:val="0"/>
          <w:numId w:val="2"/>
        </w:numPr>
        <w:spacing w:line="480" w:lineRule="auto"/>
        <w:ind w:left="1560" w:hanging="425"/>
        <w:jc w:val="both"/>
        <w:rPr>
          <w:rFonts w:ascii="Times New Roman" w:hAnsi="Times New Roman" w:cs="Times New Roman"/>
          <w:sz w:val="24"/>
          <w:szCs w:val="24"/>
        </w:rPr>
      </w:pPr>
      <w:r>
        <w:rPr>
          <w:rFonts w:ascii="Times New Roman" w:hAnsi="Times New Roman" w:cs="Times New Roman"/>
          <w:sz w:val="24"/>
          <w:szCs w:val="24"/>
        </w:rPr>
        <w:t xml:space="preserve">Tahap kedua, pada tahun 1959-1965 adalah demokrasi terpimpin. </w:t>
      </w:r>
      <w:r w:rsidR="00385F6D">
        <w:rPr>
          <w:rFonts w:ascii="Times New Roman" w:hAnsi="Times New Roman" w:cs="Times New Roman"/>
          <w:sz w:val="24"/>
          <w:szCs w:val="24"/>
        </w:rPr>
        <w:t xml:space="preserve">Demokrasi pada masa ini dinilai sudah menyimpang dari demokrasi </w:t>
      </w:r>
      <w:r w:rsidR="001256E6">
        <w:rPr>
          <w:rFonts w:ascii="Times New Roman" w:hAnsi="Times New Roman" w:cs="Times New Roman"/>
          <w:sz w:val="24"/>
          <w:szCs w:val="24"/>
        </w:rPr>
        <w:t xml:space="preserve">pertama atau </w:t>
      </w:r>
      <w:r w:rsidR="00385F6D">
        <w:rPr>
          <w:rFonts w:ascii="Times New Roman" w:hAnsi="Times New Roman" w:cs="Times New Roman"/>
          <w:sz w:val="24"/>
          <w:szCs w:val="24"/>
        </w:rPr>
        <w:t>konstitusional dan menunjukan beberapa aspek demokrasi rakyat.</w:t>
      </w:r>
    </w:p>
    <w:p w:rsidR="0014699A" w:rsidRDefault="0014699A" w:rsidP="00052426">
      <w:pPr>
        <w:pStyle w:val="NoSpacing"/>
        <w:numPr>
          <w:ilvl w:val="0"/>
          <w:numId w:val="2"/>
        </w:numPr>
        <w:spacing w:line="480" w:lineRule="auto"/>
        <w:ind w:left="1560" w:hanging="425"/>
        <w:jc w:val="both"/>
        <w:rPr>
          <w:rFonts w:ascii="Times New Roman" w:hAnsi="Times New Roman" w:cs="Times New Roman"/>
          <w:sz w:val="24"/>
          <w:szCs w:val="24"/>
        </w:rPr>
      </w:pPr>
      <w:r>
        <w:rPr>
          <w:rFonts w:ascii="Times New Roman" w:hAnsi="Times New Roman" w:cs="Times New Roman"/>
          <w:sz w:val="24"/>
          <w:szCs w:val="24"/>
        </w:rPr>
        <w:t xml:space="preserve">Tahap ketiga, pada tahun 1965-1998 adalah demokrasi pancasila. Yakni </w:t>
      </w:r>
      <w:r w:rsidR="003C59E4">
        <w:rPr>
          <w:rFonts w:ascii="Times New Roman" w:hAnsi="Times New Roman" w:cs="Times New Roman"/>
          <w:sz w:val="24"/>
          <w:szCs w:val="24"/>
        </w:rPr>
        <w:t>demokrasi konstitusional yang menonjolkan sistem presidensial.</w:t>
      </w:r>
      <w:r w:rsidR="00AC6FB8">
        <w:rPr>
          <w:rFonts w:ascii="Times New Roman" w:hAnsi="Times New Roman" w:cs="Times New Roman"/>
          <w:sz w:val="24"/>
          <w:szCs w:val="24"/>
        </w:rPr>
        <w:t xml:space="preserve"> Menurut penulis, adanya</w:t>
      </w:r>
      <w:r w:rsidR="000357D9">
        <w:rPr>
          <w:rFonts w:ascii="Times New Roman" w:hAnsi="Times New Roman" w:cs="Times New Roman"/>
          <w:sz w:val="24"/>
          <w:szCs w:val="24"/>
        </w:rPr>
        <w:t xml:space="preserve"> penyeragaman</w:t>
      </w:r>
      <w:r w:rsidR="00AC6FB8">
        <w:rPr>
          <w:rFonts w:ascii="Times New Roman" w:hAnsi="Times New Roman" w:cs="Times New Roman"/>
          <w:sz w:val="24"/>
          <w:szCs w:val="24"/>
        </w:rPr>
        <w:t xml:space="preserve"> pemberlakuan asas organisasi dengan menggunakan asas tunggal yakni pancasila.</w:t>
      </w:r>
    </w:p>
    <w:p w:rsidR="00E84C07" w:rsidRDefault="00E84C07" w:rsidP="00052426">
      <w:pPr>
        <w:pStyle w:val="NoSpacing"/>
        <w:numPr>
          <w:ilvl w:val="0"/>
          <w:numId w:val="2"/>
        </w:numPr>
        <w:spacing w:line="480" w:lineRule="auto"/>
        <w:ind w:left="1560" w:hanging="425"/>
        <w:jc w:val="both"/>
        <w:rPr>
          <w:rFonts w:ascii="Times New Roman" w:hAnsi="Times New Roman" w:cs="Times New Roman"/>
          <w:sz w:val="24"/>
          <w:szCs w:val="24"/>
        </w:rPr>
      </w:pPr>
      <w:r>
        <w:rPr>
          <w:rFonts w:ascii="Times New Roman" w:hAnsi="Times New Roman" w:cs="Times New Roman"/>
          <w:sz w:val="24"/>
          <w:szCs w:val="24"/>
        </w:rPr>
        <w:t>Tahap keempat, pada tahun 1998 sampai dengan sekarang adalah mas</w:t>
      </w:r>
      <w:r w:rsidR="001B1000">
        <w:rPr>
          <w:rFonts w:ascii="Times New Roman" w:hAnsi="Times New Roman" w:cs="Times New Roman"/>
          <w:sz w:val="24"/>
          <w:szCs w:val="24"/>
        </w:rPr>
        <w:t xml:space="preserve">a demokrasi reformasi. Yakni </w:t>
      </w:r>
      <w:r>
        <w:rPr>
          <w:rFonts w:ascii="Times New Roman" w:hAnsi="Times New Roman" w:cs="Times New Roman"/>
          <w:sz w:val="24"/>
          <w:szCs w:val="24"/>
        </w:rPr>
        <w:t xml:space="preserve">penegakkan demokrasi </w:t>
      </w:r>
      <w:r w:rsidR="00CC6C36">
        <w:rPr>
          <w:rFonts w:ascii="Times New Roman" w:hAnsi="Times New Roman" w:cs="Times New Roman"/>
          <w:sz w:val="24"/>
          <w:szCs w:val="24"/>
        </w:rPr>
        <w:t>atas demokrasi sebelumnya.</w:t>
      </w:r>
    </w:p>
    <w:p w:rsidR="00CB32BC" w:rsidRPr="00550B55" w:rsidRDefault="00462029" w:rsidP="00052426">
      <w:pPr>
        <w:pStyle w:val="NoSpacing"/>
        <w:numPr>
          <w:ilvl w:val="0"/>
          <w:numId w:val="6"/>
        </w:numPr>
        <w:spacing w:line="480" w:lineRule="auto"/>
        <w:ind w:left="1134" w:hanging="425"/>
        <w:jc w:val="both"/>
        <w:rPr>
          <w:rFonts w:ascii="Times New Roman" w:hAnsi="Times New Roman" w:cs="Times New Roman"/>
          <w:sz w:val="24"/>
          <w:szCs w:val="24"/>
        </w:rPr>
      </w:pPr>
      <w:r w:rsidRPr="00550B55">
        <w:rPr>
          <w:rFonts w:ascii="Times New Roman" w:hAnsi="Times New Roman" w:cs="Times New Roman"/>
          <w:sz w:val="24"/>
          <w:szCs w:val="24"/>
        </w:rPr>
        <w:lastRenderedPageBreak/>
        <w:t>M</w:t>
      </w:r>
      <w:r w:rsidR="00020E70" w:rsidRPr="00550B55">
        <w:rPr>
          <w:rFonts w:ascii="Times New Roman" w:hAnsi="Times New Roman" w:cs="Times New Roman"/>
          <w:sz w:val="24"/>
          <w:szCs w:val="24"/>
        </w:rPr>
        <w:t>ulti</w:t>
      </w:r>
      <w:r w:rsidR="005E5089" w:rsidRPr="00550B55">
        <w:rPr>
          <w:rFonts w:ascii="Times New Roman" w:hAnsi="Times New Roman" w:cs="Times New Roman"/>
          <w:sz w:val="24"/>
          <w:szCs w:val="24"/>
        </w:rPr>
        <w:t xml:space="preserve"> </w:t>
      </w:r>
      <w:r w:rsidR="003F3862" w:rsidRPr="00550B55">
        <w:rPr>
          <w:rFonts w:ascii="Times New Roman" w:hAnsi="Times New Roman" w:cs="Times New Roman"/>
          <w:sz w:val="24"/>
          <w:szCs w:val="24"/>
        </w:rPr>
        <w:t>P</w:t>
      </w:r>
      <w:r w:rsidR="00020E70" w:rsidRPr="00550B55">
        <w:rPr>
          <w:rFonts w:ascii="Times New Roman" w:hAnsi="Times New Roman" w:cs="Times New Roman"/>
          <w:sz w:val="24"/>
          <w:szCs w:val="24"/>
        </w:rPr>
        <w:t xml:space="preserve">artai </w:t>
      </w:r>
      <w:r w:rsidR="00020E70" w:rsidRPr="00550B55">
        <w:rPr>
          <w:rFonts w:ascii="Times New Roman" w:hAnsi="Times New Roman" w:cs="Times New Roman"/>
          <w:sz w:val="24"/>
          <w:szCs w:val="24"/>
        </w:rPr>
        <w:tab/>
      </w:r>
    </w:p>
    <w:p w:rsidR="0093034C" w:rsidRDefault="00E131EF" w:rsidP="003D3B32">
      <w:pPr>
        <w:pStyle w:val="NoSpacing"/>
        <w:spacing w:line="480" w:lineRule="auto"/>
        <w:ind w:left="1134" w:firstLine="720"/>
        <w:jc w:val="both"/>
        <w:rPr>
          <w:rFonts w:ascii="Times New Roman" w:hAnsi="Times New Roman" w:cs="Times New Roman"/>
          <w:sz w:val="24"/>
          <w:szCs w:val="24"/>
        </w:rPr>
      </w:pPr>
      <w:r>
        <w:rPr>
          <w:rFonts w:ascii="Times New Roman" w:hAnsi="Times New Roman" w:cs="Times New Roman"/>
          <w:sz w:val="24"/>
          <w:szCs w:val="24"/>
        </w:rPr>
        <w:t>Sejarah</w:t>
      </w:r>
      <w:r w:rsidR="003F56D5">
        <w:rPr>
          <w:rFonts w:ascii="Times New Roman" w:hAnsi="Times New Roman" w:cs="Times New Roman"/>
          <w:sz w:val="24"/>
          <w:szCs w:val="24"/>
        </w:rPr>
        <w:t xml:space="preserve"> </w:t>
      </w:r>
      <w:r w:rsidR="00141974">
        <w:rPr>
          <w:rFonts w:ascii="Times New Roman" w:hAnsi="Times New Roman" w:cs="Times New Roman"/>
          <w:sz w:val="24"/>
          <w:szCs w:val="24"/>
        </w:rPr>
        <w:t>pemilu di</w:t>
      </w:r>
      <w:r w:rsidR="0037114F">
        <w:rPr>
          <w:rFonts w:ascii="Times New Roman" w:hAnsi="Times New Roman" w:cs="Times New Roman"/>
          <w:sz w:val="24"/>
          <w:szCs w:val="24"/>
        </w:rPr>
        <w:t xml:space="preserve"> Indonesia selalu </w:t>
      </w:r>
      <w:r w:rsidR="00141974">
        <w:rPr>
          <w:rFonts w:ascii="Times New Roman" w:hAnsi="Times New Roman" w:cs="Times New Roman"/>
          <w:sz w:val="24"/>
          <w:szCs w:val="24"/>
        </w:rPr>
        <w:t>diikuti</w:t>
      </w:r>
      <w:r w:rsidR="004F1D03">
        <w:rPr>
          <w:rFonts w:ascii="Times New Roman" w:hAnsi="Times New Roman" w:cs="Times New Roman"/>
          <w:sz w:val="24"/>
          <w:szCs w:val="24"/>
        </w:rPr>
        <w:t xml:space="preserve"> </w:t>
      </w:r>
      <w:r w:rsidR="00141974">
        <w:rPr>
          <w:rFonts w:ascii="Times New Roman" w:hAnsi="Times New Roman" w:cs="Times New Roman"/>
          <w:sz w:val="24"/>
          <w:szCs w:val="24"/>
        </w:rPr>
        <w:t xml:space="preserve">oleh </w:t>
      </w:r>
      <w:r w:rsidR="0037114F">
        <w:rPr>
          <w:rFonts w:ascii="Times New Roman" w:hAnsi="Times New Roman" w:cs="Times New Roman"/>
          <w:sz w:val="24"/>
          <w:szCs w:val="24"/>
        </w:rPr>
        <w:t xml:space="preserve">banyak partai politik. </w:t>
      </w:r>
      <w:r w:rsidR="00D04FE6">
        <w:rPr>
          <w:rFonts w:ascii="Times New Roman" w:hAnsi="Times New Roman" w:cs="Times New Roman"/>
          <w:sz w:val="24"/>
          <w:szCs w:val="24"/>
        </w:rPr>
        <w:t>Mulai pada masa kolonial Belanda, pendudukan Jepang, sampai r</w:t>
      </w:r>
      <w:r w:rsidR="00485626">
        <w:rPr>
          <w:rFonts w:ascii="Times New Roman" w:hAnsi="Times New Roman" w:cs="Times New Roman"/>
          <w:sz w:val="24"/>
          <w:szCs w:val="24"/>
        </w:rPr>
        <w:t xml:space="preserve">untuhnya </w:t>
      </w:r>
      <w:r w:rsidR="00D159D9">
        <w:rPr>
          <w:rFonts w:ascii="Times New Roman" w:hAnsi="Times New Roman" w:cs="Times New Roman"/>
          <w:sz w:val="24"/>
          <w:szCs w:val="24"/>
        </w:rPr>
        <w:t xml:space="preserve">orde lama dan </w:t>
      </w:r>
      <w:r w:rsidR="00485626">
        <w:rPr>
          <w:rFonts w:ascii="Times New Roman" w:hAnsi="Times New Roman" w:cs="Times New Roman"/>
          <w:sz w:val="24"/>
          <w:szCs w:val="24"/>
        </w:rPr>
        <w:t xml:space="preserve">bubarnya </w:t>
      </w:r>
      <w:r w:rsidR="00C2561D">
        <w:rPr>
          <w:rFonts w:ascii="Times New Roman" w:hAnsi="Times New Roman" w:cs="Times New Roman"/>
          <w:sz w:val="24"/>
          <w:szCs w:val="24"/>
        </w:rPr>
        <w:t>rezim orde baru pada tahun 1998</w:t>
      </w:r>
      <w:r w:rsidR="00682DF7">
        <w:rPr>
          <w:rFonts w:ascii="Times New Roman" w:hAnsi="Times New Roman" w:cs="Times New Roman"/>
          <w:sz w:val="24"/>
          <w:szCs w:val="24"/>
        </w:rPr>
        <w:t>.</w:t>
      </w:r>
      <w:r w:rsidR="00506198">
        <w:rPr>
          <w:rFonts w:ascii="Times New Roman" w:hAnsi="Times New Roman" w:cs="Times New Roman"/>
          <w:sz w:val="24"/>
          <w:szCs w:val="24"/>
        </w:rPr>
        <w:t xml:space="preserve"> </w:t>
      </w:r>
      <w:r w:rsidR="00682DF7">
        <w:rPr>
          <w:rFonts w:ascii="Times New Roman" w:hAnsi="Times New Roman" w:cs="Times New Roman"/>
          <w:sz w:val="24"/>
          <w:szCs w:val="24"/>
        </w:rPr>
        <w:t>Setelah itu</w:t>
      </w:r>
      <w:r w:rsidR="00485626">
        <w:rPr>
          <w:rFonts w:ascii="Times New Roman" w:hAnsi="Times New Roman" w:cs="Times New Roman"/>
          <w:sz w:val="24"/>
          <w:szCs w:val="24"/>
        </w:rPr>
        <w:t xml:space="preserve"> Indonesia memasuki babak baru yan</w:t>
      </w:r>
      <w:r w:rsidR="00F21338">
        <w:rPr>
          <w:rFonts w:ascii="Times New Roman" w:hAnsi="Times New Roman" w:cs="Times New Roman"/>
          <w:sz w:val="24"/>
          <w:szCs w:val="24"/>
        </w:rPr>
        <w:t>g disebut dengan era reformasi</w:t>
      </w:r>
      <w:r w:rsidR="00964D33">
        <w:rPr>
          <w:rFonts w:ascii="Times New Roman" w:hAnsi="Times New Roman" w:cs="Times New Roman"/>
          <w:sz w:val="24"/>
          <w:szCs w:val="24"/>
        </w:rPr>
        <w:t xml:space="preserve"> sampai </w:t>
      </w:r>
      <w:r w:rsidR="00B82031">
        <w:rPr>
          <w:rFonts w:ascii="Times New Roman" w:hAnsi="Times New Roman" w:cs="Times New Roman"/>
          <w:sz w:val="24"/>
          <w:szCs w:val="24"/>
        </w:rPr>
        <w:t xml:space="preserve">dengan </w:t>
      </w:r>
      <w:r w:rsidR="00964D33">
        <w:rPr>
          <w:rFonts w:ascii="Times New Roman" w:hAnsi="Times New Roman" w:cs="Times New Roman"/>
          <w:sz w:val="24"/>
          <w:szCs w:val="24"/>
        </w:rPr>
        <w:t>sekarang</w:t>
      </w:r>
      <w:r w:rsidR="00DF133B">
        <w:rPr>
          <w:rFonts w:ascii="Times New Roman" w:hAnsi="Times New Roman" w:cs="Times New Roman"/>
          <w:sz w:val="24"/>
          <w:szCs w:val="24"/>
        </w:rPr>
        <w:t xml:space="preserve"> d</w:t>
      </w:r>
      <w:r w:rsidR="00B82031">
        <w:rPr>
          <w:rFonts w:ascii="Times New Roman" w:hAnsi="Times New Roman" w:cs="Times New Roman"/>
          <w:sz w:val="24"/>
          <w:szCs w:val="24"/>
        </w:rPr>
        <w:t>an masih m</w:t>
      </w:r>
      <w:r w:rsidR="00F51BB6">
        <w:rPr>
          <w:rFonts w:ascii="Times New Roman" w:hAnsi="Times New Roman" w:cs="Times New Roman"/>
          <w:sz w:val="24"/>
          <w:szCs w:val="24"/>
        </w:rPr>
        <w:t xml:space="preserve">enggunakan sistem </w:t>
      </w:r>
      <w:r w:rsidR="00F51BB6" w:rsidRPr="00F51BB6">
        <w:rPr>
          <w:rFonts w:ascii="Times New Roman" w:hAnsi="Times New Roman" w:cs="Times New Roman"/>
          <w:sz w:val="24"/>
          <w:szCs w:val="24"/>
        </w:rPr>
        <w:t>multipartai</w:t>
      </w:r>
      <w:r w:rsidR="00F21338">
        <w:rPr>
          <w:rFonts w:ascii="Times New Roman" w:hAnsi="Times New Roman" w:cs="Times New Roman"/>
          <w:sz w:val="24"/>
          <w:szCs w:val="24"/>
        </w:rPr>
        <w:t>.</w:t>
      </w:r>
      <w:r w:rsidR="0021050E">
        <w:rPr>
          <w:rFonts w:ascii="Times New Roman" w:hAnsi="Times New Roman" w:cs="Times New Roman"/>
          <w:sz w:val="24"/>
          <w:szCs w:val="24"/>
        </w:rPr>
        <w:t xml:space="preserve"> </w:t>
      </w:r>
    </w:p>
    <w:p w:rsidR="00964D33" w:rsidRPr="003206BD" w:rsidRDefault="00EB3412" w:rsidP="00595631">
      <w:pPr>
        <w:pStyle w:val="NoSpacing"/>
        <w:spacing w:line="480" w:lineRule="auto"/>
        <w:ind w:left="1134" w:firstLine="720"/>
        <w:jc w:val="both"/>
        <w:rPr>
          <w:rFonts w:ascii="Times New Roman" w:hAnsi="Times New Roman" w:cs="Times New Roman"/>
          <w:i/>
          <w:iCs/>
          <w:sz w:val="24"/>
          <w:szCs w:val="24"/>
        </w:rPr>
      </w:pPr>
      <w:r>
        <w:rPr>
          <w:rFonts w:ascii="Times New Roman" w:hAnsi="Times New Roman" w:cs="Times New Roman"/>
          <w:sz w:val="24"/>
          <w:szCs w:val="24"/>
        </w:rPr>
        <w:t>Berikut ini partai peserta pemilu mulai tah</w:t>
      </w:r>
      <w:r w:rsidR="00EA3B7B">
        <w:rPr>
          <w:rFonts w:ascii="Times New Roman" w:hAnsi="Times New Roman" w:cs="Times New Roman"/>
          <w:sz w:val="24"/>
          <w:szCs w:val="24"/>
        </w:rPr>
        <w:t>un 1955 sampai dengan tahun 200</w:t>
      </w:r>
      <w:r w:rsidR="00500F20">
        <w:rPr>
          <w:rFonts w:ascii="Times New Roman" w:hAnsi="Times New Roman" w:cs="Times New Roman"/>
          <w:sz w:val="24"/>
          <w:szCs w:val="24"/>
        </w:rPr>
        <w:t>4</w:t>
      </w:r>
      <w:r w:rsidR="004538EA">
        <w:rPr>
          <w:rFonts w:ascii="Times New Roman" w:hAnsi="Times New Roman" w:cs="Times New Roman"/>
          <w:sz w:val="24"/>
          <w:szCs w:val="24"/>
        </w:rPr>
        <w:t xml:space="preserve"> menurut Miriam Budardjo</w:t>
      </w:r>
      <w:r w:rsidR="002540CB">
        <w:rPr>
          <w:rStyle w:val="FootnoteReference"/>
          <w:rFonts w:ascii="Times New Roman" w:hAnsi="Times New Roman" w:cs="Times New Roman"/>
          <w:sz w:val="24"/>
          <w:szCs w:val="24"/>
        </w:rPr>
        <w:footnoteReference w:id="41"/>
      </w:r>
      <w:r w:rsidR="009E781D">
        <w:rPr>
          <w:rFonts w:ascii="Times New Roman" w:hAnsi="Times New Roman" w:cs="Times New Roman"/>
          <w:sz w:val="24"/>
          <w:szCs w:val="24"/>
        </w:rPr>
        <w:t xml:space="preserve">; </w:t>
      </w:r>
      <w:r w:rsidR="001A126F">
        <w:rPr>
          <w:rFonts w:ascii="Times New Roman" w:hAnsi="Times New Roman" w:cs="Times New Roman"/>
          <w:sz w:val="24"/>
          <w:szCs w:val="24"/>
        </w:rPr>
        <w:t xml:space="preserve">Pemilu </w:t>
      </w:r>
      <w:r w:rsidR="00047745">
        <w:rPr>
          <w:rFonts w:ascii="Times New Roman" w:hAnsi="Times New Roman" w:cs="Times New Roman"/>
          <w:sz w:val="24"/>
          <w:szCs w:val="24"/>
        </w:rPr>
        <w:t>umu</w:t>
      </w:r>
      <w:r w:rsidR="002924F6">
        <w:rPr>
          <w:rFonts w:ascii="Times New Roman" w:hAnsi="Times New Roman" w:cs="Times New Roman"/>
          <w:sz w:val="24"/>
          <w:szCs w:val="24"/>
        </w:rPr>
        <w:t>m</w:t>
      </w:r>
      <w:r w:rsidR="0093034C">
        <w:rPr>
          <w:rFonts w:ascii="Times New Roman" w:hAnsi="Times New Roman" w:cs="Times New Roman"/>
          <w:sz w:val="24"/>
          <w:szCs w:val="24"/>
        </w:rPr>
        <w:t xml:space="preserve"> </w:t>
      </w:r>
      <w:r w:rsidR="00D22011">
        <w:rPr>
          <w:rFonts w:ascii="Times New Roman" w:hAnsi="Times New Roman" w:cs="Times New Roman"/>
          <w:sz w:val="24"/>
          <w:szCs w:val="24"/>
        </w:rPr>
        <w:t xml:space="preserve">pertama kali diselenggarakan </w:t>
      </w:r>
      <w:r w:rsidR="00595631">
        <w:rPr>
          <w:rFonts w:ascii="Times New Roman" w:hAnsi="Times New Roman" w:cs="Times New Roman"/>
          <w:sz w:val="24"/>
          <w:szCs w:val="24"/>
        </w:rPr>
        <w:t>dengan agenda</w:t>
      </w:r>
      <w:r w:rsidR="002924F6">
        <w:rPr>
          <w:rFonts w:ascii="Times New Roman" w:hAnsi="Times New Roman" w:cs="Times New Roman"/>
          <w:sz w:val="24"/>
          <w:szCs w:val="24"/>
        </w:rPr>
        <w:t xml:space="preserve"> memilih anggota Dewan Perwakilan Rakyat dan anggota Konstituante </w:t>
      </w:r>
      <w:r w:rsidR="002375B6">
        <w:rPr>
          <w:rFonts w:ascii="Times New Roman" w:hAnsi="Times New Roman" w:cs="Times New Roman"/>
          <w:sz w:val="24"/>
          <w:szCs w:val="24"/>
        </w:rPr>
        <w:t xml:space="preserve">yang </w:t>
      </w:r>
      <w:r w:rsidR="00047745">
        <w:rPr>
          <w:rFonts w:ascii="Times New Roman" w:hAnsi="Times New Roman" w:cs="Times New Roman"/>
          <w:sz w:val="24"/>
          <w:szCs w:val="24"/>
        </w:rPr>
        <w:t xml:space="preserve">diselenggarakan </w:t>
      </w:r>
      <w:r w:rsidR="00C00242">
        <w:rPr>
          <w:rFonts w:ascii="Times New Roman" w:hAnsi="Times New Roman" w:cs="Times New Roman"/>
          <w:sz w:val="24"/>
          <w:szCs w:val="24"/>
        </w:rPr>
        <w:t xml:space="preserve">pada tahun </w:t>
      </w:r>
      <w:r w:rsidR="001A126F">
        <w:rPr>
          <w:rFonts w:ascii="Times New Roman" w:hAnsi="Times New Roman" w:cs="Times New Roman"/>
          <w:sz w:val="24"/>
          <w:szCs w:val="24"/>
        </w:rPr>
        <w:t>1955</w:t>
      </w:r>
      <w:r w:rsidR="004F3246">
        <w:rPr>
          <w:rFonts w:ascii="Times New Roman" w:hAnsi="Times New Roman" w:cs="Times New Roman"/>
          <w:sz w:val="24"/>
          <w:szCs w:val="24"/>
        </w:rPr>
        <w:t>,</w:t>
      </w:r>
      <w:r w:rsidR="00357851">
        <w:rPr>
          <w:rFonts w:ascii="Times New Roman" w:hAnsi="Times New Roman" w:cs="Times New Roman"/>
          <w:sz w:val="24"/>
          <w:szCs w:val="24"/>
        </w:rPr>
        <w:t xml:space="preserve"> </w:t>
      </w:r>
      <w:r w:rsidR="002924F6">
        <w:rPr>
          <w:rFonts w:ascii="Times New Roman" w:hAnsi="Times New Roman" w:cs="Times New Roman"/>
          <w:sz w:val="24"/>
          <w:szCs w:val="24"/>
        </w:rPr>
        <w:t xml:space="preserve">pada masa Kabinet Burhanudin Harahap dari partai Masyumi </w:t>
      </w:r>
      <w:r w:rsidR="00C00242">
        <w:rPr>
          <w:rFonts w:ascii="Times New Roman" w:hAnsi="Times New Roman" w:cs="Times New Roman"/>
          <w:sz w:val="24"/>
          <w:szCs w:val="24"/>
        </w:rPr>
        <w:t>d</w:t>
      </w:r>
      <w:r w:rsidR="001A126F">
        <w:rPr>
          <w:rFonts w:ascii="Times New Roman" w:hAnsi="Times New Roman" w:cs="Times New Roman"/>
          <w:sz w:val="24"/>
          <w:szCs w:val="24"/>
        </w:rPr>
        <w:t xml:space="preserve">iikuti oleh </w:t>
      </w:r>
      <w:r w:rsidR="00733A4E">
        <w:rPr>
          <w:rFonts w:ascii="Times New Roman" w:hAnsi="Times New Roman" w:cs="Times New Roman"/>
          <w:sz w:val="24"/>
          <w:szCs w:val="24"/>
        </w:rPr>
        <w:t>21</w:t>
      </w:r>
      <w:r w:rsidR="00C00242">
        <w:rPr>
          <w:rFonts w:ascii="Times New Roman" w:hAnsi="Times New Roman" w:cs="Times New Roman"/>
          <w:sz w:val="24"/>
          <w:szCs w:val="24"/>
        </w:rPr>
        <w:t>partai</w:t>
      </w:r>
      <w:r w:rsidR="00C61402">
        <w:rPr>
          <w:rFonts w:ascii="Times New Roman" w:hAnsi="Times New Roman" w:cs="Times New Roman"/>
          <w:sz w:val="24"/>
          <w:szCs w:val="24"/>
        </w:rPr>
        <w:t xml:space="preserve"> </w:t>
      </w:r>
      <w:r w:rsidR="004F3246">
        <w:rPr>
          <w:rFonts w:ascii="Times New Roman" w:hAnsi="Times New Roman" w:cs="Times New Roman"/>
          <w:sz w:val="24"/>
          <w:szCs w:val="24"/>
        </w:rPr>
        <w:t xml:space="preserve">politik </w:t>
      </w:r>
      <w:r w:rsidR="00733A4E">
        <w:rPr>
          <w:rFonts w:ascii="Times New Roman" w:hAnsi="Times New Roman" w:cs="Times New Roman"/>
          <w:sz w:val="24"/>
          <w:szCs w:val="24"/>
        </w:rPr>
        <w:t>(ditambah wakil tak berfraksi) sebelum pemilihan umum menjadi 28 (temasuk perorangan)</w:t>
      </w:r>
      <w:r w:rsidR="00C00242">
        <w:rPr>
          <w:rFonts w:ascii="Times New Roman" w:hAnsi="Times New Roman" w:cs="Times New Roman"/>
          <w:sz w:val="24"/>
          <w:szCs w:val="24"/>
        </w:rPr>
        <w:t>, yaitu; PNI, Masyumi, Nahdhatul Ulama, PKI, PSII, Parkindo, Partai Katolik, PSI, IPKI, PERTI, PRN, Partai Buruh, GPPS (</w:t>
      </w:r>
      <w:r w:rsidR="00C00242" w:rsidRPr="00C00242">
        <w:rPr>
          <w:rFonts w:ascii="Times New Roman" w:hAnsi="Times New Roman" w:cs="Times New Roman"/>
          <w:i/>
          <w:iCs/>
          <w:sz w:val="24"/>
          <w:szCs w:val="24"/>
        </w:rPr>
        <w:t>Movement to Defend the Panca Sila</w:t>
      </w:r>
      <w:r w:rsidR="00C00242">
        <w:rPr>
          <w:rFonts w:ascii="Times New Roman" w:hAnsi="Times New Roman" w:cs="Times New Roman"/>
          <w:sz w:val="24"/>
          <w:szCs w:val="24"/>
        </w:rPr>
        <w:t>), PRI, PPPRI (</w:t>
      </w:r>
      <w:r w:rsidR="00C00242">
        <w:rPr>
          <w:rFonts w:ascii="Times New Roman" w:hAnsi="Times New Roman" w:cs="Times New Roman"/>
          <w:i/>
          <w:iCs/>
          <w:sz w:val="24"/>
          <w:szCs w:val="24"/>
        </w:rPr>
        <w:t>Police Employees Association of the Republic of Indonesia</w:t>
      </w:r>
      <w:r w:rsidR="00C00242">
        <w:rPr>
          <w:rFonts w:ascii="Times New Roman" w:hAnsi="Times New Roman" w:cs="Times New Roman"/>
          <w:sz w:val="24"/>
          <w:szCs w:val="24"/>
        </w:rPr>
        <w:t>), Partai Murba, Baperki (</w:t>
      </w:r>
      <w:r w:rsidR="00C00242">
        <w:rPr>
          <w:rFonts w:ascii="Times New Roman" w:hAnsi="Times New Roman" w:cs="Times New Roman"/>
          <w:i/>
          <w:iCs/>
          <w:sz w:val="24"/>
          <w:szCs w:val="24"/>
        </w:rPr>
        <w:t>Consultative Council on Indonesia Citizenship</w:t>
      </w:r>
      <w:r w:rsidR="00C00242">
        <w:rPr>
          <w:rFonts w:ascii="Times New Roman" w:hAnsi="Times New Roman" w:cs="Times New Roman"/>
          <w:sz w:val="24"/>
          <w:szCs w:val="24"/>
        </w:rPr>
        <w:t>), PIR Wongsonegoro, Gerinda (</w:t>
      </w:r>
      <w:r w:rsidR="00C00242" w:rsidRPr="00C00242">
        <w:rPr>
          <w:rFonts w:ascii="Times New Roman" w:hAnsi="Times New Roman" w:cs="Times New Roman"/>
          <w:i/>
          <w:iCs/>
          <w:sz w:val="24"/>
          <w:szCs w:val="24"/>
        </w:rPr>
        <w:t>Indonesian</w:t>
      </w:r>
      <w:r w:rsidR="00C00242">
        <w:rPr>
          <w:rFonts w:ascii="Times New Roman" w:hAnsi="Times New Roman" w:cs="Times New Roman"/>
          <w:i/>
          <w:iCs/>
          <w:sz w:val="24"/>
          <w:szCs w:val="24"/>
        </w:rPr>
        <w:t xml:space="preserve"> Movement</w:t>
      </w:r>
      <w:r w:rsidR="00C00242">
        <w:rPr>
          <w:rFonts w:ascii="Times New Roman" w:hAnsi="Times New Roman" w:cs="Times New Roman"/>
          <w:sz w:val="24"/>
          <w:szCs w:val="24"/>
        </w:rPr>
        <w:t>), Parmai, Partai Persatuan Daya (</w:t>
      </w:r>
      <w:r w:rsidR="00C00242" w:rsidRPr="00C00242">
        <w:rPr>
          <w:rFonts w:ascii="Times New Roman" w:hAnsi="Times New Roman" w:cs="Times New Roman"/>
          <w:i/>
          <w:iCs/>
          <w:sz w:val="24"/>
          <w:szCs w:val="24"/>
        </w:rPr>
        <w:t>Dayak Unity Party</w:t>
      </w:r>
      <w:r w:rsidR="00C00242">
        <w:rPr>
          <w:rFonts w:ascii="Times New Roman" w:hAnsi="Times New Roman" w:cs="Times New Roman"/>
          <w:sz w:val="24"/>
          <w:szCs w:val="24"/>
        </w:rPr>
        <w:t xml:space="preserve">), </w:t>
      </w:r>
      <w:r w:rsidR="00FB48AF">
        <w:rPr>
          <w:rFonts w:ascii="Times New Roman" w:hAnsi="Times New Roman" w:cs="Times New Roman"/>
          <w:sz w:val="24"/>
          <w:szCs w:val="24"/>
        </w:rPr>
        <w:t>PIR Hazairin, PPTI (</w:t>
      </w:r>
      <w:r w:rsidR="00FB48AF">
        <w:rPr>
          <w:rFonts w:ascii="Times New Roman" w:hAnsi="Times New Roman" w:cs="Times New Roman"/>
          <w:i/>
          <w:iCs/>
          <w:sz w:val="24"/>
          <w:szCs w:val="24"/>
        </w:rPr>
        <w:t>Tharikah Unity Party</w:t>
      </w:r>
      <w:r w:rsidR="00FB48AF">
        <w:rPr>
          <w:rFonts w:ascii="Times New Roman" w:hAnsi="Times New Roman" w:cs="Times New Roman"/>
          <w:sz w:val="24"/>
          <w:szCs w:val="24"/>
        </w:rPr>
        <w:t>), AKUI (</w:t>
      </w:r>
      <w:r w:rsidR="00FB48AF">
        <w:rPr>
          <w:rFonts w:ascii="Times New Roman" w:hAnsi="Times New Roman" w:cs="Times New Roman"/>
          <w:i/>
          <w:iCs/>
          <w:sz w:val="24"/>
          <w:szCs w:val="24"/>
        </w:rPr>
        <w:t>Islamic Victory Force</w:t>
      </w:r>
      <w:r w:rsidR="00FB48AF">
        <w:rPr>
          <w:rFonts w:ascii="Times New Roman" w:hAnsi="Times New Roman" w:cs="Times New Roman"/>
          <w:sz w:val="24"/>
          <w:szCs w:val="24"/>
        </w:rPr>
        <w:t>), PRD (</w:t>
      </w:r>
      <w:r w:rsidR="00FB48AF">
        <w:rPr>
          <w:rFonts w:ascii="Times New Roman" w:hAnsi="Times New Roman" w:cs="Times New Roman"/>
          <w:i/>
          <w:iCs/>
          <w:sz w:val="24"/>
          <w:szCs w:val="24"/>
        </w:rPr>
        <w:t>Village People’s Party)</w:t>
      </w:r>
      <w:r w:rsidR="00FB48AF">
        <w:rPr>
          <w:rFonts w:ascii="Times New Roman" w:hAnsi="Times New Roman" w:cs="Times New Roman"/>
          <w:sz w:val="24"/>
          <w:szCs w:val="24"/>
        </w:rPr>
        <w:t>, PRIM (</w:t>
      </w:r>
      <w:r w:rsidR="00FB48AF">
        <w:rPr>
          <w:rFonts w:ascii="Times New Roman" w:hAnsi="Times New Roman" w:cs="Times New Roman"/>
          <w:i/>
          <w:iCs/>
          <w:sz w:val="24"/>
          <w:szCs w:val="24"/>
        </w:rPr>
        <w:t xml:space="preserve">Party of the People of </w:t>
      </w:r>
      <w:r w:rsidR="00FB48AF">
        <w:rPr>
          <w:rFonts w:ascii="Times New Roman" w:hAnsi="Times New Roman" w:cs="Times New Roman"/>
          <w:i/>
          <w:iCs/>
          <w:sz w:val="24"/>
          <w:szCs w:val="24"/>
        </w:rPr>
        <w:lastRenderedPageBreak/>
        <w:t>Free Indonesia</w:t>
      </w:r>
      <w:r w:rsidR="00FB48AF">
        <w:rPr>
          <w:rFonts w:ascii="Times New Roman" w:hAnsi="Times New Roman" w:cs="Times New Roman"/>
          <w:sz w:val="24"/>
          <w:szCs w:val="24"/>
        </w:rPr>
        <w:t xml:space="preserve">), </w:t>
      </w:r>
      <w:r w:rsidR="00FB48AF" w:rsidRPr="003206BD">
        <w:rPr>
          <w:rFonts w:ascii="Times New Roman" w:hAnsi="Times New Roman" w:cs="Times New Roman"/>
          <w:i/>
          <w:iCs/>
          <w:sz w:val="24"/>
          <w:szCs w:val="24"/>
        </w:rPr>
        <w:t xml:space="preserve">Acoma (Younger Generation Communists), R. Soejono Prawirosoedarso and Associates, Other </w:t>
      </w:r>
      <w:r w:rsidR="00041D6A" w:rsidRPr="003206BD">
        <w:rPr>
          <w:rFonts w:ascii="Times New Roman" w:hAnsi="Times New Roman" w:cs="Times New Roman"/>
          <w:i/>
          <w:iCs/>
          <w:sz w:val="24"/>
          <w:szCs w:val="24"/>
        </w:rPr>
        <w:t>Parties, organization, and individual candidates</w:t>
      </w:r>
      <w:r w:rsidR="00DE097F" w:rsidRPr="003206BD">
        <w:rPr>
          <w:rFonts w:ascii="Times New Roman" w:hAnsi="Times New Roman" w:cs="Times New Roman"/>
          <w:i/>
          <w:iCs/>
          <w:sz w:val="24"/>
          <w:szCs w:val="24"/>
        </w:rPr>
        <w:t>.</w:t>
      </w:r>
    </w:p>
    <w:p w:rsidR="001A126F" w:rsidRDefault="00FA1BFE" w:rsidP="00CE594F">
      <w:pPr>
        <w:pStyle w:val="NoSpacing"/>
        <w:spacing w:line="480" w:lineRule="auto"/>
        <w:ind w:left="1134" w:firstLine="720"/>
        <w:jc w:val="both"/>
        <w:rPr>
          <w:rFonts w:ascii="Times New Roman" w:hAnsi="Times New Roman" w:cs="Times New Roman"/>
          <w:sz w:val="24"/>
          <w:szCs w:val="24"/>
        </w:rPr>
      </w:pPr>
      <w:r>
        <w:rPr>
          <w:rFonts w:ascii="Times New Roman" w:hAnsi="Times New Roman" w:cs="Times New Roman"/>
          <w:sz w:val="24"/>
          <w:szCs w:val="24"/>
        </w:rPr>
        <w:t>P</w:t>
      </w:r>
      <w:r w:rsidR="005316A2">
        <w:rPr>
          <w:rFonts w:ascii="Times New Roman" w:hAnsi="Times New Roman" w:cs="Times New Roman"/>
          <w:sz w:val="24"/>
          <w:szCs w:val="24"/>
        </w:rPr>
        <w:t xml:space="preserve">emerintah melakukan penyederhanaan partai politik hingga pada tahun 1960 </w:t>
      </w:r>
      <w:r w:rsidR="00F7053E">
        <w:rPr>
          <w:rFonts w:ascii="Times New Roman" w:hAnsi="Times New Roman" w:cs="Times New Roman"/>
          <w:sz w:val="24"/>
          <w:szCs w:val="24"/>
        </w:rPr>
        <w:t xml:space="preserve">sehingga </w:t>
      </w:r>
      <w:r w:rsidR="005316A2">
        <w:rPr>
          <w:rFonts w:ascii="Times New Roman" w:hAnsi="Times New Roman" w:cs="Times New Roman"/>
          <w:sz w:val="24"/>
          <w:szCs w:val="24"/>
        </w:rPr>
        <w:t xml:space="preserve">hanya </w:t>
      </w:r>
      <w:r w:rsidR="005A7939">
        <w:rPr>
          <w:rFonts w:ascii="Times New Roman" w:hAnsi="Times New Roman" w:cs="Times New Roman"/>
          <w:sz w:val="24"/>
          <w:szCs w:val="24"/>
        </w:rPr>
        <w:t>menjadi</w:t>
      </w:r>
      <w:r w:rsidR="005316A2">
        <w:rPr>
          <w:rFonts w:ascii="Times New Roman" w:hAnsi="Times New Roman" w:cs="Times New Roman"/>
          <w:sz w:val="24"/>
          <w:szCs w:val="24"/>
        </w:rPr>
        <w:t xml:space="preserve"> 10 partai, yaitu PKI, PNU, NU, Partai Katolik, Pertindo, Parkindo, Partai Murba, PSII Arudji, IPKI, dan Partai Islam Perti.</w:t>
      </w:r>
      <w:r w:rsidR="008D6681">
        <w:rPr>
          <w:rFonts w:ascii="Times New Roman" w:hAnsi="Times New Roman" w:cs="Times New Roman"/>
          <w:sz w:val="24"/>
          <w:szCs w:val="24"/>
        </w:rPr>
        <w:t xml:space="preserve"> Penederhanaan partai politik dengan syarat-syarat yang harus dipenuhi partai politik, Masyumi dan PSI tidak lolos sebagai peserta pemilu. </w:t>
      </w:r>
    </w:p>
    <w:p w:rsidR="00DA2E69" w:rsidRDefault="00602730" w:rsidP="00CE594F">
      <w:pPr>
        <w:pStyle w:val="NoSpacing"/>
        <w:spacing w:line="480" w:lineRule="auto"/>
        <w:ind w:left="1134" w:firstLine="720"/>
        <w:jc w:val="both"/>
        <w:rPr>
          <w:rFonts w:ascii="Times New Roman" w:hAnsi="Times New Roman" w:cs="Times New Roman"/>
          <w:sz w:val="24"/>
          <w:szCs w:val="24"/>
        </w:rPr>
      </w:pPr>
      <w:r>
        <w:rPr>
          <w:rFonts w:ascii="Times New Roman" w:hAnsi="Times New Roman" w:cs="Times New Roman"/>
          <w:sz w:val="24"/>
          <w:szCs w:val="24"/>
        </w:rPr>
        <w:t>Pada</w:t>
      </w:r>
      <w:r w:rsidR="00DA2E69">
        <w:rPr>
          <w:rFonts w:ascii="Times New Roman" w:hAnsi="Times New Roman" w:cs="Times New Roman"/>
          <w:sz w:val="24"/>
          <w:szCs w:val="24"/>
        </w:rPr>
        <w:t xml:space="preserve"> pemilu pada tahun 1977 diikuti oleh 3 </w:t>
      </w:r>
      <w:r>
        <w:rPr>
          <w:rFonts w:ascii="Times New Roman" w:hAnsi="Times New Roman" w:cs="Times New Roman"/>
          <w:sz w:val="24"/>
          <w:szCs w:val="24"/>
        </w:rPr>
        <w:t>orsospol (organisasi sosial politik),</w:t>
      </w:r>
      <w:r w:rsidR="00DA2E69">
        <w:rPr>
          <w:rFonts w:ascii="Times New Roman" w:hAnsi="Times New Roman" w:cs="Times New Roman"/>
          <w:sz w:val="24"/>
          <w:szCs w:val="24"/>
        </w:rPr>
        <w:t xml:space="preserve"> yaitu GOLKAR, PPP, dan PDI. </w:t>
      </w:r>
      <w:r w:rsidR="00FC2113">
        <w:rPr>
          <w:rFonts w:ascii="Times New Roman" w:hAnsi="Times New Roman" w:cs="Times New Roman"/>
          <w:sz w:val="24"/>
          <w:szCs w:val="24"/>
        </w:rPr>
        <w:t xml:space="preserve">Selanjtnya pada pemilu 1982, 1987, 1992, dan 1997 diikuti </w:t>
      </w:r>
      <w:r w:rsidR="00AF4F39">
        <w:rPr>
          <w:rFonts w:ascii="Times New Roman" w:hAnsi="Times New Roman" w:cs="Times New Roman"/>
          <w:sz w:val="24"/>
          <w:szCs w:val="24"/>
        </w:rPr>
        <w:t>oleh tiga partai politik yang berasas Pancasila yaitu, GOLKAR, PPP, dan PDI.</w:t>
      </w:r>
    </w:p>
    <w:p w:rsidR="004A3EC7" w:rsidRDefault="00725E7D" w:rsidP="00CE594F">
      <w:pPr>
        <w:pStyle w:val="NoSpacing"/>
        <w:spacing w:line="480" w:lineRule="auto"/>
        <w:ind w:left="1134" w:firstLine="720"/>
        <w:jc w:val="both"/>
        <w:rPr>
          <w:rFonts w:ascii="Times New Roman" w:hAnsi="Times New Roman" w:cs="Times New Roman"/>
          <w:sz w:val="24"/>
          <w:szCs w:val="24"/>
        </w:rPr>
      </w:pPr>
      <w:r>
        <w:rPr>
          <w:rFonts w:ascii="Times New Roman" w:hAnsi="Times New Roman" w:cs="Times New Roman"/>
          <w:sz w:val="24"/>
          <w:szCs w:val="24"/>
        </w:rPr>
        <w:t xml:space="preserve">Setelah runtuhnya rezim orde baru yang ditandai dengan turunnya presiden Soeharto pada tanggal 21 Mei 1998, kemudian digantikan dengan era reformasi saat itu juga, maka </w:t>
      </w:r>
      <w:r w:rsidR="004A3EC7">
        <w:rPr>
          <w:rFonts w:ascii="Times New Roman" w:hAnsi="Times New Roman" w:cs="Times New Roman"/>
          <w:sz w:val="24"/>
          <w:szCs w:val="24"/>
        </w:rPr>
        <w:t xml:space="preserve">banyak partai politik baru yang bermunculan, sehingga yang ikut mendaftarkan diri ke Departemen Kehakiman hingga mencapai 141 partai politik. Namun, setelah dilaksanakan verifikasi dan dinyatakan dapat mengikuti pemilu pada tahun 1999 sebanyak 48 partai politik saja. </w:t>
      </w:r>
      <w:r w:rsidR="00876507">
        <w:rPr>
          <w:rFonts w:ascii="Times New Roman" w:hAnsi="Times New Roman" w:cs="Times New Roman"/>
          <w:sz w:val="24"/>
          <w:szCs w:val="24"/>
        </w:rPr>
        <w:t xml:space="preserve">Dari peserta pemilu yang ikut pemilu pada tahun 1999 sebanyak 48 parpol, hanya </w:t>
      </w:r>
      <w:r w:rsidR="00E35A4A">
        <w:rPr>
          <w:rFonts w:ascii="Times New Roman" w:hAnsi="Times New Roman" w:cs="Times New Roman"/>
          <w:sz w:val="24"/>
          <w:szCs w:val="24"/>
        </w:rPr>
        <w:t>5</w:t>
      </w:r>
      <w:r w:rsidR="00876507">
        <w:rPr>
          <w:rFonts w:ascii="Times New Roman" w:hAnsi="Times New Roman" w:cs="Times New Roman"/>
          <w:sz w:val="24"/>
          <w:szCs w:val="24"/>
        </w:rPr>
        <w:t xml:space="preserve"> parpol yang lolos tanpa diseleksi lagi yakni PDIP, Golkar, PPP, PKB, </w:t>
      </w:r>
      <w:r w:rsidR="000933AD">
        <w:rPr>
          <w:rFonts w:ascii="Times New Roman" w:hAnsi="Times New Roman" w:cs="Times New Roman"/>
          <w:sz w:val="24"/>
          <w:szCs w:val="24"/>
        </w:rPr>
        <w:t xml:space="preserve">dan </w:t>
      </w:r>
      <w:r w:rsidR="00876507">
        <w:rPr>
          <w:rFonts w:ascii="Times New Roman" w:hAnsi="Times New Roman" w:cs="Times New Roman"/>
          <w:sz w:val="24"/>
          <w:szCs w:val="24"/>
        </w:rPr>
        <w:t>PAN.</w:t>
      </w:r>
    </w:p>
    <w:p w:rsidR="00866290" w:rsidRPr="00866290" w:rsidRDefault="00A0695B" w:rsidP="00CE594F">
      <w:pPr>
        <w:pStyle w:val="NoSpacing"/>
        <w:spacing w:line="480" w:lineRule="auto"/>
        <w:ind w:left="1134" w:firstLine="720"/>
        <w:jc w:val="both"/>
        <w:rPr>
          <w:rFonts w:ascii="Times New Roman" w:hAnsi="Times New Roman" w:cs="Times New Roman"/>
          <w:sz w:val="24"/>
          <w:szCs w:val="24"/>
        </w:rPr>
      </w:pPr>
      <w:r>
        <w:rPr>
          <w:rFonts w:ascii="Times New Roman" w:hAnsi="Times New Roman" w:cs="Times New Roman"/>
          <w:sz w:val="24"/>
          <w:szCs w:val="24"/>
        </w:rPr>
        <w:lastRenderedPageBreak/>
        <w:t>P</w:t>
      </w:r>
      <w:r w:rsidR="00773DDA">
        <w:rPr>
          <w:rFonts w:ascii="Times New Roman" w:hAnsi="Times New Roman" w:cs="Times New Roman"/>
          <w:sz w:val="24"/>
          <w:szCs w:val="24"/>
        </w:rPr>
        <w:t>ada pemilu 2004 sangat berbeda dari pemilu-pemilu sebelumnya karena telah diterapkan sistem penyeleksian partai politik</w:t>
      </w:r>
      <w:r w:rsidR="005A0BBC">
        <w:rPr>
          <w:rFonts w:ascii="Times New Roman" w:hAnsi="Times New Roman" w:cs="Times New Roman"/>
          <w:sz w:val="24"/>
          <w:szCs w:val="24"/>
        </w:rPr>
        <w:t xml:space="preserve"> yaitu dengan </w:t>
      </w:r>
      <w:r w:rsidR="005A0BBC">
        <w:rPr>
          <w:rFonts w:ascii="Times New Roman" w:hAnsi="Times New Roman" w:cs="Times New Roman"/>
          <w:i/>
          <w:iCs/>
          <w:sz w:val="24"/>
          <w:szCs w:val="24"/>
        </w:rPr>
        <w:t>electoral threshold</w:t>
      </w:r>
      <w:r w:rsidR="00773DDA">
        <w:rPr>
          <w:rFonts w:ascii="Times New Roman" w:hAnsi="Times New Roman" w:cs="Times New Roman"/>
          <w:sz w:val="24"/>
          <w:szCs w:val="24"/>
        </w:rPr>
        <w:t>.</w:t>
      </w:r>
      <w:r w:rsidR="005A0BBC">
        <w:rPr>
          <w:rFonts w:ascii="Times New Roman" w:hAnsi="Times New Roman" w:cs="Times New Roman"/>
          <w:sz w:val="24"/>
          <w:szCs w:val="24"/>
        </w:rPr>
        <w:t xml:space="preserve"> Sehingga </w:t>
      </w:r>
      <w:r w:rsidR="001E076F">
        <w:rPr>
          <w:rFonts w:ascii="Times New Roman" w:hAnsi="Times New Roman" w:cs="Times New Roman"/>
          <w:sz w:val="24"/>
          <w:szCs w:val="24"/>
        </w:rPr>
        <w:t xml:space="preserve">harus </w:t>
      </w:r>
      <w:r w:rsidR="005A0BBC">
        <w:rPr>
          <w:rFonts w:ascii="Times New Roman" w:hAnsi="Times New Roman" w:cs="Times New Roman"/>
          <w:sz w:val="24"/>
          <w:szCs w:val="24"/>
        </w:rPr>
        <w:t xml:space="preserve">ada partai politik yang langsung </w:t>
      </w:r>
      <w:r w:rsidR="001E076F">
        <w:rPr>
          <w:rFonts w:ascii="Times New Roman" w:hAnsi="Times New Roman" w:cs="Times New Roman"/>
          <w:sz w:val="24"/>
          <w:szCs w:val="24"/>
        </w:rPr>
        <w:t xml:space="preserve">dapat </w:t>
      </w:r>
      <w:r w:rsidR="005A0BBC">
        <w:rPr>
          <w:rFonts w:ascii="Times New Roman" w:hAnsi="Times New Roman" w:cs="Times New Roman"/>
          <w:sz w:val="24"/>
          <w:szCs w:val="24"/>
        </w:rPr>
        <w:t xml:space="preserve">lolos </w:t>
      </w:r>
      <w:r w:rsidR="001E076F">
        <w:rPr>
          <w:rFonts w:ascii="Times New Roman" w:hAnsi="Times New Roman" w:cs="Times New Roman"/>
          <w:sz w:val="24"/>
          <w:szCs w:val="24"/>
        </w:rPr>
        <w:t xml:space="preserve">dengan </w:t>
      </w:r>
      <w:r w:rsidR="005A0BBC">
        <w:rPr>
          <w:rFonts w:ascii="Times New Roman" w:hAnsi="Times New Roman" w:cs="Times New Roman"/>
          <w:sz w:val="24"/>
          <w:szCs w:val="24"/>
        </w:rPr>
        <w:t xml:space="preserve"> terpenuhinya ambang batas 3%. </w:t>
      </w:r>
      <w:r w:rsidR="00F57F7D">
        <w:rPr>
          <w:rFonts w:ascii="Times New Roman" w:hAnsi="Times New Roman" w:cs="Times New Roman"/>
          <w:sz w:val="24"/>
          <w:szCs w:val="24"/>
        </w:rPr>
        <w:t>Sebelum keikut sertaan parpol dalam pemilu 2004, maka harus melewati s</w:t>
      </w:r>
      <w:r w:rsidR="00773DDA">
        <w:rPr>
          <w:rFonts w:ascii="Times New Roman" w:hAnsi="Times New Roman" w:cs="Times New Roman"/>
          <w:sz w:val="24"/>
          <w:szCs w:val="24"/>
        </w:rPr>
        <w:t>eleksi partai politik melalui 2 tahapan. Tahap pertama dilakukan oleh Departemen Kehakiman dan Hak Asasi Manusia dan tahap kedua dilakukan oleh Komisi Pemilihan Umum.</w:t>
      </w:r>
      <w:r>
        <w:rPr>
          <w:rFonts w:ascii="Times New Roman" w:hAnsi="Times New Roman" w:cs="Times New Roman"/>
          <w:sz w:val="24"/>
          <w:szCs w:val="24"/>
        </w:rPr>
        <w:t xml:space="preserve"> Dari hasil seleksi atau veri</w:t>
      </w:r>
      <w:r w:rsidR="00B07F6D">
        <w:rPr>
          <w:rFonts w:ascii="Times New Roman" w:hAnsi="Times New Roman" w:cs="Times New Roman"/>
          <w:sz w:val="24"/>
          <w:szCs w:val="24"/>
        </w:rPr>
        <w:t>f</w:t>
      </w:r>
      <w:r>
        <w:rPr>
          <w:rFonts w:ascii="Times New Roman" w:hAnsi="Times New Roman" w:cs="Times New Roman"/>
          <w:sz w:val="24"/>
          <w:szCs w:val="24"/>
        </w:rPr>
        <w:t xml:space="preserve">ikasi partai politik </w:t>
      </w:r>
      <w:r w:rsidR="00FC0B04">
        <w:rPr>
          <w:rFonts w:ascii="Times New Roman" w:hAnsi="Times New Roman" w:cs="Times New Roman"/>
          <w:sz w:val="24"/>
          <w:szCs w:val="24"/>
        </w:rPr>
        <w:t>pada tahap pertama dengan jumlah partai yang terdaftar di Departemen Kehakiman dan Hak Asasi Manusia sebanyak 237 partai, dan yang berhasil lolos sebanyak 50 parpol. Sedangkan pada seleksi tahap kedua yang dilakukan oleh KPU,</w:t>
      </w:r>
      <w:r>
        <w:rPr>
          <w:rFonts w:ascii="Times New Roman" w:hAnsi="Times New Roman" w:cs="Times New Roman"/>
          <w:sz w:val="24"/>
          <w:szCs w:val="24"/>
        </w:rPr>
        <w:t xml:space="preserve"> menghasilkan partai politik peserta pemilu 2004 sebanyak 24 parpol.</w:t>
      </w:r>
      <w:r w:rsidR="00866290">
        <w:rPr>
          <w:rFonts w:ascii="Times New Roman" w:hAnsi="Times New Roman" w:cs="Times New Roman"/>
          <w:sz w:val="24"/>
          <w:szCs w:val="24"/>
        </w:rPr>
        <w:t xml:space="preserve"> Dari 24 parpol peserta pemilu 2004 yang berhasil lolos dari </w:t>
      </w:r>
      <w:r w:rsidR="00866290">
        <w:rPr>
          <w:rFonts w:ascii="Times New Roman" w:hAnsi="Times New Roman" w:cs="Times New Roman"/>
          <w:i/>
          <w:iCs/>
          <w:sz w:val="24"/>
          <w:szCs w:val="24"/>
        </w:rPr>
        <w:t>electoral threshold</w:t>
      </w:r>
      <w:r w:rsidR="00866290">
        <w:rPr>
          <w:rFonts w:ascii="Times New Roman" w:hAnsi="Times New Roman" w:cs="Times New Roman"/>
          <w:sz w:val="24"/>
          <w:szCs w:val="24"/>
        </w:rPr>
        <w:t>3% adalah sebanyak 7 parpol yakni; Golkar, PDIP, PKB, PPP, P. Demokrat, PKS, dan PAN.</w:t>
      </w:r>
    </w:p>
    <w:p w:rsidR="00E35406" w:rsidRDefault="00B5463C" w:rsidP="00CE594F">
      <w:pPr>
        <w:pStyle w:val="NoSpacing"/>
        <w:spacing w:line="480" w:lineRule="auto"/>
        <w:ind w:left="1134" w:firstLine="720"/>
        <w:jc w:val="both"/>
        <w:rPr>
          <w:rFonts w:asciiTheme="majorBidi" w:hAnsiTheme="majorBidi" w:cstheme="majorBidi"/>
          <w:sz w:val="24"/>
          <w:szCs w:val="24"/>
          <w:shd w:val="clear" w:color="auto" w:fill="FFFFFF"/>
        </w:rPr>
      </w:pPr>
      <w:r>
        <w:rPr>
          <w:rFonts w:ascii="Times New Roman" w:hAnsi="Times New Roman" w:cs="Times New Roman"/>
          <w:sz w:val="24"/>
          <w:szCs w:val="24"/>
        </w:rPr>
        <w:t>Semangat pemilu sebelumnya masih terasa di tahun 2009</w:t>
      </w:r>
      <w:r w:rsidR="00896A75">
        <w:rPr>
          <w:rFonts w:ascii="Times New Roman" w:hAnsi="Times New Roman" w:cs="Times New Roman"/>
          <w:sz w:val="24"/>
          <w:szCs w:val="24"/>
        </w:rPr>
        <w:t xml:space="preserve"> bahkan peserta pemilu lebih banyak dari sebelumnya</w:t>
      </w:r>
      <w:r>
        <w:rPr>
          <w:rFonts w:ascii="Times New Roman" w:hAnsi="Times New Roman" w:cs="Times New Roman"/>
          <w:sz w:val="24"/>
          <w:szCs w:val="24"/>
        </w:rPr>
        <w:t xml:space="preserve">. </w:t>
      </w:r>
      <w:r w:rsidR="009F193D">
        <w:rPr>
          <w:rFonts w:ascii="Times New Roman" w:hAnsi="Times New Roman" w:cs="Times New Roman"/>
          <w:sz w:val="24"/>
          <w:szCs w:val="24"/>
        </w:rPr>
        <w:t>P</w:t>
      </w:r>
      <w:r w:rsidR="00633F9C" w:rsidRPr="00633F9C">
        <w:rPr>
          <w:rStyle w:val="Strong"/>
          <w:rFonts w:asciiTheme="majorBidi" w:hAnsiTheme="majorBidi" w:cstheme="majorBidi"/>
          <w:b w:val="0"/>
          <w:bCs w:val="0"/>
          <w:sz w:val="24"/>
          <w:szCs w:val="24"/>
          <w:shd w:val="clear" w:color="auto" w:fill="FFFFFF"/>
        </w:rPr>
        <w:t>artai politik</w:t>
      </w:r>
      <w:r w:rsidR="00633F9C" w:rsidRPr="00633F9C">
        <w:rPr>
          <w:rStyle w:val="Strong"/>
          <w:rFonts w:asciiTheme="majorBidi" w:hAnsiTheme="majorBidi" w:cstheme="majorBidi"/>
          <w:sz w:val="24"/>
          <w:szCs w:val="24"/>
          <w:shd w:val="clear" w:color="auto" w:fill="FFFFFF"/>
        </w:rPr>
        <w:t> </w:t>
      </w:r>
      <w:r w:rsidR="00633F9C" w:rsidRPr="00633F9C">
        <w:rPr>
          <w:rFonts w:asciiTheme="majorBidi" w:hAnsiTheme="majorBidi" w:cstheme="majorBidi"/>
          <w:sz w:val="24"/>
          <w:szCs w:val="24"/>
          <w:shd w:val="clear" w:color="auto" w:fill="FFFFFF"/>
        </w:rPr>
        <w:t xml:space="preserve">yang lolos verifikasi administrasi Pemilihan </w:t>
      </w:r>
      <w:r w:rsidR="00633F9C" w:rsidRPr="00E97BF6">
        <w:rPr>
          <w:rFonts w:asciiTheme="majorBidi" w:hAnsiTheme="majorBidi" w:cstheme="majorBidi"/>
          <w:sz w:val="24"/>
          <w:szCs w:val="24"/>
          <w:shd w:val="clear" w:color="auto" w:fill="FFFFFF"/>
        </w:rPr>
        <w:t>Umum (Pemilu) 2009</w:t>
      </w:r>
      <w:r w:rsidR="009F193D">
        <w:rPr>
          <w:rFonts w:ascii="Times New Roman" w:hAnsi="Times New Roman" w:cs="Times New Roman"/>
          <w:sz w:val="24"/>
          <w:szCs w:val="24"/>
        </w:rPr>
        <w:t xml:space="preserve">dan menjadi peserta politik sebanyak </w:t>
      </w:r>
      <w:r w:rsidR="009F193D" w:rsidRPr="00633F9C">
        <w:rPr>
          <w:rStyle w:val="Strong"/>
          <w:rFonts w:asciiTheme="majorBidi" w:hAnsiTheme="majorBidi" w:cstheme="majorBidi"/>
          <w:b w:val="0"/>
          <w:bCs w:val="0"/>
          <w:sz w:val="24"/>
          <w:szCs w:val="24"/>
          <w:shd w:val="clear" w:color="auto" w:fill="FFFFFF"/>
        </w:rPr>
        <w:t>34</w:t>
      </w:r>
      <w:r w:rsidR="00633F9C" w:rsidRPr="00E97BF6">
        <w:rPr>
          <w:rFonts w:asciiTheme="majorBidi" w:hAnsiTheme="majorBidi" w:cstheme="majorBidi"/>
          <w:sz w:val="24"/>
          <w:szCs w:val="24"/>
          <w:shd w:val="clear" w:color="auto" w:fill="FFFFFF"/>
        </w:rPr>
        <w:t xml:space="preserve">. </w:t>
      </w:r>
    </w:p>
    <w:p w:rsidR="00B5463C" w:rsidRPr="00E97BF6" w:rsidRDefault="00633F9C" w:rsidP="00CE594F">
      <w:pPr>
        <w:pStyle w:val="NoSpacing"/>
        <w:spacing w:line="480" w:lineRule="auto"/>
        <w:ind w:left="1134" w:firstLine="720"/>
        <w:jc w:val="both"/>
        <w:rPr>
          <w:rFonts w:asciiTheme="majorBidi" w:hAnsiTheme="majorBidi" w:cstheme="majorBidi"/>
          <w:color w:val="000000"/>
          <w:sz w:val="24"/>
          <w:szCs w:val="24"/>
        </w:rPr>
      </w:pPr>
      <w:r w:rsidRPr="00E97BF6">
        <w:rPr>
          <w:rStyle w:val="Strong"/>
          <w:rFonts w:asciiTheme="majorBidi" w:hAnsiTheme="majorBidi" w:cstheme="majorBidi"/>
          <w:b w:val="0"/>
          <w:bCs w:val="0"/>
          <w:sz w:val="24"/>
          <w:szCs w:val="24"/>
          <w:shd w:val="clear" w:color="auto" w:fill="FFFFFF"/>
        </w:rPr>
        <w:lastRenderedPageBreak/>
        <w:t xml:space="preserve">Berikut </w:t>
      </w:r>
      <w:r w:rsidRPr="00CE594F">
        <w:rPr>
          <w:rFonts w:ascii="Times New Roman" w:hAnsi="Times New Roman" w:cs="Times New Roman"/>
        </w:rPr>
        <w:t>partai</w:t>
      </w:r>
      <w:r w:rsidRPr="00E97BF6">
        <w:rPr>
          <w:rStyle w:val="Strong"/>
          <w:rFonts w:asciiTheme="majorBidi" w:hAnsiTheme="majorBidi" w:cstheme="majorBidi"/>
          <w:b w:val="0"/>
          <w:bCs w:val="0"/>
          <w:sz w:val="24"/>
          <w:szCs w:val="24"/>
          <w:shd w:val="clear" w:color="auto" w:fill="FFFFFF"/>
        </w:rPr>
        <w:t xml:space="preserve"> politik tersebut; </w:t>
      </w:r>
      <w:r w:rsidRPr="00E97BF6">
        <w:rPr>
          <w:rFonts w:asciiTheme="majorBidi" w:hAnsiTheme="majorBidi" w:cstheme="majorBidi"/>
          <w:color w:val="000000"/>
          <w:sz w:val="24"/>
          <w:szCs w:val="24"/>
        </w:rPr>
        <w:t>Partai Barisan Nasional, Partai Demokrasi Pembaruan, Partai Gerakan Indonesia Raya (Gerindra), Partai Hanura, Partai Indonesia Sejahtera, Partai Karya Perjuangan, Partai Kasih Demokrasi Indonesia, Partai Kebangkitan Nasional Ulama, Partai Kedaulatan, Partai Matahari Bangsa, Partai Nasional Benteng Kerakyatan, Partai Patriot, Partai Peduli Rakyat Nasional, Partai Pemuda Indonesia, Partai Pengusaha dan Pekerja Indonesia, Partai Perjuangan Indonesia Baru, Partai Persatuan Daerah, Partai Republik Nusantara, Partai Amanat Nasional (PAN), Partai Bintang Reformasi (PBR), Partai Bulan Bintang (PBB), Partai Damai Sejahtera (PDS), Partai Demokrasi Indonesia Perjuangan (PDIP), Partai Demokrasi Kebangsaan (PDK), Partai Demokrat, Partai Golongan Karya (Partai Golkar), Partai Karya Peduli Bangsa (PKPB),  Partai Keadilan dan Persatuan Indonesia (PKPI), Partai Keadilan Sejahtera (PKS), Partai Kebangkitan Bangsa (PKB), Partai Nasional Indonesia</w:t>
      </w:r>
      <w:r w:rsidR="00742DB9">
        <w:rPr>
          <w:rFonts w:asciiTheme="majorBidi" w:hAnsiTheme="majorBidi" w:cstheme="majorBidi"/>
          <w:color w:val="000000"/>
          <w:sz w:val="24"/>
          <w:szCs w:val="24"/>
        </w:rPr>
        <w:t>.</w:t>
      </w:r>
      <w:r w:rsidRPr="00E97BF6">
        <w:rPr>
          <w:rFonts w:asciiTheme="majorBidi" w:hAnsiTheme="majorBidi" w:cstheme="majorBidi"/>
          <w:color w:val="000000"/>
          <w:sz w:val="24"/>
          <w:szCs w:val="24"/>
        </w:rPr>
        <w:t xml:space="preserve"> (PNI) Marhaenisme, Partai Pelopor, Partai Penegak Demokrasi Indonesia (PPDI), Partai Persatuan Pembangunan (PPP).</w:t>
      </w:r>
      <w:r w:rsidR="00742DB9" w:rsidRPr="00742DB9">
        <w:rPr>
          <w:rFonts w:asciiTheme="majorBidi" w:hAnsiTheme="majorBidi" w:cstheme="majorBidi"/>
          <w:color w:val="000000"/>
          <w:sz w:val="24"/>
          <w:szCs w:val="24"/>
        </w:rPr>
        <w:t xml:space="preserve">Ditambah 6 parpol lokal </w:t>
      </w:r>
      <w:r w:rsidR="009276D7" w:rsidRPr="009276D7">
        <w:rPr>
          <w:rStyle w:val="Strong"/>
          <w:rFonts w:asciiTheme="majorBidi" w:hAnsiTheme="majorBidi" w:cstheme="majorBidi"/>
          <w:b w:val="0"/>
          <w:bCs w:val="0"/>
          <w:sz w:val="24"/>
          <w:szCs w:val="24"/>
          <w:shd w:val="clear" w:color="auto" w:fill="FFFFFF"/>
        </w:rPr>
        <w:t>NAD Nanggoe Aceh Darussalam</w:t>
      </w:r>
      <w:r w:rsidR="009276D7">
        <w:rPr>
          <w:rStyle w:val="Strong"/>
          <w:rFonts w:asciiTheme="majorBidi" w:hAnsiTheme="majorBidi" w:cstheme="majorBidi"/>
          <w:b w:val="0"/>
          <w:bCs w:val="0"/>
          <w:sz w:val="24"/>
          <w:szCs w:val="24"/>
          <w:shd w:val="clear" w:color="auto" w:fill="FFFFFF"/>
        </w:rPr>
        <w:t>,</w:t>
      </w:r>
      <w:r w:rsidR="00742DB9" w:rsidRPr="00742DB9">
        <w:rPr>
          <w:rFonts w:asciiTheme="majorBidi" w:hAnsiTheme="majorBidi" w:cstheme="majorBidi"/>
          <w:color w:val="000000"/>
          <w:sz w:val="24"/>
          <w:szCs w:val="24"/>
        </w:rPr>
        <w:t xml:space="preserve">yaitu; </w:t>
      </w:r>
      <w:r w:rsidR="00742DB9">
        <w:rPr>
          <w:rFonts w:asciiTheme="majorBidi" w:hAnsiTheme="majorBidi" w:cstheme="majorBidi"/>
          <w:color w:val="2A2A2A"/>
          <w:sz w:val="24"/>
          <w:szCs w:val="24"/>
          <w:shd w:val="clear" w:color="auto" w:fill="FFFFFF"/>
        </w:rPr>
        <w:t xml:space="preserve">Partai Aceh, Partai Aceh Aman Sejahtera, Partai Bersatu Aceh, Partai Daulat Aceh, Partai Rakyat Aceh, dan </w:t>
      </w:r>
      <w:r w:rsidR="00742DB9" w:rsidRPr="00742DB9">
        <w:rPr>
          <w:rFonts w:asciiTheme="majorBidi" w:hAnsiTheme="majorBidi" w:cstheme="majorBidi"/>
          <w:color w:val="2A2A2A"/>
          <w:sz w:val="24"/>
          <w:szCs w:val="24"/>
          <w:shd w:val="clear" w:color="auto" w:fill="FFFFFF"/>
        </w:rPr>
        <w:t>Partai Suara Independen Rakyat Aceh</w:t>
      </w:r>
      <w:r w:rsidR="00742DB9">
        <w:rPr>
          <w:rFonts w:asciiTheme="majorBidi" w:hAnsiTheme="majorBidi" w:cstheme="majorBidi"/>
          <w:color w:val="2A2A2A"/>
          <w:sz w:val="24"/>
          <w:szCs w:val="24"/>
        </w:rPr>
        <w:t>.</w:t>
      </w:r>
      <w:r w:rsidR="00742DB9">
        <w:rPr>
          <w:rFonts w:ascii="Arial" w:hAnsi="Arial" w:cs="Arial"/>
          <w:color w:val="2A2A2A"/>
          <w:sz w:val="21"/>
          <w:szCs w:val="21"/>
          <w:shd w:val="clear" w:color="auto" w:fill="FFFFFF"/>
        </w:rPr>
        <w:t> </w:t>
      </w:r>
      <w:r w:rsidR="008E642E">
        <w:rPr>
          <w:rStyle w:val="FootnoteReference"/>
          <w:rFonts w:asciiTheme="majorBidi" w:hAnsiTheme="majorBidi" w:cstheme="majorBidi"/>
          <w:color w:val="000000"/>
          <w:sz w:val="24"/>
          <w:szCs w:val="24"/>
        </w:rPr>
        <w:footnoteReference w:id="42"/>
      </w:r>
    </w:p>
    <w:p w:rsidR="00965D42" w:rsidRDefault="009E2AB9" w:rsidP="00CE594F">
      <w:pPr>
        <w:pStyle w:val="NoSpacing"/>
        <w:spacing w:line="480" w:lineRule="auto"/>
        <w:ind w:left="1134"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r w:rsidRPr="00CE594F">
        <w:rPr>
          <w:rFonts w:ascii="Times New Roman" w:hAnsi="Times New Roman" w:cs="Times New Roman"/>
        </w:rPr>
        <w:t>pemilu</w:t>
      </w:r>
      <w:r>
        <w:rPr>
          <w:rFonts w:ascii="Times New Roman" w:hAnsi="Times New Roman" w:cs="Times New Roman"/>
          <w:sz w:val="24"/>
          <w:szCs w:val="24"/>
        </w:rPr>
        <w:t xml:space="preserve"> tahun 2014</w:t>
      </w:r>
      <w:r w:rsidR="00020E70">
        <w:rPr>
          <w:rFonts w:ascii="Times New Roman" w:hAnsi="Times New Roman" w:cs="Times New Roman"/>
          <w:sz w:val="24"/>
          <w:szCs w:val="24"/>
        </w:rPr>
        <w:t xml:space="preserve">, partai politik sebagai peserta pemilu  berjumlah 12 partai di tingkat nasional dan 3 partai ditingkat lokal aceh, jadi total sebanyak 15 partai politik. Partai </w:t>
      </w:r>
      <w:r w:rsidR="00337A54">
        <w:rPr>
          <w:rFonts w:ascii="Times New Roman" w:hAnsi="Times New Roman" w:cs="Times New Roman"/>
          <w:sz w:val="24"/>
          <w:szCs w:val="24"/>
        </w:rPr>
        <w:t xml:space="preserve">politik </w:t>
      </w:r>
      <w:r w:rsidR="00020E70">
        <w:rPr>
          <w:rFonts w:ascii="Times New Roman" w:hAnsi="Times New Roman" w:cs="Times New Roman"/>
          <w:sz w:val="24"/>
          <w:szCs w:val="24"/>
        </w:rPr>
        <w:t xml:space="preserve">sebagai peserta pemilu ditingkat nasional pada tahun 2014, yaitu 1. Partai </w:t>
      </w:r>
      <w:r w:rsidR="00486A61">
        <w:rPr>
          <w:rFonts w:ascii="Times New Roman" w:hAnsi="Times New Roman" w:cs="Times New Roman"/>
          <w:sz w:val="24"/>
          <w:szCs w:val="24"/>
        </w:rPr>
        <w:t>N</w:t>
      </w:r>
      <w:r w:rsidR="00020E70">
        <w:rPr>
          <w:rFonts w:ascii="Times New Roman" w:hAnsi="Times New Roman" w:cs="Times New Roman"/>
          <w:sz w:val="24"/>
          <w:szCs w:val="24"/>
        </w:rPr>
        <w:t xml:space="preserve">asdem, 2. Partai </w:t>
      </w:r>
      <w:r w:rsidR="00486A61">
        <w:rPr>
          <w:rFonts w:ascii="Times New Roman" w:hAnsi="Times New Roman" w:cs="Times New Roman"/>
          <w:sz w:val="24"/>
          <w:szCs w:val="24"/>
        </w:rPr>
        <w:t>Kebangikatan B</w:t>
      </w:r>
      <w:r w:rsidR="00020E70">
        <w:rPr>
          <w:rFonts w:ascii="Times New Roman" w:hAnsi="Times New Roman" w:cs="Times New Roman"/>
          <w:sz w:val="24"/>
          <w:szCs w:val="24"/>
        </w:rPr>
        <w:t xml:space="preserve">angsa, 3. Partai </w:t>
      </w:r>
      <w:r w:rsidR="00486A61">
        <w:rPr>
          <w:rFonts w:ascii="Times New Roman" w:hAnsi="Times New Roman" w:cs="Times New Roman"/>
          <w:sz w:val="24"/>
          <w:szCs w:val="24"/>
        </w:rPr>
        <w:t>Keadilan Sejahtera, 4. Partai D</w:t>
      </w:r>
      <w:r w:rsidR="00020E70">
        <w:rPr>
          <w:rFonts w:ascii="Times New Roman" w:hAnsi="Times New Roman" w:cs="Times New Roman"/>
          <w:sz w:val="24"/>
          <w:szCs w:val="24"/>
        </w:rPr>
        <w:t xml:space="preserve">emokrasi </w:t>
      </w:r>
      <w:r w:rsidR="000B7C31">
        <w:rPr>
          <w:rFonts w:ascii="Times New Roman" w:hAnsi="Times New Roman" w:cs="Times New Roman"/>
          <w:sz w:val="24"/>
          <w:szCs w:val="24"/>
        </w:rPr>
        <w:t>Indonesia</w:t>
      </w:r>
      <w:r w:rsidR="00486A61">
        <w:rPr>
          <w:rFonts w:ascii="Times New Roman" w:hAnsi="Times New Roman" w:cs="Times New Roman"/>
          <w:sz w:val="24"/>
          <w:szCs w:val="24"/>
        </w:rPr>
        <w:t>P</w:t>
      </w:r>
      <w:r w:rsidR="00020E70">
        <w:rPr>
          <w:rFonts w:ascii="Times New Roman" w:hAnsi="Times New Roman" w:cs="Times New Roman"/>
          <w:sz w:val="24"/>
          <w:szCs w:val="24"/>
        </w:rPr>
        <w:t xml:space="preserve">erjuangan, 5. Partai </w:t>
      </w:r>
      <w:r w:rsidR="00486A61">
        <w:rPr>
          <w:rFonts w:ascii="Times New Roman" w:hAnsi="Times New Roman" w:cs="Times New Roman"/>
          <w:sz w:val="24"/>
          <w:szCs w:val="24"/>
        </w:rPr>
        <w:t>Golkar, 6. Partai Gerindra, 7. Partai Demokrat, 8. Partai A</w:t>
      </w:r>
      <w:r w:rsidR="00020E70">
        <w:rPr>
          <w:rFonts w:ascii="Times New Roman" w:hAnsi="Times New Roman" w:cs="Times New Roman"/>
          <w:sz w:val="24"/>
          <w:szCs w:val="24"/>
        </w:rPr>
        <w:t>man</w:t>
      </w:r>
      <w:r w:rsidR="00486A61">
        <w:rPr>
          <w:rFonts w:ascii="Times New Roman" w:hAnsi="Times New Roman" w:cs="Times New Roman"/>
          <w:sz w:val="24"/>
          <w:szCs w:val="24"/>
        </w:rPr>
        <w:t>at N</w:t>
      </w:r>
      <w:r w:rsidR="00F36F52">
        <w:rPr>
          <w:rFonts w:ascii="Times New Roman" w:hAnsi="Times New Roman" w:cs="Times New Roman"/>
          <w:sz w:val="24"/>
          <w:szCs w:val="24"/>
        </w:rPr>
        <w:t xml:space="preserve">asional, </w:t>
      </w:r>
      <w:r w:rsidR="00486A61">
        <w:rPr>
          <w:rFonts w:ascii="Times New Roman" w:hAnsi="Times New Roman" w:cs="Times New Roman"/>
          <w:sz w:val="24"/>
          <w:szCs w:val="24"/>
        </w:rPr>
        <w:t>9. Partai Persatuan P</w:t>
      </w:r>
      <w:r w:rsidR="00020E70">
        <w:rPr>
          <w:rFonts w:ascii="Times New Roman" w:hAnsi="Times New Roman" w:cs="Times New Roman"/>
          <w:sz w:val="24"/>
          <w:szCs w:val="24"/>
        </w:rPr>
        <w:t>e</w:t>
      </w:r>
      <w:r w:rsidR="00E03B1F">
        <w:rPr>
          <w:rFonts w:ascii="Times New Roman" w:hAnsi="Times New Roman" w:cs="Times New Roman"/>
          <w:sz w:val="24"/>
          <w:szCs w:val="24"/>
        </w:rPr>
        <w:t xml:space="preserve">mbangunan, 10. Partai </w:t>
      </w:r>
      <w:r w:rsidR="00486A61">
        <w:rPr>
          <w:rFonts w:ascii="Times New Roman" w:hAnsi="Times New Roman" w:cs="Times New Roman"/>
          <w:sz w:val="24"/>
          <w:szCs w:val="24"/>
        </w:rPr>
        <w:t>H</w:t>
      </w:r>
      <w:r w:rsidR="00E03B1F">
        <w:rPr>
          <w:rFonts w:ascii="Times New Roman" w:hAnsi="Times New Roman" w:cs="Times New Roman"/>
          <w:sz w:val="24"/>
          <w:szCs w:val="24"/>
        </w:rPr>
        <w:t>anura, 14</w:t>
      </w:r>
      <w:r w:rsidR="00020E70">
        <w:rPr>
          <w:rFonts w:ascii="Times New Roman" w:hAnsi="Times New Roman" w:cs="Times New Roman"/>
          <w:sz w:val="24"/>
          <w:szCs w:val="24"/>
        </w:rPr>
        <w:t xml:space="preserve">. Partai </w:t>
      </w:r>
      <w:r w:rsidR="00486A61">
        <w:rPr>
          <w:rFonts w:ascii="Times New Roman" w:hAnsi="Times New Roman" w:cs="Times New Roman"/>
          <w:sz w:val="24"/>
          <w:szCs w:val="24"/>
        </w:rPr>
        <w:t>Bulan B</w:t>
      </w:r>
      <w:r w:rsidR="00020E70">
        <w:rPr>
          <w:rFonts w:ascii="Times New Roman" w:hAnsi="Times New Roman" w:cs="Times New Roman"/>
          <w:sz w:val="24"/>
          <w:szCs w:val="24"/>
        </w:rPr>
        <w:t>intang, d</w:t>
      </w:r>
      <w:r w:rsidR="00486A61">
        <w:rPr>
          <w:rFonts w:ascii="Times New Roman" w:hAnsi="Times New Roman" w:cs="Times New Roman"/>
          <w:sz w:val="24"/>
          <w:szCs w:val="24"/>
        </w:rPr>
        <w:t>an 15. Partai Keadilan dan P</w:t>
      </w:r>
      <w:r w:rsidR="00020E70">
        <w:rPr>
          <w:rFonts w:ascii="Times New Roman" w:hAnsi="Times New Roman" w:cs="Times New Roman"/>
          <w:sz w:val="24"/>
          <w:szCs w:val="24"/>
        </w:rPr>
        <w:t xml:space="preserve">ersatuan </w:t>
      </w:r>
      <w:r w:rsidR="000B7C31">
        <w:rPr>
          <w:rFonts w:ascii="Times New Roman" w:hAnsi="Times New Roman" w:cs="Times New Roman"/>
          <w:sz w:val="24"/>
          <w:szCs w:val="24"/>
        </w:rPr>
        <w:t>Indonesia</w:t>
      </w:r>
      <w:r w:rsidR="00020E70">
        <w:rPr>
          <w:rFonts w:ascii="Times New Roman" w:hAnsi="Times New Roman" w:cs="Times New Roman"/>
          <w:sz w:val="24"/>
          <w:szCs w:val="24"/>
        </w:rPr>
        <w:t>.</w:t>
      </w:r>
    </w:p>
    <w:p w:rsidR="00CB32BC" w:rsidRDefault="00020E70" w:rsidP="00CE594F">
      <w:pPr>
        <w:pStyle w:val="NoSpacing"/>
        <w:spacing w:line="480" w:lineRule="auto"/>
        <w:ind w:left="1134" w:firstLine="720"/>
        <w:jc w:val="both"/>
        <w:rPr>
          <w:rFonts w:ascii="Times New Roman" w:hAnsi="Times New Roman" w:cs="Times New Roman"/>
          <w:sz w:val="24"/>
          <w:szCs w:val="24"/>
        </w:rPr>
      </w:pPr>
      <w:r>
        <w:rPr>
          <w:rFonts w:ascii="Times New Roman" w:hAnsi="Times New Roman" w:cs="Times New Roman"/>
          <w:sz w:val="24"/>
          <w:szCs w:val="24"/>
        </w:rPr>
        <w:t xml:space="preserve">Dan pada </w:t>
      </w:r>
      <w:r w:rsidRPr="00CE594F">
        <w:rPr>
          <w:rFonts w:ascii="Times New Roman" w:hAnsi="Times New Roman" w:cs="Times New Roman"/>
        </w:rPr>
        <w:t>pemilu</w:t>
      </w:r>
      <w:r>
        <w:rPr>
          <w:rFonts w:ascii="Times New Roman" w:hAnsi="Times New Roman" w:cs="Times New Roman"/>
          <w:sz w:val="24"/>
          <w:szCs w:val="24"/>
        </w:rPr>
        <w:t xml:space="preserve"> tahun 2019 nanti telah ditet</w:t>
      </w:r>
      <w:r w:rsidR="00947DF5">
        <w:rPr>
          <w:rFonts w:ascii="Times New Roman" w:hAnsi="Times New Roman" w:cs="Times New Roman"/>
          <w:sz w:val="24"/>
          <w:szCs w:val="24"/>
        </w:rPr>
        <w:t>apkan partai politik sebanyak 15</w:t>
      </w:r>
      <w:r>
        <w:rPr>
          <w:rFonts w:ascii="Times New Roman" w:hAnsi="Times New Roman" w:cs="Times New Roman"/>
          <w:sz w:val="24"/>
          <w:szCs w:val="24"/>
        </w:rPr>
        <w:t xml:space="preserve"> partai di tambah partai lokal di aceh sebanyak 4 partai politik,</w:t>
      </w:r>
      <w:r w:rsidR="00184E3A">
        <w:rPr>
          <w:rFonts w:ascii="Times New Roman" w:hAnsi="Times New Roman" w:cs="Times New Roman"/>
          <w:sz w:val="24"/>
          <w:szCs w:val="24"/>
        </w:rPr>
        <w:t xml:space="preserve"> maka total seleruhnya adalah 19</w:t>
      </w:r>
      <w:r>
        <w:rPr>
          <w:rFonts w:ascii="Times New Roman" w:hAnsi="Times New Roman" w:cs="Times New Roman"/>
          <w:sz w:val="24"/>
          <w:szCs w:val="24"/>
        </w:rPr>
        <w:t xml:space="preserve"> partai politik. Partai politik yang akan bertaru</w:t>
      </w:r>
      <w:r w:rsidR="00CD1A1D">
        <w:rPr>
          <w:rFonts w:ascii="Times New Roman" w:hAnsi="Times New Roman" w:cs="Times New Roman"/>
          <w:sz w:val="24"/>
          <w:szCs w:val="24"/>
        </w:rPr>
        <w:t>ng dalam pemilu ditingkat nasio</w:t>
      </w:r>
      <w:r w:rsidR="00D7136D">
        <w:rPr>
          <w:rFonts w:ascii="Times New Roman" w:hAnsi="Times New Roman" w:cs="Times New Roman"/>
          <w:sz w:val="24"/>
          <w:szCs w:val="24"/>
        </w:rPr>
        <w:t>nal sebanyak 15</w:t>
      </w:r>
      <w:r>
        <w:rPr>
          <w:rFonts w:ascii="Times New Roman" w:hAnsi="Times New Roman" w:cs="Times New Roman"/>
          <w:sz w:val="24"/>
          <w:szCs w:val="24"/>
        </w:rPr>
        <w:t xml:space="preserve"> partai sebagai beikut; 1. Partai </w:t>
      </w:r>
      <w:r w:rsidR="00915B33">
        <w:rPr>
          <w:rFonts w:ascii="Times New Roman" w:hAnsi="Times New Roman" w:cs="Times New Roman"/>
          <w:sz w:val="24"/>
          <w:szCs w:val="24"/>
        </w:rPr>
        <w:t>K</w:t>
      </w:r>
      <w:r>
        <w:rPr>
          <w:rFonts w:ascii="Times New Roman" w:hAnsi="Times New Roman" w:cs="Times New Roman"/>
          <w:sz w:val="24"/>
          <w:szCs w:val="24"/>
        </w:rPr>
        <w:t xml:space="preserve">ebangkitan </w:t>
      </w:r>
      <w:r w:rsidR="00915B33">
        <w:rPr>
          <w:rFonts w:ascii="Times New Roman" w:hAnsi="Times New Roman" w:cs="Times New Roman"/>
          <w:sz w:val="24"/>
          <w:szCs w:val="24"/>
        </w:rPr>
        <w:t>B</w:t>
      </w:r>
      <w:r>
        <w:rPr>
          <w:rFonts w:ascii="Times New Roman" w:hAnsi="Times New Roman" w:cs="Times New Roman"/>
          <w:sz w:val="24"/>
          <w:szCs w:val="24"/>
        </w:rPr>
        <w:t xml:space="preserve">angsa, 2. Partai </w:t>
      </w:r>
      <w:r w:rsidR="00915B33">
        <w:rPr>
          <w:rFonts w:ascii="Times New Roman" w:hAnsi="Times New Roman" w:cs="Times New Roman"/>
          <w:sz w:val="24"/>
          <w:szCs w:val="24"/>
        </w:rPr>
        <w:t>Gerindra, 3. Partai D</w:t>
      </w:r>
      <w:r>
        <w:rPr>
          <w:rFonts w:ascii="Times New Roman" w:hAnsi="Times New Roman" w:cs="Times New Roman"/>
          <w:sz w:val="24"/>
          <w:szCs w:val="24"/>
        </w:rPr>
        <w:t xml:space="preserve">emokrasi </w:t>
      </w:r>
      <w:r w:rsidR="000B7C31">
        <w:rPr>
          <w:rFonts w:ascii="Times New Roman" w:hAnsi="Times New Roman" w:cs="Times New Roman"/>
          <w:sz w:val="24"/>
          <w:szCs w:val="24"/>
        </w:rPr>
        <w:t>Indonesia</w:t>
      </w:r>
      <w:r w:rsidR="00915B33">
        <w:rPr>
          <w:rFonts w:ascii="Times New Roman" w:hAnsi="Times New Roman" w:cs="Times New Roman"/>
          <w:sz w:val="24"/>
          <w:szCs w:val="24"/>
        </w:rPr>
        <w:t xml:space="preserve"> P</w:t>
      </w:r>
      <w:r>
        <w:rPr>
          <w:rFonts w:ascii="Times New Roman" w:hAnsi="Times New Roman" w:cs="Times New Roman"/>
          <w:sz w:val="24"/>
          <w:szCs w:val="24"/>
        </w:rPr>
        <w:t xml:space="preserve">erjuangan, 4. Partai </w:t>
      </w:r>
      <w:r w:rsidR="00915B33">
        <w:rPr>
          <w:rFonts w:ascii="Times New Roman" w:hAnsi="Times New Roman" w:cs="Times New Roman"/>
          <w:sz w:val="24"/>
          <w:szCs w:val="24"/>
        </w:rPr>
        <w:t>Golkar, 5. Partai Nasdem, 6. Partai Garuda, 7. Partai B</w:t>
      </w:r>
      <w:r>
        <w:rPr>
          <w:rFonts w:ascii="Times New Roman" w:hAnsi="Times New Roman" w:cs="Times New Roman"/>
          <w:sz w:val="24"/>
          <w:szCs w:val="24"/>
        </w:rPr>
        <w:t xml:space="preserve">erkarya, 8. Partai </w:t>
      </w:r>
      <w:r w:rsidR="00915B33">
        <w:rPr>
          <w:rFonts w:ascii="Times New Roman" w:hAnsi="Times New Roman" w:cs="Times New Roman"/>
          <w:sz w:val="24"/>
          <w:szCs w:val="24"/>
        </w:rPr>
        <w:t>Keadilan S</w:t>
      </w:r>
      <w:r>
        <w:rPr>
          <w:rFonts w:ascii="Times New Roman" w:hAnsi="Times New Roman" w:cs="Times New Roman"/>
          <w:sz w:val="24"/>
          <w:szCs w:val="24"/>
        </w:rPr>
        <w:t xml:space="preserve">ejahtera, 9. Partai </w:t>
      </w:r>
      <w:r w:rsidR="00915B33">
        <w:rPr>
          <w:rFonts w:ascii="Times New Roman" w:hAnsi="Times New Roman" w:cs="Times New Roman"/>
          <w:sz w:val="24"/>
          <w:szCs w:val="24"/>
        </w:rPr>
        <w:t>P</w:t>
      </w:r>
      <w:r>
        <w:rPr>
          <w:rFonts w:ascii="Times New Roman" w:hAnsi="Times New Roman" w:cs="Times New Roman"/>
          <w:sz w:val="24"/>
          <w:szCs w:val="24"/>
        </w:rPr>
        <w:t xml:space="preserve">erindo, 10. Partai </w:t>
      </w:r>
      <w:r w:rsidR="00915B33">
        <w:rPr>
          <w:rFonts w:ascii="Times New Roman" w:hAnsi="Times New Roman" w:cs="Times New Roman"/>
          <w:sz w:val="24"/>
          <w:szCs w:val="24"/>
        </w:rPr>
        <w:t>P</w:t>
      </w:r>
      <w:r>
        <w:rPr>
          <w:rFonts w:ascii="Times New Roman" w:hAnsi="Times New Roman" w:cs="Times New Roman"/>
          <w:sz w:val="24"/>
          <w:szCs w:val="24"/>
        </w:rPr>
        <w:t xml:space="preserve">ersatuan </w:t>
      </w:r>
      <w:r w:rsidR="00915B33">
        <w:rPr>
          <w:rFonts w:ascii="Times New Roman" w:hAnsi="Times New Roman" w:cs="Times New Roman"/>
          <w:sz w:val="24"/>
          <w:szCs w:val="24"/>
        </w:rPr>
        <w:t>P</w:t>
      </w:r>
      <w:r>
        <w:rPr>
          <w:rFonts w:ascii="Times New Roman" w:hAnsi="Times New Roman" w:cs="Times New Roman"/>
          <w:sz w:val="24"/>
          <w:szCs w:val="24"/>
        </w:rPr>
        <w:t xml:space="preserve">embangunan, 11. Partai </w:t>
      </w:r>
      <w:r w:rsidR="00915B33">
        <w:rPr>
          <w:rFonts w:ascii="Times New Roman" w:hAnsi="Times New Roman" w:cs="Times New Roman"/>
          <w:sz w:val="24"/>
          <w:szCs w:val="24"/>
        </w:rPr>
        <w:t>S</w:t>
      </w:r>
      <w:r>
        <w:rPr>
          <w:rFonts w:ascii="Times New Roman" w:hAnsi="Times New Roman" w:cs="Times New Roman"/>
          <w:sz w:val="24"/>
          <w:szCs w:val="24"/>
        </w:rPr>
        <w:t xml:space="preserve">olidaritas </w:t>
      </w:r>
      <w:r w:rsidR="000B7C31">
        <w:rPr>
          <w:rFonts w:ascii="Times New Roman" w:hAnsi="Times New Roman" w:cs="Times New Roman"/>
          <w:sz w:val="24"/>
          <w:szCs w:val="24"/>
        </w:rPr>
        <w:t>Indonesia</w:t>
      </w:r>
      <w:r>
        <w:rPr>
          <w:rFonts w:ascii="Times New Roman" w:hAnsi="Times New Roman" w:cs="Times New Roman"/>
          <w:sz w:val="24"/>
          <w:szCs w:val="24"/>
        </w:rPr>
        <w:t xml:space="preserve">, 12. Partai </w:t>
      </w:r>
      <w:r w:rsidR="00915B33">
        <w:rPr>
          <w:rFonts w:ascii="Times New Roman" w:hAnsi="Times New Roman" w:cs="Times New Roman"/>
          <w:sz w:val="24"/>
          <w:szCs w:val="24"/>
        </w:rPr>
        <w:t>Amanat N</w:t>
      </w:r>
      <w:r>
        <w:rPr>
          <w:rFonts w:ascii="Times New Roman" w:hAnsi="Times New Roman" w:cs="Times New Roman"/>
          <w:sz w:val="24"/>
          <w:szCs w:val="24"/>
        </w:rPr>
        <w:t xml:space="preserve">asional, 13. Partai </w:t>
      </w:r>
      <w:r w:rsidR="00915B33">
        <w:rPr>
          <w:rFonts w:ascii="Times New Roman" w:hAnsi="Times New Roman" w:cs="Times New Roman"/>
          <w:sz w:val="24"/>
          <w:szCs w:val="24"/>
        </w:rPr>
        <w:t>H</w:t>
      </w:r>
      <w:r w:rsidR="00927765">
        <w:rPr>
          <w:rFonts w:ascii="Times New Roman" w:hAnsi="Times New Roman" w:cs="Times New Roman"/>
          <w:sz w:val="24"/>
          <w:szCs w:val="24"/>
        </w:rPr>
        <w:t>anura, 14</w:t>
      </w:r>
      <w:r w:rsidR="00915B33">
        <w:rPr>
          <w:rFonts w:ascii="Times New Roman" w:hAnsi="Times New Roman" w:cs="Times New Roman"/>
          <w:sz w:val="24"/>
          <w:szCs w:val="24"/>
        </w:rPr>
        <w:t>. Partai D</w:t>
      </w:r>
      <w:r w:rsidR="001678E7">
        <w:rPr>
          <w:rFonts w:ascii="Times New Roman" w:hAnsi="Times New Roman" w:cs="Times New Roman"/>
          <w:sz w:val="24"/>
          <w:szCs w:val="24"/>
        </w:rPr>
        <w:t>emokrat,</w:t>
      </w:r>
      <w:r w:rsidR="00927765">
        <w:rPr>
          <w:rFonts w:ascii="Times New Roman" w:hAnsi="Times New Roman" w:cs="Times New Roman"/>
          <w:sz w:val="24"/>
          <w:szCs w:val="24"/>
        </w:rPr>
        <w:t xml:space="preserve"> 19</w:t>
      </w:r>
      <w:r w:rsidR="001678E7">
        <w:rPr>
          <w:rFonts w:ascii="Times New Roman" w:hAnsi="Times New Roman" w:cs="Times New Roman"/>
          <w:sz w:val="24"/>
          <w:szCs w:val="24"/>
        </w:rPr>
        <w:t>. Partai Bulan Bintang, dan 20. Partai Keadilan Perjuangan Indonesia (PKPI).</w:t>
      </w:r>
    </w:p>
    <w:p w:rsidR="009D69BE" w:rsidRPr="00FB5AC9" w:rsidRDefault="00020E70" w:rsidP="00052426">
      <w:pPr>
        <w:pStyle w:val="NoSpacing"/>
        <w:numPr>
          <w:ilvl w:val="0"/>
          <w:numId w:val="6"/>
        </w:numPr>
        <w:spacing w:line="480" w:lineRule="auto"/>
        <w:ind w:left="1134" w:hanging="425"/>
        <w:jc w:val="both"/>
        <w:rPr>
          <w:rFonts w:ascii="Times New Roman" w:hAnsi="Times New Roman" w:cs="Times New Roman"/>
          <w:sz w:val="24"/>
          <w:szCs w:val="24"/>
        </w:rPr>
      </w:pPr>
      <w:r w:rsidRPr="00FB5AC9">
        <w:rPr>
          <w:rFonts w:ascii="Times New Roman" w:hAnsi="Times New Roman" w:cs="Times New Roman"/>
          <w:sz w:val="24"/>
          <w:szCs w:val="24"/>
        </w:rPr>
        <w:t xml:space="preserve">Pemilihan </w:t>
      </w:r>
      <w:r w:rsidR="00D921DD" w:rsidRPr="00FB5AC9">
        <w:rPr>
          <w:rFonts w:ascii="Times New Roman" w:hAnsi="Times New Roman" w:cs="Times New Roman"/>
          <w:sz w:val="24"/>
          <w:szCs w:val="24"/>
        </w:rPr>
        <w:t>U</w:t>
      </w:r>
      <w:r w:rsidRPr="00FB5AC9">
        <w:rPr>
          <w:rFonts w:ascii="Times New Roman" w:hAnsi="Times New Roman" w:cs="Times New Roman"/>
          <w:sz w:val="24"/>
          <w:szCs w:val="24"/>
        </w:rPr>
        <w:t xml:space="preserve">mum </w:t>
      </w:r>
    </w:p>
    <w:p w:rsidR="00E97BC7" w:rsidRDefault="00E97BC7" w:rsidP="00873793">
      <w:pPr>
        <w:pStyle w:val="NoSpacing"/>
        <w:spacing w:line="480" w:lineRule="auto"/>
        <w:ind w:left="1134" w:firstLine="720"/>
        <w:jc w:val="both"/>
        <w:rPr>
          <w:rFonts w:asciiTheme="majorBidi" w:hAnsiTheme="majorBidi" w:cstheme="majorBidi"/>
          <w:sz w:val="24"/>
          <w:szCs w:val="24"/>
        </w:rPr>
      </w:pPr>
      <w:r>
        <w:rPr>
          <w:rFonts w:asciiTheme="majorBidi" w:hAnsiTheme="majorBidi" w:cstheme="majorBidi"/>
          <w:sz w:val="24"/>
          <w:szCs w:val="24"/>
        </w:rPr>
        <w:t xml:space="preserve">Pemilihan </w:t>
      </w:r>
      <w:r w:rsidR="00800E3D">
        <w:rPr>
          <w:rFonts w:asciiTheme="majorBidi" w:hAnsiTheme="majorBidi" w:cstheme="majorBidi"/>
          <w:sz w:val="24"/>
          <w:szCs w:val="24"/>
        </w:rPr>
        <w:t>U</w:t>
      </w:r>
      <w:r>
        <w:rPr>
          <w:rFonts w:asciiTheme="majorBidi" w:hAnsiTheme="majorBidi" w:cstheme="majorBidi"/>
          <w:sz w:val="24"/>
          <w:szCs w:val="24"/>
        </w:rPr>
        <w:t xml:space="preserve">mum atau </w:t>
      </w:r>
      <w:r w:rsidR="00640EBE">
        <w:rPr>
          <w:rFonts w:asciiTheme="majorBidi" w:hAnsiTheme="majorBidi" w:cstheme="majorBidi"/>
          <w:sz w:val="24"/>
          <w:szCs w:val="24"/>
        </w:rPr>
        <w:t>Pemilu</w:t>
      </w:r>
      <w:r>
        <w:rPr>
          <w:rFonts w:asciiTheme="majorBidi" w:hAnsiTheme="majorBidi" w:cstheme="majorBidi"/>
          <w:sz w:val="24"/>
          <w:szCs w:val="24"/>
        </w:rPr>
        <w:t xml:space="preserve"> adalah fakta</w:t>
      </w:r>
      <w:r w:rsidRPr="005B3A69">
        <w:rPr>
          <w:rFonts w:asciiTheme="majorBidi" w:hAnsiTheme="majorBidi" w:cstheme="majorBidi"/>
          <w:sz w:val="24"/>
          <w:szCs w:val="24"/>
        </w:rPr>
        <w:t xml:space="preserve"> demokrasi prosedural</w:t>
      </w:r>
      <w:r>
        <w:rPr>
          <w:rFonts w:asciiTheme="majorBidi" w:hAnsiTheme="majorBidi" w:cstheme="majorBidi"/>
          <w:sz w:val="24"/>
          <w:szCs w:val="24"/>
        </w:rPr>
        <w:t xml:space="preserve">. </w:t>
      </w:r>
      <w:r w:rsidR="00B8690B">
        <w:rPr>
          <w:rFonts w:asciiTheme="majorBidi" w:hAnsiTheme="majorBidi" w:cstheme="majorBidi"/>
          <w:sz w:val="24"/>
          <w:szCs w:val="24"/>
        </w:rPr>
        <w:t xml:space="preserve">Diselenggarakan secara demokratis sebagai </w:t>
      </w:r>
      <w:r w:rsidRPr="005B3A69">
        <w:rPr>
          <w:rFonts w:asciiTheme="majorBidi" w:hAnsiTheme="majorBidi" w:cstheme="majorBidi"/>
          <w:sz w:val="24"/>
          <w:szCs w:val="24"/>
        </w:rPr>
        <w:t xml:space="preserve">salah satu </w:t>
      </w:r>
      <w:r w:rsidRPr="005B3A69">
        <w:rPr>
          <w:rFonts w:asciiTheme="majorBidi" w:hAnsiTheme="majorBidi" w:cstheme="majorBidi"/>
          <w:sz w:val="24"/>
          <w:szCs w:val="24"/>
        </w:rPr>
        <w:lastRenderedPageBreak/>
        <w:t xml:space="preserve">aspek </w:t>
      </w:r>
      <w:r>
        <w:rPr>
          <w:rFonts w:asciiTheme="majorBidi" w:hAnsiTheme="majorBidi" w:cstheme="majorBidi"/>
          <w:sz w:val="24"/>
          <w:szCs w:val="24"/>
        </w:rPr>
        <w:t xml:space="preserve">penting dalam </w:t>
      </w:r>
      <w:r w:rsidR="00B8690B">
        <w:rPr>
          <w:rFonts w:asciiTheme="majorBidi" w:hAnsiTheme="majorBidi" w:cstheme="majorBidi"/>
          <w:sz w:val="24"/>
          <w:szCs w:val="24"/>
        </w:rPr>
        <w:t xml:space="preserve">menegakkan </w:t>
      </w:r>
      <w:r w:rsidRPr="005B3A69">
        <w:rPr>
          <w:rFonts w:asciiTheme="majorBidi" w:hAnsiTheme="majorBidi" w:cstheme="majorBidi"/>
          <w:sz w:val="24"/>
          <w:szCs w:val="24"/>
        </w:rPr>
        <w:t xml:space="preserve">demokrasi. </w:t>
      </w:r>
      <w:r w:rsidR="00831059">
        <w:rPr>
          <w:rFonts w:asciiTheme="majorBidi" w:hAnsiTheme="majorBidi" w:cstheme="majorBidi"/>
          <w:sz w:val="24"/>
          <w:szCs w:val="24"/>
        </w:rPr>
        <w:t>P</w:t>
      </w:r>
      <w:r>
        <w:rPr>
          <w:rFonts w:ascii="Times New Roman" w:hAnsi="Times New Roman" w:cs="Times New Roman"/>
          <w:sz w:val="24"/>
          <w:szCs w:val="24"/>
        </w:rPr>
        <w:t xml:space="preserve">emilu pada hakekatnya adalah untuk mengatur tentang siapa yang akan dipilih (menjadi kepala pemerintahan dan perwakilan rakyat) dan siapa yang akan memilih dalam pemilihan umum. </w:t>
      </w:r>
      <w:r>
        <w:rPr>
          <w:rFonts w:asciiTheme="majorBidi" w:hAnsiTheme="majorBidi" w:cstheme="majorBidi"/>
          <w:sz w:val="24"/>
          <w:szCs w:val="24"/>
        </w:rPr>
        <w:t>Se</w:t>
      </w:r>
      <w:r w:rsidRPr="005B3A69">
        <w:rPr>
          <w:rFonts w:asciiTheme="majorBidi" w:hAnsiTheme="majorBidi" w:cstheme="majorBidi"/>
          <w:sz w:val="24"/>
          <w:szCs w:val="24"/>
        </w:rPr>
        <w:t>bagai negara demokrasi</w:t>
      </w:r>
      <w:r>
        <w:rPr>
          <w:rFonts w:asciiTheme="majorBidi" w:hAnsiTheme="majorBidi" w:cstheme="majorBidi"/>
          <w:sz w:val="24"/>
          <w:szCs w:val="24"/>
        </w:rPr>
        <w:t>,</w:t>
      </w:r>
      <w:r w:rsidR="00C328F6">
        <w:rPr>
          <w:rFonts w:asciiTheme="majorBidi" w:hAnsiTheme="majorBidi" w:cstheme="majorBidi"/>
          <w:sz w:val="24"/>
          <w:szCs w:val="24"/>
        </w:rPr>
        <w:t xml:space="preserve"> </w:t>
      </w:r>
      <w:r>
        <w:rPr>
          <w:rFonts w:asciiTheme="majorBidi" w:hAnsiTheme="majorBidi" w:cstheme="majorBidi"/>
          <w:sz w:val="24"/>
          <w:szCs w:val="24"/>
        </w:rPr>
        <w:t>Indonesia telah mentradisikan p</w:t>
      </w:r>
      <w:r w:rsidRPr="005B3A69">
        <w:rPr>
          <w:rFonts w:asciiTheme="majorBidi" w:hAnsiTheme="majorBidi" w:cstheme="majorBidi"/>
          <w:sz w:val="24"/>
          <w:szCs w:val="24"/>
        </w:rPr>
        <w:t>emilu untuk memilih</w:t>
      </w:r>
      <w:r w:rsidR="00C328F6">
        <w:rPr>
          <w:rFonts w:asciiTheme="majorBidi" w:hAnsiTheme="majorBidi" w:cstheme="majorBidi"/>
          <w:sz w:val="24"/>
          <w:szCs w:val="24"/>
        </w:rPr>
        <w:t xml:space="preserve"> </w:t>
      </w:r>
      <w:r w:rsidRPr="005B3A69">
        <w:rPr>
          <w:rFonts w:asciiTheme="majorBidi" w:hAnsiTheme="majorBidi" w:cstheme="majorBidi"/>
          <w:sz w:val="24"/>
          <w:szCs w:val="24"/>
        </w:rPr>
        <w:t>pejabat-pejabat publik di bidang legislatif baik di pusat maupun daerah dan eksekutif</w:t>
      </w:r>
      <w:r>
        <w:rPr>
          <w:rFonts w:asciiTheme="majorBidi" w:hAnsiTheme="majorBidi" w:cstheme="majorBidi"/>
          <w:sz w:val="24"/>
          <w:szCs w:val="24"/>
        </w:rPr>
        <w:t xml:space="preserve"> yaitu presiden dan wakil presiden</w:t>
      </w:r>
      <w:r w:rsidRPr="005B3A69">
        <w:rPr>
          <w:rFonts w:asciiTheme="majorBidi" w:hAnsiTheme="majorBidi" w:cstheme="majorBidi"/>
          <w:sz w:val="24"/>
          <w:szCs w:val="24"/>
        </w:rPr>
        <w:t xml:space="preserve">. </w:t>
      </w:r>
    </w:p>
    <w:p w:rsidR="00732669" w:rsidRPr="00C05BAE" w:rsidRDefault="00732669" w:rsidP="008A2212">
      <w:pPr>
        <w:pStyle w:val="NoSpacing"/>
        <w:spacing w:line="480" w:lineRule="auto"/>
        <w:ind w:left="1134" w:firstLine="720"/>
        <w:jc w:val="both"/>
        <w:rPr>
          <w:rFonts w:asciiTheme="majorBidi" w:hAnsiTheme="majorBidi" w:cstheme="majorBidi"/>
          <w:sz w:val="24"/>
          <w:szCs w:val="24"/>
        </w:rPr>
      </w:pPr>
      <w:r>
        <w:rPr>
          <w:rFonts w:asciiTheme="majorBidi" w:hAnsiTheme="majorBidi" w:cstheme="majorBidi"/>
          <w:sz w:val="24"/>
          <w:szCs w:val="24"/>
        </w:rPr>
        <w:t xml:space="preserve">Sistem pemilu di Indonesia berpijak pada; </w:t>
      </w:r>
      <w:r>
        <w:rPr>
          <w:rFonts w:asciiTheme="majorBidi" w:hAnsiTheme="majorBidi" w:cstheme="majorBidi"/>
          <w:i/>
          <w:iCs/>
          <w:sz w:val="24"/>
          <w:szCs w:val="24"/>
        </w:rPr>
        <w:t xml:space="preserve">pertama, </w:t>
      </w:r>
      <w:r>
        <w:rPr>
          <w:rFonts w:asciiTheme="majorBidi" w:hAnsiTheme="majorBidi" w:cstheme="majorBidi"/>
          <w:sz w:val="24"/>
          <w:szCs w:val="24"/>
        </w:rPr>
        <w:t xml:space="preserve">rakyat di pandang sebagai individu-individu yang sama untuk dipilih dan memilih dengan tidak ada paksaaan dari manapun. </w:t>
      </w:r>
      <w:r>
        <w:rPr>
          <w:rFonts w:asciiTheme="majorBidi" w:hAnsiTheme="majorBidi" w:cstheme="majorBidi"/>
          <w:i/>
          <w:iCs/>
          <w:sz w:val="24"/>
          <w:szCs w:val="24"/>
        </w:rPr>
        <w:t xml:space="preserve">Kedua, </w:t>
      </w:r>
      <w:r>
        <w:rPr>
          <w:rFonts w:asciiTheme="majorBidi" w:hAnsiTheme="majorBidi" w:cstheme="majorBidi"/>
          <w:sz w:val="24"/>
          <w:szCs w:val="24"/>
        </w:rPr>
        <w:t>mekanisme pemilihan dengan cara perwakilan berimbang. Yakni persentase kursi di lembaga perwakilan rakyat dibagikan kepada tidap-tiap partai politik sesuai dengan persentase jumlah suara yang diperoleh tiap-tiap partai politik</w:t>
      </w:r>
      <w:r>
        <w:rPr>
          <w:rStyle w:val="FootnoteReference"/>
          <w:rFonts w:asciiTheme="majorBidi" w:hAnsiTheme="majorBidi" w:cstheme="majorBidi"/>
          <w:sz w:val="24"/>
          <w:szCs w:val="24"/>
        </w:rPr>
        <w:footnoteReference w:id="43"/>
      </w:r>
      <w:r>
        <w:rPr>
          <w:rFonts w:asciiTheme="majorBidi" w:hAnsiTheme="majorBidi" w:cstheme="majorBidi"/>
          <w:sz w:val="24"/>
          <w:szCs w:val="24"/>
        </w:rPr>
        <w:t>.</w:t>
      </w:r>
    </w:p>
    <w:p w:rsidR="00736386" w:rsidRDefault="005B3A69" w:rsidP="0094767C">
      <w:pPr>
        <w:pStyle w:val="NoSpacing"/>
        <w:spacing w:line="480" w:lineRule="auto"/>
        <w:ind w:left="1134" w:firstLine="720"/>
        <w:jc w:val="both"/>
        <w:rPr>
          <w:rFonts w:asciiTheme="majorBidi" w:hAnsiTheme="majorBidi" w:cstheme="majorBidi"/>
          <w:sz w:val="24"/>
          <w:szCs w:val="24"/>
        </w:rPr>
      </w:pPr>
      <w:r w:rsidRPr="005B3A69">
        <w:rPr>
          <w:rFonts w:asciiTheme="majorBidi" w:hAnsiTheme="majorBidi" w:cstheme="majorBidi"/>
          <w:sz w:val="24"/>
          <w:szCs w:val="24"/>
        </w:rPr>
        <w:t xml:space="preserve">Pemilu </w:t>
      </w:r>
      <w:r w:rsidR="00647A54">
        <w:rPr>
          <w:rFonts w:asciiTheme="majorBidi" w:hAnsiTheme="majorBidi" w:cstheme="majorBidi"/>
          <w:sz w:val="24"/>
          <w:szCs w:val="24"/>
        </w:rPr>
        <w:t>sebagai jalan demokrasi menunjukan adanya</w:t>
      </w:r>
      <w:r w:rsidRPr="005B3A69">
        <w:rPr>
          <w:rFonts w:asciiTheme="majorBidi" w:hAnsiTheme="majorBidi" w:cstheme="majorBidi"/>
          <w:sz w:val="24"/>
          <w:szCs w:val="24"/>
        </w:rPr>
        <w:t xml:space="preserve"> kedaulatan </w:t>
      </w:r>
      <w:r w:rsidR="009B0576">
        <w:rPr>
          <w:rFonts w:asciiTheme="majorBidi" w:hAnsiTheme="majorBidi" w:cstheme="majorBidi"/>
          <w:sz w:val="24"/>
          <w:szCs w:val="24"/>
        </w:rPr>
        <w:t xml:space="preserve">di “tangan” </w:t>
      </w:r>
      <w:r w:rsidRPr="005B3A69">
        <w:rPr>
          <w:rFonts w:asciiTheme="majorBidi" w:hAnsiTheme="majorBidi" w:cstheme="majorBidi"/>
          <w:sz w:val="24"/>
          <w:szCs w:val="24"/>
        </w:rPr>
        <w:t xml:space="preserve">rakyat </w:t>
      </w:r>
      <w:r w:rsidR="00647A54">
        <w:rPr>
          <w:rFonts w:asciiTheme="majorBidi" w:hAnsiTheme="majorBidi" w:cstheme="majorBidi"/>
          <w:sz w:val="24"/>
          <w:szCs w:val="24"/>
        </w:rPr>
        <w:t xml:space="preserve">yang </w:t>
      </w:r>
      <w:r w:rsidR="009B0576">
        <w:rPr>
          <w:rFonts w:asciiTheme="majorBidi" w:hAnsiTheme="majorBidi" w:cstheme="majorBidi"/>
          <w:sz w:val="24"/>
          <w:szCs w:val="24"/>
        </w:rPr>
        <w:t>berarti</w:t>
      </w:r>
      <w:r w:rsidRPr="005B3A69">
        <w:rPr>
          <w:rFonts w:asciiTheme="majorBidi" w:hAnsiTheme="majorBidi" w:cstheme="majorBidi"/>
          <w:sz w:val="24"/>
          <w:szCs w:val="24"/>
        </w:rPr>
        <w:t xml:space="preserve"> </w:t>
      </w:r>
      <w:r w:rsidR="009B0576">
        <w:rPr>
          <w:rFonts w:asciiTheme="majorBidi" w:hAnsiTheme="majorBidi" w:cstheme="majorBidi"/>
          <w:sz w:val="24"/>
          <w:szCs w:val="24"/>
        </w:rPr>
        <w:t xml:space="preserve">kekuasaan </w:t>
      </w:r>
      <w:r w:rsidRPr="005B3A69">
        <w:rPr>
          <w:rFonts w:asciiTheme="majorBidi" w:hAnsiTheme="majorBidi" w:cstheme="majorBidi"/>
          <w:sz w:val="24"/>
          <w:szCs w:val="24"/>
        </w:rPr>
        <w:t xml:space="preserve">pemerintahan </w:t>
      </w:r>
      <w:r w:rsidR="001C204B">
        <w:rPr>
          <w:rFonts w:asciiTheme="majorBidi" w:hAnsiTheme="majorBidi" w:cstheme="majorBidi"/>
          <w:sz w:val="24"/>
          <w:szCs w:val="24"/>
        </w:rPr>
        <w:t>tunduk pada</w:t>
      </w:r>
      <w:r w:rsidR="00D815EF">
        <w:rPr>
          <w:rFonts w:asciiTheme="majorBidi" w:hAnsiTheme="majorBidi" w:cstheme="majorBidi"/>
          <w:sz w:val="24"/>
          <w:szCs w:val="24"/>
        </w:rPr>
        <w:t xml:space="preserve"> </w:t>
      </w:r>
      <w:r w:rsidR="005142B5">
        <w:rPr>
          <w:rFonts w:asciiTheme="majorBidi" w:hAnsiTheme="majorBidi" w:cstheme="majorBidi"/>
          <w:sz w:val="24"/>
          <w:szCs w:val="24"/>
        </w:rPr>
        <w:t>rakyat.</w:t>
      </w:r>
      <w:r w:rsidR="00D815EF">
        <w:rPr>
          <w:rFonts w:asciiTheme="majorBidi" w:hAnsiTheme="majorBidi" w:cstheme="majorBidi"/>
          <w:sz w:val="24"/>
          <w:szCs w:val="24"/>
        </w:rPr>
        <w:t xml:space="preserve"> </w:t>
      </w:r>
      <w:r w:rsidR="001767DE">
        <w:rPr>
          <w:rFonts w:asciiTheme="majorBidi" w:hAnsiTheme="majorBidi" w:cstheme="majorBidi"/>
          <w:sz w:val="24"/>
          <w:szCs w:val="24"/>
        </w:rPr>
        <w:t>P</w:t>
      </w:r>
      <w:r w:rsidRPr="005B3A69">
        <w:rPr>
          <w:rFonts w:asciiTheme="majorBidi" w:hAnsiTheme="majorBidi" w:cstheme="majorBidi"/>
          <w:sz w:val="24"/>
          <w:szCs w:val="24"/>
        </w:rPr>
        <w:t xml:space="preserve">emerintahan </w:t>
      </w:r>
      <w:r w:rsidR="005142B5">
        <w:rPr>
          <w:rFonts w:asciiTheme="majorBidi" w:hAnsiTheme="majorBidi" w:cstheme="majorBidi"/>
          <w:sz w:val="24"/>
          <w:szCs w:val="24"/>
        </w:rPr>
        <w:t xml:space="preserve">yang dipilih melalui pemilu </w:t>
      </w:r>
      <w:r w:rsidRPr="005B3A69">
        <w:rPr>
          <w:rFonts w:asciiTheme="majorBidi" w:hAnsiTheme="majorBidi" w:cstheme="majorBidi"/>
          <w:sz w:val="24"/>
          <w:szCs w:val="24"/>
        </w:rPr>
        <w:t xml:space="preserve">mengandung pengertian </w:t>
      </w:r>
      <w:r w:rsidR="005142B5">
        <w:rPr>
          <w:rFonts w:asciiTheme="majorBidi" w:hAnsiTheme="majorBidi" w:cstheme="majorBidi"/>
          <w:sz w:val="24"/>
          <w:szCs w:val="24"/>
        </w:rPr>
        <w:t>bahwa</w:t>
      </w:r>
      <w:r w:rsidRPr="005B3A69">
        <w:rPr>
          <w:rFonts w:asciiTheme="majorBidi" w:hAnsiTheme="majorBidi" w:cstheme="majorBidi"/>
          <w:sz w:val="24"/>
          <w:szCs w:val="24"/>
        </w:rPr>
        <w:t xml:space="preserve"> pemerintahan </w:t>
      </w:r>
      <w:r w:rsidR="005142B5">
        <w:rPr>
          <w:rFonts w:asciiTheme="majorBidi" w:hAnsiTheme="majorBidi" w:cstheme="majorBidi"/>
          <w:sz w:val="24"/>
          <w:szCs w:val="24"/>
        </w:rPr>
        <w:t xml:space="preserve">tersebut adalah </w:t>
      </w:r>
      <w:r w:rsidRPr="005B3A69">
        <w:rPr>
          <w:rFonts w:asciiTheme="majorBidi" w:hAnsiTheme="majorBidi" w:cstheme="majorBidi"/>
          <w:sz w:val="24"/>
          <w:szCs w:val="24"/>
        </w:rPr>
        <w:t>sah dan diakui (</w:t>
      </w:r>
      <w:r w:rsidRPr="005B3A69">
        <w:rPr>
          <w:rFonts w:asciiTheme="majorBidi" w:hAnsiTheme="majorBidi" w:cstheme="majorBidi"/>
          <w:i/>
          <w:iCs/>
          <w:sz w:val="24"/>
          <w:szCs w:val="24"/>
        </w:rPr>
        <w:t>legitimate government</w:t>
      </w:r>
      <w:r w:rsidRPr="005B3A69">
        <w:rPr>
          <w:rFonts w:asciiTheme="majorBidi" w:hAnsiTheme="majorBidi" w:cstheme="majorBidi"/>
          <w:sz w:val="24"/>
          <w:szCs w:val="24"/>
        </w:rPr>
        <w:t>) di mata rakyat</w:t>
      </w:r>
      <w:r w:rsidR="002A2F3D">
        <w:rPr>
          <w:rFonts w:asciiTheme="majorBidi" w:hAnsiTheme="majorBidi" w:cstheme="majorBidi"/>
          <w:sz w:val="24"/>
          <w:szCs w:val="24"/>
        </w:rPr>
        <w:t>.</w:t>
      </w:r>
      <w:r w:rsidR="00475004">
        <w:rPr>
          <w:rFonts w:asciiTheme="majorBidi" w:hAnsiTheme="majorBidi" w:cstheme="majorBidi"/>
          <w:sz w:val="24"/>
          <w:szCs w:val="24"/>
        </w:rPr>
        <w:t xml:space="preserve"> </w:t>
      </w:r>
      <w:r w:rsidR="007B4568">
        <w:rPr>
          <w:rFonts w:asciiTheme="majorBidi" w:hAnsiTheme="majorBidi" w:cstheme="majorBidi"/>
          <w:sz w:val="24"/>
          <w:szCs w:val="24"/>
        </w:rPr>
        <w:t xml:space="preserve">Itu sebabnya </w:t>
      </w:r>
      <w:r w:rsidR="005F5C18">
        <w:rPr>
          <w:rFonts w:asciiTheme="majorBidi" w:hAnsiTheme="majorBidi" w:cstheme="majorBidi"/>
          <w:sz w:val="24"/>
          <w:szCs w:val="24"/>
        </w:rPr>
        <w:t xml:space="preserve">Pemilihan Umum </w:t>
      </w:r>
      <w:r w:rsidR="007C6D44">
        <w:rPr>
          <w:rFonts w:asciiTheme="majorBidi" w:hAnsiTheme="majorBidi" w:cstheme="majorBidi"/>
          <w:sz w:val="24"/>
          <w:szCs w:val="24"/>
        </w:rPr>
        <w:t xml:space="preserve">dilaksanakan sebagai cara </w:t>
      </w:r>
      <w:r w:rsidR="005F5C18">
        <w:rPr>
          <w:rFonts w:asciiTheme="majorBidi" w:hAnsiTheme="majorBidi" w:cstheme="majorBidi"/>
          <w:sz w:val="24"/>
          <w:szCs w:val="24"/>
        </w:rPr>
        <w:t>untuk memilih pemimpin</w:t>
      </w:r>
      <w:r w:rsidR="00913B8A">
        <w:rPr>
          <w:rFonts w:asciiTheme="majorBidi" w:hAnsiTheme="majorBidi" w:cstheme="majorBidi"/>
          <w:sz w:val="24"/>
          <w:szCs w:val="24"/>
        </w:rPr>
        <w:t xml:space="preserve"> rakyat</w:t>
      </w:r>
      <w:r w:rsidR="005F5C18">
        <w:rPr>
          <w:rFonts w:asciiTheme="majorBidi" w:hAnsiTheme="majorBidi" w:cstheme="majorBidi"/>
          <w:sz w:val="24"/>
          <w:szCs w:val="24"/>
        </w:rPr>
        <w:t>.</w:t>
      </w:r>
      <w:r w:rsidR="0094767C">
        <w:rPr>
          <w:rFonts w:asciiTheme="majorBidi" w:hAnsiTheme="majorBidi" w:cstheme="majorBidi"/>
          <w:sz w:val="24"/>
          <w:szCs w:val="24"/>
        </w:rPr>
        <w:t xml:space="preserve"> Pemimpin yang sudah terpilih dengan mandat rakyat bertanggung jawab kepada rakyat dan mengabdikan dirinya untuk rakyat.</w:t>
      </w:r>
      <w:r w:rsidR="005F5C18">
        <w:rPr>
          <w:rFonts w:asciiTheme="majorBidi" w:hAnsiTheme="majorBidi" w:cstheme="majorBidi"/>
          <w:sz w:val="24"/>
          <w:szCs w:val="24"/>
        </w:rPr>
        <w:t xml:space="preserve"> </w:t>
      </w:r>
    </w:p>
    <w:p w:rsidR="005F5C18" w:rsidRDefault="005F5C18" w:rsidP="00736386">
      <w:pPr>
        <w:pStyle w:val="NoSpacing"/>
        <w:spacing w:line="480" w:lineRule="auto"/>
        <w:ind w:left="1134" w:firstLine="720"/>
        <w:jc w:val="both"/>
        <w:rPr>
          <w:rFonts w:asciiTheme="majorBidi" w:hAnsiTheme="majorBidi" w:cstheme="majorBidi"/>
          <w:sz w:val="24"/>
          <w:szCs w:val="24"/>
        </w:rPr>
      </w:pPr>
      <w:r>
        <w:rPr>
          <w:rFonts w:ascii="Times New Roman" w:hAnsi="Times New Roman" w:cs="Times New Roman"/>
          <w:sz w:val="24"/>
          <w:szCs w:val="24"/>
        </w:rPr>
        <w:lastRenderedPageBreak/>
        <w:t xml:space="preserve">Menurut Mortimer J. Adler, menyebutkan filosofi Aristoteres tentang karakter atau sifat seorang pemimpin yang memiliki </w:t>
      </w:r>
      <w:r>
        <w:rPr>
          <w:rFonts w:ascii="Times New Roman" w:hAnsi="Times New Roman" w:cs="Times New Roman"/>
          <w:i/>
          <w:iCs/>
          <w:sz w:val="24"/>
          <w:szCs w:val="24"/>
        </w:rPr>
        <w:t xml:space="preserve">ethos, pathos, dan logos. </w:t>
      </w:r>
      <w:r>
        <w:rPr>
          <w:rFonts w:ascii="Times New Roman" w:hAnsi="Times New Roman" w:cs="Times New Roman"/>
          <w:sz w:val="24"/>
          <w:szCs w:val="24"/>
        </w:rPr>
        <w:t xml:space="preserve">Pemimpin yang memiliki karakter </w:t>
      </w:r>
      <w:r>
        <w:rPr>
          <w:rFonts w:ascii="Times New Roman" w:hAnsi="Times New Roman" w:cs="Times New Roman"/>
          <w:i/>
          <w:iCs/>
          <w:sz w:val="24"/>
          <w:szCs w:val="24"/>
        </w:rPr>
        <w:t xml:space="preserve">ethos </w:t>
      </w:r>
      <w:r>
        <w:rPr>
          <w:rFonts w:ascii="Times New Roman" w:hAnsi="Times New Roman" w:cs="Times New Roman"/>
          <w:sz w:val="24"/>
          <w:szCs w:val="24"/>
        </w:rPr>
        <w:t xml:space="preserve">berarti memiliki karakter moral yang menjadi sumber kemampuannya untuk membujuk. Sedangkan seorang pemimpin yang memiliki karakter </w:t>
      </w:r>
      <w:r>
        <w:rPr>
          <w:rFonts w:ascii="Times New Roman" w:hAnsi="Times New Roman" w:cs="Times New Roman"/>
          <w:i/>
          <w:iCs/>
          <w:sz w:val="24"/>
          <w:szCs w:val="24"/>
        </w:rPr>
        <w:t xml:space="preserve">pathos </w:t>
      </w:r>
      <w:r>
        <w:rPr>
          <w:rFonts w:ascii="Times New Roman" w:hAnsi="Times New Roman" w:cs="Times New Roman"/>
          <w:sz w:val="24"/>
          <w:szCs w:val="24"/>
        </w:rPr>
        <w:t xml:space="preserve">berarti memiliki kemampuan untuk menangkap perasaan sehingga bisa mempengaruhi orang lain. Dan pemimpin yang memiliki karakter </w:t>
      </w:r>
      <w:r>
        <w:rPr>
          <w:rFonts w:ascii="Times New Roman" w:hAnsi="Times New Roman" w:cs="Times New Roman"/>
          <w:i/>
          <w:iCs/>
          <w:sz w:val="24"/>
          <w:szCs w:val="24"/>
        </w:rPr>
        <w:t xml:space="preserve">logos </w:t>
      </w:r>
      <w:r>
        <w:rPr>
          <w:rFonts w:ascii="Times New Roman" w:hAnsi="Times New Roman" w:cs="Times New Roman"/>
          <w:sz w:val="24"/>
          <w:szCs w:val="24"/>
        </w:rPr>
        <w:t>berarti memiliki karakter kemampuan untuk memberikan alasan-alasan yang jitu (tepat) dan mendalam sehingga menggerakkan orang secara intelektual.</w:t>
      </w:r>
      <w:r>
        <w:rPr>
          <w:rStyle w:val="FootnoteReference"/>
          <w:rFonts w:ascii="Times New Roman" w:hAnsi="Times New Roman" w:cs="Times New Roman"/>
          <w:sz w:val="24"/>
          <w:szCs w:val="24"/>
        </w:rPr>
        <w:footnoteReference w:id="44"/>
      </w:r>
    </w:p>
    <w:p w:rsidR="00BD283C" w:rsidRDefault="003657CD" w:rsidP="00B2024D">
      <w:pPr>
        <w:pStyle w:val="NoSpacing"/>
        <w:spacing w:line="480" w:lineRule="auto"/>
        <w:ind w:left="1134" w:firstLine="720"/>
        <w:jc w:val="both"/>
        <w:rPr>
          <w:rFonts w:asciiTheme="majorBidi" w:hAnsiTheme="majorBidi" w:cstheme="majorBidi"/>
          <w:sz w:val="24"/>
          <w:szCs w:val="24"/>
        </w:rPr>
      </w:pPr>
      <w:r>
        <w:rPr>
          <w:rFonts w:asciiTheme="majorBidi" w:hAnsiTheme="majorBidi" w:cstheme="majorBidi"/>
          <w:sz w:val="24"/>
          <w:szCs w:val="24"/>
        </w:rPr>
        <w:t>P</w:t>
      </w:r>
      <w:r w:rsidR="005B3A69" w:rsidRPr="005B3A69">
        <w:rPr>
          <w:rFonts w:asciiTheme="majorBidi" w:hAnsiTheme="majorBidi" w:cstheme="majorBidi"/>
          <w:sz w:val="24"/>
          <w:szCs w:val="24"/>
        </w:rPr>
        <w:t xml:space="preserve">emilu </w:t>
      </w:r>
      <w:r>
        <w:rPr>
          <w:rFonts w:asciiTheme="majorBidi" w:hAnsiTheme="majorBidi" w:cstheme="majorBidi"/>
          <w:sz w:val="24"/>
          <w:szCs w:val="24"/>
        </w:rPr>
        <w:t>dilaksanakan dengan ke</w:t>
      </w:r>
      <w:r w:rsidR="00C95F9D">
        <w:rPr>
          <w:rFonts w:asciiTheme="majorBidi" w:hAnsiTheme="majorBidi" w:cstheme="majorBidi"/>
          <w:sz w:val="24"/>
          <w:szCs w:val="24"/>
        </w:rPr>
        <w:t>jujur</w:t>
      </w:r>
      <w:r>
        <w:rPr>
          <w:rFonts w:asciiTheme="majorBidi" w:hAnsiTheme="majorBidi" w:cstheme="majorBidi"/>
          <w:sz w:val="24"/>
          <w:szCs w:val="24"/>
        </w:rPr>
        <w:t>an</w:t>
      </w:r>
      <w:r w:rsidR="00C95F9D">
        <w:rPr>
          <w:rFonts w:asciiTheme="majorBidi" w:hAnsiTheme="majorBidi" w:cstheme="majorBidi"/>
          <w:sz w:val="24"/>
          <w:szCs w:val="24"/>
        </w:rPr>
        <w:t xml:space="preserve">, </w:t>
      </w:r>
      <w:r>
        <w:rPr>
          <w:rFonts w:asciiTheme="majorBidi" w:hAnsiTheme="majorBidi" w:cstheme="majorBidi"/>
          <w:sz w:val="24"/>
          <w:szCs w:val="24"/>
        </w:rPr>
        <w:t>rasa ke</w:t>
      </w:r>
      <w:r w:rsidR="00C95F9D">
        <w:rPr>
          <w:rFonts w:asciiTheme="majorBidi" w:hAnsiTheme="majorBidi" w:cstheme="majorBidi"/>
          <w:sz w:val="24"/>
          <w:szCs w:val="24"/>
        </w:rPr>
        <w:t>adil</w:t>
      </w:r>
      <w:r>
        <w:rPr>
          <w:rFonts w:asciiTheme="majorBidi" w:hAnsiTheme="majorBidi" w:cstheme="majorBidi"/>
          <w:sz w:val="24"/>
          <w:szCs w:val="24"/>
        </w:rPr>
        <w:t>an</w:t>
      </w:r>
      <w:r w:rsidR="00C95F9D">
        <w:rPr>
          <w:rFonts w:asciiTheme="majorBidi" w:hAnsiTheme="majorBidi" w:cstheme="majorBidi"/>
          <w:sz w:val="24"/>
          <w:szCs w:val="24"/>
        </w:rPr>
        <w:t>,</w:t>
      </w:r>
      <w:r>
        <w:rPr>
          <w:rFonts w:asciiTheme="majorBidi" w:hAnsiTheme="majorBidi" w:cstheme="majorBidi"/>
          <w:sz w:val="24"/>
          <w:szCs w:val="24"/>
        </w:rPr>
        <w:t xml:space="preserve"> secara </w:t>
      </w:r>
      <w:r w:rsidR="00C95F9D">
        <w:rPr>
          <w:rFonts w:asciiTheme="majorBidi" w:hAnsiTheme="majorBidi" w:cstheme="majorBidi"/>
          <w:sz w:val="24"/>
          <w:szCs w:val="24"/>
        </w:rPr>
        <w:t xml:space="preserve">langsung, </w:t>
      </w:r>
      <w:r>
        <w:rPr>
          <w:rFonts w:asciiTheme="majorBidi" w:hAnsiTheme="majorBidi" w:cstheme="majorBidi"/>
          <w:sz w:val="24"/>
          <w:szCs w:val="24"/>
        </w:rPr>
        <w:t xml:space="preserve">terbuka secara </w:t>
      </w:r>
      <w:r w:rsidR="00C95F9D">
        <w:rPr>
          <w:rFonts w:asciiTheme="majorBidi" w:hAnsiTheme="majorBidi" w:cstheme="majorBidi"/>
          <w:sz w:val="24"/>
          <w:szCs w:val="24"/>
        </w:rPr>
        <w:t xml:space="preserve">umum, </w:t>
      </w:r>
      <w:r>
        <w:rPr>
          <w:rFonts w:asciiTheme="majorBidi" w:hAnsiTheme="majorBidi" w:cstheme="majorBidi"/>
          <w:sz w:val="24"/>
          <w:szCs w:val="24"/>
        </w:rPr>
        <w:t>adanya suatu ke</w:t>
      </w:r>
      <w:r w:rsidR="005B3A69" w:rsidRPr="005B3A69">
        <w:rPr>
          <w:rFonts w:asciiTheme="majorBidi" w:hAnsiTheme="majorBidi" w:cstheme="majorBidi"/>
          <w:sz w:val="24"/>
          <w:szCs w:val="24"/>
        </w:rPr>
        <w:t>bebas</w:t>
      </w:r>
      <w:r>
        <w:rPr>
          <w:rFonts w:asciiTheme="majorBidi" w:hAnsiTheme="majorBidi" w:cstheme="majorBidi"/>
          <w:sz w:val="24"/>
          <w:szCs w:val="24"/>
        </w:rPr>
        <w:t>an dalam menentukan pilihan</w:t>
      </w:r>
      <w:r w:rsidR="00C95F9D">
        <w:rPr>
          <w:rFonts w:asciiTheme="majorBidi" w:hAnsiTheme="majorBidi" w:cstheme="majorBidi"/>
          <w:sz w:val="24"/>
          <w:szCs w:val="24"/>
        </w:rPr>
        <w:t xml:space="preserve">, dan </w:t>
      </w:r>
      <w:r>
        <w:rPr>
          <w:rFonts w:asciiTheme="majorBidi" w:hAnsiTheme="majorBidi" w:cstheme="majorBidi"/>
          <w:sz w:val="24"/>
          <w:szCs w:val="24"/>
        </w:rPr>
        <w:t>terjaga ke</w:t>
      </w:r>
      <w:r w:rsidR="00C95F9D">
        <w:rPr>
          <w:rFonts w:asciiTheme="majorBidi" w:hAnsiTheme="majorBidi" w:cstheme="majorBidi"/>
          <w:sz w:val="24"/>
          <w:szCs w:val="24"/>
        </w:rPr>
        <w:t>rahasia</w:t>
      </w:r>
      <w:r>
        <w:rPr>
          <w:rFonts w:asciiTheme="majorBidi" w:hAnsiTheme="majorBidi" w:cstheme="majorBidi"/>
          <w:sz w:val="24"/>
          <w:szCs w:val="24"/>
        </w:rPr>
        <w:t>annya</w:t>
      </w:r>
      <w:r w:rsidR="00C95F9D">
        <w:rPr>
          <w:rFonts w:asciiTheme="majorBidi" w:hAnsiTheme="majorBidi" w:cstheme="majorBidi"/>
          <w:sz w:val="24"/>
          <w:szCs w:val="24"/>
        </w:rPr>
        <w:t xml:space="preserve"> </w:t>
      </w:r>
      <w:r>
        <w:rPr>
          <w:rFonts w:asciiTheme="majorBidi" w:hAnsiTheme="majorBidi" w:cstheme="majorBidi"/>
          <w:sz w:val="24"/>
          <w:szCs w:val="24"/>
        </w:rPr>
        <w:t xml:space="preserve">atau disingkat JURDIL dan LUBER. </w:t>
      </w:r>
      <w:r w:rsidR="00BD2A24">
        <w:rPr>
          <w:rFonts w:asciiTheme="majorBidi" w:hAnsiTheme="majorBidi" w:cstheme="majorBidi"/>
          <w:sz w:val="24"/>
          <w:szCs w:val="24"/>
        </w:rPr>
        <w:t xml:space="preserve">Hak dan kewajiban sebagai warga negara dalam berpolitik telah di jamin dalam undang-undang. </w:t>
      </w:r>
      <w:r w:rsidR="004B48B0">
        <w:rPr>
          <w:rFonts w:asciiTheme="majorBidi" w:hAnsiTheme="majorBidi" w:cstheme="majorBidi"/>
          <w:sz w:val="24"/>
          <w:szCs w:val="24"/>
        </w:rPr>
        <w:t>Sehingga menjadi</w:t>
      </w:r>
      <w:r w:rsidR="005B3A69" w:rsidRPr="005B3A69">
        <w:rPr>
          <w:rFonts w:asciiTheme="majorBidi" w:hAnsiTheme="majorBidi" w:cstheme="majorBidi"/>
          <w:sz w:val="24"/>
          <w:szCs w:val="24"/>
        </w:rPr>
        <w:t xml:space="preserve"> tolok ukur dari demokrasi itu</w:t>
      </w:r>
      <w:r w:rsidR="001C3D9E">
        <w:rPr>
          <w:rFonts w:asciiTheme="majorBidi" w:hAnsiTheme="majorBidi" w:cstheme="majorBidi"/>
          <w:sz w:val="24"/>
          <w:szCs w:val="24"/>
        </w:rPr>
        <w:t xml:space="preserve"> </w:t>
      </w:r>
      <w:r w:rsidR="005B3A69" w:rsidRPr="005B3A69">
        <w:rPr>
          <w:rFonts w:asciiTheme="majorBidi" w:hAnsiTheme="majorBidi" w:cstheme="majorBidi"/>
          <w:sz w:val="24"/>
          <w:szCs w:val="24"/>
        </w:rPr>
        <w:t>sendiri</w:t>
      </w:r>
      <w:r w:rsidR="004B48B0">
        <w:rPr>
          <w:rFonts w:asciiTheme="majorBidi" w:hAnsiTheme="majorBidi" w:cstheme="majorBidi"/>
          <w:sz w:val="24"/>
          <w:szCs w:val="24"/>
        </w:rPr>
        <w:t xml:space="preserve">, </w:t>
      </w:r>
      <w:r w:rsidR="00C33381">
        <w:rPr>
          <w:rFonts w:asciiTheme="majorBidi" w:hAnsiTheme="majorBidi" w:cstheme="majorBidi"/>
          <w:sz w:val="24"/>
          <w:szCs w:val="24"/>
        </w:rPr>
        <w:t xml:space="preserve">pintu masuk untuk </w:t>
      </w:r>
      <w:r w:rsidR="00C33381" w:rsidRPr="00E93B73">
        <w:rPr>
          <w:rFonts w:ascii="Times New Roman" w:hAnsi="Times New Roman" w:cs="Times New Roman"/>
          <w:sz w:val="24"/>
          <w:szCs w:val="24"/>
        </w:rPr>
        <w:t>mencapai</w:t>
      </w:r>
      <w:r w:rsidR="005B3A69" w:rsidRPr="00E93B73">
        <w:rPr>
          <w:rFonts w:ascii="Times New Roman" w:hAnsi="Times New Roman" w:cs="Times New Roman"/>
          <w:sz w:val="24"/>
          <w:szCs w:val="24"/>
        </w:rPr>
        <w:t xml:space="preserve"> prinsip demokrasi</w:t>
      </w:r>
      <w:r w:rsidR="001C3D9E">
        <w:rPr>
          <w:rFonts w:ascii="Times New Roman" w:hAnsi="Times New Roman" w:cs="Times New Roman"/>
          <w:sz w:val="24"/>
          <w:szCs w:val="24"/>
        </w:rPr>
        <w:t xml:space="preserve"> </w:t>
      </w:r>
      <w:r w:rsidR="005B3A69" w:rsidRPr="00E93B73">
        <w:rPr>
          <w:rFonts w:ascii="Times New Roman" w:hAnsi="Times New Roman" w:cs="Times New Roman"/>
          <w:sz w:val="24"/>
          <w:szCs w:val="24"/>
        </w:rPr>
        <w:t>dalam kehidupan berbangsa dan bernegara.</w:t>
      </w:r>
      <w:r w:rsidR="004B48B0">
        <w:rPr>
          <w:rFonts w:ascii="Times New Roman" w:hAnsi="Times New Roman" w:cs="Times New Roman"/>
          <w:sz w:val="24"/>
          <w:szCs w:val="24"/>
        </w:rPr>
        <w:t xml:space="preserve"> Bahkan d</w:t>
      </w:r>
      <w:r w:rsidR="005B3A69" w:rsidRPr="00E93B73">
        <w:rPr>
          <w:rFonts w:ascii="Times New Roman" w:hAnsi="Times New Roman" w:cs="Times New Roman"/>
          <w:sz w:val="24"/>
          <w:szCs w:val="24"/>
        </w:rPr>
        <w:t>alam</w:t>
      </w:r>
      <w:r w:rsidR="004B48B0">
        <w:rPr>
          <w:rFonts w:ascii="Times New Roman" w:hAnsi="Times New Roman" w:cs="Times New Roman"/>
          <w:sz w:val="24"/>
          <w:szCs w:val="24"/>
        </w:rPr>
        <w:t xml:space="preserve"> </w:t>
      </w:r>
      <w:r w:rsidR="005B3A69" w:rsidRPr="00E93B73">
        <w:rPr>
          <w:rFonts w:ascii="Times New Roman" w:hAnsi="Times New Roman" w:cs="Times New Roman"/>
          <w:sz w:val="24"/>
          <w:szCs w:val="24"/>
        </w:rPr>
        <w:t xml:space="preserve">konteks hukum tata negara bahwa </w:t>
      </w:r>
      <w:r w:rsidR="00877BF9" w:rsidRPr="00E93B73">
        <w:rPr>
          <w:rFonts w:ascii="Times New Roman" w:hAnsi="Times New Roman" w:cs="Times New Roman"/>
          <w:sz w:val="24"/>
          <w:szCs w:val="24"/>
        </w:rPr>
        <w:t>p</w:t>
      </w:r>
      <w:r w:rsidR="005B3A69" w:rsidRPr="00E93B73">
        <w:rPr>
          <w:rFonts w:ascii="Times New Roman" w:hAnsi="Times New Roman" w:cs="Times New Roman"/>
          <w:sz w:val="24"/>
          <w:szCs w:val="24"/>
        </w:rPr>
        <w:t xml:space="preserve">emilu </w:t>
      </w:r>
      <w:r w:rsidR="004B48B0">
        <w:rPr>
          <w:rFonts w:ascii="Times New Roman" w:hAnsi="Times New Roman" w:cs="Times New Roman"/>
          <w:sz w:val="24"/>
          <w:szCs w:val="24"/>
        </w:rPr>
        <w:t xml:space="preserve">yang dilaksanakan dengan JURDIL dan LUBER </w:t>
      </w:r>
      <w:r w:rsidR="005B3A69" w:rsidRPr="00E93B73">
        <w:rPr>
          <w:rFonts w:ascii="Times New Roman" w:hAnsi="Times New Roman" w:cs="Times New Roman"/>
          <w:sz w:val="24"/>
          <w:szCs w:val="24"/>
        </w:rPr>
        <w:t>juga terkait dengan prinsip negara hukum, karena</w:t>
      </w:r>
      <w:r w:rsidR="004B48B0">
        <w:rPr>
          <w:rFonts w:ascii="Times New Roman" w:hAnsi="Times New Roman" w:cs="Times New Roman"/>
          <w:sz w:val="24"/>
          <w:szCs w:val="24"/>
        </w:rPr>
        <w:t xml:space="preserve"> </w:t>
      </w:r>
      <w:r w:rsidR="005B3A69" w:rsidRPr="00E93B73">
        <w:rPr>
          <w:rFonts w:ascii="Times New Roman" w:hAnsi="Times New Roman" w:cs="Times New Roman"/>
          <w:sz w:val="24"/>
          <w:szCs w:val="24"/>
        </w:rPr>
        <w:t xml:space="preserve">rakyat memilih dan telah mempercayai </w:t>
      </w:r>
      <w:r w:rsidR="005B3A69" w:rsidRPr="00E93B73">
        <w:rPr>
          <w:rFonts w:ascii="Times New Roman" w:hAnsi="Times New Roman" w:cs="Times New Roman"/>
          <w:sz w:val="24"/>
          <w:szCs w:val="24"/>
        </w:rPr>
        <w:lastRenderedPageBreak/>
        <w:t>memberi hak untuk menciptakan produk hukum,</w:t>
      </w:r>
      <w:r w:rsidR="003F18D9">
        <w:rPr>
          <w:rFonts w:ascii="Times New Roman" w:hAnsi="Times New Roman" w:cs="Times New Roman"/>
          <w:sz w:val="24"/>
          <w:szCs w:val="24"/>
        </w:rPr>
        <w:t xml:space="preserve"> </w:t>
      </w:r>
      <w:r w:rsidR="005B3A69" w:rsidRPr="00E93B73">
        <w:rPr>
          <w:rFonts w:ascii="Times New Roman" w:hAnsi="Times New Roman" w:cs="Times New Roman"/>
          <w:sz w:val="24"/>
          <w:szCs w:val="24"/>
        </w:rPr>
        <w:t>melaksanakan dan</w:t>
      </w:r>
      <w:r w:rsidR="005B3A69" w:rsidRPr="005B3A69">
        <w:rPr>
          <w:rFonts w:asciiTheme="majorBidi" w:hAnsiTheme="majorBidi" w:cstheme="majorBidi"/>
          <w:sz w:val="24"/>
          <w:szCs w:val="24"/>
        </w:rPr>
        <w:t xml:space="preserve"> mengawasinya sebagaimana kehendak rakyat</w:t>
      </w:r>
      <w:r w:rsidR="00BD283C">
        <w:rPr>
          <w:rFonts w:asciiTheme="majorBidi" w:hAnsiTheme="majorBidi" w:cstheme="majorBidi"/>
          <w:sz w:val="24"/>
          <w:szCs w:val="24"/>
        </w:rPr>
        <w:t>.</w:t>
      </w:r>
      <w:r w:rsidR="00D11A96">
        <w:rPr>
          <w:rStyle w:val="FootnoteReference"/>
          <w:rFonts w:asciiTheme="majorBidi" w:hAnsiTheme="majorBidi" w:cstheme="majorBidi"/>
          <w:sz w:val="24"/>
          <w:szCs w:val="24"/>
        </w:rPr>
        <w:footnoteReference w:id="45"/>
      </w:r>
    </w:p>
    <w:p w:rsidR="00546974" w:rsidRPr="00281885" w:rsidRDefault="00C52716" w:rsidP="00052426">
      <w:pPr>
        <w:pStyle w:val="NoSpacing"/>
        <w:numPr>
          <w:ilvl w:val="0"/>
          <w:numId w:val="6"/>
        </w:numPr>
        <w:spacing w:line="480" w:lineRule="auto"/>
        <w:ind w:left="1134" w:hanging="425"/>
        <w:jc w:val="both"/>
        <w:rPr>
          <w:rFonts w:ascii="Times New Roman" w:hAnsi="Times New Roman" w:cs="Times New Roman"/>
          <w:sz w:val="24"/>
          <w:szCs w:val="24"/>
        </w:rPr>
      </w:pPr>
      <w:r w:rsidRPr="00281885">
        <w:rPr>
          <w:rFonts w:ascii="Times New Roman" w:hAnsi="Times New Roman" w:cs="Times New Roman"/>
          <w:sz w:val="24"/>
          <w:szCs w:val="24"/>
        </w:rPr>
        <w:t>Media M</w:t>
      </w:r>
      <w:r w:rsidR="00020E70" w:rsidRPr="00281885">
        <w:rPr>
          <w:rFonts w:ascii="Times New Roman" w:hAnsi="Times New Roman" w:cs="Times New Roman"/>
          <w:sz w:val="24"/>
          <w:szCs w:val="24"/>
        </w:rPr>
        <w:t>assa</w:t>
      </w:r>
      <w:r w:rsidR="001B5201" w:rsidRPr="00281885">
        <w:rPr>
          <w:rFonts w:ascii="Times New Roman" w:hAnsi="Times New Roman" w:cs="Times New Roman"/>
          <w:sz w:val="24"/>
          <w:szCs w:val="24"/>
        </w:rPr>
        <w:t xml:space="preserve"> dan Media Sosial</w:t>
      </w:r>
    </w:p>
    <w:p w:rsidR="00582902" w:rsidRDefault="00FB2726" w:rsidP="00FB2726">
      <w:pPr>
        <w:pStyle w:val="NoSpacing"/>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Untuk menjaga demokrasi sesungguhnya, m</w:t>
      </w:r>
      <w:r w:rsidR="006219DB">
        <w:rPr>
          <w:rFonts w:ascii="Times New Roman" w:hAnsi="Times New Roman" w:cs="Times New Roman"/>
          <w:sz w:val="24"/>
          <w:szCs w:val="24"/>
        </w:rPr>
        <w:t xml:space="preserve">edia massa </w:t>
      </w:r>
      <w:r>
        <w:rPr>
          <w:rFonts w:ascii="Times New Roman" w:hAnsi="Times New Roman" w:cs="Times New Roman"/>
          <w:sz w:val="24"/>
          <w:szCs w:val="24"/>
        </w:rPr>
        <w:t xml:space="preserve">dan media sosial adalah bagian yang tidak terpisahkan. Sebab media tersebut dapat </w:t>
      </w:r>
      <w:r w:rsidR="006219DB">
        <w:rPr>
          <w:rFonts w:ascii="Times New Roman" w:hAnsi="Times New Roman" w:cs="Times New Roman"/>
          <w:sz w:val="24"/>
          <w:szCs w:val="24"/>
        </w:rPr>
        <w:t>dijadikan sebagai sarana untuk pembentukan asumsi masyarakat. Media massa menjadi alat kominikasi politik untuk menyebarkan informasi dan pemberitaan. Media massa dapat berupa televisi, radio, internet dan surat kabar.</w:t>
      </w:r>
      <w:r w:rsidR="000165E0">
        <w:rPr>
          <w:rStyle w:val="FootnoteReference"/>
          <w:rFonts w:ascii="Times New Roman" w:hAnsi="Times New Roman" w:cs="Times New Roman"/>
          <w:sz w:val="24"/>
          <w:szCs w:val="24"/>
        </w:rPr>
        <w:footnoteReference w:id="46"/>
      </w:r>
      <w:r w:rsidR="000A18FE">
        <w:rPr>
          <w:rFonts w:ascii="Times New Roman" w:hAnsi="Times New Roman" w:cs="Times New Roman"/>
          <w:sz w:val="24"/>
          <w:szCs w:val="24"/>
        </w:rPr>
        <w:t xml:space="preserve"> </w:t>
      </w:r>
    </w:p>
    <w:p w:rsidR="00732669" w:rsidRDefault="00732669" w:rsidP="00220538">
      <w:pPr>
        <w:pStyle w:val="NoSpacing"/>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 xml:space="preserve">Perkembangan teknologi informasi </w:t>
      </w:r>
      <w:r w:rsidR="00957FD4">
        <w:rPr>
          <w:rFonts w:ascii="Times New Roman" w:hAnsi="Times New Roman" w:cs="Times New Roman"/>
          <w:sz w:val="24"/>
          <w:szCs w:val="24"/>
        </w:rPr>
        <w:t>dan komunikasi sudah menjadi sebuah k</w:t>
      </w:r>
      <w:r w:rsidR="00870481">
        <w:rPr>
          <w:rFonts w:ascii="Times New Roman" w:hAnsi="Times New Roman" w:cs="Times New Roman"/>
          <w:sz w:val="24"/>
          <w:szCs w:val="24"/>
        </w:rPr>
        <w:t>e</w:t>
      </w:r>
      <w:r w:rsidR="00957FD4">
        <w:rPr>
          <w:rFonts w:ascii="Times New Roman" w:hAnsi="Times New Roman" w:cs="Times New Roman"/>
          <w:sz w:val="24"/>
          <w:szCs w:val="24"/>
        </w:rPr>
        <w:t xml:space="preserve">butuhan oleh masyarakat modern.Melalui media massa dan media sosial </w:t>
      </w:r>
      <w:r>
        <w:rPr>
          <w:rFonts w:ascii="Times New Roman" w:hAnsi="Times New Roman" w:cs="Times New Roman"/>
          <w:sz w:val="24"/>
          <w:szCs w:val="24"/>
        </w:rPr>
        <w:t>membanjiri kehi</w:t>
      </w:r>
      <w:r w:rsidR="00957FD4">
        <w:rPr>
          <w:rFonts w:ascii="Times New Roman" w:hAnsi="Times New Roman" w:cs="Times New Roman"/>
          <w:sz w:val="24"/>
          <w:szCs w:val="24"/>
        </w:rPr>
        <w:t>dupan masyarakat Indonesia, seperti</w:t>
      </w:r>
      <w:r w:rsidR="000A18FE">
        <w:rPr>
          <w:rFonts w:ascii="Times New Roman" w:hAnsi="Times New Roman" w:cs="Times New Roman"/>
          <w:sz w:val="24"/>
          <w:szCs w:val="24"/>
        </w:rPr>
        <w:t xml:space="preserve"> </w:t>
      </w:r>
      <w:r>
        <w:rPr>
          <w:rFonts w:ascii="Times New Roman" w:hAnsi="Times New Roman" w:cs="Times New Roman"/>
          <w:i/>
          <w:iCs/>
          <w:sz w:val="24"/>
          <w:szCs w:val="24"/>
        </w:rPr>
        <w:t>Facebooks, instagram, Whats</w:t>
      </w:r>
      <w:r w:rsidR="00220538">
        <w:rPr>
          <w:rFonts w:ascii="Times New Roman" w:hAnsi="Times New Roman" w:cs="Times New Roman"/>
          <w:i/>
          <w:iCs/>
          <w:sz w:val="24"/>
          <w:szCs w:val="24"/>
        </w:rPr>
        <w:t>ap</w:t>
      </w:r>
      <w:r>
        <w:rPr>
          <w:rFonts w:ascii="Times New Roman" w:hAnsi="Times New Roman" w:cs="Times New Roman"/>
          <w:i/>
          <w:iCs/>
          <w:sz w:val="24"/>
          <w:szCs w:val="24"/>
        </w:rPr>
        <w:t xml:space="preserve">p, </w:t>
      </w:r>
      <w:r>
        <w:rPr>
          <w:rFonts w:ascii="Times New Roman" w:hAnsi="Times New Roman" w:cs="Times New Roman"/>
          <w:sz w:val="24"/>
          <w:szCs w:val="24"/>
        </w:rPr>
        <w:t>dan lain sebagainya</w:t>
      </w:r>
      <w:r w:rsidR="003E30AE">
        <w:rPr>
          <w:rFonts w:ascii="Times New Roman" w:hAnsi="Times New Roman" w:cs="Times New Roman"/>
          <w:sz w:val="24"/>
          <w:szCs w:val="24"/>
        </w:rPr>
        <w:t>,</w:t>
      </w:r>
      <w:r>
        <w:rPr>
          <w:rFonts w:ascii="Times New Roman" w:hAnsi="Times New Roman" w:cs="Times New Roman"/>
          <w:sz w:val="24"/>
          <w:szCs w:val="24"/>
        </w:rPr>
        <w:t xml:space="preserve"> menjadi primadona dalam membangun komunikasi yang efektif untuk menyalurkan informasi termasuk politik. Bahkan dalam kasus yang terakhir ini, </w:t>
      </w:r>
      <w:r w:rsidR="0050630A">
        <w:rPr>
          <w:rFonts w:ascii="Times New Roman" w:hAnsi="Times New Roman" w:cs="Times New Roman"/>
          <w:sz w:val="24"/>
          <w:szCs w:val="24"/>
        </w:rPr>
        <w:t xml:space="preserve">selalu menjadi perbincangan di tengah-tengah masyarakat karena </w:t>
      </w:r>
      <w:r>
        <w:rPr>
          <w:rFonts w:ascii="Times New Roman" w:hAnsi="Times New Roman" w:cs="Times New Roman"/>
          <w:sz w:val="24"/>
          <w:szCs w:val="24"/>
        </w:rPr>
        <w:t xml:space="preserve">memunculkan persoalan yang sangat pelik seperti </w:t>
      </w:r>
      <w:r w:rsidR="00EA0AE4">
        <w:rPr>
          <w:rFonts w:ascii="Times New Roman" w:hAnsi="Times New Roman" w:cs="Times New Roman"/>
          <w:i/>
          <w:iCs/>
          <w:sz w:val="24"/>
          <w:szCs w:val="24"/>
        </w:rPr>
        <w:t>buah simalakama</w:t>
      </w:r>
      <w:r w:rsidR="00EA0AE4">
        <w:rPr>
          <w:rFonts w:ascii="Times New Roman" w:hAnsi="Times New Roman" w:cs="Times New Roman"/>
          <w:sz w:val="24"/>
          <w:szCs w:val="24"/>
        </w:rPr>
        <w:t>.</w:t>
      </w:r>
      <w:r w:rsidR="000A18FE">
        <w:rPr>
          <w:rFonts w:ascii="Times New Roman" w:hAnsi="Times New Roman" w:cs="Times New Roman"/>
          <w:sz w:val="24"/>
          <w:szCs w:val="24"/>
        </w:rPr>
        <w:t xml:space="preserve"> </w:t>
      </w:r>
      <w:r w:rsidR="00EA0AE4">
        <w:rPr>
          <w:rFonts w:ascii="Times New Roman" w:hAnsi="Times New Roman" w:cs="Times New Roman"/>
          <w:sz w:val="24"/>
          <w:szCs w:val="24"/>
        </w:rPr>
        <w:t xml:space="preserve">Di satu sisi media sosial sebagai alat komunikasi politik yang efektif, namun di sisi lain sangat mudah terjadinya penyalahgunaan, sehingga </w:t>
      </w:r>
      <w:r>
        <w:rPr>
          <w:rFonts w:ascii="Times New Roman" w:hAnsi="Times New Roman" w:cs="Times New Roman"/>
          <w:sz w:val="24"/>
          <w:szCs w:val="24"/>
        </w:rPr>
        <w:t xml:space="preserve">banyak kasus penistaan agama, ucapan kebencian, isu sara </w:t>
      </w:r>
      <w:r w:rsidR="00500D7E">
        <w:rPr>
          <w:rFonts w:ascii="Times New Roman" w:hAnsi="Times New Roman" w:cs="Times New Roman"/>
          <w:sz w:val="24"/>
          <w:szCs w:val="24"/>
        </w:rPr>
        <w:t>dan lain sebagainya</w:t>
      </w:r>
      <w:r w:rsidR="000A18FE">
        <w:rPr>
          <w:rFonts w:ascii="Times New Roman" w:hAnsi="Times New Roman" w:cs="Times New Roman"/>
          <w:sz w:val="24"/>
          <w:szCs w:val="24"/>
        </w:rPr>
        <w:t xml:space="preserve"> </w:t>
      </w:r>
      <w:r w:rsidR="008719D3">
        <w:rPr>
          <w:rFonts w:ascii="Times New Roman" w:hAnsi="Times New Roman" w:cs="Times New Roman"/>
          <w:sz w:val="24"/>
          <w:szCs w:val="24"/>
        </w:rPr>
        <w:t xml:space="preserve">menyebar </w:t>
      </w:r>
      <w:r>
        <w:rPr>
          <w:rFonts w:ascii="Times New Roman" w:hAnsi="Times New Roman" w:cs="Times New Roman"/>
          <w:sz w:val="24"/>
          <w:szCs w:val="24"/>
        </w:rPr>
        <w:t xml:space="preserve">mudah </w:t>
      </w:r>
      <w:r w:rsidR="00FF6F6D">
        <w:rPr>
          <w:rFonts w:ascii="Times New Roman" w:hAnsi="Times New Roman" w:cs="Times New Roman"/>
          <w:sz w:val="24"/>
          <w:szCs w:val="24"/>
        </w:rPr>
        <w:t xml:space="preserve">di </w:t>
      </w:r>
      <w:r>
        <w:rPr>
          <w:rFonts w:ascii="Times New Roman" w:hAnsi="Times New Roman" w:cs="Times New Roman"/>
          <w:sz w:val="24"/>
          <w:szCs w:val="24"/>
        </w:rPr>
        <w:t>masyarakat.</w:t>
      </w:r>
    </w:p>
    <w:p w:rsidR="00532E97" w:rsidRDefault="00AA30A3" w:rsidP="00883B38">
      <w:pPr>
        <w:pStyle w:val="NoSpacing"/>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Menurut </w:t>
      </w:r>
      <w:r w:rsidR="00C05609">
        <w:rPr>
          <w:rFonts w:ascii="Times New Roman" w:hAnsi="Times New Roman" w:cs="Times New Roman"/>
          <w:sz w:val="24"/>
          <w:szCs w:val="24"/>
        </w:rPr>
        <w:t>Kacung Marijan</w:t>
      </w:r>
      <w:r w:rsidR="00E212A6">
        <w:rPr>
          <w:rStyle w:val="FootnoteReference"/>
          <w:rFonts w:ascii="Times New Roman" w:hAnsi="Times New Roman" w:cs="Times New Roman"/>
          <w:sz w:val="24"/>
          <w:szCs w:val="24"/>
        </w:rPr>
        <w:footnoteReference w:id="47"/>
      </w:r>
      <w:r w:rsidR="00C05609">
        <w:rPr>
          <w:rFonts w:ascii="Times New Roman" w:hAnsi="Times New Roman" w:cs="Times New Roman"/>
          <w:sz w:val="24"/>
          <w:szCs w:val="24"/>
        </w:rPr>
        <w:t xml:space="preserve">dengan mengungkapkan pendapat </w:t>
      </w:r>
      <w:r>
        <w:rPr>
          <w:rFonts w:ascii="Times New Roman" w:hAnsi="Times New Roman" w:cs="Times New Roman"/>
          <w:sz w:val="24"/>
          <w:szCs w:val="24"/>
        </w:rPr>
        <w:t xml:space="preserve">Kenneth dan </w:t>
      </w:r>
      <w:r w:rsidR="00E64F66">
        <w:rPr>
          <w:rFonts w:ascii="Times New Roman" w:hAnsi="Times New Roman" w:cs="Times New Roman"/>
          <w:sz w:val="24"/>
          <w:szCs w:val="24"/>
        </w:rPr>
        <w:t>Ian W. Van</w:t>
      </w:r>
      <w:r w:rsidR="00C05609">
        <w:rPr>
          <w:rFonts w:ascii="Times New Roman" w:hAnsi="Times New Roman" w:cs="Times New Roman"/>
          <w:sz w:val="24"/>
          <w:szCs w:val="24"/>
        </w:rPr>
        <w:t>, bahwa ada</w:t>
      </w:r>
      <w:r>
        <w:rPr>
          <w:rFonts w:ascii="Times New Roman" w:hAnsi="Times New Roman" w:cs="Times New Roman"/>
          <w:sz w:val="24"/>
          <w:szCs w:val="24"/>
        </w:rPr>
        <w:t>empat teori tentang ada tidaknya pengaruh media massa</w:t>
      </w:r>
      <w:r w:rsidR="008E0F6B">
        <w:rPr>
          <w:rFonts w:ascii="Times New Roman" w:hAnsi="Times New Roman" w:cs="Times New Roman"/>
          <w:sz w:val="24"/>
          <w:szCs w:val="24"/>
        </w:rPr>
        <w:t xml:space="preserve"> terhadap politik</w:t>
      </w:r>
      <w:r>
        <w:rPr>
          <w:rFonts w:ascii="Times New Roman" w:hAnsi="Times New Roman" w:cs="Times New Roman"/>
          <w:sz w:val="24"/>
          <w:szCs w:val="24"/>
        </w:rPr>
        <w:t xml:space="preserve">. </w:t>
      </w:r>
      <w:r>
        <w:rPr>
          <w:rFonts w:ascii="Times New Roman" w:hAnsi="Times New Roman" w:cs="Times New Roman"/>
          <w:i/>
          <w:iCs/>
          <w:sz w:val="24"/>
          <w:szCs w:val="24"/>
        </w:rPr>
        <w:t>Pertama,</w:t>
      </w:r>
      <w:r w:rsidR="0019553A">
        <w:rPr>
          <w:rFonts w:ascii="Times New Roman" w:hAnsi="Times New Roman" w:cs="Times New Roman"/>
          <w:sz w:val="24"/>
          <w:szCs w:val="24"/>
        </w:rPr>
        <w:t>teori penguatan (</w:t>
      </w:r>
      <w:r w:rsidR="0019553A">
        <w:rPr>
          <w:rFonts w:ascii="Times New Roman" w:hAnsi="Times New Roman" w:cs="Times New Roman"/>
          <w:i/>
          <w:iCs/>
          <w:sz w:val="24"/>
          <w:szCs w:val="24"/>
        </w:rPr>
        <w:t>reinforcement theory</w:t>
      </w:r>
      <w:r w:rsidR="0019553A">
        <w:rPr>
          <w:rFonts w:ascii="Times New Roman" w:hAnsi="Times New Roman" w:cs="Times New Roman"/>
          <w:sz w:val="24"/>
          <w:szCs w:val="24"/>
        </w:rPr>
        <w:t>), yaitu pengaruh media massa itu minimal.</w:t>
      </w:r>
      <w:r w:rsidR="00F970B5">
        <w:rPr>
          <w:rFonts w:ascii="Times New Roman" w:hAnsi="Times New Roman" w:cs="Times New Roman"/>
          <w:sz w:val="24"/>
          <w:szCs w:val="24"/>
        </w:rPr>
        <w:t xml:space="preserve"> Peran media pada teori ini hanya sebagai refleksi dan penguatan op</w:t>
      </w:r>
      <w:r w:rsidR="003F0FBF">
        <w:rPr>
          <w:rFonts w:ascii="Times New Roman" w:hAnsi="Times New Roman" w:cs="Times New Roman"/>
          <w:sz w:val="24"/>
          <w:szCs w:val="24"/>
        </w:rPr>
        <w:t>i</w:t>
      </w:r>
      <w:r w:rsidR="00F970B5">
        <w:rPr>
          <w:rFonts w:ascii="Times New Roman" w:hAnsi="Times New Roman" w:cs="Times New Roman"/>
          <w:sz w:val="24"/>
          <w:szCs w:val="24"/>
        </w:rPr>
        <w:t>ni, karena yang meciptakan opini sebanarnya adalah masyarakat sendiri.</w:t>
      </w:r>
      <w:r w:rsidR="000A18FE">
        <w:rPr>
          <w:rFonts w:ascii="Times New Roman" w:hAnsi="Times New Roman" w:cs="Times New Roman"/>
          <w:sz w:val="24"/>
          <w:szCs w:val="24"/>
        </w:rPr>
        <w:t xml:space="preserve"> </w:t>
      </w:r>
      <w:r w:rsidR="0019553A">
        <w:rPr>
          <w:rFonts w:ascii="Times New Roman" w:hAnsi="Times New Roman" w:cs="Times New Roman"/>
          <w:i/>
          <w:iCs/>
          <w:sz w:val="24"/>
          <w:szCs w:val="24"/>
        </w:rPr>
        <w:t>Kedua,</w:t>
      </w:r>
      <w:r w:rsidR="0019553A">
        <w:rPr>
          <w:rFonts w:ascii="Times New Roman" w:hAnsi="Times New Roman" w:cs="Times New Roman"/>
          <w:sz w:val="24"/>
          <w:szCs w:val="24"/>
        </w:rPr>
        <w:t xml:space="preserve"> teori setting agenda (</w:t>
      </w:r>
      <w:r w:rsidR="0019553A">
        <w:rPr>
          <w:rFonts w:ascii="Times New Roman" w:hAnsi="Times New Roman" w:cs="Times New Roman"/>
          <w:i/>
          <w:iCs/>
          <w:sz w:val="24"/>
          <w:szCs w:val="24"/>
        </w:rPr>
        <w:t>agenda setting</w:t>
      </w:r>
      <w:r w:rsidR="0019553A">
        <w:rPr>
          <w:rFonts w:ascii="Times New Roman" w:hAnsi="Times New Roman" w:cs="Times New Roman"/>
          <w:sz w:val="24"/>
          <w:szCs w:val="24"/>
        </w:rPr>
        <w:t>), yaitu media massa dianggap tidak dapat menentukan apa yang kita pikirkan.</w:t>
      </w:r>
    </w:p>
    <w:p w:rsidR="00AF3079" w:rsidRDefault="00AE5349" w:rsidP="00883B38">
      <w:pPr>
        <w:pStyle w:val="NoSpacing"/>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Media memiliki agenda untuk memengaruhi masyarakat dan pemerintah dengan melakukan siaran informasi-informasi tertentu berulang kali.</w:t>
      </w:r>
      <w:r w:rsidR="008E206D">
        <w:rPr>
          <w:rFonts w:ascii="Times New Roman" w:hAnsi="Times New Roman" w:cs="Times New Roman"/>
          <w:sz w:val="24"/>
          <w:szCs w:val="24"/>
        </w:rPr>
        <w:t xml:space="preserve"> </w:t>
      </w:r>
      <w:r w:rsidR="0019553A">
        <w:rPr>
          <w:rFonts w:ascii="Times New Roman" w:hAnsi="Times New Roman" w:cs="Times New Roman"/>
          <w:i/>
          <w:iCs/>
          <w:sz w:val="24"/>
          <w:szCs w:val="24"/>
        </w:rPr>
        <w:t>Ketiga,</w:t>
      </w:r>
      <w:r w:rsidR="0019553A">
        <w:rPr>
          <w:rFonts w:ascii="Times New Roman" w:hAnsi="Times New Roman" w:cs="Times New Roman"/>
          <w:sz w:val="24"/>
          <w:szCs w:val="24"/>
        </w:rPr>
        <w:t xml:space="preserve"> teori </w:t>
      </w:r>
      <w:r w:rsidR="0019553A" w:rsidRPr="0019553A">
        <w:rPr>
          <w:rFonts w:ascii="Times New Roman" w:hAnsi="Times New Roman" w:cs="Times New Roman"/>
          <w:i/>
          <w:iCs/>
          <w:sz w:val="24"/>
          <w:szCs w:val="24"/>
        </w:rPr>
        <w:t>priming</w:t>
      </w:r>
      <w:r w:rsidR="0019553A">
        <w:rPr>
          <w:rFonts w:ascii="Times New Roman" w:hAnsi="Times New Roman" w:cs="Times New Roman"/>
          <w:sz w:val="24"/>
          <w:szCs w:val="24"/>
        </w:rPr>
        <w:t xml:space="preserve"> dan </w:t>
      </w:r>
      <w:r w:rsidR="0019553A" w:rsidRPr="0019553A">
        <w:rPr>
          <w:rFonts w:ascii="Times New Roman" w:hAnsi="Times New Roman" w:cs="Times New Roman"/>
          <w:i/>
          <w:iCs/>
          <w:sz w:val="24"/>
          <w:szCs w:val="24"/>
        </w:rPr>
        <w:t>framing</w:t>
      </w:r>
      <w:r w:rsidR="0019553A">
        <w:rPr>
          <w:rFonts w:ascii="Times New Roman" w:hAnsi="Times New Roman" w:cs="Times New Roman"/>
          <w:sz w:val="24"/>
          <w:szCs w:val="24"/>
        </w:rPr>
        <w:t xml:space="preserve">. Pada teori </w:t>
      </w:r>
      <w:r w:rsidR="0019553A">
        <w:rPr>
          <w:rFonts w:ascii="Times New Roman" w:hAnsi="Times New Roman" w:cs="Times New Roman"/>
          <w:i/>
          <w:iCs/>
          <w:sz w:val="24"/>
          <w:szCs w:val="24"/>
        </w:rPr>
        <w:t>priming</w:t>
      </w:r>
      <w:r w:rsidR="0019553A">
        <w:rPr>
          <w:rFonts w:ascii="Times New Roman" w:hAnsi="Times New Roman" w:cs="Times New Roman"/>
          <w:sz w:val="24"/>
          <w:szCs w:val="24"/>
        </w:rPr>
        <w:t xml:space="preserve"> media dapat mempengaruhi karena lebih fokus kepada isu-isu tertentu</w:t>
      </w:r>
      <w:r w:rsidR="00D70374">
        <w:rPr>
          <w:rFonts w:ascii="Times New Roman" w:hAnsi="Times New Roman" w:cs="Times New Roman"/>
          <w:sz w:val="24"/>
          <w:szCs w:val="24"/>
        </w:rPr>
        <w:t xml:space="preserve">. </w:t>
      </w:r>
      <w:r w:rsidR="0019553A">
        <w:rPr>
          <w:rFonts w:ascii="Times New Roman" w:hAnsi="Times New Roman" w:cs="Times New Roman"/>
          <w:sz w:val="24"/>
          <w:szCs w:val="24"/>
        </w:rPr>
        <w:t>Sedangkan pada teori f</w:t>
      </w:r>
      <w:r w:rsidR="0019553A">
        <w:rPr>
          <w:rFonts w:ascii="Times New Roman" w:hAnsi="Times New Roman" w:cs="Times New Roman"/>
          <w:i/>
          <w:iCs/>
          <w:sz w:val="24"/>
          <w:szCs w:val="24"/>
        </w:rPr>
        <w:t>raming</w:t>
      </w:r>
      <w:r w:rsidR="0019553A">
        <w:rPr>
          <w:rFonts w:ascii="Times New Roman" w:hAnsi="Times New Roman" w:cs="Times New Roman"/>
          <w:sz w:val="24"/>
          <w:szCs w:val="24"/>
        </w:rPr>
        <w:t xml:space="preserve"> media melakukan </w:t>
      </w:r>
      <w:r w:rsidR="0019553A" w:rsidRPr="00D70374">
        <w:rPr>
          <w:rFonts w:ascii="Times New Roman" w:hAnsi="Times New Roman" w:cs="Times New Roman"/>
          <w:i/>
          <w:iCs/>
          <w:sz w:val="24"/>
          <w:szCs w:val="24"/>
        </w:rPr>
        <w:t>set up</w:t>
      </w:r>
      <w:r w:rsidR="0019553A">
        <w:rPr>
          <w:rFonts w:ascii="Times New Roman" w:hAnsi="Times New Roman" w:cs="Times New Roman"/>
          <w:sz w:val="24"/>
          <w:szCs w:val="24"/>
        </w:rPr>
        <w:t xml:space="preserve"> yang memengaruhi penafsiran </w:t>
      </w:r>
      <w:r w:rsidR="0019553A" w:rsidRPr="00203237">
        <w:rPr>
          <w:rFonts w:ascii="Times New Roman" w:hAnsi="Times New Roman" w:cs="Times New Roman"/>
          <w:i/>
          <w:iCs/>
          <w:sz w:val="24"/>
          <w:szCs w:val="24"/>
        </w:rPr>
        <w:t>pembaca</w:t>
      </w:r>
      <w:r w:rsidR="0019553A">
        <w:rPr>
          <w:rFonts w:ascii="Times New Roman" w:hAnsi="Times New Roman" w:cs="Times New Roman"/>
          <w:sz w:val="24"/>
          <w:szCs w:val="24"/>
        </w:rPr>
        <w:t>, pemirsa, dan pendengar tentang sesuatu isu dalam makna tertentu.</w:t>
      </w:r>
      <w:r w:rsidR="0043402E">
        <w:rPr>
          <w:rFonts w:ascii="Times New Roman" w:hAnsi="Times New Roman" w:cs="Times New Roman"/>
          <w:sz w:val="24"/>
          <w:szCs w:val="24"/>
        </w:rPr>
        <w:t xml:space="preserve"> Media melakukan organisasi dan menghadirkan suatu peristiwa atau isu tertentu dengan tujuan tertentu. </w:t>
      </w:r>
      <w:r w:rsidR="000544F3">
        <w:rPr>
          <w:rFonts w:ascii="Times New Roman" w:hAnsi="Times New Roman" w:cs="Times New Roman"/>
          <w:i/>
          <w:iCs/>
          <w:sz w:val="24"/>
          <w:szCs w:val="24"/>
        </w:rPr>
        <w:t>Keempat,</w:t>
      </w:r>
      <w:r w:rsidR="000544F3">
        <w:rPr>
          <w:rFonts w:ascii="Times New Roman" w:hAnsi="Times New Roman" w:cs="Times New Roman"/>
          <w:sz w:val="24"/>
          <w:szCs w:val="24"/>
        </w:rPr>
        <w:t xml:space="preserve"> teori efek langsung (</w:t>
      </w:r>
      <w:r w:rsidR="000544F3">
        <w:rPr>
          <w:rFonts w:ascii="Times New Roman" w:hAnsi="Times New Roman" w:cs="Times New Roman"/>
          <w:i/>
          <w:iCs/>
          <w:sz w:val="24"/>
          <w:szCs w:val="24"/>
        </w:rPr>
        <w:t>direct effects</w:t>
      </w:r>
      <w:r w:rsidR="000544F3">
        <w:rPr>
          <w:rFonts w:ascii="Times New Roman" w:hAnsi="Times New Roman" w:cs="Times New Roman"/>
          <w:sz w:val="24"/>
          <w:szCs w:val="24"/>
        </w:rPr>
        <w:t>), yaitu media dipandang memiliki pengaruh pada sikap dan perilaku seseorang.</w:t>
      </w:r>
    </w:p>
    <w:p w:rsidR="00A07548" w:rsidRDefault="00A07548" w:rsidP="00A07548">
      <w:pPr>
        <w:pStyle w:val="NoSpacing"/>
        <w:ind w:firstLine="720"/>
        <w:jc w:val="both"/>
        <w:rPr>
          <w:rFonts w:ascii="Times New Roman" w:hAnsi="Times New Roman" w:cs="Times New Roman"/>
          <w:sz w:val="24"/>
          <w:szCs w:val="24"/>
        </w:rPr>
      </w:pPr>
    </w:p>
    <w:p w:rsidR="00701013" w:rsidRDefault="00B41D2A" w:rsidP="00787164">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lang w:eastAsia="id-ID"/>
        </w:rPr>
        <w:pict>
          <v:rect id="_x0000_s1052" style="position:absolute;left:0;text-align:left;margin-left:216.55pt;margin-top:12.45pt;width:2in;height:84.65pt;z-index:251660288" strokeweight="1pt">
            <v:textbox style="mso-next-textbox:#_x0000_s1052">
              <w:txbxContent>
                <w:p w:rsidR="002A7953" w:rsidRPr="00F95F8C" w:rsidRDefault="002A7953" w:rsidP="00F95F8C">
                  <w:pPr>
                    <w:pStyle w:val="NoSpacing"/>
                    <w:jc w:val="center"/>
                    <w:rPr>
                      <w:rFonts w:asciiTheme="majorBidi" w:hAnsiTheme="majorBidi" w:cstheme="majorBidi"/>
                      <w:sz w:val="24"/>
                      <w:szCs w:val="24"/>
                    </w:rPr>
                  </w:pPr>
                  <w:r w:rsidRPr="00F95F8C">
                    <w:rPr>
                      <w:rFonts w:asciiTheme="majorBidi" w:hAnsiTheme="majorBidi" w:cstheme="majorBidi"/>
                      <w:sz w:val="24"/>
                      <w:szCs w:val="24"/>
                    </w:rPr>
                    <w:t>Elite non pemerintah, kelompok penekan, bisnes, dan organisasi-organisasi masyarakat</w:t>
                  </w:r>
                </w:p>
              </w:txbxContent>
            </v:textbox>
          </v:rect>
        </w:pict>
      </w:r>
      <w:r>
        <w:rPr>
          <w:rFonts w:ascii="Times New Roman" w:hAnsi="Times New Roman" w:cs="Times New Roman"/>
          <w:noProof/>
          <w:sz w:val="24"/>
          <w:szCs w:val="24"/>
          <w:lang w:eastAsia="id-ID"/>
        </w:rPr>
        <w:pict>
          <v:rect id="_x0000_s1051" style="position:absolute;left:0;text-align:left;margin-left:27.05pt;margin-top:12.45pt;width:2in;height:84.65pt;z-index:251659264" strokeweight="1pt">
            <v:textbox style="mso-next-textbox:#_x0000_s1051">
              <w:txbxContent>
                <w:p w:rsidR="002A7953" w:rsidRPr="00F95F8C" w:rsidRDefault="002A7953" w:rsidP="00F95F8C">
                  <w:pPr>
                    <w:pStyle w:val="NoSpacing"/>
                    <w:jc w:val="center"/>
                    <w:rPr>
                      <w:rFonts w:asciiTheme="majorBidi" w:hAnsiTheme="majorBidi" w:cstheme="majorBidi"/>
                      <w:sz w:val="24"/>
                      <w:szCs w:val="24"/>
                    </w:rPr>
                  </w:pPr>
                  <w:r w:rsidRPr="00F95F8C">
                    <w:rPr>
                      <w:rFonts w:asciiTheme="majorBidi" w:hAnsiTheme="majorBidi" w:cstheme="majorBidi"/>
                      <w:sz w:val="24"/>
                      <w:szCs w:val="24"/>
                    </w:rPr>
                    <w:t>Elite yang memerintah: Presiden, perdana menteri, dan kabinet, pemerintah daerah maupun nasional, dan partai politik</w:t>
                  </w:r>
                </w:p>
              </w:txbxContent>
            </v:textbox>
          </v:rect>
        </w:pict>
      </w:r>
      <w:r>
        <w:rPr>
          <w:rFonts w:ascii="Times New Roman" w:hAnsi="Times New Roman" w:cs="Times New Roman"/>
          <w:noProof/>
          <w:sz w:val="24"/>
          <w:szCs w:val="24"/>
          <w:lang w:eastAsia="id-ID"/>
        </w:rPr>
        <w:pict>
          <v:shapetype id="_x0000_t32" coordsize="21600,21600" o:spt="32" o:oned="t" path="m,l21600,21600e" filled="f">
            <v:path arrowok="t" fillok="f" o:connecttype="none"/>
            <o:lock v:ext="edit" shapetype="t"/>
          </v:shapetype>
          <v:shape id="_x0000_s1055" type="#_x0000_t32" style="position:absolute;left:0;text-align:left;margin-left:175.25pt;margin-top:26.8pt;width:36.9pt;height:0;z-index:251663360" o:connectortype="straight" strokeweight="1pt">
            <v:stroke startarrow="block" endarrow="block"/>
          </v:shape>
        </w:pict>
      </w:r>
    </w:p>
    <w:p w:rsidR="00701013" w:rsidRDefault="00701013" w:rsidP="00D4199F">
      <w:pPr>
        <w:pStyle w:val="NoSpacing"/>
        <w:spacing w:line="480" w:lineRule="auto"/>
        <w:ind w:firstLine="720"/>
        <w:jc w:val="both"/>
        <w:rPr>
          <w:rFonts w:ascii="Times New Roman" w:hAnsi="Times New Roman" w:cs="Times New Roman"/>
          <w:sz w:val="24"/>
          <w:szCs w:val="24"/>
        </w:rPr>
      </w:pPr>
    </w:p>
    <w:p w:rsidR="00787164" w:rsidRDefault="00787164" w:rsidP="00D4199F">
      <w:pPr>
        <w:pStyle w:val="NoSpacing"/>
        <w:spacing w:line="480" w:lineRule="auto"/>
        <w:ind w:firstLine="720"/>
        <w:jc w:val="both"/>
        <w:rPr>
          <w:rFonts w:ascii="Times New Roman" w:hAnsi="Times New Roman" w:cs="Times New Roman"/>
          <w:sz w:val="24"/>
          <w:szCs w:val="24"/>
        </w:rPr>
      </w:pPr>
    </w:p>
    <w:p w:rsidR="00701013" w:rsidRDefault="00B41D2A" w:rsidP="00D4199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lang w:eastAsia="id-ID"/>
        </w:rPr>
        <w:lastRenderedPageBreak/>
        <w:pict>
          <v:shape id="_x0000_s1060" type="#_x0000_t32" style="position:absolute;left:0;text-align:left;margin-left:139.75pt;margin-top:18.35pt;width:.65pt;height:27pt;z-index:251667456" o:connectortype="straight" strokeweight="1pt">
            <v:stroke startarrow="block" endarrow="block"/>
          </v:shape>
        </w:pict>
      </w:r>
      <w:r>
        <w:rPr>
          <w:rFonts w:ascii="Times New Roman" w:hAnsi="Times New Roman" w:cs="Times New Roman"/>
          <w:noProof/>
          <w:sz w:val="24"/>
          <w:szCs w:val="24"/>
          <w:lang w:eastAsia="id-ID"/>
        </w:rPr>
        <w:pict>
          <v:shape id="_x0000_s1059" type="#_x0000_t32" style="position:absolute;left:0;text-align:left;margin-left:249.75pt;margin-top:19.85pt;width:0;height:24.75pt;z-index:251666432" o:connectortype="straight" strokeweight="1pt">
            <v:stroke startarrow="block" endarrow="block"/>
          </v:shape>
        </w:pict>
      </w:r>
      <w:r>
        <w:rPr>
          <w:rFonts w:ascii="Times New Roman" w:hAnsi="Times New Roman" w:cs="Times New Roman"/>
          <w:noProof/>
          <w:sz w:val="24"/>
          <w:szCs w:val="24"/>
          <w:lang w:eastAsia="id-ID"/>
        </w:rPr>
        <w:pict>
          <v:shape id="_x0000_s1058" type="#_x0000_t32" style="position:absolute;left:0;text-align:left;margin-left:315.45pt;margin-top:16.8pt;width:.65pt;height:86.2pt;z-index:251665408" o:connectortype="straight" strokeweight="1pt">
            <v:stroke startarrow="block" endarrow="block"/>
          </v:shape>
        </w:pict>
      </w:r>
      <w:r>
        <w:rPr>
          <w:rFonts w:ascii="Times New Roman" w:hAnsi="Times New Roman" w:cs="Times New Roman"/>
          <w:noProof/>
          <w:sz w:val="24"/>
          <w:szCs w:val="24"/>
          <w:lang w:eastAsia="id-ID"/>
        </w:rPr>
        <w:pict>
          <v:shape id="_x0000_s1057" type="#_x0000_t32" style="position:absolute;left:0;text-align:left;margin-left:76.3pt;margin-top:17.55pt;width:.65pt;height:85.45pt;z-index:251664384" o:connectortype="straight" strokeweight="1pt">
            <v:stroke startarrow="block" endarrow="block"/>
          </v:shape>
        </w:pict>
      </w:r>
    </w:p>
    <w:p w:rsidR="00701013" w:rsidRDefault="00B41D2A" w:rsidP="001B03D5">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lang w:eastAsia="id-ID"/>
        </w:rPr>
        <w:pict>
          <v:rect id="_x0000_s1053" style="position:absolute;left:0;text-align:left;margin-left:107.6pt;margin-top:21.5pt;width:185.95pt;height:23.15pt;z-index:251661312" strokeweight="1pt">
            <v:textbox style="mso-next-textbox:#_x0000_s1053">
              <w:txbxContent>
                <w:p w:rsidR="002A7953" w:rsidRPr="00EE1D79" w:rsidRDefault="002A7953" w:rsidP="00EE1D79">
                  <w:pPr>
                    <w:pStyle w:val="NoSpacing"/>
                    <w:jc w:val="center"/>
                    <w:rPr>
                      <w:rFonts w:asciiTheme="majorBidi" w:hAnsiTheme="majorBidi" w:cstheme="majorBidi"/>
                      <w:sz w:val="24"/>
                      <w:szCs w:val="24"/>
                    </w:rPr>
                  </w:pPr>
                  <w:r w:rsidRPr="00EE1D79">
                    <w:rPr>
                      <w:rFonts w:asciiTheme="majorBidi" w:hAnsiTheme="majorBidi" w:cstheme="majorBidi"/>
                      <w:sz w:val="24"/>
                      <w:szCs w:val="24"/>
                    </w:rPr>
                    <w:t>Media (cetak, siaran, dan maya)</w:t>
                  </w:r>
                </w:p>
              </w:txbxContent>
            </v:textbox>
          </v:rect>
        </w:pict>
      </w:r>
    </w:p>
    <w:p w:rsidR="00701013" w:rsidRDefault="00B41D2A" w:rsidP="00D4199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lang w:eastAsia="id-ID"/>
        </w:rPr>
        <w:pict>
          <v:shape id="_x0000_s1062" type="#_x0000_t32" style="position:absolute;left:0;text-align:left;margin-left:251.05pt;margin-top:22.85pt;width:0;height:24.95pt;z-index:251669504" o:connectortype="straight" strokeweight="1pt">
            <v:stroke startarrow="block" endarrow="block"/>
          </v:shape>
        </w:pict>
      </w:r>
      <w:r>
        <w:rPr>
          <w:rFonts w:ascii="Times New Roman" w:hAnsi="Times New Roman" w:cs="Times New Roman"/>
          <w:noProof/>
          <w:sz w:val="24"/>
          <w:szCs w:val="24"/>
          <w:lang w:eastAsia="id-ID"/>
        </w:rPr>
        <w:pict>
          <v:shape id="_x0000_s1061" type="#_x0000_t32" style="position:absolute;left:0;text-align:left;margin-left:139.75pt;margin-top:22.85pt;width:.7pt;height:25.7pt;z-index:251668480" o:connectortype="straight" strokeweight="1pt">
            <v:stroke startarrow="block" endarrow="block"/>
          </v:shape>
        </w:pict>
      </w:r>
    </w:p>
    <w:p w:rsidR="00701013" w:rsidRDefault="00B41D2A" w:rsidP="00D4199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lang w:eastAsia="id-ID"/>
        </w:rPr>
        <w:pict>
          <v:rect id="_x0000_s1054" style="position:absolute;left:0;text-align:left;margin-left:35.1pt;margin-top:23.45pt;width:319.8pt;height:40.65pt;z-index:251662336" strokeweight="1pt">
            <v:textbox>
              <w:txbxContent>
                <w:p w:rsidR="002A7953" w:rsidRPr="00EE1D79" w:rsidRDefault="002A7953" w:rsidP="00EE1D79">
                  <w:pPr>
                    <w:pStyle w:val="NoSpacing"/>
                    <w:jc w:val="center"/>
                    <w:rPr>
                      <w:rFonts w:asciiTheme="majorBidi" w:hAnsiTheme="majorBidi" w:cstheme="majorBidi"/>
                      <w:sz w:val="24"/>
                      <w:szCs w:val="24"/>
                    </w:rPr>
                  </w:pPr>
                  <w:r w:rsidRPr="00EE1D79">
                    <w:rPr>
                      <w:rFonts w:asciiTheme="majorBidi" w:hAnsiTheme="majorBidi" w:cstheme="majorBidi"/>
                      <w:sz w:val="24"/>
                      <w:szCs w:val="24"/>
                    </w:rPr>
                    <w:t>Publik:</w:t>
                  </w:r>
                </w:p>
                <w:p w:rsidR="002A7953" w:rsidRPr="00EE1D79" w:rsidRDefault="002A7953" w:rsidP="00EE1D79">
                  <w:pPr>
                    <w:pStyle w:val="NoSpacing"/>
                    <w:jc w:val="center"/>
                    <w:rPr>
                      <w:rFonts w:asciiTheme="majorBidi" w:hAnsiTheme="majorBidi" w:cstheme="majorBidi"/>
                      <w:sz w:val="24"/>
                      <w:szCs w:val="24"/>
                    </w:rPr>
                  </w:pPr>
                  <w:r w:rsidRPr="00EE1D79">
                    <w:rPr>
                      <w:rFonts w:asciiTheme="majorBidi" w:hAnsiTheme="majorBidi" w:cstheme="majorBidi"/>
                      <w:sz w:val="24"/>
                      <w:szCs w:val="24"/>
                    </w:rPr>
                    <w:t>Warga negara dan pemilih</w:t>
                  </w:r>
                </w:p>
              </w:txbxContent>
            </v:textbox>
          </v:rect>
        </w:pict>
      </w:r>
    </w:p>
    <w:p w:rsidR="00701013" w:rsidRDefault="00701013" w:rsidP="00D4199F">
      <w:pPr>
        <w:pStyle w:val="NoSpacing"/>
        <w:spacing w:line="480" w:lineRule="auto"/>
        <w:ind w:firstLine="720"/>
        <w:jc w:val="both"/>
        <w:rPr>
          <w:rFonts w:ascii="Times New Roman" w:hAnsi="Times New Roman" w:cs="Times New Roman"/>
          <w:sz w:val="24"/>
          <w:szCs w:val="24"/>
        </w:rPr>
      </w:pPr>
    </w:p>
    <w:p w:rsidR="00F1026E" w:rsidRDefault="00F1026E" w:rsidP="00D4199F">
      <w:pPr>
        <w:pStyle w:val="NoSpacing"/>
        <w:spacing w:line="480" w:lineRule="auto"/>
        <w:ind w:firstLine="720"/>
        <w:jc w:val="both"/>
        <w:rPr>
          <w:rFonts w:ascii="Times New Roman" w:hAnsi="Times New Roman" w:cs="Times New Roman"/>
          <w:sz w:val="24"/>
          <w:szCs w:val="24"/>
        </w:rPr>
      </w:pPr>
    </w:p>
    <w:p w:rsidR="00531F8F" w:rsidRDefault="005A50F6" w:rsidP="000A18FE">
      <w:pPr>
        <w:pStyle w:val="NoSpacing"/>
        <w:ind w:left="709"/>
        <w:jc w:val="center"/>
        <w:rPr>
          <w:rFonts w:ascii="Times New Roman" w:hAnsi="Times New Roman" w:cs="Times New Roman"/>
          <w:b/>
          <w:bCs/>
          <w:sz w:val="24"/>
          <w:szCs w:val="24"/>
        </w:rPr>
      </w:pPr>
      <w:r w:rsidRPr="0022097D">
        <w:rPr>
          <w:rFonts w:ascii="Times New Roman" w:hAnsi="Times New Roman" w:cs="Times New Roman"/>
          <w:b/>
          <w:bCs/>
          <w:sz w:val="24"/>
          <w:szCs w:val="24"/>
        </w:rPr>
        <w:t>Gambar 1. Alur Komunikasi Politik Moder</w:t>
      </w:r>
      <w:r w:rsidR="002B5D62">
        <w:rPr>
          <w:rFonts w:ascii="Times New Roman" w:hAnsi="Times New Roman" w:cs="Times New Roman"/>
          <w:b/>
          <w:bCs/>
          <w:sz w:val="24"/>
          <w:szCs w:val="24"/>
        </w:rPr>
        <w:t>n</w:t>
      </w:r>
      <w:r w:rsidRPr="0022097D">
        <w:rPr>
          <w:rFonts w:ascii="Times New Roman" w:hAnsi="Times New Roman" w:cs="Times New Roman"/>
          <w:b/>
          <w:bCs/>
          <w:sz w:val="24"/>
          <w:szCs w:val="24"/>
        </w:rPr>
        <w:t xml:space="preserve"> (Sumber Kacung Marijan 2010)</w:t>
      </w:r>
    </w:p>
    <w:p w:rsidR="00923429" w:rsidRPr="0022097D" w:rsidRDefault="00923429" w:rsidP="000A18FE">
      <w:pPr>
        <w:pStyle w:val="NoSpacing"/>
        <w:ind w:left="709"/>
        <w:jc w:val="center"/>
        <w:rPr>
          <w:rFonts w:ascii="Times New Roman" w:hAnsi="Times New Roman" w:cs="Times New Roman"/>
          <w:b/>
          <w:bCs/>
          <w:sz w:val="24"/>
          <w:szCs w:val="24"/>
        </w:rPr>
      </w:pPr>
    </w:p>
    <w:p w:rsidR="00A07548" w:rsidRDefault="00A07548" w:rsidP="00A07548">
      <w:pPr>
        <w:pStyle w:val="NoSpacing"/>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Dia juga mengungkapkan pendapat Siebert, Peterson, dan Schramm, bahwa besar kecilnya pengaruh media terhadap politik juga tergantung sistem politik yang berlaku. Seperti sistem pers otoriter, sistem pers liberal, sistem pers komunis, dan sistem pers tanggung jawab sosial. Menurut Kacung Marijan sendiri, bahwa di dalam negara demokrasi, media adalah keharusan. Karena di dalam negara demokrasi, kebebasan berpendapat dan kebebasan pers (</w:t>
      </w:r>
      <w:r>
        <w:rPr>
          <w:rFonts w:ascii="Times New Roman" w:hAnsi="Times New Roman" w:cs="Times New Roman"/>
          <w:i/>
          <w:iCs/>
          <w:sz w:val="24"/>
          <w:szCs w:val="24"/>
        </w:rPr>
        <w:t xml:space="preserve">freedom of expression </w:t>
      </w:r>
      <w:r>
        <w:rPr>
          <w:rFonts w:ascii="Times New Roman" w:hAnsi="Times New Roman" w:cs="Times New Roman"/>
          <w:sz w:val="24"/>
          <w:szCs w:val="24"/>
        </w:rPr>
        <w:t xml:space="preserve">dan </w:t>
      </w:r>
      <w:r>
        <w:rPr>
          <w:rFonts w:ascii="Times New Roman" w:hAnsi="Times New Roman" w:cs="Times New Roman"/>
          <w:i/>
          <w:iCs/>
          <w:sz w:val="24"/>
          <w:szCs w:val="24"/>
        </w:rPr>
        <w:t>freedom of the pers</w:t>
      </w:r>
      <w:r>
        <w:rPr>
          <w:rFonts w:ascii="Times New Roman" w:hAnsi="Times New Roman" w:cs="Times New Roman"/>
          <w:sz w:val="24"/>
          <w:szCs w:val="24"/>
        </w:rPr>
        <w:t>) adalah penting.</w:t>
      </w:r>
    </w:p>
    <w:p w:rsidR="002B5D62" w:rsidRDefault="000A03F4" w:rsidP="002B5D62">
      <w:pPr>
        <w:pStyle w:val="NoSpacing"/>
        <w:spacing w:line="480" w:lineRule="auto"/>
        <w:ind w:left="709" w:firstLine="567"/>
        <w:jc w:val="both"/>
        <w:rPr>
          <w:rFonts w:ascii="Times New Roman" w:hAnsi="Times New Roman" w:cs="Times New Roman"/>
          <w:sz w:val="24"/>
          <w:szCs w:val="24"/>
        </w:rPr>
      </w:pPr>
      <w:r>
        <w:rPr>
          <w:rFonts w:ascii="Times New Roman" w:hAnsi="Times New Roman" w:cs="Times New Roman"/>
          <w:sz w:val="24"/>
          <w:szCs w:val="24"/>
        </w:rPr>
        <w:t xml:space="preserve">Dari aktor-aktor penting di dalam komunikasi itu, yang paling memiliki peran adalah para elite, khususnya elite yang duduk di dalam pemerintahan. Sementara itu, yang paling pasif adalah warga negara. Merkipun demikian, di dalam negara demokratis, selain elite yang memerintah, aktor-aktor lain yang aktif di dalam proses komunikasi politik adalah para elite yang ada di luar pemerintahan dan media massa sendiri. Di dalam negara demokrasi warga negara juga lebih aktif. Tetapi, presentase warga negara yang aktif biasanya tidaklah terlalu besar, di </w:t>
      </w:r>
      <w:r>
        <w:rPr>
          <w:rFonts w:ascii="Times New Roman" w:hAnsi="Times New Roman" w:cs="Times New Roman"/>
          <w:sz w:val="24"/>
          <w:szCs w:val="24"/>
        </w:rPr>
        <w:lastRenderedPageBreak/>
        <w:t xml:space="preserve">dalam membangun komunikasi politik, selain secara langsung dengan para elite, warga negara juga menggunakan media untuk menyalurkan aspirasi dan kepentingan-kepentingannya. </w:t>
      </w:r>
    </w:p>
    <w:p w:rsidR="00C2653D" w:rsidRPr="00A032B2" w:rsidRDefault="00020E70" w:rsidP="00052426">
      <w:pPr>
        <w:pStyle w:val="NoSpacing"/>
        <w:numPr>
          <w:ilvl w:val="0"/>
          <w:numId w:val="6"/>
        </w:numPr>
        <w:spacing w:line="480" w:lineRule="auto"/>
        <w:ind w:left="1134" w:hanging="425"/>
        <w:jc w:val="both"/>
        <w:rPr>
          <w:rFonts w:ascii="Times New Roman" w:hAnsi="Times New Roman" w:cs="Times New Roman"/>
          <w:sz w:val="24"/>
          <w:szCs w:val="24"/>
        </w:rPr>
      </w:pPr>
      <w:r w:rsidRPr="00A032B2">
        <w:rPr>
          <w:rFonts w:ascii="Times New Roman" w:hAnsi="Times New Roman" w:cs="Times New Roman"/>
          <w:sz w:val="24"/>
          <w:szCs w:val="24"/>
        </w:rPr>
        <w:t xml:space="preserve">Partisipasi </w:t>
      </w:r>
      <w:r w:rsidR="005E6EF8" w:rsidRPr="00A032B2">
        <w:rPr>
          <w:rFonts w:ascii="Times New Roman" w:hAnsi="Times New Roman" w:cs="Times New Roman"/>
          <w:sz w:val="24"/>
          <w:szCs w:val="24"/>
        </w:rPr>
        <w:t>P</w:t>
      </w:r>
      <w:r w:rsidRPr="00A032B2">
        <w:rPr>
          <w:rFonts w:ascii="Times New Roman" w:hAnsi="Times New Roman" w:cs="Times New Roman"/>
          <w:sz w:val="24"/>
          <w:szCs w:val="24"/>
        </w:rPr>
        <w:t>ublik</w:t>
      </w:r>
    </w:p>
    <w:p w:rsidR="003E1D25" w:rsidRDefault="00083039" w:rsidP="00E04E54">
      <w:pPr>
        <w:pStyle w:val="NoSpacing"/>
        <w:spacing w:line="480" w:lineRule="auto"/>
        <w:ind w:left="709" w:firstLine="720"/>
        <w:jc w:val="both"/>
        <w:rPr>
          <w:rFonts w:ascii="Times New Roman" w:eastAsia="Times New Roman" w:hAnsi="Times New Roman" w:cs="Times New Roman"/>
          <w:sz w:val="24"/>
          <w:szCs w:val="24"/>
          <w:lang w:eastAsia="id-ID"/>
        </w:rPr>
      </w:pPr>
      <w:r>
        <w:rPr>
          <w:rFonts w:ascii="Times New Roman" w:hAnsi="Times New Roman" w:cs="Times New Roman"/>
          <w:sz w:val="24"/>
          <w:szCs w:val="24"/>
        </w:rPr>
        <w:t xml:space="preserve">Politik demokrasi mensyaratkan adanya keterlibatan masyarakat dalam setiap kegiatan politik. </w:t>
      </w:r>
      <w:r w:rsidR="00BA19FC">
        <w:rPr>
          <w:rFonts w:ascii="Times New Roman" w:hAnsi="Times New Roman" w:cs="Times New Roman"/>
          <w:sz w:val="24"/>
          <w:szCs w:val="24"/>
        </w:rPr>
        <w:t>K</w:t>
      </w:r>
      <w:r w:rsidR="00DE753B">
        <w:rPr>
          <w:rFonts w:ascii="Times New Roman" w:hAnsi="Times New Roman" w:cs="Times New Roman"/>
          <w:sz w:val="24"/>
          <w:szCs w:val="24"/>
        </w:rPr>
        <w:t xml:space="preserve">eterlibatan </w:t>
      </w:r>
      <w:r w:rsidR="00E92944">
        <w:rPr>
          <w:rFonts w:ascii="Times New Roman" w:hAnsi="Times New Roman" w:cs="Times New Roman"/>
          <w:sz w:val="24"/>
          <w:szCs w:val="24"/>
        </w:rPr>
        <w:t xml:space="preserve">masyarakat merupakan bentuk partisipasi </w:t>
      </w:r>
      <w:r w:rsidR="00DE753B">
        <w:rPr>
          <w:rFonts w:ascii="Times New Roman" w:hAnsi="Times New Roman" w:cs="Times New Roman"/>
          <w:sz w:val="24"/>
          <w:szCs w:val="24"/>
        </w:rPr>
        <w:t xml:space="preserve">publik </w:t>
      </w:r>
      <w:r w:rsidR="00172381">
        <w:rPr>
          <w:rFonts w:ascii="Times New Roman" w:hAnsi="Times New Roman" w:cs="Times New Roman"/>
          <w:sz w:val="24"/>
          <w:szCs w:val="24"/>
        </w:rPr>
        <w:t xml:space="preserve">yang </w:t>
      </w:r>
      <w:r w:rsidR="00DE753B">
        <w:rPr>
          <w:rFonts w:ascii="Times New Roman" w:hAnsi="Times New Roman" w:cs="Times New Roman"/>
          <w:sz w:val="24"/>
          <w:szCs w:val="24"/>
        </w:rPr>
        <w:t>menunjukan suatu pola hubungan yang tidak dapat dipisahkan</w:t>
      </w:r>
      <w:r w:rsidR="00F52AFB">
        <w:rPr>
          <w:rFonts w:ascii="Times New Roman" w:hAnsi="Times New Roman" w:cs="Times New Roman"/>
          <w:sz w:val="24"/>
          <w:szCs w:val="24"/>
        </w:rPr>
        <w:t xml:space="preserve"> antara demokrasi dengan masyarakat</w:t>
      </w:r>
      <w:r w:rsidR="00DE753B">
        <w:rPr>
          <w:rFonts w:ascii="Times New Roman" w:hAnsi="Times New Roman" w:cs="Times New Roman"/>
          <w:sz w:val="24"/>
          <w:szCs w:val="24"/>
        </w:rPr>
        <w:t xml:space="preserve">. </w:t>
      </w:r>
      <w:r w:rsidR="003E1D25">
        <w:rPr>
          <w:rFonts w:ascii="Times New Roman" w:eastAsia="Times New Roman" w:hAnsi="Times New Roman" w:cs="Times New Roman"/>
          <w:sz w:val="24"/>
          <w:szCs w:val="24"/>
          <w:lang w:eastAsia="id-ID"/>
        </w:rPr>
        <w:t>Pada hubungan ini, dukungan masyarakat sangatlah penting, bahkan presiden Joko Widodo dalam sambutannya pada peringan HUT RI ke 72 disidang paripurna DPR dan DPD RI di Jakarta menyatakan, bahwa “kepercayaan masyarakat adalah jiwa dan energi bagi negara”.</w:t>
      </w:r>
      <w:r w:rsidR="003E1D25">
        <w:rPr>
          <w:rStyle w:val="FootnoteReference"/>
          <w:rFonts w:ascii="Times New Roman" w:eastAsia="Times New Roman" w:hAnsi="Times New Roman" w:cs="Times New Roman"/>
          <w:sz w:val="24"/>
          <w:szCs w:val="24"/>
          <w:lang w:eastAsia="id-ID"/>
        </w:rPr>
        <w:footnoteReference w:id="48"/>
      </w:r>
      <w:r w:rsidR="003E1D25">
        <w:rPr>
          <w:rFonts w:ascii="Times New Roman" w:eastAsia="Times New Roman" w:hAnsi="Times New Roman" w:cs="Times New Roman"/>
          <w:sz w:val="24"/>
          <w:szCs w:val="24"/>
          <w:lang w:eastAsia="id-ID"/>
        </w:rPr>
        <w:t xml:space="preserve"> </w:t>
      </w:r>
    </w:p>
    <w:p w:rsidR="00004A24" w:rsidRDefault="003C7D26" w:rsidP="00933FF6">
      <w:pPr>
        <w:pStyle w:val="NoSpacing"/>
        <w:spacing w:line="480" w:lineRule="auto"/>
        <w:ind w:left="709" w:firstLine="720"/>
        <w:jc w:val="both"/>
        <w:rPr>
          <w:rFonts w:ascii="Times New Roman" w:eastAsia="Times New Roman" w:hAnsi="Times New Roman" w:cs="Times New Roman"/>
          <w:sz w:val="24"/>
          <w:szCs w:val="24"/>
          <w:lang w:eastAsia="id-ID"/>
        </w:rPr>
      </w:pPr>
      <w:r>
        <w:rPr>
          <w:rFonts w:ascii="Times New Roman" w:hAnsi="Times New Roman" w:cs="Times New Roman"/>
          <w:sz w:val="24"/>
          <w:szCs w:val="24"/>
        </w:rPr>
        <w:t>P</w:t>
      </w:r>
      <w:r w:rsidR="0014256E" w:rsidRPr="0014256E">
        <w:rPr>
          <w:rFonts w:ascii="Times New Roman" w:hAnsi="Times New Roman" w:cs="Times New Roman"/>
          <w:sz w:val="24"/>
          <w:szCs w:val="24"/>
        </w:rPr>
        <w:t>ola</w:t>
      </w:r>
      <w:r w:rsidR="0014256E" w:rsidRPr="009513FA">
        <w:rPr>
          <w:rFonts w:ascii="Times New Roman" w:eastAsia="Times New Roman" w:hAnsi="Times New Roman" w:cs="Times New Roman"/>
          <w:sz w:val="24"/>
          <w:szCs w:val="24"/>
          <w:lang w:eastAsia="id-ID"/>
        </w:rPr>
        <w:t xml:space="preserve"> hubungan </w:t>
      </w:r>
      <w:r w:rsidR="0014256E" w:rsidRPr="00D60F8F">
        <w:rPr>
          <w:rFonts w:ascii="Times New Roman" w:eastAsia="Times New Roman" w:hAnsi="Times New Roman" w:cs="Times New Roman"/>
          <w:sz w:val="24"/>
          <w:szCs w:val="24"/>
          <w:lang w:eastAsia="id-ID"/>
        </w:rPr>
        <w:t>demokratis</w:t>
      </w:r>
      <w:r w:rsidR="00253AF5">
        <w:rPr>
          <w:rFonts w:ascii="Times New Roman" w:eastAsia="Times New Roman" w:hAnsi="Times New Roman" w:cs="Times New Roman"/>
          <w:sz w:val="24"/>
          <w:szCs w:val="24"/>
          <w:lang w:eastAsia="id-ID"/>
        </w:rPr>
        <w:t xml:space="preserve"> </w:t>
      </w:r>
      <w:r w:rsidR="00460D9B">
        <w:rPr>
          <w:rFonts w:ascii="Times New Roman" w:eastAsia="Times New Roman" w:hAnsi="Times New Roman" w:cs="Times New Roman"/>
          <w:sz w:val="24"/>
          <w:szCs w:val="24"/>
          <w:lang w:eastAsia="id-ID"/>
        </w:rPr>
        <w:t xml:space="preserve">tersebut </w:t>
      </w:r>
      <w:r w:rsidR="004D6BFC">
        <w:rPr>
          <w:rFonts w:ascii="Times New Roman" w:eastAsia="Times New Roman" w:hAnsi="Times New Roman" w:cs="Times New Roman"/>
          <w:sz w:val="24"/>
          <w:szCs w:val="24"/>
          <w:lang w:eastAsia="id-ID"/>
        </w:rPr>
        <w:t>ditandai dengan;</w:t>
      </w:r>
      <w:r w:rsidR="0014256E">
        <w:rPr>
          <w:rFonts w:ascii="Times New Roman" w:eastAsia="Times New Roman" w:hAnsi="Times New Roman" w:cs="Times New Roman"/>
          <w:sz w:val="24"/>
          <w:szCs w:val="24"/>
          <w:lang w:eastAsia="id-ID"/>
        </w:rPr>
        <w:t xml:space="preserve"> </w:t>
      </w:r>
    </w:p>
    <w:p w:rsidR="00004A24" w:rsidRDefault="0014256E" w:rsidP="00052426">
      <w:pPr>
        <w:pStyle w:val="NoSpacing"/>
        <w:numPr>
          <w:ilvl w:val="0"/>
          <w:numId w:val="5"/>
        </w:numPr>
        <w:spacing w:line="480" w:lineRule="auto"/>
        <w:jc w:val="both"/>
        <w:rPr>
          <w:rFonts w:ascii="Times New Roman" w:eastAsia="Times New Roman" w:hAnsi="Times New Roman" w:cs="Times New Roman"/>
          <w:sz w:val="24"/>
          <w:szCs w:val="24"/>
          <w:lang w:eastAsia="id-ID"/>
        </w:rPr>
      </w:pPr>
      <w:r w:rsidRPr="009513FA">
        <w:rPr>
          <w:rFonts w:ascii="Times New Roman" w:eastAsia="Times New Roman" w:hAnsi="Times New Roman" w:cs="Times New Roman"/>
          <w:sz w:val="24"/>
          <w:szCs w:val="24"/>
          <w:lang w:eastAsia="id-ID"/>
        </w:rPr>
        <w:t xml:space="preserve"> Meningkatnya kesadaran masyarakat u</w:t>
      </w:r>
      <w:r>
        <w:rPr>
          <w:rFonts w:ascii="Times New Roman" w:eastAsia="Times New Roman" w:hAnsi="Times New Roman" w:cs="Times New Roman"/>
          <w:sz w:val="24"/>
          <w:szCs w:val="24"/>
          <w:lang w:eastAsia="id-ID"/>
        </w:rPr>
        <w:t>n</w:t>
      </w:r>
      <w:r w:rsidRPr="009513FA">
        <w:rPr>
          <w:rFonts w:ascii="Times New Roman" w:eastAsia="Times New Roman" w:hAnsi="Times New Roman" w:cs="Times New Roman"/>
          <w:sz w:val="24"/>
          <w:szCs w:val="24"/>
          <w:lang w:eastAsia="id-ID"/>
        </w:rPr>
        <w:t>t</w:t>
      </w:r>
      <w:r>
        <w:rPr>
          <w:rFonts w:ascii="Times New Roman" w:eastAsia="Times New Roman" w:hAnsi="Times New Roman" w:cs="Times New Roman"/>
          <w:sz w:val="24"/>
          <w:szCs w:val="24"/>
          <w:lang w:eastAsia="id-ID"/>
        </w:rPr>
        <w:t>u</w:t>
      </w:r>
      <w:r w:rsidRPr="009513FA">
        <w:rPr>
          <w:rFonts w:ascii="Times New Roman" w:eastAsia="Times New Roman" w:hAnsi="Times New Roman" w:cs="Times New Roman"/>
          <w:sz w:val="24"/>
          <w:szCs w:val="24"/>
          <w:lang w:eastAsia="id-ID"/>
        </w:rPr>
        <w:t>k berpartisipasi d</w:t>
      </w:r>
      <w:r>
        <w:rPr>
          <w:rFonts w:ascii="Times New Roman" w:eastAsia="Times New Roman" w:hAnsi="Times New Roman" w:cs="Times New Roman"/>
          <w:sz w:val="24"/>
          <w:szCs w:val="24"/>
          <w:lang w:eastAsia="id-ID"/>
        </w:rPr>
        <w:t>a</w:t>
      </w:r>
      <w:r w:rsidRPr="009513FA">
        <w:rPr>
          <w:rFonts w:ascii="Times New Roman" w:eastAsia="Times New Roman" w:hAnsi="Times New Roman" w:cs="Times New Roman"/>
          <w:sz w:val="24"/>
          <w:szCs w:val="24"/>
          <w:lang w:eastAsia="id-ID"/>
        </w:rPr>
        <w:t>l</w:t>
      </w:r>
      <w:r>
        <w:rPr>
          <w:rFonts w:ascii="Times New Roman" w:eastAsia="Times New Roman" w:hAnsi="Times New Roman" w:cs="Times New Roman"/>
          <w:sz w:val="24"/>
          <w:szCs w:val="24"/>
          <w:lang w:eastAsia="id-ID"/>
        </w:rPr>
        <w:t>am urusan-urusan</w:t>
      </w:r>
      <w:r w:rsidRPr="009513FA">
        <w:rPr>
          <w:rFonts w:ascii="Times New Roman" w:eastAsia="Times New Roman" w:hAnsi="Times New Roman" w:cs="Times New Roman"/>
          <w:sz w:val="24"/>
          <w:szCs w:val="24"/>
          <w:lang w:eastAsia="id-ID"/>
        </w:rPr>
        <w:t xml:space="preserve"> publik,  </w:t>
      </w:r>
    </w:p>
    <w:p w:rsidR="00004A24" w:rsidRDefault="0014256E" w:rsidP="00052426">
      <w:pPr>
        <w:pStyle w:val="NoSpacing"/>
        <w:numPr>
          <w:ilvl w:val="0"/>
          <w:numId w:val="5"/>
        </w:numPr>
        <w:spacing w:line="480" w:lineRule="auto"/>
        <w:jc w:val="both"/>
        <w:rPr>
          <w:rFonts w:ascii="Times New Roman" w:eastAsia="Times New Roman" w:hAnsi="Times New Roman" w:cs="Times New Roman"/>
          <w:sz w:val="24"/>
          <w:szCs w:val="24"/>
          <w:lang w:eastAsia="id-ID"/>
        </w:rPr>
      </w:pPr>
      <w:r w:rsidRPr="009513FA">
        <w:rPr>
          <w:rFonts w:ascii="Times New Roman" w:eastAsia="Times New Roman" w:hAnsi="Times New Roman" w:cs="Times New Roman"/>
          <w:sz w:val="24"/>
          <w:szCs w:val="24"/>
          <w:lang w:eastAsia="id-ID"/>
        </w:rPr>
        <w:t>Kebijakan/ keputusan poli</w:t>
      </w:r>
      <w:r>
        <w:rPr>
          <w:rFonts w:ascii="Times New Roman" w:eastAsia="Times New Roman" w:hAnsi="Times New Roman" w:cs="Times New Roman"/>
          <w:sz w:val="24"/>
          <w:szCs w:val="24"/>
          <w:lang w:eastAsia="id-ID"/>
        </w:rPr>
        <w:t xml:space="preserve">tik selalu lewat uji publik,  </w:t>
      </w:r>
    </w:p>
    <w:p w:rsidR="00004A24" w:rsidRDefault="0014256E" w:rsidP="00052426">
      <w:pPr>
        <w:pStyle w:val="NoSpacing"/>
        <w:numPr>
          <w:ilvl w:val="0"/>
          <w:numId w:val="5"/>
        </w:numPr>
        <w:spacing w:line="480" w:lineRule="auto"/>
        <w:jc w:val="both"/>
        <w:rPr>
          <w:rFonts w:ascii="Times New Roman" w:eastAsia="Times New Roman" w:hAnsi="Times New Roman" w:cs="Times New Roman"/>
          <w:sz w:val="24"/>
          <w:szCs w:val="24"/>
          <w:lang w:eastAsia="id-ID"/>
        </w:rPr>
      </w:pPr>
      <w:r w:rsidRPr="009513FA">
        <w:rPr>
          <w:rFonts w:ascii="Times New Roman" w:eastAsia="Times New Roman" w:hAnsi="Times New Roman" w:cs="Times New Roman"/>
          <w:sz w:val="24"/>
          <w:szCs w:val="24"/>
          <w:lang w:eastAsia="id-ID"/>
        </w:rPr>
        <w:t>Legitimasi negara (pemerintah dan parlemen) akan lemah jika tanpa memahami aspirasi dan kebutuhan m</w:t>
      </w:r>
      <w:r>
        <w:rPr>
          <w:rFonts w:ascii="Times New Roman" w:eastAsia="Times New Roman" w:hAnsi="Times New Roman" w:cs="Times New Roman"/>
          <w:sz w:val="24"/>
          <w:szCs w:val="24"/>
          <w:lang w:eastAsia="id-ID"/>
        </w:rPr>
        <w:t xml:space="preserve">asyarakat,  </w:t>
      </w:r>
    </w:p>
    <w:p w:rsidR="009A7467" w:rsidRDefault="0014256E" w:rsidP="00052426">
      <w:pPr>
        <w:pStyle w:val="NoSpacing"/>
        <w:numPr>
          <w:ilvl w:val="0"/>
          <w:numId w:val="5"/>
        </w:numPr>
        <w:spacing w:line="480" w:lineRule="auto"/>
        <w:jc w:val="both"/>
        <w:rPr>
          <w:rFonts w:ascii="Times New Roman" w:eastAsia="Times New Roman" w:hAnsi="Times New Roman" w:cs="Times New Roman"/>
          <w:sz w:val="24"/>
          <w:szCs w:val="24"/>
          <w:lang w:eastAsia="id-ID"/>
        </w:rPr>
      </w:pPr>
      <w:r w:rsidRPr="009513FA">
        <w:rPr>
          <w:rFonts w:ascii="Times New Roman" w:eastAsia="Times New Roman" w:hAnsi="Times New Roman" w:cs="Times New Roman"/>
          <w:sz w:val="24"/>
          <w:szCs w:val="24"/>
          <w:lang w:eastAsia="id-ID"/>
        </w:rPr>
        <w:t>Pelayanan publik menjadi orientasi kebijakan dan kegiatan negara dan masyarakat.</w:t>
      </w:r>
      <w:r>
        <w:rPr>
          <w:rStyle w:val="FootnoteReference"/>
          <w:rFonts w:ascii="Times New Roman" w:eastAsia="Times New Roman" w:hAnsi="Times New Roman" w:cs="Times New Roman"/>
          <w:sz w:val="24"/>
          <w:szCs w:val="24"/>
          <w:lang w:eastAsia="id-ID"/>
        </w:rPr>
        <w:footnoteReference w:id="49"/>
      </w:r>
    </w:p>
    <w:p w:rsidR="001B2937" w:rsidRDefault="005819FC" w:rsidP="00C52E1B">
      <w:pPr>
        <w:pStyle w:val="NoSpacing"/>
        <w:spacing w:line="480" w:lineRule="auto"/>
        <w:ind w:left="709" w:firstLine="72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eikutsertaan masya</w:t>
      </w:r>
      <w:r w:rsidR="00DA586A">
        <w:rPr>
          <w:rFonts w:ascii="Times New Roman" w:eastAsia="Times New Roman" w:hAnsi="Times New Roman" w:cs="Times New Roman"/>
          <w:sz w:val="24"/>
          <w:szCs w:val="24"/>
          <w:lang w:eastAsia="id-ID"/>
        </w:rPr>
        <w:t>rakat dalam politik sebenarnya adalah</w:t>
      </w:r>
      <w:r w:rsidR="009E3637">
        <w:rPr>
          <w:rFonts w:ascii="Times New Roman" w:eastAsia="Times New Roman" w:hAnsi="Times New Roman" w:cs="Times New Roman"/>
          <w:sz w:val="24"/>
          <w:szCs w:val="24"/>
          <w:lang w:eastAsia="id-ID"/>
        </w:rPr>
        <w:t xml:space="preserve"> </w:t>
      </w:r>
      <w:r w:rsidR="00DA586A">
        <w:rPr>
          <w:rFonts w:ascii="Times New Roman" w:eastAsia="Times New Roman" w:hAnsi="Times New Roman" w:cs="Times New Roman"/>
          <w:sz w:val="24"/>
          <w:szCs w:val="24"/>
          <w:lang w:eastAsia="id-ID"/>
        </w:rPr>
        <w:t>penyampaian</w:t>
      </w:r>
      <w:r>
        <w:rPr>
          <w:rFonts w:ascii="Times New Roman" w:eastAsia="Times New Roman" w:hAnsi="Times New Roman" w:cs="Times New Roman"/>
          <w:sz w:val="24"/>
          <w:szCs w:val="24"/>
          <w:lang w:eastAsia="id-ID"/>
        </w:rPr>
        <w:t xml:space="preserve"> aspirasi secara langsung melalui pemilihan langsung dalam </w:t>
      </w:r>
      <w:r>
        <w:rPr>
          <w:rFonts w:ascii="Times New Roman" w:eastAsia="Times New Roman" w:hAnsi="Times New Roman" w:cs="Times New Roman"/>
          <w:sz w:val="24"/>
          <w:szCs w:val="24"/>
          <w:lang w:eastAsia="id-ID"/>
        </w:rPr>
        <w:lastRenderedPageBreak/>
        <w:t xml:space="preserve">pemilu, baik ekskutif maupun leglatif. Maka, ketika masyarakat telah memberikan hak pilihnya, </w:t>
      </w:r>
      <w:r w:rsidR="00FC28A9">
        <w:rPr>
          <w:rFonts w:ascii="Times New Roman" w:eastAsia="Times New Roman" w:hAnsi="Times New Roman" w:cs="Times New Roman"/>
          <w:sz w:val="24"/>
          <w:szCs w:val="24"/>
          <w:lang w:eastAsia="id-ID"/>
        </w:rPr>
        <w:t xml:space="preserve">tanggung jawab kepentingan masyarakat ada pada orang yang dipilihnya. </w:t>
      </w:r>
      <w:r w:rsidR="00C52E1B">
        <w:rPr>
          <w:rFonts w:ascii="Times New Roman" w:eastAsia="Times New Roman" w:hAnsi="Times New Roman" w:cs="Times New Roman"/>
          <w:sz w:val="24"/>
          <w:szCs w:val="24"/>
          <w:lang w:eastAsia="id-ID"/>
        </w:rPr>
        <w:t>P</w:t>
      </w:r>
      <w:r w:rsidR="00FC28A9">
        <w:rPr>
          <w:rFonts w:ascii="Times New Roman" w:eastAsia="Times New Roman" w:hAnsi="Times New Roman" w:cs="Times New Roman"/>
          <w:sz w:val="24"/>
          <w:szCs w:val="24"/>
          <w:lang w:eastAsia="id-ID"/>
        </w:rPr>
        <w:t xml:space="preserve">enyebab partisipasi </w:t>
      </w:r>
      <w:r w:rsidR="000D4508">
        <w:rPr>
          <w:rFonts w:ascii="Times New Roman" w:eastAsia="Times New Roman" w:hAnsi="Times New Roman" w:cs="Times New Roman"/>
          <w:sz w:val="24"/>
          <w:szCs w:val="24"/>
          <w:lang w:eastAsia="id-ID"/>
        </w:rPr>
        <w:t xml:space="preserve">masyarakat </w:t>
      </w:r>
      <w:r w:rsidR="00FC28A9">
        <w:rPr>
          <w:rFonts w:ascii="Times New Roman" w:eastAsia="Times New Roman" w:hAnsi="Times New Roman" w:cs="Times New Roman"/>
          <w:sz w:val="24"/>
          <w:szCs w:val="24"/>
          <w:lang w:eastAsia="id-ID"/>
        </w:rPr>
        <w:t xml:space="preserve">yang lebih luas </w:t>
      </w:r>
      <w:r w:rsidR="00587692">
        <w:rPr>
          <w:rFonts w:ascii="Times New Roman" w:eastAsia="Times New Roman" w:hAnsi="Times New Roman" w:cs="Times New Roman"/>
          <w:sz w:val="24"/>
          <w:szCs w:val="24"/>
          <w:lang w:eastAsia="id-ID"/>
        </w:rPr>
        <w:t xml:space="preserve">dapat dilihat </w:t>
      </w:r>
      <w:r w:rsidR="00FC28A9">
        <w:rPr>
          <w:rFonts w:ascii="Times New Roman" w:eastAsia="Times New Roman" w:hAnsi="Times New Roman" w:cs="Times New Roman"/>
          <w:sz w:val="24"/>
          <w:szCs w:val="24"/>
          <w:lang w:eastAsia="id-ID"/>
        </w:rPr>
        <w:t xml:space="preserve">dalam proses politik </w:t>
      </w:r>
      <w:r w:rsidR="00A272D0">
        <w:rPr>
          <w:rFonts w:ascii="Times New Roman" w:eastAsia="Times New Roman" w:hAnsi="Times New Roman" w:cs="Times New Roman"/>
          <w:sz w:val="24"/>
          <w:szCs w:val="24"/>
          <w:lang w:eastAsia="id-ID"/>
        </w:rPr>
        <w:t xml:space="preserve">sebagaimana </w:t>
      </w:r>
      <w:r w:rsidR="00FC28A9">
        <w:rPr>
          <w:rFonts w:ascii="Times New Roman" w:eastAsia="Times New Roman" w:hAnsi="Times New Roman" w:cs="Times New Roman"/>
          <w:sz w:val="24"/>
          <w:szCs w:val="24"/>
          <w:lang w:eastAsia="id-ID"/>
        </w:rPr>
        <w:t>menurut Myron Weiner dalam Mohtar Mas’oed dan Colin Mac Andrews ada 5</w:t>
      </w:r>
      <w:r w:rsidR="00FC28A9">
        <w:rPr>
          <w:rStyle w:val="FootnoteReference"/>
          <w:rFonts w:ascii="Times New Roman" w:eastAsia="Times New Roman" w:hAnsi="Times New Roman" w:cs="Times New Roman"/>
          <w:sz w:val="24"/>
          <w:szCs w:val="24"/>
          <w:lang w:eastAsia="id-ID"/>
        </w:rPr>
        <w:footnoteReference w:id="50"/>
      </w:r>
      <w:r w:rsidR="00FC28A9">
        <w:rPr>
          <w:rFonts w:ascii="Times New Roman" w:eastAsia="Times New Roman" w:hAnsi="Times New Roman" w:cs="Times New Roman"/>
          <w:sz w:val="24"/>
          <w:szCs w:val="24"/>
          <w:lang w:eastAsia="id-ID"/>
        </w:rPr>
        <w:t>;</w:t>
      </w:r>
    </w:p>
    <w:p w:rsidR="00350450" w:rsidRDefault="005C7914" w:rsidP="00052426">
      <w:pPr>
        <w:pStyle w:val="NoSpacing"/>
        <w:numPr>
          <w:ilvl w:val="0"/>
          <w:numId w:val="3"/>
        </w:numPr>
        <w:spacing w:line="480" w:lineRule="auto"/>
        <w:ind w:left="993" w:hanging="284"/>
        <w:jc w:val="both"/>
        <w:rPr>
          <w:rFonts w:ascii="Times New Roman" w:eastAsia="Times New Roman" w:hAnsi="Times New Roman" w:cs="Times New Roman"/>
          <w:sz w:val="24"/>
          <w:szCs w:val="24"/>
          <w:lang w:eastAsia="id-ID"/>
        </w:rPr>
      </w:pPr>
      <w:r w:rsidRPr="00B53A50">
        <w:rPr>
          <w:rFonts w:ascii="Times New Roman" w:eastAsia="Times New Roman" w:hAnsi="Times New Roman" w:cs="Times New Roman"/>
          <w:sz w:val="24"/>
          <w:szCs w:val="24"/>
          <w:lang w:eastAsia="id-ID"/>
        </w:rPr>
        <w:t>Modernisasi</w:t>
      </w:r>
      <w:r>
        <w:rPr>
          <w:rFonts w:ascii="Times New Roman" w:eastAsia="Times New Roman" w:hAnsi="Times New Roman" w:cs="Times New Roman"/>
          <w:i/>
          <w:iCs/>
          <w:sz w:val="24"/>
          <w:szCs w:val="24"/>
          <w:lang w:eastAsia="id-ID"/>
        </w:rPr>
        <w:t xml:space="preserve">; </w:t>
      </w:r>
      <w:r>
        <w:rPr>
          <w:rFonts w:ascii="Times New Roman" w:eastAsia="Times New Roman" w:hAnsi="Times New Roman" w:cs="Times New Roman"/>
          <w:sz w:val="24"/>
          <w:szCs w:val="24"/>
          <w:lang w:eastAsia="id-ID"/>
        </w:rPr>
        <w:t xml:space="preserve">seperti </w:t>
      </w:r>
      <w:r w:rsidR="00023DFE">
        <w:rPr>
          <w:rFonts w:ascii="Times New Roman" w:eastAsia="Times New Roman" w:hAnsi="Times New Roman" w:cs="Times New Roman"/>
          <w:sz w:val="24"/>
          <w:szCs w:val="24"/>
          <w:lang w:eastAsia="id-ID"/>
        </w:rPr>
        <w:t xml:space="preserve">terjadinya </w:t>
      </w:r>
      <w:r>
        <w:rPr>
          <w:rFonts w:ascii="Times New Roman" w:eastAsia="Times New Roman" w:hAnsi="Times New Roman" w:cs="Times New Roman"/>
          <w:sz w:val="24"/>
          <w:szCs w:val="24"/>
          <w:lang w:eastAsia="id-ID"/>
        </w:rPr>
        <w:t xml:space="preserve">komersialisasi pertanian, </w:t>
      </w:r>
      <w:r w:rsidR="00E0535B">
        <w:rPr>
          <w:rFonts w:ascii="Times New Roman" w:eastAsia="Times New Roman" w:hAnsi="Times New Roman" w:cs="Times New Roman"/>
          <w:sz w:val="24"/>
          <w:szCs w:val="24"/>
          <w:lang w:eastAsia="id-ID"/>
        </w:rPr>
        <w:t xml:space="preserve">terjadinya </w:t>
      </w:r>
      <w:r>
        <w:rPr>
          <w:rFonts w:ascii="Times New Roman" w:eastAsia="Times New Roman" w:hAnsi="Times New Roman" w:cs="Times New Roman"/>
          <w:sz w:val="24"/>
          <w:szCs w:val="24"/>
          <w:lang w:eastAsia="id-ID"/>
        </w:rPr>
        <w:t xml:space="preserve">industrialisasi, </w:t>
      </w:r>
      <w:r w:rsidR="00490CE3">
        <w:rPr>
          <w:rFonts w:ascii="Times New Roman" w:eastAsia="Times New Roman" w:hAnsi="Times New Roman" w:cs="Times New Roman"/>
          <w:sz w:val="24"/>
          <w:szCs w:val="24"/>
          <w:lang w:eastAsia="id-ID"/>
        </w:rPr>
        <w:t xml:space="preserve">terjadinya </w:t>
      </w:r>
      <w:r w:rsidR="005841B9">
        <w:rPr>
          <w:rFonts w:ascii="Times New Roman" w:eastAsia="Times New Roman" w:hAnsi="Times New Roman" w:cs="Times New Roman"/>
          <w:sz w:val="24"/>
          <w:szCs w:val="24"/>
          <w:lang w:eastAsia="id-ID"/>
        </w:rPr>
        <w:t xml:space="preserve">urbanisasi, </w:t>
      </w:r>
      <w:r w:rsidR="00490CE3">
        <w:rPr>
          <w:rFonts w:ascii="Times New Roman" w:eastAsia="Times New Roman" w:hAnsi="Times New Roman" w:cs="Times New Roman"/>
          <w:sz w:val="24"/>
          <w:szCs w:val="24"/>
          <w:lang w:eastAsia="id-ID"/>
        </w:rPr>
        <w:t xml:space="preserve">terjadinya </w:t>
      </w:r>
      <w:r w:rsidR="005841B9">
        <w:rPr>
          <w:rFonts w:ascii="Times New Roman" w:eastAsia="Times New Roman" w:hAnsi="Times New Roman" w:cs="Times New Roman"/>
          <w:sz w:val="24"/>
          <w:szCs w:val="24"/>
          <w:lang w:eastAsia="id-ID"/>
        </w:rPr>
        <w:t xml:space="preserve">penyebaran kepandaian baca tulis, </w:t>
      </w:r>
      <w:r w:rsidR="00490CE3">
        <w:rPr>
          <w:rFonts w:ascii="Times New Roman" w:eastAsia="Times New Roman" w:hAnsi="Times New Roman" w:cs="Times New Roman"/>
          <w:sz w:val="24"/>
          <w:szCs w:val="24"/>
          <w:lang w:eastAsia="id-ID"/>
        </w:rPr>
        <w:t xml:space="preserve">termasuk </w:t>
      </w:r>
      <w:r w:rsidR="00E0535B">
        <w:rPr>
          <w:rFonts w:ascii="Times New Roman" w:eastAsia="Times New Roman" w:hAnsi="Times New Roman" w:cs="Times New Roman"/>
          <w:sz w:val="24"/>
          <w:szCs w:val="24"/>
          <w:lang w:eastAsia="id-ID"/>
        </w:rPr>
        <w:t xml:space="preserve">perbaikan pendidikan, </w:t>
      </w:r>
      <w:r w:rsidR="00490CE3">
        <w:rPr>
          <w:rFonts w:ascii="Times New Roman" w:eastAsia="Times New Roman" w:hAnsi="Times New Roman" w:cs="Times New Roman"/>
          <w:sz w:val="24"/>
          <w:szCs w:val="24"/>
          <w:lang w:eastAsia="id-ID"/>
        </w:rPr>
        <w:t>dan adanya</w:t>
      </w:r>
      <w:r w:rsidR="005841B9">
        <w:rPr>
          <w:rFonts w:ascii="Times New Roman" w:eastAsia="Times New Roman" w:hAnsi="Times New Roman" w:cs="Times New Roman"/>
          <w:sz w:val="24"/>
          <w:szCs w:val="24"/>
          <w:lang w:eastAsia="id-ID"/>
        </w:rPr>
        <w:t xml:space="preserve"> pengembangan media komunikasi massa.</w:t>
      </w:r>
    </w:p>
    <w:p w:rsidR="00154DC0" w:rsidRDefault="00E062DD" w:rsidP="00052426">
      <w:pPr>
        <w:pStyle w:val="NoSpacing"/>
        <w:numPr>
          <w:ilvl w:val="0"/>
          <w:numId w:val="3"/>
        </w:numPr>
        <w:spacing w:line="480" w:lineRule="auto"/>
        <w:ind w:left="993" w:hanging="284"/>
        <w:jc w:val="both"/>
        <w:rPr>
          <w:rFonts w:ascii="Times New Roman" w:eastAsia="Times New Roman" w:hAnsi="Times New Roman" w:cs="Times New Roman"/>
          <w:sz w:val="24"/>
          <w:szCs w:val="24"/>
          <w:lang w:eastAsia="id-ID"/>
        </w:rPr>
      </w:pPr>
      <w:r w:rsidRPr="00B53A50">
        <w:rPr>
          <w:rFonts w:ascii="Times New Roman" w:eastAsia="Times New Roman" w:hAnsi="Times New Roman" w:cs="Times New Roman"/>
          <w:sz w:val="24"/>
          <w:szCs w:val="24"/>
          <w:lang w:eastAsia="id-ID"/>
        </w:rPr>
        <w:t>Perubahan-perubahan struktural kelas sosial</w:t>
      </w:r>
      <w:r w:rsidRPr="00350450">
        <w:rPr>
          <w:rFonts w:ascii="Times New Roman" w:eastAsia="Times New Roman" w:hAnsi="Times New Roman" w:cs="Times New Roman"/>
          <w:i/>
          <w:iCs/>
          <w:sz w:val="24"/>
          <w:szCs w:val="24"/>
          <w:lang w:eastAsia="id-ID"/>
        </w:rPr>
        <w:t>;</w:t>
      </w:r>
      <w:r w:rsidRPr="00350450">
        <w:rPr>
          <w:rFonts w:ascii="Times New Roman" w:eastAsia="Times New Roman" w:hAnsi="Times New Roman" w:cs="Times New Roman"/>
          <w:sz w:val="24"/>
          <w:szCs w:val="24"/>
          <w:lang w:eastAsia="id-ID"/>
        </w:rPr>
        <w:t xml:space="preserve"> seperti terjadinya perubahan kelas sosial bawah menjadi menengah terus ke atas dan seterusnya.</w:t>
      </w:r>
    </w:p>
    <w:p w:rsidR="00154DC0" w:rsidRDefault="00515909" w:rsidP="00052426">
      <w:pPr>
        <w:pStyle w:val="NoSpacing"/>
        <w:numPr>
          <w:ilvl w:val="0"/>
          <w:numId w:val="3"/>
        </w:numPr>
        <w:spacing w:line="480" w:lineRule="auto"/>
        <w:ind w:left="993" w:hanging="284"/>
        <w:jc w:val="both"/>
        <w:rPr>
          <w:rFonts w:ascii="Times New Roman" w:eastAsia="Times New Roman" w:hAnsi="Times New Roman" w:cs="Times New Roman"/>
          <w:sz w:val="24"/>
          <w:szCs w:val="24"/>
          <w:lang w:eastAsia="id-ID"/>
        </w:rPr>
      </w:pPr>
      <w:r w:rsidRPr="00B53A50">
        <w:rPr>
          <w:rFonts w:ascii="Times New Roman" w:eastAsia="Times New Roman" w:hAnsi="Times New Roman" w:cs="Times New Roman"/>
          <w:sz w:val="24"/>
          <w:szCs w:val="24"/>
          <w:lang w:eastAsia="id-ID"/>
        </w:rPr>
        <w:t>Pengaruh kaum intelektual dan komunikasi massa modern</w:t>
      </w:r>
      <w:r w:rsidRPr="00154DC0">
        <w:rPr>
          <w:rFonts w:ascii="Times New Roman" w:eastAsia="Times New Roman" w:hAnsi="Times New Roman" w:cs="Times New Roman"/>
          <w:i/>
          <w:iCs/>
          <w:sz w:val="24"/>
          <w:szCs w:val="24"/>
          <w:lang w:eastAsia="id-ID"/>
        </w:rPr>
        <w:t>;</w:t>
      </w:r>
      <w:r w:rsidR="00A2552D" w:rsidRPr="00154DC0">
        <w:rPr>
          <w:rFonts w:ascii="Times New Roman" w:eastAsia="Times New Roman" w:hAnsi="Times New Roman" w:cs="Times New Roman"/>
          <w:sz w:val="24"/>
          <w:szCs w:val="24"/>
          <w:lang w:eastAsia="id-ID"/>
        </w:rPr>
        <w:t>seperti adanya ide-ide atau gagasan seperti egaliterisme dan nasionalisme dari para kaum inteltual – sarjana, filosof, pengerang, dan wartawan.</w:t>
      </w:r>
    </w:p>
    <w:p w:rsidR="00154DC0" w:rsidRDefault="00A2552D" w:rsidP="00052426">
      <w:pPr>
        <w:pStyle w:val="NoSpacing"/>
        <w:numPr>
          <w:ilvl w:val="0"/>
          <w:numId w:val="3"/>
        </w:numPr>
        <w:spacing w:line="480" w:lineRule="auto"/>
        <w:ind w:left="993" w:hanging="284"/>
        <w:jc w:val="both"/>
        <w:rPr>
          <w:rFonts w:ascii="Times New Roman" w:eastAsia="Times New Roman" w:hAnsi="Times New Roman" w:cs="Times New Roman"/>
          <w:sz w:val="24"/>
          <w:szCs w:val="24"/>
          <w:lang w:eastAsia="id-ID"/>
        </w:rPr>
      </w:pPr>
      <w:r w:rsidRPr="00B53A50">
        <w:rPr>
          <w:rFonts w:ascii="Times New Roman" w:eastAsia="Times New Roman" w:hAnsi="Times New Roman" w:cs="Times New Roman"/>
          <w:sz w:val="24"/>
          <w:szCs w:val="24"/>
          <w:lang w:eastAsia="id-ID"/>
        </w:rPr>
        <w:t>Konflik di antara kelompok-kelompok pemimpin politik</w:t>
      </w:r>
      <w:r w:rsidRPr="00154DC0">
        <w:rPr>
          <w:rFonts w:ascii="Times New Roman" w:eastAsia="Times New Roman" w:hAnsi="Times New Roman" w:cs="Times New Roman"/>
          <w:i/>
          <w:iCs/>
          <w:sz w:val="24"/>
          <w:szCs w:val="24"/>
          <w:lang w:eastAsia="id-ID"/>
        </w:rPr>
        <w:t>;</w:t>
      </w:r>
      <w:r w:rsidR="008C1AED">
        <w:rPr>
          <w:rFonts w:ascii="Times New Roman" w:eastAsia="Times New Roman" w:hAnsi="Times New Roman" w:cs="Times New Roman"/>
          <w:i/>
          <w:iCs/>
          <w:sz w:val="24"/>
          <w:szCs w:val="24"/>
          <w:lang w:eastAsia="id-ID"/>
        </w:rPr>
        <w:t xml:space="preserve"> </w:t>
      </w:r>
      <w:r w:rsidR="007A664B" w:rsidRPr="00154DC0">
        <w:rPr>
          <w:rFonts w:ascii="Times New Roman" w:eastAsia="Times New Roman" w:hAnsi="Times New Roman" w:cs="Times New Roman"/>
          <w:sz w:val="24"/>
          <w:szCs w:val="24"/>
          <w:lang w:eastAsia="id-ID"/>
        </w:rPr>
        <w:t>seperti mencari dukungan rakyat dengan cara pembelaan terhadap hak-hak rakyat</w:t>
      </w:r>
      <w:r w:rsidR="00A65A65" w:rsidRPr="00154DC0">
        <w:rPr>
          <w:rFonts w:ascii="Times New Roman" w:eastAsia="Times New Roman" w:hAnsi="Times New Roman" w:cs="Times New Roman"/>
          <w:sz w:val="24"/>
          <w:szCs w:val="24"/>
          <w:lang w:eastAsia="id-ID"/>
        </w:rPr>
        <w:t>.</w:t>
      </w:r>
    </w:p>
    <w:p w:rsidR="00A65A65" w:rsidRPr="00154DC0" w:rsidRDefault="00EA1560" w:rsidP="00052426">
      <w:pPr>
        <w:pStyle w:val="NoSpacing"/>
        <w:numPr>
          <w:ilvl w:val="0"/>
          <w:numId w:val="3"/>
        </w:numPr>
        <w:spacing w:line="480" w:lineRule="auto"/>
        <w:ind w:left="993" w:hanging="284"/>
        <w:jc w:val="both"/>
        <w:rPr>
          <w:rFonts w:ascii="Times New Roman" w:eastAsia="Times New Roman" w:hAnsi="Times New Roman" w:cs="Times New Roman"/>
          <w:sz w:val="24"/>
          <w:szCs w:val="24"/>
          <w:lang w:eastAsia="id-ID"/>
        </w:rPr>
      </w:pPr>
      <w:r w:rsidRPr="00387066">
        <w:rPr>
          <w:rFonts w:ascii="Times New Roman" w:eastAsia="Times New Roman" w:hAnsi="Times New Roman" w:cs="Times New Roman"/>
          <w:sz w:val="24"/>
          <w:szCs w:val="24"/>
          <w:lang w:eastAsia="id-ID"/>
        </w:rPr>
        <w:t>Keterlibatan pemerintah yang meluas dalam urusan sosial, ekonomi, dan kebudayaan;</w:t>
      </w:r>
      <w:r w:rsidRPr="00154DC0">
        <w:rPr>
          <w:rFonts w:ascii="Times New Roman" w:eastAsia="Times New Roman" w:hAnsi="Times New Roman" w:cs="Times New Roman"/>
          <w:sz w:val="24"/>
          <w:szCs w:val="24"/>
          <w:lang w:eastAsia="id-ID"/>
        </w:rPr>
        <w:t xml:space="preserve"> seperti kebijaksanaan baru tindakan-tindakan pemerintah yang menyusup</w:t>
      </w:r>
      <w:r w:rsidR="00BD7971" w:rsidRPr="00154DC0">
        <w:rPr>
          <w:rFonts w:ascii="Times New Roman" w:eastAsia="Times New Roman" w:hAnsi="Times New Roman" w:cs="Times New Roman"/>
          <w:sz w:val="24"/>
          <w:szCs w:val="24"/>
          <w:lang w:eastAsia="id-ID"/>
        </w:rPr>
        <w:t xml:space="preserve"> (blusukan)</w:t>
      </w:r>
      <w:r w:rsidRPr="00154DC0">
        <w:rPr>
          <w:rFonts w:ascii="Times New Roman" w:eastAsia="Times New Roman" w:hAnsi="Times New Roman" w:cs="Times New Roman"/>
          <w:sz w:val="24"/>
          <w:szCs w:val="24"/>
          <w:lang w:eastAsia="id-ID"/>
        </w:rPr>
        <w:t xml:space="preserve"> ke segala segi kehidupan masyarakat sehari-sehari.</w:t>
      </w:r>
    </w:p>
    <w:p w:rsidR="00531FFF" w:rsidRDefault="00C5696F" w:rsidP="00C628D5">
      <w:pPr>
        <w:pStyle w:val="NoSpacing"/>
        <w:spacing w:line="480" w:lineRule="auto"/>
        <w:ind w:left="709" w:firstLine="720"/>
        <w:jc w:val="both"/>
        <w:rPr>
          <w:rStyle w:val="FootnoteReference"/>
          <w:rFonts w:ascii="Times New Roman" w:hAnsi="Times New Roman" w:cs="Times New Roman"/>
          <w:sz w:val="24"/>
          <w:szCs w:val="24"/>
        </w:rPr>
      </w:pPr>
      <w:r>
        <w:rPr>
          <w:rFonts w:ascii="Times New Roman" w:hAnsi="Times New Roman" w:cs="Times New Roman"/>
          <w:sz w:val="24"/>
          <w:szCs w:val="24"/>
        </w:rPr>
        <w:lastRenderedPageBreak/>
        <w:t>Bentuk-</w:t>
      </w:r>
      <w:r w:rsidR="005476A1">
        <w:rPr>
          <w:rFonts w:ascii="Times New Roman" w:hAnsi="Times New Roman" w:cs="Times New Roman"/>
          <w:sz w:val="24"/>
          <w:szCs w:val="24"/>
        </w:rPr>
        <w:t>bentuk parti</w:t>
      </w:r>
      <w:r w:rsidR="00F17A7E">
        <w:rPr>
          <w:rFonts w:ascii="Times New Roman" w:hAnsi="Times New Roman" w:cs="Times New Roman"/>
          <w:sz w:val="24"/>
          <w:szCs w:val="24"/>
        </w:rPr>
        <w:t xml:space="preserve">sipasi politik masyarakat, di antaranya </w:t>
      </w:r>
      <w:r w:rsidR="00BA6437">
        <w:rPr>
          <w:rFonts w:ascii="Times New Roman" w:hAnsi="Times New Roman" w:cs="Times New Roman"/>
          <w:sz w:val="24"/>
          <w:szCs w:val="24"/>
        </w:rPr>
        <w:t>adalah; pemberian suara</w:t>
      </w:r>
      <w:r w:rsidR="00F17A7E">
        <w:rPr>
          <w:rFonts w:ascii="Times New Roman" w:hAnsi="Times New Roman" w:cs="Times New Roman"/>
          <w:sz w:val="24"/>
          <w:szCs w:val="24"/>
        </w:rPr>
        <w:t xml:space="preserve"> dalam pemilihan umum; ikut menyumbangkan biaya politik dalam bentuk waktu, tenaga, dan uang; dan juga ikut serta dalam melakukan demonstrasi</w:t>
      </w:r>
      <w:r w:rsidR="005C304C">
        <w:rPr>
          <w:rFonts w:ascii="Times New Roman" w:hAnsi="Times New Roman" w:cs="Times New Roman"/>
          <w:sz w:val="24"/>
          <w:szCs w:val="24"/>
        </w:rPr>
        <w:t xml:space="preserve">, protes dan </w:t>
      </w:r>
      <w:r w:rsidR="001933F6">
        <w:rPr>
          <w:rFonts w:ascii="Times New Roman" w:hAnsi="Times New Roman" w:cs="Times New Roman"/>
          <w:sz w:val="24"/>
          <w:szCs w:val="24"/>
        </w:rPr>
        <w:t>pemogokan (mogok) kerja; dan lain sebagainya.</w:t>
      </w:r>
      <w:r w:rsidR="00165B6F">
        <w:rPr>
          <w:rFonts w:ascii="Times New Roman" w:hAnsi="Times New Roman" w:cs="Times New Roman"/>
          <w:sz w:val="24"/>
          <w:szCs w:val="24"/>
        </w:rPr>
        <w:t xml:space="preserve"> </w:t>
      </w:r>
      <w:r w:rsidR="008E0960">
        <w:rPr>
          <w:rFonts w:ascii="Times New Roman" w:hAnsi="Times New Roman" w:cs="Times New Roman"/>
          <w:sz w:val="24"/>
          <w:szCs w:val="24"/>
        </w:rPr>
        <w:t>Kacung Marijan mengelompokan partisipasi publik ke dalam 3 bentuk;</w:t>
      </w:r>
      <w:r w:rsidR="0087719C">
        <w:rPr>
          <w:rFonts w:ascii="Times New Roman" w:hAnsi="Times New Roman" w:cs="Times New Roman"/>
          <w:sz w:val="24"/>
          <w:szCs w:val="24"/>
        </w:rPr>
        <w:t xml:space="preserve"> </w:t>
      </w:r>
      <w:r w:rsidR="00531FFF">
        <w:rPr>
          <w:rFonts w:ascii="Times New Roman" w:hAnsi="Times New Roman" w:cs="Times New Roman"/>
          <w:i/>
          <w:iCs/>
          <w:sz w:val="24"/>
          <w:szCs w:val="24"/>
        </w:rPr>
        <w:t xml:space="preserve">Pertama, </w:t>
      </w:r>
      <w:r w:rsidR="00580075">
        <w:rPr>
          <w:rFonts w:ascii="Times New Roman" w:hAnsi="Times New Roman" w:cs="Times New Roman"/>
          <w:sz w:val="24"/>
          <w:szCs w:val="24"/>
        </w:rPr>
        <w:t xml:space="preserve">partisipasi </w:t>
      </w:r>
      <w:r w:rsidR="006A11A6">
        <w:rPr>
          <w:rFonts w:ascii="Times New Roman" w:hAnsi="Times New Roman" w:cs="Times New Roman"/>
          <w:sz w:val="24"/>
          <w:szCs w:val="24"/>
        </w:rPr>
        <w:t>pasif</w:t>
      </w:r>
      <w:r w:rsidR="00580075">
        <w:rPr>
          <w:rFonts w:ascii="Times New Roman" w:hAnsi="Times New Roman" w:cs="Times New Roman"/>
          <w:sz w:val="24"/>
          <w:szCs w:val="24"/>
        </w:rPr>
        <w:t>, dimana</w:t>
      </w:r>
      <w:r w:rsidR="008A0C25">
        <w:rPr>
          <w:rFonts w:ascii="Times New Roman" w:hAnsi="Times New Roman" w:cs="Times New Roman"/>
          <w:sz w:val="24"/>
          <w:szCs w:val="24"/>
        </w:rPr>
        <w:t xml:space="preserve"> seseorang </w:t>
      </w:r>
      <w:r w:rsidR="00580075">
        <w:rPr>
          <w:rFonts w:ascii="Times New Roman" w:hAnsi="Times New Roman" w:cs="Times New Roman"/>
          <w:sz w:val="24"/>
          <w:szCs w:val="24"/>
        </w:rPr>
        <w:t>menganggap</w:t>
      </w:r>
      <w:r w:rsidR="008A0C25">
        <w:rPr>
          <w:rFonts w:ascii="Times New Roman" w:hAnsi="Times New Roman" w:cs="Times New Roman"/>
          <w:sz w:val="24"/>
          <w:szCs w:val="24"/>
        </w:rPr>
        <w:t xml:space="preserve"> politik </w:t>
      </w:r>
      <w:r w:rsidR="00580075">
        <w:rPr>
          <w:rFonts w:ascii="Times New Roman" w:hAnsi="Times New Roman" w:cs="Times New Roman"/>
          <w:sz w:val="24"/>
          <w:szCs w:val="24"/>
        </w:rPr>
        <w:t>s</w:t>
      </w:r>
      <w:r w:rsidR="008A0C25">
        <w:rPr>
          <w:rFonts w:ascii="Times New Roman" w:hAnsi="Times New Roman" w:cs="Times New Roman"/>
          <w:sz w:val="24"/>
          <w:szCs w:val="24"/>
        </w:rPr>
        <w:t>eb</w:t>
      </w:r>
      <w:r w:rsidR="00580075">
        <w:rPr>
          <w:rFonts w:ascii="Times New Roman" w:hAnsi="Times New Roman" w:cs="Times New Roman"/>
          <w:sz w:val="24"/>
          <w:szCs w:val="24"/>
        </w:rPr>
        <w:t>a</w:t>
      </w:r>
      <w:r w:rsidR="008A0C25">
        <w:rPr>
          <w:rFonts w:ascii="Times New Roman" w:hAnsi="Times New Roman" w:cs="Times New Roman"/>
          <w:sz w:val="24"/>
          <w:szCs w:val="24"/>
        </w:rPr>
        <w:t xml:space="preserve">gai sesuatu yang penting, </w:t>
      </w:r>
      <w:r w:rsidR="004C7FF3">
        <w:rPr>
          <w:rFonts w:ascii="Times New Roman" w:hAnsi="Times New Roman" w:cs="Times New Roman"/>
          <w:sz w:val="24"/>
          <w:szCs w:val="24"/>
        </w:rPr>
        <w:t xml:space="preserve">dia </w:t>
      </w:r>
      <w:r w:rsidR="008A0C25">
        <w:rPr>
          <w:rFonts w:ascii="Times New Roman" w:hAnsi="Times New Roman" w:cs="Times New Roman"/>
          <w:sz w:val="24"/>
          <w:szCs w:val="24"/>
        </w:rPr>
        <w:t>memiliki minat terhadap politik, dan sering berdiskusi tentang politik.</w:t>
      </w:r>
      <w:r w:rsidR="00B1076D">
        <w:rPr>
          <w:rFonts w:ascii="Times New Roman" w:hAnsi="Times New Roman" w:cs="Times New Roman"/>
          <w:sz w:val="24"/>
          <w:szCs w:val="24"/>
        </w:rPr>
        <w:t xml:space="preserve"> </w:t>
      </w:r>
      <w:r w:rsidR="0062494A">
        <w:rPr>
          <w:rFonts w:ascii="Times New Roman" w:hAnsi="Times New Roman" w:cs="Times New Roman"/>
          <w:i/>
          <w:iCs/>
          <w:sz w:val="24"/>
          <w:szCs w:val="24"/>
        </w:rPr>
        <w:t>Kedua,</w:t>
      </w:r>
      <w:r w:rsidR="0062494A">
        <w:rPr>
          <w:rFonts w:ascii="Times New Roman" w:hAnsi="Times New Roman" w:cs="Times New Roman"/>
          <w:sz w:val="24"/>
          <w:szCs w:val="24"/>
        </w:rPr>
        <w:t xml:space="preserve"> partisipasi aktif</w:t>
      </w:r>
      <w:r w:rsidR="006A03F9">
        <w:rPr>
          <w:rFonts w:ascii="Times New Roman" w:hAnsi="Times New Roman" w:cs="Times New Roman"/>
          <w:sz w:val="24"/>
          <w:szCs w:val="24"/>
        </w:rPr>
        <w:t>, s</w:t>
      </w:r>
      <w:r w:rsidR="0062494A">
        <w:rPr>
          <w:rFonts w:ascii="Times New Roman" w:hAnsi="Times New Roman" w:cs="Times New Roman"/>
          <w:sz w:val="24"/>
          <w:szCs w:val="24"/>
        </w:rPr>
        <w:t xml:space="preserve">eseorang </w:t>
      </w:r>
      <w:r w:rsidR="006A03F9">
        <w:rPr>
          <w:rFonts w:ascii="Times New Roman" w:hAnsi="Times New Roman" w:cs="Times New Roman"/>
          <w:sz w:val="24"/>
          <w:szCs w:val="24"/>
        </w:rPr>
        <w:t>ikut</w:t>
      </w:r>
      <w:r w:rsidR="0062494A">
        <w:rPr>
          <w:rFonts w:ascii="Times New Roman" w:hAnsi="Times New Roman" w:cs="Times New Roman"/>
          <w:sz w:val="24"/>
          <w:szCs w:val="24"/>
        </w:rPr>
        <w:t xml:space="preserve"> berada di dalam organisasi-organisasi atau asosiasi-asosiasi sukarela seperti kelompok-kelompok keagamaan, olahraga, pencinta lingkungan, organisasi profesi, dan organisasi buruh. </w:t>
      </w:r>
      <w:r w:rsidR="0062494A">
        <w:rPr>
          <w:rFonts w:ascii="Times New Roman" w:hAnsi="Times New Roman" w:cs="Times New Roman"/>
          <w:i/>
          <w:iCs/>
          <w:sz w:val="24"/>
          <w:szCs w:val="24"/>
        </w:rPr>
        <w:t>Ketiga,</w:t>
      </w:r>
      <w:r w:rsidR="0062494A">
        <w:rPr>
          <w:rFonts w:ascii="Times New Roman" w:hAnsi="Times New Roman" w:cs="Times New Roman"/>
          <w:sz w:val="24"/>
          <w:szCs w:val="24"/>
        </w:rPr>
        <w:t xml:space="preserve"> </w:t>
      </w:r>
      <w:r w:rsidR="006A4A5F">
        <w:rPr>
          <w:rFonts w:ascii="Times New Roman" w:hAnsi="Times New Roman" w:cs="Times New Roman"/>
          <w:sz w:val="24"/>
          <w:szCs w:val="24"/>
        </w:rPr>
        <w:t>seseorang yang ber</w:t>
      </w:r>
      <w:r w:rsidR="0062494A">
        <w:rPr>
          <w:rFonts w:ascii="Times New Roman" w:hAnsi="Times New Roman" w:cs="Times New Roman"/>
          <w:sz w:val="24"/>
          <w:szCs w:val="24"/>
        </w:rPr>
        <w:t>partis</w:t>
      </w:r>
      <w:r w:rsidR="00B11C79">
        <w:rPr>
          <w:rFonts w:ascii="Times New Roman" w:hAnsi="Times New Roman" w:cs="Times New Roman"/>
          <w:sz w:val="24"/>
          <w:szCs w:val="24"/>
        </w:rPr>
        <w:t>ipasi dalam kegiatan-kegiatan me</w:t>
      </w:r>
      <w:r w:rsidR="0062494A">
        <w:rPr>
          <w:rFonts w:ascii="Times New Roman" w:hAnsi="Times New Roman" w:cs="Times New Roman"/>
          <w:sz w:val="24"/>
          <w:szCs w:val="24"/>
        </w:rPr>
        <w:t>n</w:t>
      </w:r>
      <w:r w:rsidR="00B11C79">
        <w:rPr>
          <w:rFonts w:ascii="Times New Roman" w:hAnsi="Times New Roman" w:cs="Times New Roman"/>
          <w:sz w:val="24"/>
          <w:szCs w:val="24"/>
        </w:rPr>
        <w:t>an</w:t>
      </w:r>
      <w:r w:rsidR="0062494A">
        <w:rPr>
          <w:rFonts w:ascii="Times New Roman" w:hAnsi="Times New Roman" w:cs="Times New Roman"/>
          <w:sz w:val="24"/>
          <w:szCs w:val="24"/>
        </w:rPr>
        <w:t>datangani petisi, melakukan boikot, dan demonstrasi.</w:t>
      </w:r>
      <w:r w:rsidR="006A4A5F">
        <w:rPr>
          <w:rFonts w:ascii="Times New Roman" w:hAnsi="Times New Roman" w:cs="Times New Roman"/>
          <w:sz w:val="24"/>
          <w:szCs w:val="24"/>
        </w:rPr>
        <w:t xml:space="preserve"> </w:t>
      </w:r>
      <w:r w:rsidR="004F44F2">
        <w:rPr>
          <w:rFonts w:ascii="Times New Roman" w:hAnsi="Times New Roman" w:cs="Times New Roman"/>
          <w:sz w:val="24"/>
          <w:szCs w:val="24"/>
        </w:rPr>
        <w:t xml:space="preserve">Namun demikian, lanjut </w:t>
      </w:r>
      <w:r w:rsidR="00C628D5">
        <w:rPr>
          <w:rFonts w:ascii="Times New Roman" w:hAnsi="Times New Roman" w:cs="Times New Roman"/>
          <w:sz w:val="24"/>
          <w:szCs w:val="24"/>
        </w:rPr>
        <w:t>K</w:t>
      </w:r>
      <w:r w:rsidR="004F44F2">
        <w:rPr>
          <w:rFonts w:ascii="Times New Roman" w:hAnsi="Times New Roman" w:cs="Times New Roman"/>
          <w:sz w:val="24"/>
          <w:szCs w:val="24"/>
        </w:rPr>
        <w:t>acung</w:t>
      </w:r>
      <w:r w:rsidR="00696BA1">
        <w:rPr>
          <w:rFonts w:ascii="Times New Roman" w:hAnsi="Times New Roman" w:cs="Times New Roman"/>
          <w:sz w:val="24"/>
          <w:szCs w:val="24"/>
        </w:rPr>
        <w:t xml:space="preserve"> bahwa keterlibatan warga negara dalam proses politik lebih banyak </w:t>
      </w:r>
      <w:r w:rsidR="00622B26">
        <w:rPr>
          <w:rFonts w:ascii="Times New Roman" w:hAnsi="Times New Roman" w:cs="Times New Roman"/>
          <w:sz w:val="24"/>
          <w:szCs w:val="24"/>
        </w:rPr>
        <w:t>pada proses pemilihan (pemilu). Sedangkan perumusan-perumusan kebijakan publik lebih banyak oleh para wakil</w:t>
      </w:r>
      <w:r w:rsidR="00A66DD8">
        <w:rPr>
          <w:rFonts w:ascii="Times New Roman" w:hAnsi="Times New Roman" w:cs="Times New Roman"/>
          <w:sz w:val="24"/>
          <w:szCs w:val="24"/>
        </w:rPr>
        <w:t xml:space="preserve"> (</w:t>
      </w:r>
      <w:r w:rsidR="00E536E4">
        <w:rPr>
          <w:rFonts w:ascii="Times New Roman" w:hAnsi="Times New Roman" w:cs="Times New Roman"/>
          <w:sz w:val="24"/>
          <w:szCs w:val="24"/>
        </w:rPr>
        <w:t xml:space="preserve">pejabat publik: </w:t>
      </w:r>
      <w:r w:rsidR="008A3D66">
        <w:rPr>
          <w:rFonts w:ascii="Times New Roman" w:hAnsi="Times New Roman" w:cs="Times New Roman"/>
          <w:sz w:val="24"/>
          <w:szCs w:val="24"/>
        </w:rPr>
        <w:t xml:space="preserve">kepala </w:t>
      </w:r>
      <w:r w:rsidR="00E536E4">
        <w:rPr>
          <w:rFonts w:ascii="Times New Roman" w:hAnsi="Times New Roman" w:cs="Times New Roman"/>
          <w:sz w:val="24"/>
          <w:szCs w:val="24"/>
        </w:rPr>
        <w:t>pemerintah</w:t>
      </w:r>
      <w:r w:rsidR="008A3D66">
        <w:rPr>
          <w:rFonts w:ascii="Times New Roman" w:hAnsi="Times New Roman" w:cs="Times New Roman"/>
          <w:sz w:val="24"/>
          <w:szCs w:val="24"/>
        </w:rPr>
        <w:t>an</w:t>
      </w:r>
      <w:r w:rsidR="00E536E4">
        <w:rPr>
          <w:rFonts w:ascii="Times New Roman" w:hAnsi="Times New Roman" w:cs="Times New Roman"/>
          <w:sz w:val="24"/>
          <w:szCs w:val="24"/>
        </w:rPr>
        <w:t xml:space="preserve"> dan </w:t>
      </w:r>
      <w:r w:rsidR="00A66DD8">
        <w:rPr>
          <w:rFonts w:ascii="Times New Roman" w:hAnsi="Times New Roman" w:cs="Times New Roman"/>
          <w:sz w:val="24"/>
          <w:szCs w:val="24"/>
        </w:rPr>
        <w:t>anggota legeslatif)</w:t>
      </w:r>
      <w:r w:rsidR="00622B26">
        <w:rPr>
          <w:rFonts w:ascii="Times New Roman" w:hAnsi="Times New Roman" w:cs="Times New Roman"/>
          <w:sz w:val="24"/>
          <w:szCs w:val="24"/>
        </w:rPr>
        <w:t>, bukan terwakil</w:t>
      </w:r>
      <w:r w:rsidR="00C47AC7">
        <w:rPr>
          <w:rFonts w:ascii="Times New Roman" w:hAnsi="Times New Roman" w:cs="Times New Roman"/>
          <w:sz w:val="24"/>
          <w:szCs w:val="24"/>
        </w:rPr>
        <w:t>i</w:t>
      </w:r>
      <w:r w:rsidR="00622B26">
        <w:rPr>
          <w:rFonts w:ascii="Times New Roman" w:hAnsi="Times New Roman" w:cs="Times New Roman"/>
          <w:sz w:val="24"/>
          <w:szCs w:val="24"/>
        </w:rPr>
        <w:t>.</w:t>
      </w:r>
      <w:r w:rsidR="00622B26">
        <w:rPr>
          <w:rStyle w:val="FootnoteReference"/>
          <w:rFonts w:ascii="Times New Roman" w:hAnsi="Times New Roman" w:cs="Times New Roman"/>
          <w:sz w:val="24"/>
          <w:szCs w:val="24"/>
        </w:rPr>
        <w:footnoteReference w:id="51"/>
      </w:r>
    </w:p>
    <w:p w:rsidR="009B500F" w:rsidRDefault="009B500F" w:rsidP="00E67DAB">
      <w:pPr>
        <w:pStyle w:val="NoSpacing"/>
        <w:spacing w:line="480" w:lineRule="auto"/>
        <w:ind w:left="709" w:firstLine="720"/>
        <w:jc w:val="both"/>
        <w:rPr>
          <w:rStyle w:val="FootnoteReference"/>
          <w:rFonts w:ascii="Times New Roman" w:hAnsi="Times New Roman" w:cs="Times New Roman"/>
          <w:sz w:val="24"/>
          <w:szCs w:val="24"/>
        </w:rPr>
      </w:pPr>
    </w:p>
    <w:p w:rsidR="00BC5360" w:rsidRPr="00D17217" w:rsidRDefault="00FB7DDD" w:rsidP="00D17217">
      <w:pPr>
        <w:pStyle w:val="NoSpacing"/>
        <w:numPr>
          <w:ilvl w:val="0"/>
          <w:numId w:val="1"/>
        </w:numPr>
        <w:spacing w:line="480" w:lineRule="auto"/>
        <w:ind w:left="426" w:hanging="426"/>
        <w:jc w:val="both"/>
        <w:rPr>
          <w:rFonts w:ascii="Times New Roman" w:hAnsi="Times New Roman" w:cs="Times New Roman"/>
          <w:b/>
          <w:bCs/>
          <w:sz w:val="24"/>
          <w:szCs w:val="24"/>
        </w:rPr>
      </w:pPr>
      <w:r w:rsidRPr="00D17217">
        <w:rPr>
          <w:rFonts w:ascii="Times New Roman" w:hAnsi="Times New Roman" w:cs="Times New Roman"/>
          <w:b/>
          <w:bCs/>
          <w:sz w:val="24"/>
          <w:szCs w:val="24"/>
        </w:rPr>
        <w:t>Pengembangan Masyarakat Islam</w:t>
      </w:r>
    </w:p>
    <w:p w:rsidR="00393170" w:rsidRPr="001074E9" w:rsidRDefault="003414D3" w:rsidP="00052426">
      <w:pPr>
        <w:pStyle w:val="NoSpacing"/>
        <w:numPr>
          <w:ilvl w:val="0"/>
          <w:numId w:val="7"/>
        </w:numPr>
        <w:spacing w:line="480" w:lineRule="auto"/>
        <w:ind w:left="851" w:hanging="425"/>
        <w:jc w:val="both"/>
        <w:rPr>
          <w:rFonts w:ascii="Times New Roman" w:hAnsi="Times New Roman" w:cs="Times New Roman"/>
          <w:b/>
          <w:bCs/>
          <w:sz w:val="24"/>
          <w:szCs w:val="24"/>
        </w:rPr>
      </w:pPr>
      <w:r>
        <w:rPr>
          <w:rFonts w:ascii="Times New Roman" w:hAnsi="Times New Roman" w:cs="Times New Roman"/>
          <w:b/>
          <w:bCs/>
          <w:sz w:val="24"/>
          <w:szCs w:val="24"/>
        </w:rPr>
        <w:t>Pengertian Konseptual</w:t>
      </w:r>
    </w:p>
    <w:p w:rsidR="00774CD0" w:rsidRDefault="00BE4AB8" w:rsidP="005A3305">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Secara konseptual </w:t>
      </w:r>
      <w:r>
        <w:rPr>
          <w:rFonts w:ascii="Times New Roman" w:hAnsi="Times New Roman"/>
          <w:sz w:val="24"/>
          <w:szCs w:val="24"/>
        </w:rPr>
        <w:t>Pengembangan Masyarakat Islam (</w:t>
      </w:r>
      <w:r>
        <w:rPr>
          <w:rFonts w:ascii="Times New Roman" w:hAnsi="Times New Roman"/>
          <w:i/>
          <w:iCs/>
          <w:sz w:val="24"/>
          <w:szCs w:val="24"/>
        </w:rPr>
        <w:t xml:space="preserve">Islamic Commununity </w:t>
      </w:r>
      <w:r w:rsidRPr="00A754ED">
        <w:rPr>
          <w:rFonts w:ascii="Times New Roman" w:hAnsi="Times New Roman"/>
          <w:i/>
          <w:iCs/>
          <w:sz w:val="24"/>
          <w:szCs w:val="24"/>
        </w:rPr>
        <w:t>Development</w:t>
      </w:r>
      <w:r>
        <w:rPr>
          <w:rFonts w:ascii="Times New Roman" w:hAnsi="Times New Roman"/>
          <w:sz w:val="24"/>
          <w:szCs w:val="24"/>
        </w:rPr>
        <w:t>) terdiri dari 3 suku kata, yaitu pengembangan,</w:t>
      </w:r>
      <w:r>
        <w:rPr>
          <w:rStyle w:val="FootnoteReference"/>
          <w:rFonts w:ascii="Times New Roman" w:hAnsi="Times New Roman"/>
          <w:sz w:val="24"/>
          <w:szCs w:val="24"/>
        </w:rPr>
        <w:footnoteReference w:id="52"/>
      </w:r>
      <w:r>
        <w:rPr>
          <w:rFonts w:ascii="Times New Roman" w:hAnsi="Times New Roman"/>
          <w:sz w:val="24"/>
          <w:szCs w:val="24"/>
        </w:rPr>
        <w:t xml:space="preserve"> masyarakat,</w:t>
      </w:r>
      <w:r>
        <w:rPr>
          <w:rStyle w:val="FootnoteReference"/>
          <w:rFonts w:ascii="Times New Roman" w:hAnsi="Times New Roman"/>
          <w:sz w:val="24"/>
          <w:szCs w:val="24"/>
        </w:rPr>
        <w:footnoteReference w:id="53"/>
      </w:r>
      <w:r>
        <w:rPr>
          <w:rFonts w:ascii="Times New Roman" w:hAnsi="Times New Roman"/>
          <w:sz w:val="24"/>
          <w:szCs w:val="24"/>
        </w:rPr>
        <w:t xml:space="preserve"> dan Islam</w:t>
      </w:r>
      <w:r>
        <w:rPr>
          <w:rStyle w:val="FootnoteReference"/>
          <w:rFonts w:ascii="Times New Roman" w:hAnsi="Times New Roman"/>
          <w:sz w:val="24"/>
          <w:szCs w:val="24"/>
        </w:rPr>
        <w:footnoteReference w:id="54"/>
      </w:r>
      <w:r>
        <w:rPr>
          <w:rFonts w:ascii="Times New Roman" w:hAnsi="Times New Roman"/>
          <w:sz w:val="24"/>
          <w:szCs w:val="24"/>
        </w:rPr>
        <w:t xml:space="preserve">. </w:t>
      </w:r>
      <w:r w:rsidR="00482EC9">
        <w:rPr>
          <w:rFonts w:ascii="Times New Roman" w:hAnsi="Times New Roman" w:cs="Times New Roman"/>
          <w:sz w:val="24"/>
          <w:szCs w:val="24"/>
        </w:rPr>
        <w:t xml:space="preserve">Pengembangan Masyarakat </w:t>
      </w:r>
      <w:r w:rsidR="00482EC9">
        <w:rPr>
          <w:rFonts w:ascii="Times New Roman" w:hAnsi="Times New Roman" w:cs="Times New Roman"/>
          <w:sz w:val="24"/>
          <w:szCs w:val="24"/>
        </w:rPr>
        <w:lastRenderedPageBreak/>
        <w:t>Islam</w:t>
      </w:r>
      <w:r w:rsidR="005B5DD0">
        <w:rPr>
          <w:rFonts w:ascii="Times New Roman" w:hAnsi="Times New Roman" w:cs="Times New Roman"/>
          <w:sz w:val="24"/>
          <w:szCs w:val="24"/>
        </w:rPr>
        <w:t xml:space="preserve"> dapat dipahami</w:t>
      </w:r>
      <w:r w:rsidR="00EB6DAB">
        <w:rPr>
          <w:rFonts w:ascii="Times New Roman" w:hAnsi="Times New Roman" w:cs="Times New Roman"/>
          <w:sz w:val="24"/>
          <w:szCs w:val="24"/>
        </w:rPr>
        <w:t xml:space="preserve"> dengan cara;</w:t>
      </w:r>
      <w:r w:rsidR="005B5DD0">
        <w:rPr>
          <w:rFonts w:ascii="Times New Roman" w:hAnsi="Times New Roman" w:cs="Times New Roman"/>
          <w:sz w:val="24"/>
          <w:szCs w:val="24"/>
        </w:rPr>
        <w:t xml:space="preserve"> </w:t>
      </w:r>
      <w:r w:rsidR="006B2ACA">
        <w:rPr>
          <w:rFonts w:ascii="Times New Roman" w:hAnsi="Times New Roman" w:cs="Times New Roman"/>
          <w:i/>
          <w:iCs/>
          <w:sz w:val="24"/>
          <w:szCs w:val="24"/>
        </w:rPr>
        <w:t>P</w:t>
      </w:r>
      <w:r w:rsidR="009537DE">
        <w:rPr>
          <w:rFonts w:ascii="Times New Roman" w:hAnsi="Times New Roman" w:cs="Times New Roman"/>
          <w:i/>
          <w:iCs/>
          <w:sz w:val="24"/>
          <w:szCs w:val="24"/>
        </w:rPr>
        <w:t>ertama</w:t>
      </w:r>
      <w:r w:rsidR="00ED05C8">
        <w:rPr>
          <w:rFonts w:ascii="Times New Roman" w:hAnsi="Times New Roman" w:cs="Times New Roman"/>
          <w:sz w:val="24"/>
          <w:szCs w:val="24"/>
        </w:rPr>
        <w:t>,</w:t>
      </w:r>
      <w:r w:rsidR="009537DE">
        <w:rPr>
          <w:rFonts w:ascii="Times New Roman" w:hAnsi="Times New Roman" w:cs="Times New Roman"/>
          <w:sz w:val="24"/>
          <w:szCs w:val="24"/>
        </w:rPr>
        <w:t xml:space="preserve"> </w:t>
      </w:r>
      <w:r w:rsidR="00482EC9">
        <w:rPr>
          <w:rFonts w:ascii="Times New Roman" w:hAnsi="Times New Roman" w:cs="Times New Roman"/>
          <w:sz w:val="24"/>
          <w:szCs w:val="24"/>
        </w:rPr>
        <w:t xml:space="preserve">pengembangan dalam masyarakat Islam, yang berarti bahwa proses pengembangan </w:t>
      </w:r>
      <w:r w:rsidR="002209CB">
        <w:rPr>
          <w:rFonts w:ascii="Times New Roman" w:hAnsi="Times New Roman" w:cs="Times New Roman"/>
          <w:sz w:val="24"/>
          <w:szCs w:val="24"/>
        </w:rPr>
        <w:t xml:space="preserve">masyarakat </w:t>
      </w:r>
      <w:r w:rsidR="00482EC9">
        <w:rPr>
          <w:rFonts w:ascii="Times New Roman" w:hAnsi="Times New Roman" w:cs="Times New Roman"/>
          <w:sz w:val="24"/>
          <w:szCs w:val="24"/>
        </w:rPr>
        <w:t xml:space="preserve">itu dilakukan </w:t>
      </w:r>
      <w:r w:rsidR="002F5757">
        <w:rPr>
          <w:rFonts w:ascii="Times New Roman" w:hAnsi="Times New Roman" w:cs="Times New Roman"/>
          <w:sz w:val="24"/>
          <w:szCs w:val="24"/>
        </w:rPr>
        <w:t>di</w:t>
      </w:r>
      <w:r w:rsidR="00482EC9">
        <w:rPr>
          <w:rFonts w:ascii="Times New Roman" w:hAnsi="Times New Roman" w:cs="Times New Roman"/>
          <w:sz w:val="24"/>
          <w:szCs w:val="24"/>
        </w:rPr>
        <w:t xml:space="preserve"> dalam masyarakat atau komunita</w:t>
      </w:r>
      <w:r w:rsidR="0052094F">
        <w:rPr>
          <w:rFonts w:ascii="Times New Roman" w:hAnsi="Times New Roman" w:cs="Times New Roman"/>
          <w:sz w:val="24"/>
          <w:szCs w:val="24"/>
        </w:rPr>
        <w:t xml:space="preserve">s tertentu </w:t>
      </w:r>
      <w:r w:rsidR="00482EC9">
        <w:rPr>
          <w:rFonts w:ascii="Times New Roman" w:hAnsi="Times New Roman" w:cs="Times New Roman"/>
          <w:sz w:val="24"/>
          <w:szCs w:val="24"/>
        </w:rPr>
        <w:t xml:space="preserve">yang beragama Islam. </w:t>
      </w:r>
      <w:r w:rsidR="00482EC9" w:rsidRPr="00AA334B">
        <w:rPr>
          <w:rFonts w:ascii="Times New Roman" w:hAnsi="Times New Roman" w:cs="Times New Roman"/>
          <w:i/>
          <w:iCs/>
          <w:sz w:val="24"/>
          <w:szCs w:val="24"/>
        </w:rPr>
        <w:t>K</w:t>
      </w:r>
      <w:r w:rsidR="00482EC9" w:rsidRPr="008F0FCA">
        <w:rPr>
          <w:rFonts w:ascii="Times New Roman" w:hAnsi="Times New Roman" w:cs="Times New Roman"/>
          <w:i/>
          <w:iCs/>
          <w:sz w:val="24"/>
          <w:szCs w:val="24"/>
        </w:rPr>
        <w:t>edua</w:t>
      </w:r>
      <w:r w:rsidR="00482EC9">
        <w:rPr>
          <w:rFonts w:ascii="Times New Roman" w:hAnsi="Times New Roman" w:cs="Times New Roman"/>
          <w:sz w:val="24"/>
          <w:szCs w:val="24"/>
        </w:rPr>
        <w:t>, pengembangan masyarakat perspektif Islam, yang berarti bahwa pen</w:t>
      </w:r>
      <w:r w:rsidR="008555E7">
        <w:rPr>
          <w:rFonts w:ascii="Times New Roman" w:hAnsi="Times New Roman" w:cs="Times New Roman"/>
          <w:sz w:val="24"/>
          <w:szCs w:val="24"/>
        </w:rPr>
        <w:t>gembangan masyaraka</w:t>
      </w:r>
      <w:r w:rsidR="005A3305">
        <w:rPr>
          <w:rFonts w:ascii="Times New Roman" w:hAnsi="Times New Roman" w:cs="Times New Roman"/>
          <w:sz w:val="24"/>
          <w:szCs w:val="24"/>
        </w:rPr>
        <w:t>t secara umum</w:t>
      </w:r>
      <w:r w:rsidR="008555E7">
        <w:rPr>
          <w:rFonts w:ascii="Times New Roman" w:hAnsi="Times New Roman" w:cs="Times New Roman"/>
          <w:sz w:val="24"/>
          <w:szCs w:val="24"/>
        </w:rPr>
        <w:t xml:space="preserve"> (</w:t>
      </w:r>
      <w:r w:rsidR="00201B29">
        <w:rPr>
          <w:rFonts w:ascii="Times New Roman" w:hAnsi="Times New Roman" w:cs="Times New Roman"/>
          <w:sz w:val="24"/>
          <w:szCs w:val="24"/>
        </w:rPr>
        <w:t>tidak hanya satu komunitas tertentu</w:t>
      </w:r>
      <w:r w:rsidR="008555E7">
        <w:rPr>
          <w:rFonts w:ascii="Times New Roman" w:hAnsi="Times New Roman" w:cs="Times New Roman"/>
          <w:sz w:val="24"/>
          <w:szCs w:val="24"/>
        </w:rPr>
        <w:t>)</w:t>
      </w:r>
      <w:r w:rsidR="00482EC9">
        <w:rPr>
          <w:rFonts w:ascii="Times New Roman" w:hAnsi="Times New Roman" w:cs="Times New Roman"/>
          <w:sz w:val="24"/>
          <w:szCs w:val="24"/>
        </w:rPr>
        <w:t xml:space="preserve"> </w:t>
      </w:r>
      <w:r w:rsidR="00EC3204">
        <w:rPr>
          <w:rFonts w:ascii="Times New Roman" w:hAnsi="Times New Roman" w:cs="Times New Roman"/>
          <w:sz w:val="24"/>
          <w:szCs w:val="24"/>
        </w:rPr>
        <w:t>yang</w:t>
      </w:r>
      <w:r w:rsidR="00482EC9">
        <w:rPr>
          <w:rFonts w:ascii="Times New Roman" w:hAnsi="Times New Roman" w:cs="Times New Roman"/>
          <w:sz w:val="24"/>
          <w:szCs w:val="24"/>
        </w:rPr>
        <w:t xml:space="preserve"> di</w:t>
      </w:r>
      <w:r w:rsidR="006E4CA7">
        <w:rPr>
          <w:rFonts w:ascii="Times New Roman" w:hAnsi="Times New Roman" w:cs="Times New Roman"/>
          <w:sz w:val="24"/>
          <w:szCs w:val="24"/>
        </w:rPr>
        <w:t>dasarkan atas</w:t>
      </w:r>
      <w:r w:rsidR="00482EC9">
        <w:rPr>
          <w:rFonts w:ascii="Times New Roman" w:hAnsi="Times New Roman" w:cs="Times New Roman"/>
          <w:sz w:val="24"/>
          <w:szCs w:val="24"/>
        </w:rPr>
        <w:t xml:space="preserve"> nilai-nilai agama Islam. </w:t>
      </w:r>
    </w:p>
    <w:p w:rsidR="001D77F5" w:rsidRDefault="00774CD0" w:rsidP="001D77F5">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P</w:t>
      </w:r>
      <w:r w:rsidR="00482EC9">
        <w:rPr>
          <w:rFonts w:ascii="Times New Roman" w:hAnsi="Times New Roman" w:cs="Times New Roman"/>
          <w:sz w:val="24"/>
          <w:szCs w:val="24"/>
        </w:rPr>
        <w:t>emahaman yang pertama menunjukkan kekhususan</w:t>
      </w:r>
      <w:r w:rsidRPr="00774CD0">
        <w:rPr>
          <w:rFonts w:ascii="Times New Roman" w:hAnsi="Times New Roman" w:cs="Times New Roman"/>
          <w:sz w:val="24"/>
          <w:szCs w:val="24"/>
        </w:rPr>
        <w:t xml:space="preserve"> </w:t>
      </w:r>
      <w:r>
        <w:rPr>
          <w:rFonts w:ascii="Times New Roman" w:hAnsi="Times New Roman" w:cs="Times New Roman"/>
          <w:sz w:val="24"/>
          <w:szCs w:val="24"/>
        </w:rPr>
        <w:t>yakni komu</w:t>
      </w:r>
      <w:r w:rsidR="00647257">
        <w:rPr>
          <w:rFonts w:ascii="Times New Roman" w:hAnsi="Times New Roman" w:cs="Times New Roman"/>
          <w:sz w:val="24"/>
          <w:szCs w:val="24"/>
        </w:rPr>
        <w:t>n</w:t>
      </w:r>
      <w:r>
        <w:rPr>
          <w:rFonts w:ascii="Times New Roman" w:hAnsi="Times New Roman" w:cs="Times New Roman"/>
          <w:sz w:val="24"/>
          <w:szCs w:val="24"/>
        </w:rPr>
        <w:t>itas muslim saja.</w:t>
      </w:r>
      <w:r w:rsidR="004564A0">
        <w:rPr>
          <w:rFonts w:ascii="Times New Roman" w:hAnsi="Times New Roman" w:cs="Times New Roman"/>
          <w:sz w:val="24"/>
          <w:szCs w:val="24"/>
        </w:rPr>
        <w:t xml:space="preserve"> </w:t>
      </w:r>
      <w:r w:rsidR="005E74C0">
        <w:rPr>
          <w:rFonts w:ascii="Times New Roman" w:hAnsi="Times New Roman" w:cs="Times New Roman"/>
          <w:sz w:val="24"/>
          <w:szCs w:val="24"/>
        </w:rPr>
        <w:t>Pengembangan Masyarakat Islam (</w:t>
      </w:r>
      <w:r w:rsidR="005E74C0">
        <w:rPr>
          <w:rFonts w:ascii="Times New Roman" w:hAnsi="Times New Roman" w:cs="Times New Roman"/>
          <w:i/>
          <w:iCs/>
          <w:sz w:val="24"/>
          <w:szCs w:val="24"/>
        </w:rPr>
        <w:t xml:space="preserve">Islamic Commununity </w:t>
      </w:r>
      <w:r w:rsidR="005E74C0" w:rsidRPr="00437EC8">
        <w:rPr>
          <w:rFonts w:ascii="Times New Roman" w:hAnsi="Times New Roman" w:cs="Times New Roman"/>
          <w:sz w:val="24"/>
          <w:szCs w:val="24"/>
        </w:rPr>
        <w:t>Development</w:t>
      </w:r>
      <w:r w:rsidR="005E74C0">
        <w:rPr>
          <w:rFonts w:ascii="Times New Roman" w:hAnsi="Times New Roman" w:cs="Times New Roman"/>
          <w:sz w:val="24"/>
          <w:szCs w:val="24"/>
        </w:rPr>
        <w:t xml:space="preserve">) merupakan bagian visi agama Islam yaitu </w:t>
      </w:r>
      <w:r w:rsidR="005E74C0" w:rsidRPr="00131E58">
        <w:rPr>
          <w:rFonts w:ascii="Times New Roman" w:eastAsia="Times New Roman" w:hAnsi="Times New Roman" w:cs="Times New Roman"/>
          <w:i/>
          <w:iCs/>
          <w:sz w:val="24"/>
          <w:szCs w:val="24"/>
          <w:lang w:eastAsia="id-ID"/>
        </w:rPr>
        <w:t>rahmatan lila’lamiin</w:t>
      </w:r>
      <w:r w:rsidR="005E74C0">
        <w:rPr>
          <w:rFonts w:ascii="Times New Roman" w:eastAsia="Times New Roman" w:hAnsi="Times New Roman" w:cs="Times New Roman"/>
          <w:sz w:val="24"/>
          <w:szCs w:val="24"/>
          <w:lang w:eastAsia="id-ID"/>
        </w:rPr>
        <w:t>.</w:t>
      </w:r>
      <w:r w:rsidR="005E74C0">
        <w:rPr>
          <w:rFonts w:ascii="Times New Roman" w:eastAsia="Times New Roman" w:hAnsi="Times New Roman" w:cs="Times New Roman"/>
          <w:i/>
          <w:iCs/>
          <w:sz w:val="24"/>
          <w:szCs w:val="24"/>
          <w:lang w:eastAsia="id-ID"/>
        </w:rPr>
        <w:t xml:space="preserve"> </w:t>
      </w:r>
      <w:r w:rsidR="005E74C0">
        <w:rPr>
          <w:rFonts w:ascii="Times New Roman" w:eastAsia="Times New Roman" w:hAnsi="Times New Roman" w:cs="Times New Roman"/>
          <w:sz w:val="24"/>
          <w:szCs w:val="24"/>
          <w:lang w:eastAsia="id-ID"/>
        </w:rPr>
        <w:t>Firman Allah SWT;</w:t>
      </w:r>
      <w:r w:rsidR="005E74C0" w:rsidRPr="00ED11C0">
        <w:rPr>
          <w:rFonts w:asciiTheme="majorBidi" w:hAnsiTheme="majorBidi" w:cstheme="majorBidi"/>
          <w:sz w:val="24"/>
          <w:szCs w:val="24"/>
        </w:rPr>
        <w:t xml:space="preserve"> “</w:t>
      </w:r>
      <w:r w:rsidR="005E74C0" w:rsidRPr="008F1C35">
        <w:rPr>
          <w:rFonts w:asciiTheme="majorBidi" w:hAnsiTheme="majorBidi" w:cstheme="majorBidi"/>
          <w:i/>
          <w:iCs/>
          <w:sz w:val="24"/>
          <w:szCs w:val="24"/>
        </w:rPr>
        <w:t>Dan tidaklah kami mengutus kamu (muhammad), melainkan untuk (menjadi) rahmat bagi semesta alam</w:t>
      </w:r>
      <w:r w:rsidR="005E74C0">
        <w:rPr>
          <w:rFonts w:asciiTheme="majorBidi" w:hAnsiTheme="majorBidi" w:cstheme="majorBidi"/>
          <w:sz w:val="24"/>
          <w:szCs w:val="24"/>
        </w:rPr>
        <w:t xml:space="preserve">”, </w:t>
      </w:r>
      <w:r w:rsidR="005E74C0">
        <w:rPr>
          <w:rFonts w:ascii="Times New Roman" w:eastAsia="Times New Roman" w:hAnsi="Times New Roman" w:cs="Times New Roman"/>
          <w:sz w:val="24"/>
          <w:szCs w:val="24"/>
          <w:lang w:eastAsia="id-ID"/>
        </w:rPr>
        <w:t xml:space="preserve">[Q.S. Al-Anbiya’ (21) : 107]. </w:t>
      </w:r>
      <w:r w:rsidR="005E74C0" w:rsidRPr="002368E8">
        <w:rPr>
          <w:rFonts w:ascii="Times New Roman" w:hAnsi="Times New Roman" w:cs="Times New Roman"/>
          <w:sz w:val="24"/>
          <w:szCs w:val="24"/>
        </w:rPr>
        <w:t>Cende</w:t>
      </w:r>
      <w:r w:rsidR="005E74C0">
        <w:rPr>
          <w:rFonts w:ascii="Times New Roman" w:hAnsi="Times New Roman" w:cs="Times New Roman"/>
          <w:sz w:val="24"/>
          <w:szCs w:val="24"/>
        </w:rPr>
        <w:t xml:space="preserve">kiawanan muslim Nurkholis </w:t>
      </w:r>
      <w:r w:rsidR="005E74C0">
        <w:rPr>
          <w:rFonts w:ascii="Times New Roman" w:hAnsi="Times New Roman" w:cs="Times New Roman"/>
          <w:sz w:val="24"/>
          <w:szCs w:val="24"/>
        </w:rPr>
        <w:lastRenderedPageBreak/>
        <w:t>Madji</w:t>
      </w:r>
      <w:r w:rsidR="00087897">
        <w:rPr>
          <w:rFonts w:ascii="Times New Roman" w:hAnsi="Times New Roman" w:cs="Times New Roman"/>
          <w:sz w:val="24"/>
          <w:szCs w:val="24"/>
        </w:rPr>
        <w:t>d atau yang biasa disapa Cak Nur</w:t>
      </w:r>
      <w:r w:rsidR="005E74C0" w:rsidRPr="002368E8">
        <w:rPr>
          <w:rFonts w:ascii="Times New Roman" w:hAnsi="Times New Roman" w:cs="Times New Roman"/>
          <w:sz w:val="24"/>
          <w:szCs w:val="24"/>
        </w:rPr>
        <w:t xml:space="preserve"> menyebutkan</w:t>
      </w:r>
      <w:r w:rsidR="005E74C0">
        <w:rPr>
          <w:rFonts w:ascii="Times New Roman" w:hAnsi="Times New Roman" w:cs="Times New Roman"/>
          <w:sz w:val="24"/>
          <w:szCs w:val="24"/>
        </w:rPr>
        <w:t>,</w:t>
      </w:r>
      <w:r w:rsidR="005E74C0" w:rsidRPr="002368E8">
        <w:rPr>
          <w:rFonts w:ascii="Times New Roman" w:hAnsi="Times New Roman" w:cs="Times New Roman"/>
          <w:sz w:val="24"/>
          <w:szCs w:val="24"/>
        </w:rPr>
        <w:t xml:space="preserve"> </w:t>
      </w:r>
      <w:r w:rsidR="005E74C0">
        <w:rPr>
          <w:rFonts w:ascii="Times New Roman" w:hAnsi="Times New Roman" w:cs="Times New Roman"/>
          <w:sz w:val="24"/>
          <w:szCs w:val="24"/>
        </w:rPr>
        <w:t xml:space="preserve">bahwa </w:t>
      </w:r>
      <w:r w:rsidR="005E74C0" w:rsidRPr="002368E8">
        <w:rPr>
          <w:rFonts w:ascii="Times New Roman" w:hAnsi="Times New Roman" w:cs="Times New Roman"/>
          <w:sz w:val="24"/>
          <w:szCs w:val="24"/>
        </w:rPr>
        <w:t>Islam yang rahmatan lil’alamin bercirikan menghormati keberagaman, inklusif, toleran, dialogis, mengedepankan nilai-nilai keadila</w:t>
      </w:r>
      <w:r w:rsidR="005E74C0">
        <w:rPr>
          <w:rFonts w:ascii="Times New Roman" w:hAnsi="Times New Roman" w:cs="Times New Roman"/>
          <w:sz w:val="24"/>
          <w:szCs w:val="24"/>
        </w:rPr>
        <w:t>n dan kemanusiaan, tidak ekstri</w:t>
      </w:r>
      <w:r w:rsidR="005E74C0" w:rsidRPr="002368E8">
        <w:rPr>
          <w:rFonts w:ascii="Times New Roman" w:hAnsi="Times New Roman" w:cs="Times New Roman"/>
          <w:sz w:val="24"/>
          <w:szCs w:val="24"/>
        </w:rPr>
        <w:t>m (</w:t>
      </w:r>
      <w:r w:rsidR="005E74C0" w:rsidRPr="004D115F">
        <w:rPr>
          <w:rFonts w:ascii="Times New Roman" w:hAnsi="Times New Roman" w:cs="Times New Roman"/>
          <w:i/>
          <w:iCs/>
          <w:sz w:val="24"/>
          <w:szCs w:val="24"/>
        </w:rPr>
        <w:t>ummatan wasathon</w:t>
      </w:r>
      <w:r w:rsidR="005E74C0" w:rsidRPr="002368E8">
        <w:rPr>
          <w:rFonts w:ascii="Times New Roman" w:hAnsi="Times New Roman" w:cs="Times New Roman"/>
          <w:sz w:val="24"/>
          <w:szCs w:val="24"/>
        </w:rPr>
        <w:t xml:space="preserve">) dan sejalan </w:t>
      </w:r>
      <w:r w:rsidR="005E74C0">
        <w:rPr>
          <w:rFonts w:ascii="Times New Roman" w:hAnsi="Times New Roman" w:cs="Times New Roman"/>
          <w:sz w:val="24"/>
          <w:szCs w:val="24"/>
        </w:rPr>
        <w:t xml:space="preserve">dengan </w:t>
      </w:r>
      <w:r w:rsidR="005E74C0" w:rsidRPr="002368E8">
        <w:rPr>
          <w:rFonts w:ascii="Times New Roman" w:hAnsi="Times New Roman" w:cs="Times New Roman"/>
          <w:sz w:val="24"/>
          <w:szCs w:val="24"/>
        </w:rPr>
        <w:t>nilai-nilai kemodernan dan demokrasi.</w:t>
      </w:r>
      <w:r w:rsidR="005E74C0">
        <w:rPr>
          <w:rStyle w:val="FootnoteReference"/>
          <w:rFonts w:ascii="Times New Roman" w:hAnsi="Times New Roman" w:cs="Times New Roman"/>
          <w:sz w:val="24"/>
          <w:szCs w:val="24"/>
        </w:rPr>
        <w:footnoteReference w:id="55"/>
      </w:r>
    </w:p>
    <w:p w:rsidR="008903D3" w:rsidRDefault="005E74C0" w:rsidP="00E255A4">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Islam tidak dapat dipisahkan dari pelakunya yakni masyarak Islam itu sendiri. </w:t>
      </w:r>
      <w:r w:rsidR="00322FB8">
        <w:rPr>
          <w:rFonts w:ascii="Times New Roman" w:hAnsi="Times New Roman" w:cs="Times New Roman"/>
          <w:sz w:val="24"/>
          <w:szCs w:val="24"/>
        </w:rPr>
        <w:t>M</w:t>
      </w:r>
      <w:r>
        <w:rPr>
          <w:rFonts w:ascii="Times New Roman" w:hAnsi="Times New Roman" w:cs="Times New Roman"/>
          <w:sz w:val="24"/>
          <w:szCs w:val="24"/>
        </w:rPr>
        <w:t xml:space="preserve">asyarakat Islam </w:t>
      </w:r>
      <w:r w:rsidR="00322FB8">
        <w:rPr>
          <w:rFonts w:ascii="Times New Roman" w:hAnsi="Times New Roman" w:cs="Times New Roman"/>
          <w:sz w:val="24"/>
          <w:szCs w:val="24"/>
        </w:rPr>
        <w:t xml:space="preserve">menurut Gillin &amp; Gillin sebagaimana dikutip oleh </w:t>
      </w:r>
      <w:r w:rsidR="00322FB8" w:rsidRPr="00322FB8">
        <w:rPr>
          <w:rFonts w:asciiTheme="majorBidi" w:hAnsiTheme="majorBidi" w:cstheme="majorBidi"/>
          <w:sz w:val="24"/>
          <w:szCs w:val="24"/>
        </w:rPr>
        <w:t>Nanih Machendrawaty dan Agus Ahmad Safei</w:t>
      </w:r>
      <w:r w:rsidR="00322FB8">
        <w:rPr>
          <w:rFonts w:ascii="Times New Roman" w:hAnsi="Times New Roman" w:cs="Times New Roman"/>
          <w:sz w:val="24"/>
          <w:szCs w:val="24"/>
        </w:rPr>
        <w:t xml:space="preserve"> yaitu</w:t>
      </w:r>
      <w:r>
        <w:rPr>
          <w:rFonts w:ascii="Times New Roman" w:hAnsi="Times New Roman" w:cs="Times New Roman"/>
          <w:sz w:val="24"/>
          <w:szCs w:val="24"/>
        </w:rPr>
        <w:t xml:space="preserve"> kelompok manusia yang mempunyai kebiasaan, tradisi, sikap, dan perasaan persatuan yang diikat oleh kesamaan agama, yakni agama Islam.</w:t>
      </w:r>
      <w:r>
        <w:rPr>
          <w:rStyle w:val="FootnoteReference"/>
          <w:rFonts w:ascii="Times New Roman" w:hAnsi="Times New Roman" w:cs="Times New Roman"/>
          <w:sz w:val="24"/>
          <w:szCs w:val="24"/>
        </w:rPr>
        <w:footnoteReference w:id="56"/>
      </w:r>
      <w:r>
        <w:rPr>
          <w:rFonts w:ascii="Times New Roman" w:hAnsi="Times New Roman" w:cs="Times New Roman"/>
          <w:sz w:val="24"/>
          <w:szCs w:val="24"/>
        </w:rPr>
        <w:t xml:space="preserve"> </w:t>
      </w:r>
      <w:r w:rsidR="00E255A4">
        <w:rPr>
          <w:rFonts w:ascii="Times New Roman" w:hAnsi="Times New Roman" w:cs="Times New Roman"/>
          <w:sz w:val="24"/>
          <w:szCs w:val="24"/>
        </w:rPr>
        <w:t xml:space="preserve">Sementara </w:t>
      </w:r>
      <w:r>
        <w:rPr>
          <w:rFonts w:ascii="Times New Roman" w:hAnsi="Times New Roman" w:cs="Times New Roman"/>
          <w:sz w:val="24"/>
          <w:szCs w:val="24"/>
        </w:rPr>
        <w:t xml:space="preserve">Ali Syariati mendivinisikan masyarakat Islam dengan menggunakan kata </w:t>
      </w:r>
      <w:r>
        <w:rPr>
          <w:rFonts w:ascii="Times New Roman" w:hAnsi="Times New Roman" w:cs="Times New Roman"/>
          <w:i/>
          <w:iCs/>
          <w:sz w:val="24"/>
          <w:szCs w:val="24"/>
        </w:rPr>
        <w:t xml:space="preserve">ummah </w:t>
      </w:r>
      <w:r>
        <w:rPr>
          <w:rFonts w:ascii="Times New Roman" w:hAnsi="Times New Roman" w:cs="Times New Roman"/>
          <w:sz w:val="24"/>
          <w:szCs w:val="24"/>
        </w:rPr>
        <w:t xml:space="preserve">atau umat Islam. Menurutnya apabila disandarkan kepada umat yang hijrah pada masa Rasulullah, maka umat Islam adalah masyarakat yang satu sama lain saling membantu agar bisa bergerak menuju tujuan yang mereka cita-citakan. Maka, </w:t>
      </w:r>
      <w:r>
        <w:rPr>
          <w:rFonts w:ascii="Times New Roman" w:hAnsi="Times New Roman" w:cs="Times New Roman"/>
          <w:i/>
          <w:iCs/>
          <w:sz w:val="24"/>
          <w:szCs w:val="24"/>
        </w:rPr>
        <w:t xml:space="preserve">ummah </w:t>
      </w:r>
      <w:r>
        <w:rPr>
          <w:rFonts w:ascii="Times New Roman" w:hAnsi="Times New Roman" w:cs="Times New Roman"/>
          <w:sz w:val="24"/>
          <w:szCs w:val="24"/>
        </w:rPr>
        <w:t>dipandang sebagai persaudaraan Islam, bagi seluruh masyarakat muslim. Hal ini, dikarenakan umat Islam itu dipersatukan oleh kesamaan pandangan dunia (</w:t>
      </w:r>
      <w:r>
        <w:rPr>
          <w:rFonts w:ascii="Times New Roman" w:hAnsi="Times New Roman" w:cs="Times New Roman"/>
          <w:i/>
          <w:iCs/>
          <w:sz w:val="24"/>
          <w:szCs w:val="24"/>
        </w:rPr>
        <w:t>din</w:t>
      </w:r>
      <w:r>
        <w:rPr>
          <w:rFonts w:ascii="Times New Roman" w:hAnsi="Times New Roman" w:cs="Times New Roman"/>
          <w:sz w:val="24"/>
          <w:szCs w:val="24"/>
        </w:rPr>
        <w:t xml:space="preserve">), yaitu tentang </w:t>
      </w:r>
      <w:r>
        <w:rPr>
          <w:rFonts w:ascii="Times New Roman" w:hAnsi="Times New Roman" w:cs="Times New Roman"/>
          <w:i/>
          <w:iCs/>
          <w:sz w:val="24"/>
          <w:szCs w:val="24"/>
        </w:rPr>
        <w:t xml:space="preserve">tahuid </w:t>
      </w:r>
      <w:r>
        <w:rPr>
          <w:rFonts w:ascii="Times New Roman" w:hAnsi="Times New Roman" w:cs="Times New Roman"/>
          <w:sz w:val="24"/>
          <w:szCs w:val="24"/>
        </w:rPr>
        <w:t>(sifat ketuhanan), keadilan (‘</w:t>
      </w:r>
      <w:r>
        <w:rPr>
          <w:rFonts w:ascii="Times New Roman" w:hAnsi="Times New Roman" w:cs="Times New Roman"/>
          <w:i/>
          <w:iCs/>
          <w:sz w:val="24"/>
          <w:szCs w:val="24"/>
        </w:rPr>
        <w:t xml:space="preserve">adl), </w:t>
      </w:r>
      <w:r>
        <w:rPr>
          <w:rFonts w:ascii="Times New Roman" w:hAnsi="Times New Roman" w:cs="Times New Roman"/>
          <w:sz w:val="24"/>
          <w:szCs w:val="24"/>
        </w:rPr>
        <w:t>dan ilmu (‘</w:t>
      </w:r>
      <w:r>
        <w:rPr>
          <w:rFonts w:ascii="Times New Roman" w:hAnsi="Times New Roman" w:cs="Times New Roman"/>
          <w:i/>
          <w:iCs/>
          <w:sz w:val="24"/>
          <w:szCs w:val="24"/>
        </w:rPr>
        <w:t>ilm</w:t>
      </w:r>
      <w:r>
        <w:rPr>
          <w:rFonts w:ascii="Times New Roman" w:hAnsi="Times New Roman" w:cs="Times New Roman"/>
          <w:sz w:val="24"/>
          <w:szCs w:val="24"/>
        </w:rPr>
        <w:t>) sebagai pengemban amanah yaitu pemimpin di dunia (</w:t>
      </w:r>
      <w:r>
        <w:rPr>
          <w:rFonts w:ascii="Times New Roman" w:hAnsi="Times New Roman" w:cs="Times New Roman"/>
          <w:i/>
          <w:iCs/>
          <w:sz w:val="24"/>
          <w:szCs w:val="24"/>
        </w:rPr>
        <w:t>khalifah fil ardhi</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57"/>
      </w:r>
    </w:p>
    <w:p w:rsidR="0037404E" w:rsidRDefault="005E74C0" w:rsidP="008903D3">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Abdullah Nasheef mengartikan masyarakat Islam dengan </w:t>
      </w:r>
      <w:r>
        <w:rPr>
          <w:rFonts w:ascii="Times New Roman" w:hAnsi="Times New Roman" w:cs="Times New Roman"/>
          <w:i/>
          <w:iCs/>
          <w:sz w:val="24"/>
          <w:szCs w:val="24"/>
        </w:rPr>
        <w:t xml:space="preserve">ummah </w:t>
      </w:r>
      <w:r>
        <w:rPr>
          <w:rFonts w:ascii="Times New Roman" w:hAnsi="Times New Roman" w:cs="Times New Roman"/>
          <w:sz w:val="24"/>
          <w:szCs w:val="24"/>
        </w:rPr>
        <w:t xml:space="preserve">sebagai ‘bangsa’ atau komunitas. Alasannya adalah karena manusia tidak bisa hidup sendiri-sendiri, manusia harus hidup bersama dengan manusia lain dalam satu komunitas atau kelompok. Menurutnya, </w:t>
      </w:r>
      <w:r>
        <w:rPr>
          <w:rFonts w:ascii="Times New Roman" w:hAnsi="Times New Roman" w:cs="Times New Roman"/>
          <w:i/>
          <w:iCs/>
          <w:sz w:val="24"/>
          <w:szCs w:val="24"/>
        </w:rPr>
        <w:t xml:space="preserve">ummah </w:t>
      </w:r>
      <w:r>
        <w:rPr>
          <w:rFonts w:ascii="Times New Roman" w:hAnsi="Times New Roman" w:cs="Times New Roman"/>
          <w:sz w:val="24"/>
          <w:szCs w:val="24"/>
        </w:rPr>
        <w:t xml:space="preserve">sebagai komunitas orang yang percaya kepada Tuhan yang menciptakan mereka, memelihara mereka, membahagiakan mereka, dan memberi mereka tuntunan dan kebutuhan hidup mereka. </w:t>
      </w:r>
    </w:p>
    <w:p w:rsidR="005E74C0" w:rsidRDefault="005E74C0" w:rsidP="008903D3">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Jadi, orang-orang yang ada di dalam komunitas Islam tersebut harus hidup menurut Islam. Kepercayaan atau keyakinan kepada Tuhan bukan sekedar sebatas hati saja, melainkan harus diekpresikan dalam tindakan, baik secara individu maupun kelompok, karena Islam bukan hanya sekedar agama, melainkan jalan hidup. Maka, siapapun yang memiliki kepercayaan dan keyakinan kepada Tuhan, adalah anggota </w:t>
      </w:r>
      <w:r>
        <w:rPr>
          <w:rFonts w:ascii="Times New Roman" w:hAnsi="Times New Roman" w:cs="Times New Roman"/>
          <w:i/>
          <w:iCs/>
          <w:sz w:val="24"/>
          <w:szCs w:val="24"/>
        </w:rPr>
        <w:t xml:space="preserve">ummah Islam. </w:t>
      </w:r>
      <w:r>
        <w:rPr>
          <w:rStyle w:val="FootnoteReference"/>
          <w:rFonts w:ascii="Times New Roman" w:hAnsi="Times New Roman" w:cs="Times New Roman"/>
          <w:sz w:val="24"/>
          <w:szCs w:val="24"/>
        </w:rPr>
        <w:footnoteReference w:id="58"/>
      </w:r>
    </w:p>
    <w:p w:rsidR="00B2211A" w:rsidRDefault="00CB0C59" w:rsidP="00B27115">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Adapaun pendapat yang disampaikan oleh</w:t>
      </w:r>
      <w:r w:rsidR="005A3A82">
        <w:rPr>
          <w:rFonts w:ascii="Times New Roman" w:hAnsi="Times New Roman" w:cs="Times New Roman"/>
          <w:sz w:val="24"/>
          <w:szCs w:val="24"/>
        </w:rPr>
        <w:t xml:space="preserve"> Quraisy Shi</w:t>
      </w:r>
      <w:r w:rsidR="005E74C0">
        <w:rPr>
          <w:rFonts w:ascii="Times New Roman" w:hAnsi="Times New Roman" w:cs="Times New Roman"/>
          <w:sz w:val="24"/>
          <w:szCs w:val="24"/>
        </w:rPr>
        <w:t xml:space="preserve">hab </w:t>
      </w:r>
      <w:r w:rsidR="00A47A29">
        <w:rPr>
          <w:rFonts w:ascii="Times New Roman" w:hAnsi="Times New Roman" w:cs="Times New Roman"/>
          <w:sz w:val="24"/>
          <w:szCs w:val="24"/>
        </w:rPr>
        <w:t xml:space="preserve">yang </w:t>
      </w:r>
      <w:r w:rsidR="005E74C0">
        <w:rPr>
          <w:rFonts w:ascii="Times New Roman" w:hAnsi="Times New Roman" w:cs="Times New Roman"/>
          <w:sz w:val="24"/>
          <w:szCs w:val="24"/>
        </w:rPr>
        <w:t xml:space="preserve">mendasarkan kata </w:t>
      </w:r>
      <w:r w:rsidR="005E74C0">
        <w:rPr>
          <w:rFonts w:ascii="Times New Roman" w:hAnsi="Times New Roman" w:cs="Times New Roman"/>
          <w:i/>
          <w:iCs/>
          <w:sz w:val="24"/>
          <w:szCs w:val="24"/>
        </w:rPr>
        <w:t xml:space="preserve">ummah </w:t>
      </w:r>
      <w:r w:rsidR="005E74C0" w:rsidRPr="00A01CE4">
        <w:rPr>
          <w:rFonts w:ascii="Times New Roman" w:hAnsi="Times New Roman" w:cs="Times New Roman"/>
          <w:sz w:val="24"/>
          <w:szCs w:val="24"/>
        </w:rPr>
        <w:t>atau</w:t>
      </w:r>
      <w:r w:rsidR="005E74C0">
        <w:rPr>
          <w:rFonts w:ascii="Times New Roman" w:hAnsi="Times New Roman" w:cs="Times New Roman"/>
          <w:i/>
          <w:iCs/>
          <w:sz w:val="24"/>
          <w:szCs w:val="24"/>
        </w:rPr>
        <w:t xml:space="preserve"> </w:t>
      </w:r>
      <w:r w:rsidR="005E74C0">
        <w:rPr>
          <w:rFonts w:ascii="Times New Roman" w:hAnsi="Times New Roman" w:cs="Times New Roman"/>
          <w:sz w:val="24"/>
          <w:szCs w:val="24"/>
        </w:rPr>
        <w:t xml:space="preserve">umat dalam al-Qur’an sebagai himpunan pengikut Nabi Muhammad Saw., yang </w:t>
      </w:r>
      <w:r w:rsidR="00B27115">
        <w:rPr>
          <w:rFonts w:ascii="Times New Roman" w:hAnsi="Times New Roman" w:cs="Times New Roman"/>
          <w:sz w:val="24"/>
          <w:szCs w:val="24"/>
        </w:rPr>
        <w:t>mampu</w:t>
      </w:r>
      <w:r w:rsidR="005E74C0">
        <w:rPr>
          <w:rFonts w:ascii="Times New Roman" w:hAnsi="Times New Roman" w:cs="Times New Roman"/>
          <w:sz w:val="24"/>
          <w:szCs w:val="24"/>
        </w:rPr>
        <w:t xml:space="preserve"> </w:t>
      </w:r>
      <w:r w:rsidR="00B27115">
        <w:rPr>
          <w:rFonts w:ascii="Times New Roman" w:hAnsi="Times New Roman" w:cs="Times New Roman"/>
          <w:sz w:val="24"/>
          <w:szCs w:val="24"/>
        </w:rPr>
        <w:t>menerima</w:t>
      </w:r>
      <w:r w:rsidR="005E74C0">
        <w:rPr>
          <w:rFonts w:ascii="Times New Roman" w:hAnsi="Times New Roman" w:cs="Times New Roman"/>
          <w:sz w:val="24"/>
          <w:szCs w:val="24"/>
        </w:rPr>
        <w:t xml:space="preserve"> perbedaan </w:t>
      </w:r>
      <w:r w:rsidR="00B27115">
        <w:rPr>
          <w:rFonts w:ascii="Times New Roman" w:hAnsi="Times New Roman" w:cs="Times New Roman"/>
          <w:sz w:val="24"/>
          <w:szCs w:val="24"/>
        </w:rPr>
        <w:t xml:space="preserve">berbagai </w:t>
      </w:r>
      <w:r w:rsidR="005E74C0">
        <w:rPr>
          <w:rFonts w:ascii="Times New Roman" w:hAnsi="Times New Roman" w:cs="Times New Roman"/>
          <w:sz w:val="24"/>
          <w:szCs w:val="24"/>
        </w:rPr>
        <w:t xml:space="preserve">kelompok, </w:t>
      </w:r>
      <w:r w:rsidR="00B27115">
        <w:rPr>
          <w:rFonts w:ascii="Times New Roman" w:hAnsi="Times New Roman" w:cs="Times New Roman"/>
          <w:sz w:val="24"/>
          <w:szCs w:val="24"/>
        </w:rPr>
        <w:t>sekecil apapun jumlahnya</w:t>
      </w:r>
      <w:r w:rsidR="005E74C0">
        <w:rPr>
          <w:rFonts w:ascii="Times New Roman" w:hAnsi="Times New Roman" w:cs="Times New Roman"/>
          <w:sz w:val="24"/>
          <w:szCs w:val="24"/>
        </w:rPr>
        <w:t xml:space="preserve"> selama masih </w:t>
      </w:r>
      <w:r w:rsidR="00B27115">
        <w:rPr>
          <w:rFonts w:ascii="Times New Roman" w:hAnsi="Times New Roman" w:cs="Times New Roman"/>
          <w:sz w:val="24"/>
          <w:szCs w:val="24"/>
        </w:rPr>
        <w:t xml:space="preserve">berpegang kepada </w:t>
      </w:r>
      <w:r w:rsidR="005E74C0">
        <w:rPr>
          <w:rFonts w:ascii="Times New Roman" w:hAnsi="Times New Roman" w:cs="Times New Roman"/>
          <w:sz w:val="24"/>
          <w:szCs w:val="24"/>
        </w:rPr>
        <w:t>arah yang sama, yaitu Allah Swt. (Q.S. Al-Anbiya’ (21): 92)</w:t>
      </w:r>
      <w:r w:rsidR="005E74C0">
        <w:rPr>
          <w:rStyle w:val="FootnoteReference"/>
          <w:rFonts w:ascii="Times New Roman" w:hAnsi="Times New Roman" w:cs="Times New Roman"/>
          <w:sz w:val="24"/>
          <w:szCs w:val="24"/>
        </w:rPr>
        <w:footnoteReference w:id="59"/>
      </w:r>
      <w:r w:rsidR="005E74C0">
        <w:rPr>
          <w:rFonts w:ascii="Times New Roman" w:hAnsi="Times New Roman" w:cs="Times New Roman"/>
          <w:sz w:val="24"/>
          <w:szCs w:val="24"/>
        </w:rPr>
        <w:t xml:space="preserve"> </w:t>
      </w:r>
    </w:p>
    <w:p w:rsidR="009F5565" w:rsidRDefault="00B2211A" w:rsidP="00EB5C8A">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M</w:t>
      </w:r>
      <w:r w:rsidR="005E74C0">
        <w:rPr>
          <w:rFonts w:ascii="Times New Roman" w:hAnsi="Times New Roman" w:cs="Times New Roman"/>
          <w:sz w:val="24"/>
          <w:szCs w:val="24"/>
        </w:rPr>
        <w:t xml:space="preserve">asyarakat Islam atau </w:t>
      </w:r>
      <w:r w:rsidR="005E74C0">
        <w:rPr>
          <w:rFonts w:ascii="Times New Roman" w:hAnsi="Times New Roman" w:cs="Times New Roman"/>
          <w:i/>
          <w:iCs/>
          <w:sz w:val="24"/>
          <w:szCs w:val="24"/>
        </w:rPr>
        <w:t xml:space="preserve">ummah </w:t>
      </w:r>
      <w:r w:rsidR="005E74C0">
        <w:rPr>
          <w:rFonts w:ascii="Times New Roman" w:hAnsi="Times New Roman" w:cs="Times New Roman"/>
          <w:sz w:val="24"/>
          <w:szCs w:val="24"/>
        </w:rPr>
        <w:t xml:space="preserve">atau umat </w:t>
      </w:r>
      <w:r w:rsidR="00EB5C8A">
        <w:rPr>
          <w:rFonts w:ascii="Times New Roman" w:hAnsi="Times New Roman" w:cs="Times New Roman"/>
          <w:sz w:val="24"/>
          <w:szCs w:val="24"/>
        </w:rPr>
        <w:t>dapat diartinkan sebagai</w:t>
      </w:r>
      <w:r w:rsidR="005E74C0">
        <w:rPr>
          <w:rFonts w:ascii="Times New Roman" w:hAnsi="Times New Roman" w:cs="Times New Roman"/>
          <w:sz w:val="24"/>
          <w:szCs w:val="24"/>
        </w:rPr>
        <w:t xml:space="preserve"> suatu kelompok yang terdiri dari individu-individu yang mendiami suatu tempat untuk hidup bersama-sama, berinteraksi, yang satu sama lain saling </w:t>
      </w:r>
      <w:r w:rsidR="005E74C0">
        <w:rPr>
          <w:rFonts w:ascii="Times New Roman" w:hAnsi="Times New Roman" w:cs="Times New Roman"/>
          <w:sz w:val="24"/>
          <w:szCs w:val="24"/>
        </w:rPr>
        <w:lastRenderedPageBreak/>
        <w:t xml:space="preserve">membantu dan mempengaruhi untuk mencapai kebahagiaan dengan segala macam yang melingkupinya berdasarkan agama Islam. Dapat dikatakan bahwa masyarakat Islam atau </w:t>
      </w:r>
      <w:r w:rsidR="005E74C0">
        <w:rPr>
          <w:rFonts w:ascii="Times New Roman" w:hAnsi="Times New Roman" w:cs="Times New Roman"/>
          <w:i/>
          <w:iCs/>
          <w:sz w:val="24"/>
          <w:szCs w:val="24"/>
        </w:rPr>
        <w:t xml:space="preserve">ummah </w:t>
      </w:r>
      <w:r w:rsidR="005E74C0">
        <w:rPr>
          <w:rFonts w:ascii="Times New Roman" w:hAnsi="Times New Roman" w:cs="Times New Roman"/>
          <w:sz w:val="24"/>
          <w:szCs w:val="24"/>
        </w:rPr>
        <w:t>atau umat</w:t>
      </w:r>
      <w:r w:rsidR="005E74C0">
        <w:rPr>
          <w:rFonts w:ascii="Times New Roman" w:hAnsi="Times New Roman" w:cs="Times New Roman"/>
          <w:i/>
          <w:iCs/>
          <w:sz w:val="24"/>
          <w:szCs w:val="24"/>
        </w:rPr>
        <w:t xml:space="preserve"> </w:t>
      </w:r>
      <w:r w:rsidR="005E74C0">
        <w:rPr>
          <w:rFonts w:ascii="Times New Roman" w:hAnsi="Times New Roman" w:cs="Times New Roman"/>
          <w:sz w:val="24"/>
          <w:szCs w:val="24"/>
        </w:rPr>
        <w:t>bukanlah suatu entitas monolitik, yang berarti bercorak majemuk yang terdiri dari berbagai bangsa dan suku, berbagai ras, dan beragam warna kulit dalam satu keyakinan percaya kepada Tuhan.</w:t>
      </w:r>
      <w:r w:rsidR="00774CD0">
        <w:rPr>
          <w:rFonts w:ascii="Times New Roman" w:hAnsi="Times New Roman" w:cs="Times New Roman"/>
          <w:sz w:val="24"/>
          <w:szCs w:val="24"/>
        </w:rPr>
        <w:t xml:space="preserve"> </w:t>
      </w:r>
    </w:p>
    <w:p w:rsidR="00CF1E46" w:rsidRDefault="00EB4C62" w:rsidP="009D00C4">
      <w:pPr>
        <w:pStyle w:val="NoSpacing"/>
        <w:spacing w:line="480" w:lineRule="auto"/>
        <w:ind w:left="720" w:firstLine="720"/>
        <w:jc w:val="both"/>
        <w:rPr>
          <w:rFonts w:ascii="Times New Roman" w:eastAsia="Times New Roman" w:hAnsi="Times New Roman" w:cs="Times New Roman"/>
          <w:sz w:val="24"/>
          <w:szCs w:val="24"/>
          <w:lang w:eastAsia="id-ID"/>
        </w:rPr>
      </w:pPr>
      <w:r>
        <w:rPr>
          <w:rFonts w:ascii="Times New Roman" w:hAnsi="Times New Roman" w:cs="Times New Roman"/>
          <w:sz w:val="24"/>
          <w:szCs w:val="24"/>
        </w:rPr>
        <w:t>Makna yang kedua yaitu s</w:t>
      </w:r>
      <w:r w:rsidR="00200598">
        <w:rPr>
          <w:rFonts w:ascii="Times New Roman" w:hAnsi="Times New Roman" w:cs="Times New Roman"/>
          <w:sz w:val="24"/>
          <w:szCs w:val="24"/>
        </w:rPr>
        <w:t xml:space="preserve">ebagaimana Islam </w:t>
      </w:r>
      <w:r w:rsidR="005251A1">
        <w:rPr>
          <w:rFonts w:ascii="Times New Roman" w:hAnsi="Times New Roman" w:cs="Times New Roman"/>
          <w:sz w:val="24"/>
          <w:szCs w:val="24"/>
        </w:rPr>
        <w:t xml:space="preserve">yang ditunjukkan </w:t>
      </w:r>
      <w:r w:rsidR="00200598">
        <w:rPr>
          <w:rFonts w:ascii="Times New Roman" w:hAnsi="Times New Roman" w:cs="Times New Roman"/>
          <w:sz w:val="24"/>
          <w:szCs w:val="24"/>
        </w:rPr>
        <w:t>sebagai rahmat sekalian alam</w:t>
      </w:r>
      <w:r w:rsidR="002F5027">
        <w:rPr>
          <w:rFonts w:ascii="Times New Roman" w:hAnsi="Times New Roman" w:cs="Times New Roman"/>
          <w:sz w:val="24"/>
          <w:szCs w:val="24"/>
        </w:rPr>
        <w:t xml:space="preserve">. Maka, </w:t>
      </w:r>
      <w:r w:rsidR="004B6906">
        <w:rPr>
          <w:rFonts w:ascii="Times New Roman" w:hAnsi="Times New Roman" w:cs="Times New Roman"/>
          <w:sz w:val="24"/>
          <w:szCs w:val="24"/>
        </w:rPr>
        <w:t xml:space="preserve">kondisi masyarakat Islam yang dimaksud adalah </w:t>
      </w:r>
      <w:r w:rsidR="00774CD0">
        <w:rPr>
          <w:rFonts w:ascii="Times New Roman" w:hAnsi="Times New Roman" w:cs="Times New Roman"/>
          <w:sz w:val="24"/>
          <w:szCs w:val="24"/>
        </w:rPr>
        <w:t>masyarakat</w:t>
      </w:r>
      <w:r w:rsidR="00D1658A">
        <w:rPr>
          <w:rFonts w:ascii="Times New Roman" w:hAnsi="Times New Roman" w:cs="Times New Roman"/>
          <w:sz w:val="24"/>
          <w:szCs w:val="24"/>
        </w:rPr>
        <w:t xml:space="preserve"> </w:t>
      </w:r>
      <w:r w:rsidR="00774CD0">
        <w:rPr>
          <w:rFonts w:ascii="Times New Roman" w:hAnsi="Times New Roman" w:cs="Times New Roman"/>
          <w:sz w:val="24"/>
          <w:szCs w:val="24"/>
        </w:rPr>
        <w:t xml:space="preserve">yang </w:t>
      </w:r>
      <w:r w:rsidR="008C27B1">
        <w:rPr>
          <w:rFonts w:ascii="Times New Roman" w:hAnsi="Times New Roman" w:cs="Times New Roman"/>
          <w:sz w:val="24"/>
          <w:szCs w:val="24"/>
        </w:rPr>
        <w:t>yang bersifat hiterogen</w:t>
      </w:r>
      <w:r w:rsidR="00303353">
        <w:rPr>
          <w:rFonts w:ascii="Times New Roman" w:hAnsi="Times New Roman" w:cs="Times New Roman"/>
          <w:sz w:val="24"/>
          <w:szCs w:val="24"/>
        </w:rPr>
        <w:t xml:space="preserve"> </w:t>
      </w:r>
      <w:r w:rsidR="00173AC4">
        <w:rPr>
          <w:rFonts w:ascii="Times New Roman" w:hAnsi="Times New Roman" w:cs="Times New Roman"/>
          <w:sz w:val="24"/>
          <w:szCs w:val="24"/>
        </w:rPr>
        <w:t xml:space="preserve">yakni </w:t>
      </w:r>
      <w:r w:rsidR="00303353">
        <w:rPr>
          <w:rFonts w:ascii="Times New Roman" w:hAnsi="Times New Roman" w:cs="Times New Roman"/>
          <w:sz w:val="24"/>
          <w:szCs w:val="24"/>
        </w:rPr>
        <w:t>bercampur baik secara agama, budaya, bahasa, dan lain sebagainya</w:t>
      </w:r>
      <w:r w:rsidR="008C27B1">
        <w:rPr>
          <w:rFonts w:ascii="Times New Roman" w:hAnsi="Times New Roman" w:cs="Times New Roman"/>
          <w:sz w:val="24"/>
          <w:szCs w:val="24"/>
        </w:rPr>
        <w:t xml:space="preserve">. </w:t>
      </w:r>
      <w:r w:rsidR="007D37B6">
        <w:rPr>
          <w:rFonts w:ascii="Times New Roman" w:hAnsi="Times New Roman" w:cs="Times New Roman"/>
          <w:sz w:val="24"/>
          <w:szCs w:val="24"/>
        </w:rPr>
        <w:t xml:space="preserve">Maka masyarakat Islam yang dimaksud sebagaimana masyarakat Islam </w:t>
      </w:r>
      <w:r w:rsidR="004E2E1B">
        <w:rPr>
          <w:rFonts w:ascii="Times New Roman" w:hAnsi="Times New Roman" w:cs="Times New Roman"/>
          <w:sz w:val="24"/>
          <w:szCs w:val="24"/>
        </w:rPr>
        <w:t xml:space="preserve">yang ada </w:t>
      </w:r>
      <w:r w:rsidR="007D37B6">
        <w:rPr>
          <w:rFonts w:ascii="Times New Roman" w:hAnsi="Times New Roman" w:cs="Times New Roman"/>
          <w:sz w:val="24"/>
          <w:szCs w:val="24"/>
        </w:rPr>
        <w:t xml:space="preserve">di Madinah. </w:t>
      </w:r>
      <w:r w:rsidR="007D37B6">
        <w:rPr>
          <w:rFonts w:ascii="Times New Roman" w:eastAsia="Times New Roman" w:hAnsi="Times New Roman" w:cs="Times New Roman"/>
          <w:sz w:val="24"/>
          <w:szCs w:val="24"/>
          <w:lang w:eastAsia="id-ID"/>
        </w:rPr>
        <w:t>M</w:t>
      </w:r>
      <w:r w:rsidR="007D37B6" w:rsidRPr="00BC5FED">
        <w:rPr>
          <w:rFonts w:ascii="Times New Roman" w:eastAsia="Times New Roman" w:hAnsi="Times New Roman" w:cs="Times New Roman"/>
          <w:sz w:val="24"/>
          <w:szCs w:val="24"/>
          <w:lang w:eastAsia="id-ID"/>
        </w:rPr>
        <w:t xml:space="preserve">asyarakat </w:t>
      </w:r>
      <w:r w:rsidR="00E452F0">
        <w:rPr>
          <w:rFonts w:ascii="Times New Roman" w:eastAsia="Times New Roman" w:hAnsi="Times New Roman" w:cs="Times New Roman"/>
          <w:sz w:val="24"/>
          <w:szCs w:val="24"/>
          <w:lang w:eastAsia="id-ID"/>
        </w:rPr>
        <w:t>Madinah</w:t>
      </w:r>
      <w:r w:rsidR="007D37B6">
        <w:rPr>
          <w:rFonts w:ascii="Times New Roman" w:eastAsia="Times New Roman" w:hAnsi="Times New Roman" w:cs="Times New Roman"/>
          <w:sz w:val="24"/>
          <w:szCs w:val="24"/>
          <w:lang w:eastAsia="id-ID"/>
        </w:rPr>
        <w:t xml:space="preserve"> yang </w:t>
      </w:r>
      <w:r w:rsidR="007D37B6" w:rsidRPr="00BC5FED">
        <w:rPr>
          <w:rFonts w:ascii="Times New Roman" w:eastAsia="Times New Roman" w:hAnsi="Times New Roman" w:cs="Times New Roman"/>
          <w:sz w:val="24"/>
          <w:szCs w:val="24"/>
          <w:lang w:eastAsia="id-ID"/>
        </w:rPr>
        <w:t>berbeda</w:t>
      </w:r>
      <w:r w:rsidR="007D37B6">
        <w:rPr>
          <w:rFonts w:ascii="Times New Roman" w:eastAsia="Times New Roman" w:hAnsi="Times New Roman" w:cs="Times New Roman"/>
          <w:sz w:val="24"/>
          <w:szCs w:val="24"/>
          <w:lang w:eastAsia="id-ID"/>
        </w:rPr>
        <w:t>-beda</w:t>
      </w:r>
      <w:r w:rsidR="007D37B6" w:rsidRPr="00BC5FED">
        <w:rPr>
          <w:rFonts w:ascii="Times New Roman" w:eastAsia="Times New Roman" w:hAnsi="Times New Roman" w:cs="Times New Roman"/>
          <w:sz w:val="24"/>
          <w:szCs w:val="24"/>
          <w:lang w:eastAsia="id-ID"/>
        </w:rPr>
        <w:t xml:space="preserve"> suku dan agama (key</w:t>
      </w:r>
      <w:r w:rsidR="007D37B6">
        <w:rPr>
          <w:rFonts w:ascii="Times New Roman" w:eastAsia="Times New Roman" w:hAnsi="Times New Roman" w:cs="Times New Roman"/>
          <w:sz w:val="24"/>
          <w:szCs w:val="24"/>
          <w:lang w:eastAsia="id-ID"/>
        </w:rPr>
        <w:t xml:space="preserve">akinan) </w:t>
      </w:r>
      <w:r w:rsidR="007D37B6" w:rsidRPr="00BC5FED">
        <w:rPr>
          <w:rFonts w:ascii="Times New Roman" w:eastAsia="Times New Roman" w:hAnsi="Times New Roman" w:cs="Times New Roman"/>
          <w:sz w:val="24"/>
          <w:szCs w:val="24"/>
          <w:lang w:eastAsia="id-ID"/>
        </w:rPr>
        <w:t>hidup berdampingan antara satu dan lainnya</w:t>
      </w:r>
      <w:r w:rsidR="007D37B6">
        <w:rPr>
          <w:rFonts w:ascii="Times New Roman" w:eastAsia="Times New Roman" w:hAnsi="Times New Roman" w:cs="Times New Roman"/>
          <w:sz w:val="24"/>
          <w:szCs w:val="24"/>
          <w:lang w:eastAsia="id-ID"/>
        </w:rPr>
        <w:t>.</w:t>
      </w:r>
      <w:r w:rsidR="007D37B6" w:rsidRPr="00BC5FED">
        <w:rPr>
          <w:rStyle w:val="FootnoteReference"/>
          <w:rFonts w:ascii="Times New Roman" w:eastAsia="Times New Roman" w:hAnsi="Times New Roman" w:cs="Times New Roman"/>
          <w:sz w:val="24"/>
          <w:szCs w:val="24"/>
          <w:lang w:eastAsia="id-ID"/>
        </w:rPr>
        <w:footnoteReference w:id="60"/>
      </w:r>
      <w:r w:rsidR="007D37B6">
        <w:rPr>
          <w:rFonts w:ascii="Times New Roman" w:eastAsia="Times New Roman" w:hAnsi="Times New Roman" w:cs="Times New Roman"/>
          <w:sz w:val="24"/>
          <w:szCs w:val="24"/>
          <w:lang w:eastAsia="id-ID"/>
        </w:rPr>
        <w:t xml:space="preserve"> </w:t>
      </w:r>
    </w:p>
    <w:p w:rsidR="007D37B6" w:rsidRDefault="007D37B6" w:rsidP="007C3014">
      <w:pPr>
        <w:pStyle w:val="NoSpacing"/>
        <w:spacing w:line="480" w:lineRule="auto"/>
        <w:ind w:left="720" w:firstLine="720"/>
        <w:jc w:val="both"/>
        <w:rPr>
          <w:rFonts w:ascii="Times New Roman" w:hAnsi="Times New Roman" w:cs="Times New Roman"/>
          <w:sz w:val="24"/>
          <w:szCs w:val="24"/>
        </w:rPr>
      </w:pPr>
      <w:r>
        <w:rPr>
          <w:rFonts w:ascii="Times New Roman" w:eastAsia="Times New Roman" w:hAnsi="Times New Roman" w:cs="Times New Roman"/>
          <w:sz w:val="24"/>
          <w:szCs w:val="24"/>
          <w:lang w:eastAsia="id-ID"/>
        </w:rPr>
        <w:t>Nabi Muhammad Saw mempersatukan m</w:t>
      </w:r>
      <w:r w:rsidR="00E81E41">
        <w:rPr>
          <w:rFonts w:ascii="Times New Roman" w:eastAsia="Times New Roman" w:hAnsi="Times New Roman" w:cs="Times New Roman"/>
          <w:sz w:val="24"/>
          <w:szCs w:val="24"/>
          <w:lang w:eastAsia="id-ID"/>
        </w:rPr>
        <w:t>asyarakat Madinah dengan melakukan</w:t>
      </w:r>
      <w:r>
        <w:rPr>
          <w:rFonts w:ascii="Times New Roman" w:eastAsia="Times New Roman" w:hAnsi="Times New Roman" w:cs="Times New Roman"/>
          <w:sz w:val="24"/>
          <w:szCs w:val="24"/>
          <w:lang w:eastAsia="id-ID"/>
        </w:rPr>
        <w:t xml:space="preserve"> perjanjian sebanyak 2 kali</w:t>
      </w:r>
      <w:r w:rsidR="009A17A6">
        <w:rPr>
          <w:rFonts w:ascii="Times New Roman" w:eastAsia="Times New Roman" w:hAnsi="Times New Roman" w:cs="Times New Roman"/>
          <w:sz w:val="24"/>
          <w:szCs w:val="24"/>
          <w:lang w:eastAsia="id-ID"/>
        </w:rPr>
        <w:t xml:space="preserve"> yaitu </w:t>
      </w:r>
      <w:r>
        <w:rPr>
          <w:rFonts w:ascii="Times New Roman" w:eastAsia="Times New Roman" w:hAnsi="Times New Roman" w:cs="Times New Roman"/>
          <w:i/>
          <w:iCs/>
          <w:sz w:val="24"/>
          <w:szCs w:val="24"/>
          <w:lang w:eastAsia="id-ID"/>
        </w:rPr>
        <w:t xml:space="preserve">bai’at aqabah </w:t>
      </w:r>
      <w:r>
        <w:rPr>
          <w:rFonts w:ascii="Times New Roman" w:eastAsia="Times New Roman" w:hAnsi="Times New Roman" w:cs="Times New Roman"/>
          <w:sz w:val="24"/>
          <w:szCs w:val="24"/>
          <w:lang w:eastAsia="id-ID"/>
        </w:rPr>
        <w:t xml:space="preserve">1 dan </w:t>
      </w:r>
      <w:r>
        <w:rPr>
          <w:rFonts w:ascii="Times New Roman" w:eastAsia="Times New Roman" w:hAnsi="Times New Roman" w:cs="Times New Roman"/>
          <w:i/>
          <w:iCs/>
          <w:sz w:val="24"/>
          <w:szCs w:val="24"/>
          <w:lang w:eastAsia="id-ID"/>
        </w:rPr>
        <w:t xml:space="preserve">bai’at aqabah </w:t>
      </w:r>
      <w:r>
        <w:rPr>
          <w:rFonts w:ascii="Times New Roman" w:eastAsia="Times New Roman" w:hAnsi="Times New Roman" w:cs="Times New Roman"/>
          <w:sz w:val="24"/>
          <w:szCs w:val="24"/>
          <w:lang w:eastAsia="id-ID"/>
        </w:rPr>
        <w:t xml:space="preserve">2. </w:t>
      </w:r>
      <w:r w:rsidR="00C558B9">
        <w:rPr>
          <w:rFonts w:ascii="Times New Roman" w:eastAsia="Times New Roman" w:hAnsi="Times New Roman" w:cs="Times New Roman"/>
          <w:sz w:val="24"/>
          <w:szCs w:val="24"/>
          <w:lang w:eastAsia="id-ID"/>
        </w:rPr>
        <w:t xml:space="preserve">Dari perjanjian itu menghasilakan </w:t>
      </w:r>
      <w:r>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i/>
          <w:iCs/>
          <w:sz w:val="24"/>
          <w:szCs w:val="24"/>
          <w:lang w:eastAsia="id-ID"/>
        </w:rPr>
        <w:t>P</w:t>
      </w:r>
      <w:r w:rsidRPr="00C15924">
        <w:rPr>
          <w:rFonts w:ascii="Times New Roman" w:eastAsia="Times New Roman" w:hAnsi="Times New Roman" w:cs="Times New Roman"/>
          <w:i/>
          <w:iCs/>
          <w:sz w:val="24"/>
          <w:szCs w:val="24"/>
          <w:lang w:eastAsia="id-ID"/>
        </w:rPr>
        <w:t xml:space="preserve">iagam </w:t>
      </w:r>
      <w:r>
        <w:rPr>
          <w:rFonts w:ascii="Times New Roman" w:eastAsia="Times New Roman" w:hAnsi="Times New Roman" w:cs="Times New Roman"/>
          <w:i/>
          <w:iCs/>
          <w:sz w:val="24"/>
          <w:szCs w:val="24"/>
          <w:lang w:eastAsia="id-ID"/>
        </w:rPr>
        <w:t>Madinah</w:t>
      </w:r>
      <w:r w:rsidR="00FE6AAA">
        <w:rPr>
          <w:rStyle w:val="FootnoteReference"/>
          <w:rFonts w:ascii="Times New Roman" w:eastAsia="Times New Roman" w:hAnsi="Times New Roman" w:cs="Times New Roman"/>
          <w:i/>
          <w:iCs/>
          <w:sz w:val="24"/>
          <w:szCs w:val="24"/>
          <w:lang w:eastAsia="id-ID"/>
        </w:rPr>
        <w:footnoteReference w:id="61"/>
      </w:r>
      <w:r w:rsidR="00461D9B">
        <w:rPr>
          <w:rFonts w:ascii="Times New Roman" w:eastAsia="Times New Roman" w:hAnsi="Times New Roman" w:cs="Times New Roman"/>
          <w:i/>
          <w:iCs/>
          <w:sz w:val="24"/>
          <w:szCs w:val="24"/>
          <w:lang w:eastAsia="id-ID"/>
        </w:rPr>
        <w:t>,</w:t>
      </w:r>
      <w:r w:rsidR="00917C12">
        <w:rPr>
          <w:rFonts w:ascii="Times New Roman" w:eastAsia="Times New Roman" w:hAnsi="Times New Roman" w:cs="Times New Roman"/>
          <w:sz w:val="24"/>
          <w:szCs w:val="24"/>
          <w:lang w:eastAsia="id-ID"/>
        </w:rPr>
        <w:t xml:space="preserve"> </w:t>
      </w:r>
      <w:r w:rsidR="007C3014" w:rsidRPr="007C3014">
        <w:rPr>
          <w:rFonts w:ascii="Times New Roman" w:eastAsia="Times New Roman" w:hAnsi="Times New Roman" w:cs="Times New Roman"/>
          <w:sz w:val="24"/>
          <w:szCs w:val="24"/>
          <w:lang w:eastAsia="id-ID"/>
        </w:rPr>
        <w:t>yaitu</w:t>
      </w:r>
      <w:r w:rsidR="007C3014">
        <w:rPr>
          <w:rFonts w:ascii="Times New Roman" w:eastAsia="Times New Roman" w:hAnsi="Times New Roman" w:cs="Times New Roman"/>
          <w:i/>
          <w:iCs/>
          <w:sz w:val="24"/>
          <w:szCs w:val="24"/>
          <w:lang w:eastAsia="id-ID"/>
        </w:rPr>
        <w:t xml:space="preserve"> </w:t>
      </w:r>
      <w:r>
        <w:rPr>
          <w:rFonts w:ascii="Times New Roman" w:eastAsia="Times New Roman" w:hAnsi="Times New Roman" w:cs="Times New Roman"/>
          <w:sz w:val="24"/>
          <w:szCs w:val="24"/>
          <w:lang w:eastAsia="id-ID"/>
        </w:rPr>
        <w:t xml:space="preserve"> konstitusi atau undang-undang dasar untuk mengatur kehidupan dan hubungan antara komunitas-komunitas dari komponen-komponen masyarakat yang majemuk di Madinah.</w:t>
      </w:r>
      <w:r>
        <w:rPr>
          <w:rStyle w:val="FootnoteReference"/>
          <w:rFonts w:ascii="Times New Roman" w:eastAsia="Times New Roman" w:hAnsi="Times New Roman" w:cs="Times New Roman"/>
          <w:sz w:val="24"/>
          <w:szCs w:val="24"/>
          <w:lang w:eastAsia="id-ID"/>
        </w:rPr>
        <w:footnoteReference w:id="62"/>
      </w:r>
    </w:p>
    <w:p w:rsidR="003234C8" w:rsidRDefault="00A139AB" w:rsidP="00992939">
      <w:pPr>
        <w:pStyle w:val="NoSpacing"/>
        <w:spacing w:line="480" w:lineRule="auto"/>
        <w:ind w:left="720" w:firstLine="720"/>
        <w:jc w:val="both"/>
        <w:rPr>
          <w:rFonts w:ascii="Times New Roman" w:hAnsi="Times New Roman" w:cs="Times New Roman"/>
          <w:sz w:val="24"/>
          <w:szCs w:val="24"/>
        </w:rPr>
      </w:pPr>
      <w:r w:rsidRPr="00CA31B3">
        <w:rPr>
          <w:rFonts w:ascii="Times New Roman" w:hAnsi="Times New Roman" w:cs="Times New Roman"/>
          <w:sz w:val="24"/>
          <w:szCs w:val="24"/>
        </w:rPr>
        <w:lastRenderedPageBreak/>
        <w:t>Amrullah</w:t>
      </w:r>
      <w:r>
        <w:rPr>
          <w:rFonts w:ascii="Times New Roman" w:eastAsia="Times New Roman" w:hAnsi="Times New Roman" w:cs="Times New Roman"/>
          <w:sz w:val="24"/>
          <w:szCs w:val="24"/>
          <w:lang w:eastAsia="id-ID"/>
        </w:rPr>
        <w:t xml:space="preserve"> ahmad dalam nanih </w:t>
      </w:r>
      <w:r w:rsidRPr="00AA2E8E">
        <w:rPr>
          <w:rFonts w:asciiTheme="majorBidi" w:hAnsiTheme="majorBidi" w:cstheme="majorBidi"/>
          <w:sz w:val="24"/>
          <w:szCs w:val="24"/>
        </w:rPr>
        <w:t>machendrawaty dan agus ahmad safei</w:t>
      </w:r>
      <w:r>
        <w:rPr>
          <w:rFonts w:asciiTheme="majorBidi" w:hAnsiTheme="majorBidi" w:cstheme="majorBidi"/>
          <w:sz w:val="24"/>
          <w:szCs w:val="24"/>
        </w:rPr>
        <w:t xml:space="preserve">, </w:t>
      </w:r>
      <w:r w:rsidR="000421C3">
        <w:rPr>
          <w:rFonts w:ascii="Times New Roman" w:eastAsia="Times New Roman" w:hAnsi="Times New Roman" w:cs="Times New Roman"/>
          <w:sz w:val="24"/>
          <w:szCs w:val="24"/>
          <w:lang w:eastAsia="id-ID"/>
        </w:rPr>
        <w:t xml:space="preserve">menegaskan dengan </w:t>
      </w:r>
      <w:r>
        <w:rPr>
          <w:rFonts w:asciiTheme="majorBidi" w:hAnsiTheme="majorBidi" w:cstheme="majorBidi"/>
          <w:sz w:val="24"/>
          <w:szCs w:val="24"/>
        </w:rPr>
        <w:t>menyatakan bahwa Pengembangan Masyarakat Islam</w:t>
      </w:r>
      <w:r>
        <w:rPr>
          <w:rFonts w:ascii="Times New Roman" w:eastAsia="Times New Roman" w:hAnsi="Times New Roman" w:cs="Times New Roman"/>
          <w:sz w:val="24"/>
          <w:szCs w:val="24"/>
          <w:lang w:eastAsia="id-ID"/>
        </w:rPr>
        <w:t xml:space="preserve"> </w:t>
      </w:r>
      <w:r>
        <w:rPr>
          <w:rFonts w:asciiTheme="majorBidi" w:hAnsiTheme="majorBidi" w:cstheme="majorBidi"/>
          <w:sz w:val="24"/>
          <w:szCs w:val="24"/>
        </w:rPr>
        <w:t xml:space="preserve">yaitu sistem tindakan nyata yang menawarkan alternatif model pemecahan masalah </w:t>
      </w:r>
      <w:r>
        <w:rPr>
          <w:rFonts w:asciiTheme="majorBidi" w:hAnsiTheme="majorBidi" w:cstheme="majorBidi"/>
          <w:i/>
          <w:iCs/>
          <w:sz w:val="24"/>
          <w:szCs w:val="24"/>
        </w:rPr>
        <w:t xml:space="preserve">ummah </w:t>
      </w:r>
      <w:r>
        <w:rPr>
          <w:rFonts w:asciiTheme="majorBidi" w:hAnsiTheme="majorBidi" w:cstheme="majorBidi"/>
          <w:sz w:val="24"/>
          <w:szCs w:val="24"/>
        </w:rPr>
        <w:t>dalam bidang sosial, ekonomi, dan lingkungan dalam perspektif Islam.</w:t>
      </w:r>
      <w:r>
        <w:rPr>
          <w:rStyle w:val="FootnoteReference"/>
          <w:rFonts w:asciiTheme="majorBidi" w:hAnsiTheme="majorBidi" w:cstheme="majorBidi"/>
          <w:sz w:val="24"/>
          <w:szCs w:val="24"/>
        </w:rPr>
        <w:footnoteReference w:id="63"/>
      </w:r>
      <w:r w:rsidR="00FD485F">
        <w:rPr>
          <w:rFonts w:asciiTheme="majorBidi" w:hAnsiTheme="majorBidi" w:cstheme="majorBidi"/>
          <w:sz w:val="24"/>
          <w:szCs w:val="24"/>
        </w:rPr>
        <w:t xml:space="preserve"> </w:t>
      </w:r>
      <w:r w:rsidR="006F2060">
        <w:rPr>
          <w:rFonts w:ascii="Times New Roman" w:hAnsi="Times New Roman" w:cs="Times New Roman"/>
          <w:sz w:val="24"/>
          <w:szCs w:val="24"/>
        </w:rPr>
        <w:t>M</w:t>
      </w:r>
      <w:r w:rsidR="001019D9">
        <w:rPr>
          <w:rFonts w:ascii="Times New Roman" w:hAnsi="Times New Roman" w:cs="Times New Roman"/>
          <w:sz w:val="24"/>
          <w:szCs w:val="24"/>
        </w:rPr>
        <w:t xml:space="preserve">enurut </w:t>
      </w:r>
      <w:r w:rsidR="0005402F">
        <w:rPr>
          <w:rFonts w:ascii="Times New Roman" w:hAnsi="Times New Roman" w:cs="Times New Roman"/>
          <w:sz w:val="24"/>
          <w:szCs w:val="24"/>
        </w:rPr>
        <w:t xml:space="preserve">pendapat </w:t>
      </w:r>
      <w:r w:rsidR="001019D9">
        <w:rPr>
          <w:rFonts w:ascii="Times New Roman" w:hAnsi="Times New Roman" w:cs="Times New Roman"/>
          <w:sz w:val="24"/>
          <w:szCs w:val="24"/>
        </w:rPr>
        <w:t>A. Surjadi, bahw</w:t>
      </w:r>
      <w:r w:rsidR="00B05FCA">
        <w:rPr>
          <w:rFonts w:ascii="Times New Roman" w:hAnsi="Times New Roman" w:cs="Times New Roman"/>
          <w:sz w:val="24"/>
          <w:szCs w:val="24"/>
        </w:rPr>
        <w:t xml:space="preserve">a </w:t>
      </w:r>
      <w:r w:rsidR="00545F13">
        <w:rPr>
          <w:rFonts w:asciiTheme="majorBidi" w:hAnsiTheme="majorBidi" w:cstheme="majorBidi"/>
          <w:sz w:val="24"/>
          <w:szCs w:val="24"/>
        </w:rPr>
        <w:t xml:space="preserve">pengembangan Masyarakat Islam pada hakekatnya adalah melaksanakan amanat Allah SWT yang meliputi amanat ibadah dan amanat sebagai khalifah, untuk menegakkan yang </w:t>
      </w:r>
      <w:r w:rsidR="00545F13" w:rsidRPr="00F771A8">
        <w:rPr>
          <w:rFonts w:asciiTheme="majorBidi" w:hAnsiTheme="majorBidi" w:cstheme="majorBidi"/>
          <w:i/>
          <w:iCs/>
          <w:sz w:val="24"/>
          <w:szCs w:val="24"/>
        </w:rPr>
        <w:t>ma’ruf</w:t>
      </w:r>
      <w:r w:rsidR="00545F13">
        <w:rPr>
          <w:rFonts w:asciiTheme="majorBidi" w:hAnsiTheme="majorBidi" w:cstheme="majorBidi"/>
          <w:sz w:val="24"/>
          <w:szCs w:val="24"/>
        </w:rPr>
        <w:t xml:space="preserve"> dan memberantas kemungkaran (</w:t>
      </w:r>
      <w:r w:rsidR="00545F13">
        <w:rPr>
          <w:rFonts w:asciiTheme="majorBidi" w:hAnsiTheme="majorBidi" w:cstheme="majorBidi"/>
          <w:i/>
          <w:iCs/>
          <w:sz w:val="24"/>
          <w:szCs w:val="24"/>
        </w:rPr>
        <w:t>al amru bilma’rufi wannahyu ‘anil munkar</w:t>
      </w:r>
      <w:r w:rsidR="00545F13">
        <w:rPr>
          <w:rFonts w:asciiTheme="majorBidi" w:hAnsiTheme="majorBidi" w:cstheme="majorBidi"/>
          <w:sz w:val="24"/>
          <w:szCs w:val="24"/>
        </w:rPr>
        <w:t xml:space="preserve">), merubah situasi kepada yang lebih baik, dan </w:t>
      </w:r>
      <w:r w:rsidR="00545F13" w:rsidRPr="003234C8">
        <w:rPr>
          <w:rFonts w:ascii="Times New Roman" w:hAnsi="Times New Roman" w:cs="Times New Roman"/>
          <w:sz w:val="24"/>
          <w:szCs w:val="24"/>
        </w:rPr>
        <w:t>merealisasikan</w:t>
      </w:r>
      <w:r w:rsidR="00545F13">
        <w:rPr>
          <w:rFonts w:asciiTheme="majorBidi" w:hAnsiTheme="majorBidi" w:cstheme="majorBidi"/>
          <w:sz w:val="24"/>
          <w:szCs w:val="24"/>
        </w:rPr>
        <w:t xml:space="preserve"> ajaran Islam dalam segenap aspek kehidupan manusia. </w:t>
      </w:r>
      <w:r w:rsidR="000213BE">
        <w:rPr>
          <w:rFonts w:asciiTheme="majorBidi" w:hAnsiTheme="majorBidi" w:cstheme="majorBidi"/>
          <w:sz w:val="24"/>
          <w:szCs w:val="24"/>
        </w:rPr>
        <w:t>Dengan demikian, p</w:t>
      </w:r>
      <w:r w:rsidR="006643EB">
        <w:rPr>
          <w:rFonts w:asciiTheme="majorBidi" w:hAnsiTheme="majorBidi" w:cstheme="majorBidi"/>
          <w:sz w:val="24"/>
          <w:szCs w:val="24"/>
        </w:rPr>
        <w:t>e</w:t>
      </w:r>
      <w:r w:rsidR="00085D8E">
        <w:rPr>
          <w:rFonts w:asciiTheme="majorBidi" w:hAnsiTheme="majorBidi" w:cstheme="majorBidi"/>
          <w:sz w:val="24"/>
          <w:szCs w:val="24"/>
        </w:rPr>
        <w:t>r</w:t>
      </w:r>
      <w:r w:rsidR="006643EB">
        <w:rPr>
          <w:rFonts w:asciiTheme="majorBidi" w:hAnsiTheme="majorBidi" w:cstheme="majorBidi"/>
          <w:sz w:val="24"/>
          <w:szCs w:val="24"/>
        </w:rPr>
        <w:t xml:space="preserve">soalan dalam </w:t>
      </w:r>
      <w:r w:rsidR="003234C8">
        <w:rPr>
          <w:rFonts w:ascii="Times New Roman" w:hAnsi="Times New Roman" w:cs="Times New Roman"/>
          <w:sz w:val="24"/>
          <w:szCs w:val="24"/>
        </w:rPr>
        <w:t xml:space="preserve">Pengembangan Masyarakat Islam </w:t>
      </w:r>
      <w:r w:rsidR="003234C8">
        <w:rPr>
          <w:rFonts w:asciiTheme="majorBidi" w:hAnsiTheme="majorBidi" w:cstheme="majorBidi"/>
          <w:sz w:val="24"/>
          <w:szCs w:val="24"/>
        </w:rPr>
        <w:t xml:space="preserve">secara langsung </w:t>
      </w:r>
      <w:r w:rsidR="00F750E6">
        <w:rPr>
          <w:rFonts w:asciiTheme="majorBidi" w:hAnsiTheme="majorBidi" w:cstheme="majorBidi"/>
          <w:sz w:val="24"/>
          <w:szCs w:val="24"/>
        </w:rPr>
        <w:t xml:space="preserve">bersentuhan </w:t>
      </w:r>
      <w:r w:rsidR="003234C8">
        <w:rPr>
          <w:rFonts w:asciiTheme="majorBidi" w:hAnsiTheme="majorBidi" w:cstheme="majorBidi"/>
          <w:sz w:val="24"/>
          <w:szCs w:val="24"/>
        </w:rPr>
        <w:t>dengan kejiwaan masyarakat, yakni merangsang, mendorong, dan menyadarkan masyarakat terhadap kebutuhan-kebutuhan ataupun problema-problema kehidupan kelompok dan individu.</w:t>
      </w:r>
      <w:r w:rsidR="003234C8">
        <w:rPr>
          <w:rStyle w:val="FootnoteReference"/>
          <w:rFonts w:asciiTheme="majorBidi" w:hAnsiTheme="majorBidi" w:cstheme="majorBidi"/>
          <w:sz w:val="24"/>
          <w:szCs w:val="24"/>
        </w:rPr>
        <w:footnoteReference w:id="64"/>
      </w:r>
      <w:r w:rsidR="003234C8">
        <w:rPr>
          <w:rFonts w:ascii="Times New Roman" w:hAnsi="Times New Roman" w:cs="Times New Roman"/>
          <w:sz w:val="24"/>
          <w:szCs w:val="24"/>
        </w:rPr>
        <w:t xml:space="preserve"> </w:t>
      </w:r>
    </w:p>
    <w:p w:rsidR="0019609F" w:rsidRDefault="00710803" w:rsidP="007E4706">
      <w:pPr>
        <w:pStyle w:val="NoSpacing"/>
        <w:spacing w:line="480" w:lineRule="auto"/>
        <w:ind w:left="851" w:firstLine="720"/>
        <w:jc w:val="both"/>
        <w:rPr>
          <w:rFonts w:ascii="Times New Roman" w:hAnsi="Times New Roman" w:cs="Times New Roman"/>
          <w:sz w:val="24"/>
          <w:szCs w:val="24"/>
        </w:rPr>
      </w:pPr>
      <w:r>
        <w:rPr>
          <w:rFonts w:ascii="Times New Roman" w:hAnsi="Times New Roman" w:cs="Times New Roman"/>
          <w:sz w:val="24"/>
          <w:szCs w:val="24"/>
        </w:rPr>
        <w:t>M</w:t>
      </w:r>
      <w:r w:rsidR="00654D80">
        <w:rPr>
          <w:rFonts w:ascii="Times New Roman" w:hAnsi="Times New Roman" w:cs="Times New Roman"/>
          <w:sz w:val="24"/>
          <w:szCs w:val="24"/>
        </w:rPr>
        <w:t>enurut hemat penulis</w:t>
      </w:r>
      <w:r w:rsidR="00640E58">
        <w:rPr>
          <w:rFonts w:ascii="Times New Roman" w:hAnsi="Times New Roman" w:cs="Times New Roman"/>
          <w:sz w:val="24"/>
          <w:szCs w:val="24"/>
        </w:rPr>
        <w:t>, teori Pengembangan Masyarakat Islam sebagaimana dijelaskan oleh beberapa ahli</w:t>
      </w:r>
      <w:r w:rsidR="009701EA">
        <w:rPr>
          <w:rFonts w:ascii="Times New Roman" w:hAnsi="Times New Roman" w:cs="Times New Roman"/>
          <w:sz w:val="24"/>
          <w:szCs w:val="24"/>
        </w:rPr>
        <w:t xml:space="preserve"> di atas</w:t>
      </w:r>
      <w:r w:rsidR="00640E58">
        <w:rPr>
          <w:rFonts w:ascii="Times New Roman" w:hAnsi="Times New Roman" w:cs="Times New Roman"/>
          <w:sz w:val="24"/>
          <w:szCs w:val="24"/>
        </w:rPr>
        <w:t xml:space="preserve">, </w:t>
      </w:r>
      <w:r w:rsidR="007C1A8F">
        <w:rPr>
          <w:rFonts w:ascii="Times New Roman" w:hAnsi="Times New Roman" w:cs="Times New Roman"/>
          <w:sz w:val="24"/>
          <w:szCs w:val="24"/>
        </w:rPr>
        <w:t>tidak</w:t>
      </w:r>
      <w:r w:rsidR="00640E58">
        <w:rPr>
          <w:rFonts w:ascii="Times New Roman" w:hAnsi="Times New Roman" w:cs="Times New Roman"/>
          <w:sz w:val="24"/>
          <w:szCs w:val="24"/>
        </w:rPr>
        <w:t>lah</w:t>
      </w:r>
      <w:r w:rsidR="007C1A8F">
        <w:rPr>
          <w:rFonts w:ascii="Times New Roman" w:hAnsi="Times New Roman" w:cs="Times New Roman"/>
          <w:sz w:val="24"/>
          <w:szCs w:val="24"/>
        </w:rPr>
        <w:t xml:space="preserve"> dibatasi oleh teori-teori pengembangan masyarakat pada umumnya </w:t>
      </w:r>
      <w:r w:rsidR="006C7ED6">
        <w:rPr>
          <w:rFonts w:ascii="Times New Roman" w:hAnsi="Times New Roman" w:cs="Times New Roman"/>
          <w:sz w:val="24"/>
          <w:szCs w:val="24"/>
        </w:rPr>
        <w:t xml:space="preserve">atau teori-teori yang disampaikan oleh </w:t>
      </w:r>
      <w:r w:rsidR="009701EA">
        <w:rPr>
          <w:rFonts w:ascii="Times New Roman" w:hAnsi="Times New Roman" w:cs="Times New Roman"/>
          <w:sz w:val="24"/>
          <w:szCs w:val="24"/>
        </w:rPr>
        <w:t>para ahli yang tidak terkait dengan Islam</w:t>
      </w:r>
      <w:r w:rsidR="007E4706">
        <w:rPr>
          <w:rFonts w:ascii="Times New Roman" w:hAnsi="Times New Roman" w:cs="Times New Roman"/>
          <w:sz w:val="24"/>
          <w:szCs w:val="24"/>
        </w:rPr>
        <w:t xml:space="preserve">. </w:t>
      </w:r>
      <w:r w:rsidR="009701EA">
        <w:rPr>
          <w:rFonts w:ascii="Times New Roman" w:hAnsi="Times New Roman" w:cs="Times New Roman"/>
          <w:sz w:val="24"/>
          <w:szCs w:val="24"/>
        </w:rPr>
        <w:t xml:space="preserve"> </w:t>
      </w:r>
      <w:r w:rsidR="007C1A8F">
        <w:rPr>
          <w:rFonts w:ascii="Times New Roman" w:hAnsi="Times New Roman" w:cs="Times New Roman"/>
          <w:sz w:val="24"/>
          <w:szCs w:val="24"/>
        </w:rPr>
        <w:t xml:space="preserve">Islam </w:t>
      </w:r>
      <w:r w:rsidR="007E4706">
        <w:rPr>
          <w:rFonts w:ascii="Times New Roman" w:hAnsi="Times New Roman" w:cs="Times New Roman"/>
          <w:sz w:val="24"/>
          <w:szCs w:val="24"/>
        </w:rPr>
        <w:t xml:space="preserve">yang dimaksud </w:t>
      </w:r>
      <w:r w:rsidR="00364F44">
        <w:rPr>
          <w:rFonts w:ascii="Times New Roman" w:hAnsi="Times New Roman" w:cs="Times New Roman"/>
          <w:sz w:val="24"/>
          <w:szCs w:val="24"/>
        </w:rPr>
        <w:t xml:space="preserve">dalam </w:t>
      </w:r>
      <w:r w:rsidR="00A57AD1">
        <w:rPr>
          <w:rFonts w:ascii="Times New Roman" w:hAnsi="Times New Roman" w:cs="Times New Roman"/>
          <w:sz w:val="24"/>
          <w:szCs w:val="24"/>
        </w:rPr>
        <w:t>pengertian p</w:t>
      </w:r>
      <w:r w:rsidR="007E4706">
        <w:rPr>
          <w:rFonts w:ascii="Times New Roman" w:hAnsi="Times New Roman" w:cs="Times New Roman"/>
          <w:sz w:val="24"/>
          <w:szCs w:val="24"/>
        </w:rPr>
        <w:t xml:space="preserve">engembangan </w:t>
      </w:r>
      <w:r w:rsidR="00A57AD1">
        <w:rPr>
          <w:rFonts w:ascii="Times New Roman" w:hAnsi="Times New Roman" w:cs="Times New Roman"/>
          <w:sz w:val="24"/>
          <w:szCs w:val="24"/>
        </w:rPr>
        <w:t>m</w:t>
      </w:r>
      <w:r w:rsidR="007E4706">
        <w:rPr>
          <w:rFonts w:ascii="Times New Roman" w:hAnsi="Times New Roman" w:cs="Times New Roman"/>
          <w:sz w:val="24"/>
          <w:szCs w:val="24"/>
        </w:rPr>
        <w:t xml:space="preserve">asyarakat </w:t>
      </w:r>
      <w:r w:rsidR="00A57AD1">
        <w:rPr>
          <w:rFonts w:ascii="Times New Roman" w:hAnsi="Times New Roman" w:cs="Times New Roman"/>
          <w:sz w:val="24"/>
          <w:szCs w:val="24"/>
        </w:rPr>
        <w:t xml:space="preserve">perspektif </w:t>
      </w:r>
      <w:r w:rsidR="007E4706">
        <w:rPr>
          <w:rFonts w:ascii="Times New Roman" w:hAnsi="Times New Roman" w:cs="Times New Roman"/>
          <w:sz w:val="24"/>
          <w:szCs w:val="24"/>
        </w:rPr>
        <w:t xml:space="preserve">Islam merupakan </w:t>
      </w:r>
      <w:r w:rsidR="007C1A8F">
        <w:rPr>
          <w:rFonts w:ascii="Times New Roman" w:hAnsi="Times New Roman" w:cs="Times New Roman"/>
          <w:sz w:val="24"/>
          <w:szCs w:val="24"/>
        </w:rPr>
        <w:t xml:space="preserve">spirit untuk melaksanakan secara universal </w:t>
      </w:r>
      <w:r w:rsidR="00013470">
        <w:rPr>
          <w:rFonts w:ascii="Times New Roman" w:hAnsi="Times New Roman" w:cs="Times New Roman"/>
          <w:sz w:val="24"/>
          <w:szCs w:val="24"/>
        </w:rPr>
        <w:t xml:space="preserve">sebagai </w:t>
      </w:r>
      <w:r w:rsidR="006D5803">
        <w:rPr>
          <w:rFonts w:ascii="Times New Roman" w:hAnsi="Times New Roman" w:cs="Times New Roman"/>
          <w:sz w:val="24"/>
          <w:szCs w:val="24"/>
        </w:rPr>
        <w:t>agama yang dinamis</w:t>
      </w:r>
      <w:r w:rsidR="00442074">
        <w:rPr>
          <w:rFonts w:ascii="Times New Roman" w:hAnsi="Times New Roman" w:cs="Times New Roman"/>
          <w:sz w:val="24"/>
          <w:szCs w:val="24"/>
        </w:rPr>
        <w:t xml:space="preserve"> </w:t>
      </w:r>
      <w:r w:rsidR="006A25A4">
        <w:rPr>
          <w:rFonts w:ascii="Times New Roman" w:hAnsi="Times New Roman" w:cs="Times New Roman"/>
          <w:sz w:val="24"/>
          <w:szCs w:val="24"/>
        </w:rPr>
        <w:t>yaitu semangat perubahan bagi masyarakat</w:t>
      </w:r>
      <w:r w:rsidR="000E5E51">
        <w:rPr>
          <w:rFonts w:ascii="Times New Roman" w:hAnsi="Times New Roman" w:cs="Times New Roman"/>
          <w:sz w:val="24"/>
          <w:szCs w:val="24"/>
        </w:rPr>
        <w:t xml:space="preserve"> [Q.S. </w:t>
      </w:r>
      <w:r w:rsidR="000E5E51">
        <w:rPr>
          <w:rFonts w:ascii="Times New Roman" w:hAnsi="Times New Roman" w:cs="Times New Roman"/>
          <w:sz w:val="24"/>
          <w:szCs w:val="24"/>
        </w:rPr>
        <w:lastRenderedPageBreak/>
        <w:t>Ar-Ra’du (13) : 11]</w:t>
      </w:r>
      <w:r w:rsidR="006A25A4">
        <w:rPr>
          <w:rFonts w:ascii="Times New Roman" w:hAnsi="Times New Roman" w:cs="Times New Roman"/>
          <w:sz w:val="24"/>
          <w:szCs w:val="24"/>
        </w:rPr>
        <w:t>.</w:t>
      </w:r>
      <w:r w:rsidR="006D5803">
        <w:rPr>
          <w:rFonts w:ascii="Times New Roman" w:hAnsi="Times New Roman" w:cs="Times New Roman"/>
          <w:sz w:val="24"/>
          <w:szCs w:val="24"/>
        </w:rPr>
        <w:t xml:space="preserve"> </w:t>
      </w:r>
      <w:r w:rsidR="00B81DA2">
        <w:rPr>
          <w:rFonts w:ascii="Times New Roman" w:hAnsi="Times New Roman" w:cs="Times New Roman"/>
          <w:sz w:val="24"/>
          <w:szCs w:val="24"/>
        </w:rPr>
        <w:t xml:space="preserve">Semangat yang dibawa oleh Islam merupakan </w:t>
      </w:r>
      <w:r w:rsidR="006D5803">
        <w:rPr>
          <w:rFonts w:ascii="Times New Roman" w:hAnsi="Times New Roman" w:cs="Times New Roman"/>
          <w:sz w:val="24"/>
          <w:szCs w:val="24"/>
        </w:rPr>
        <w:t xml:space="preserve">nilai-nilai </w:t>
      </w:r>
      <w:r w:rsidR="00B81DA2">
        <w:rPr>
          <w:rFonts w:ascii="Times New Roman" w:hAnsi="Times New Roman" w:cs="Times New Roman"/>
          <w:sz w:val="24"/>
          <w:szCs w:val="24"/>
        </w:rPr>
        <w:t xml:space="preserve">ajaran </w:t>
      </w:r>
      <w:r w:rsidR="006D5803">
        <w:rPr>
          <w:rFonts w:ascii="Times New Roman" w:hAnsi="Times New Roman" w:cs="Times New Roman"/>
          <w:sz w:val="24"/>
          <w:szCs w:val="24"/>
        </w:rPr>
        <w:t xml:space="preserve">kebenaran universal dalam kehidupan sehari-hari. </w:t>
      </w:r>
      <w:r w:rsidR="00652145">
        <w:rPr>
          <w:rFonts w:ascii="Times New Roman" w:hAnsi="Times New Roman" w:cs="Times New Roman"/>
          <w:sz w:val="24"/>
          <w:szCs w:val="24"/>
        </w:rPr>
        <w:t>Oleh karena itu, Islam</w:t>
      </w:r>
      <w:r w:rsidR="006D5803">
        <w:rPr>
          <w:rFonts w:ascii="Times New Roman" w:hAnsi="Times New Roman" w:cs="Times New Roman"/>
          <w:sz w:val="24"/>
          <w:szCs w:val="24"/>
        </w:rPr>
        <w:t xml:space="preserve"> bukanlah suatu agama yang dapat dicocok-cocokkan kepada setiap keadaan, apalagi hanya untuk kepentingan manusia, akan tetapi Islam adalah suatu agama yang dijadikan sebagai pedoman kebeneran dalam kehidupan manusia</w:t>
      </w:r>
      <w:r w:rsidR="00E323D2">
        <w:rPr>
          <w:rFonts w:ascii="Times New Roman" w:hAnsi="Times New Roman" w:cs="Times New Roman"/>
          <w:sz w:val="24"/>
          <w:szCs w:val="24"/>
        </w:rPr>
        <w:t xml:space="preserve"> </w:t>
      </w:r>
      <w:r w:rsidR="006F2149">
        <w:rPr>
          <w:rFonts w:ascii="Times New Roman" w:hAnsi="Times New Roman" w:cs="Times New Roman"/>
          <w:sz w:val="24"/>
          <w:szCs w:val="24"/>
        </w:rPr>
        <w:t>sebagai</w:t>
      </w:r>
      <w:r w:rsidR="00E323D2">
        <w:rPr>
          <w:rFonts w:ascii="Times New Roman" w:hAnsi="Times New Roman" w:cs="Times New Roman"/>
          <w:sz w:val="24"/>
          <w:szCs w:val="24"/>
        </w:rPr>
        <w:t xml:space="preserve"> bentuk</w:t>
      </w:r>
      <w:r w:rsidR="00E71426">
        <w:rPr>
          <w:rFonts w:ascii="Times New Roman" w:hAnsi="Times New Roman" w:cs="Times New Roman"/>
          <w:sz w:val="24"/>
          <w:szCs w:val="24"/>
        </w:rPr>
        <w:t xml:space="preserve"> visi</w:t>
      </w:r>
      <w:r w:rsidR="00E323D2">
        <w:rPr>
          <w:rFonts w:ascii="Times New Roman" w:hAnsi="Times New Roman" w:cs="Times New Roman"/>
          <w:sz w:val="24"/>
          <w:szCs w:val="24"/>
        </w:rPr>
        <w:t xml:space="preserve"> </w:t>
      </w:r>
      <w:r w:rsidR="00E323D2" w:rsidRPr="00131E58">
        <w:rPr>
          <w:rFonts w:ascii="Times New Roman" w:eastAsia="Times New Roman" w:hAnsi="Times New Roman" w:cs="Times New Roman"/>
          <w:i/>
          <w:iCs/>
          <w:sz w:val="24"/>
          <w:szCs w:val="24"/>
          <w:lang w:eastAsia="id-ID"/>
        </w:rPr>
        <w:t>rahmatan lila’lamiin</w:t>
      </w:r>
      <w:r w:rsidR="00E323D2">
        <w:rPr>
          <w:rFonts w:ascii="Times New Roman" w:eastAsia="Times New Roman" w:hAnsi="Times New Roman" w:cs="Times New Roman"/>
          <w:i/>
          <w:iCs/>
          <w:sz w:val="24"/>
          <w:szCs w:val="24"/>
          <w:lang w:eastAsia="id-ID"/>
        </w:rPr>
        <w:t xml:space="preserve"> </w:t>
      </w:r>
      <w:r w:rsidR="00E323D2">
        <w:rPr>
          <w:rFonts w:ascii="Times New Roman" w:eastAsia="Times New Roman" w:hAnsi="Times New Roman" w:cs="Times New Roman"/>
          <w:sz w:val="24"/>
          <w:szCs w:val="24"/>
          <w:lang w:eastAsia="id-ID"/>
        </w:rPr>
        <w:t>[Q.S. Al-Anbiya’ (21) : 107]</w:t>
      </w:r>
      <w:r w:rsidR="006D5803">
        <w:rPr>
          <w:rFonts w:ascii="Times New Roman" w:hAnsi="Times New Roman" w:cs="Times New Roman"/>
          <w:sz w:val="24"/>
          <w:szCs w:val="24"/>
        </w:rPr>
        <w:t>.</w:t>
      </w:r>
    </w:p>
    <w:p w:rsidR="006358CB" w:rsidRDefault="006358CB" w:rsidP="00B81DA2">
      <w:pPr>
        <w:pStyle w:val="NoSpacing"/>
        <w:spacing w:line="480" w:lineRule="auto"/>
        <w:ind w:left="851" w:firstLine="720"/>
        <w:jc w:val="both"/>
        <w:rPr>
          <w:rFonts w:ascii="Times New Roman" w:hAnsi="Times New Roman" w:cs="Times New Roman"/>
          <w:sz w:val="24"/>
          <w:szCs w:val="24"/>
        </w:rPr>
      </w:pPr>
      <w:r>
        <w:rPr>
          <w:rFonts w:ascii="Times New Roman" w:eastAsia="Times New Roman" w:hAnsi="Times New Roman" w:cs="Times New Roman"/>
          <w:sz w:val="24"/>
          <w:szCs w:val="24"/>
          <w:lang w:eastAsia="id-ID"/>
        </w:rPr>
        <w:t xml:space="preserve">Visi tersebut membawa dua misi penting tentang kesolehan kehidupan manusia, yaitu </w:t>
      </w:r>
      <w:r w:rsidR="0031746C">
        <w:rPr>
          <w:rFonts w:ascii="Times New Roman" w:eastAsia="Times New Roman" w:hAnsi="Times New Roman" w:cs="Times New Roman"/>
          <w:i/>
          <w:iCs/>
          <w:sz w:val="24"/>
          <w:szCs w:val="24"/>
          <w:lang w:eastAsia="id-ID"/>
        </w:rPr>
        <w:t>hamblum min A</w:t>
      </w:r>
      <w:r>
        <w:rPr>
          <w:rFonts w:ascii="Times New Roman" w:eastAsia="Times New Roman" w:hAnsi="Times New Roman" w:cs="Times New Roman"/>
          <w:i/>
          <w:iCs/>
          <w:sz w:val="24"/>
          <w:szCs w:val="24"/>
          <w:lang w:eastAsia="id-ID"/>
        </w:rPr>
        <w:t xml:space="preserve">llah </w:t>
      </w:r>
      <w:r>
        <w:rPr>
          <w:rFonts w:ascii="Times New Roman" w:eastAsia="Times New Roman" w:hAnsi="Times New Roman" w:cs="Times New Roman"/>
          <w:sz w:val="24"/>
          <w:szCs w:val="24"/>
          <w:lang w:eastAsia="id-ID"/>
        </w:rPr>
        <w:t>dan</w:t>
      </w:r>
      <w:r w:rsidRPr="00CC2F0B">
        <w:rPr>
          <w:rFonts w:ascii="Times New Roman" w:eastAsia="Times New Roman" w:hAnsi="Times New Roman" w:cs="Times New Roman"/>
          <w:sz w:val="24"/>
          <w:szCs w:val="24"/>
          <w:lang w:eastAsia="id-ID"/>
        </w:rPr>
        <w:t xml:space="preserve"> </w:t>
      </w:r>
      <w:r w:rsidRPr="00F051CE">
        <w:rPr>
          <w:rFonts w:ascii="Times New Roman" w:eastAsia="Times New Roman" w:hAnsi="Times New Roman" w:cs="Times New Roman"/>
          <w:i/>
          <w:iCs/>
          <w:sz w:val="24"/>
          <w:szCs w:val="24"/>
          <w:lang w:eastAsia="id-ID"/>
        </w:rPr>
        <w:t xml:space="preserve">hablum </w:t>
      </w:r>
      <w:r w:rsidR="0031746C">
        <w:rPr>
          <w:rFonts w:ascii="Times New Roman" w:eastAsia="Times New Roman" w:hAnsi="Times New Roman" w:cs="Times New Roman"/>
          <w:i/>
          <w:iCs/>
          <w:sz w:val="24"/>
          <w:szCs w:val="24"/>
          <w:lang w:eastAsia="id-ID"/>
        </w:rPr>
        <w:t>min</w:t>
      </w:r>
      <w:r w:rsidR="00AF27C3">
        <w:rPr>
          <w:rFonts w:ascii="Times New Roman" w:eastAsia="Times New Roman" w:hAnsi="Times New Roman" w:cs="Times New Roman"/>
          <w:i/>
          <w:iCs/>
          <w:sz w:val="24"/>
          <w:szCs w:val="24"/>
          <w:lang w:eastAsia="id-ID"/>
        </w:rPr>
        <w:t xml:space="preserve"> a</w:t>
      </w:r>
      <w:r w:rsidRPr="00F051CE">
        <w:rPr>
          <w:rFonts w:ascii="Times New Roman" w:eastAsia="Times New Roman" w:hAnsi="Times New Roman" w:cs="Times New Roman"/>
          <w:i/>
          <w:iCs/>
          <w:sz w:val="24"/>
          <w:szCs w:val="24"/>
          <w:lang w:eastAsia="id-ID"/>
        </w:rPr>
        <w:t>nnaas</w:t>
      </w:r>
      <w:r>
        <w:rPr>
          <w:rFonts w:ascii="Times New Roman" w:eastAsia="Times New Roman" w:hAnsi="Times New Roman" w:cs="Times New Roman"/>
          <w:i/>
          <w:iCs/>
          <w:sz w:val="24"/>
          <w:szCs w:val="24"/>
          <w:lang w:eastAsia="id-ID"/>
        </w:rPr>
        <w:t>.</w:t>
      </w:r>
      <w:r>
        <w:rPr>
          <w:rFonts w:ascii="Times New Roman" w:eastAsia="Times New Roman" w:hAnsi="Times New Roman" w:cs="Times New Roman"/>
          <w:sz w:val="24"/>
          <w:szCs w:val="24"/>
          <w:lang w:eastAsia="id-ID"/>
        </w:rPr>
        <w:t xml:space="preserve"> Misi </w:t>
      </w:r>
      <w:r>
        <w:rPr>
          <w:rFonts w:ascii="Times New Roman" w:eastAsia="Times New Roman" w:hAnsi="Times New Roman" w:cs="Times New Roman"/>
          <w:i/>
          <w:iCs/>
          <w:sz w:val="24"/>
          <w:szCs w:val="24"/>
          <w:lang w:eastAsia="id-ID"/>
        </w:rPr>
        <w:t>hamblum min</w:t>
      </w:r>
      <w:r w:rsidR="00243179">
        <w:rPr>
          <w:rFonts w:ascii="Times New Roman" w:eastAsia="Times New Roman" w:hAnsi="Times New Roman" w:cs="Times New Roman"/>
          <w:i/>
          <w:iCs/>
          <w:sz w:val="24"/>
          <w:szCs w:val="24"/>
          <w:lang w:eastAsia="id-ID"/>
        </w:rPr>
        <w:t xml:space="preserve"> </w:t>
      </w:r>
      <w:r>
        <w:rPr>
          <w:rFonts w:ascii="Times New Roman" w:eastAsia="Times New Roman" w:hAnsi="Times New Roman" w:cs="Times New Roman"/>
          <w:i/>
          <w:iCs/>
          <w:sz w:val="24"/>
          <w:szCs w:val="24"/>
          <w:lang w:eastAsia="id-ID"/>
        </w:rPr>
        <w:t xml:space="preserve">allah </w:t>
      </w:r>
      <w:r w:rsidRPr="00CC2F0B">
        <w:rPr>
          <w:rFonts w:ascii="Times New Roman" w:eastAsia="Times New Roman" w:hAnsi="Times New Roman" w:cs="Times New Roman"/>
          <w:i/>
          <w:iCs/>
          <w:sz w:val="24"/>
          <w:szCs w:val="24"/>
          <w:lang w:eastAsia="id-ID"/>
        </w:rPr>
        <w:t>(vertikal)</w:t>
      </w:r>
      <w:r>
        <w:rPr>
          <w:rFonts w:ascii="Times New Roman" w:eastAsia="Times New Roman" w:hAnsi="Times New Roman" w:cs="Times New Roman"/>
          <w:i/>
          <w:iCs/>
          <w:sz w:val="24"/>
          <w:szCs w:val="24"/>
          <w:lang w:eastAsia="id-ID"/>
        </w:rPr>
        <w:t xml:space="preserve"> </w:t>
      </w:r>
      <w:r>
        <w:rPr>
          <w:rFonts w:ascii="Times New Roman" w:eastAsia="Times New Roman" w:hAnsi="Times New Roman" w:cs="Times New Roman"/>
          <w:sz w:val="24"/>
          <w:szCs w:val="24"/>
          <w:lang w:eastAsia="id-ID"/>
        </w:rPr>
        <w:t xml:space="preserve">berarti tindakkan kesolehan individu seseorang sebagai bentuk ketaatan </w:t>
      </w:r>
      <w:r w:rsidR="00366408">
        <w:rPr>
          <w:rFonts w:ascii="Times New Roman" w:eastAsia="Times New Roman" w:hAnsi="Times New Roman" w:cs="Times New Roman"/>
          <w:sz w:val="24"/>
          <w:szCs w:val="24"/>
          <w:lang w:eastAsia="id-ID"/>
        </w:rPr>
        <w:t xml:space="preserve">atau pengabdian </w:t>
      </w:r>
      <w:r>
        <w:rPr>
          <w:rFonts w:ascii="Times New Roman" w:eastAsia="Times New Roman" w:hAnsi="Times New Roman" w:cs="Times New Roman"/>
          <w:sz w:val="24"/>
          <w:szCs w:val="24"/>
          <w:lang w:eastAsia="id-ID"/>
        </w:rPr>
        <w:t>beribadah kepada Allah dalam rupa amalan praktik ibadah seperti shalat, puasa, berdo’a dan lain sebagainya</w:t>
      </w:r>
      <w:r>
        <w:rPr>
          <w:rFonts w:ascii="Times New Roman" w:eastAsia="Times New Roman" w:hAnsi="Times New Roman" w:cs="Times New Roman"/>
          <w:i/>
          <w:iCs/>
          <w:sz w:val="24"/>
          <w:szCs w:val="24"/>
          <w:lang w:eastAsia="id-ID"/>
        </w:rPr>
        <w:t>.</w:t>
      </w:r>
      <w:r>
        <w:rPr>
          <w:rFonts w:ascii="Times New Roman" w:eastAsia="Times New Roman" w:hAnsi="Times New Roman" w:cs="Times New Roman"/>
          <w:sz w:val="24"/>
          <w:szCs w:val="24"/>
          <w:lang w:eastAsia="id-ID"/>
        </w:rPr>
        <w:t xml:space="preserve"> Sedangkan </w:t>
      </w:r>
      <w:r w:rsidRPr="00CC2F0B">
        <w:rPr>
          <w:rFonts w:ascii="Times New Roman" w:eastAsia="Times New Roman" w:hAnsi="Times New Roman" w:cs="Times New Roman"/>
          <w:sz w:val="24"/>
          <w:szCs w:val="24"/>
          <w:lang w:eastAsia="id-ID"/>
        </w:rPr>
        <w:t xml:space="preserve">misi </w:t>
      </w:r>
      <w:r w:rsidRPr="00F051CE">
        <w:rPr>
          <w:rFonts w:ascii="Times New Roman" w:eastAsia="Times New Roman" w:hAnsi="Times New Roman" w:cs="Times New Roman"/>
          <w:i/>
          <w:iCs/>
          <w:sz w:val="24"/>
          <w:szCs w:val="24"/>
          <w:lang w:eastAsia="id-ID"/>
        </w:rPr>
        <w:t>hablum min</w:t>
      </w:r>
      <w:r w:rsidR="00725165">
        <w:rPr>
          <w:rFonts w:ascii="Times New Roman" w:eastAsia="Times New Roman" w:hAnsi="Times New Roman" w:cs="Times New Roman"/>
          <w:i/>
          <w:iCs/>
          <w:sz w:val="24"/>
          <w:szCs w:val="24"/>
          <w:lang w:eastAsia="id-ID"/>
        </w:rPr>
        <w:t xml:space="preserve"> </w:t>
      </w:r>
      <w:r w:rsidRPr="00F051CE">
        <w:rPr>
          <w:rFonts w:ascii="Times New Roman" w:eastAsia="Times New Roman" w:hAnsi="Times New Roman" w:cs="Times New Roman"/>
          <w:i/>
          <w:iCs/>
          <w:sz w:val="24"/>
          <w:szCs w:val="24"/>
          <w:lang w:eastAsia="id-ID"/>
        </w:rPr>
        <w:t>annaas</w:t>
      </w:r>
      <w:r>
        <w:rPr>
          <w:rFonts w:ascii="Times New Roman" w:eastAsia="Times New Roman" w:hAnsi="Times New Roman" w:cs="Times New Roman"/>
          <w:sz w:val="24"/>
          <w:szCs w:val="24"/>
          <w:lang w:eastAsia="id-ID"/>
        </w:rPr>
        <w:t xml:space="preserve"> </w:t>
      </w:r>
      <w:r w:rsidRPr="00CC2F0B">
        <w:rPr>
          <w:rFonts w:ascii="Times New Roman" w:eastAsia="Times New Roman" w:hAnsi="Times New Roman" w:cs="Times New Roman"/>
          <w:i/>
          <w:iCs/>
          <w:sz w:val="24"/>
          <w:szCs w:val="24"/>
          <w:lang w:eastAsia="id-ID"/>
        </w:rPr>
        <w:t>(horizontal)</w:t>
      </w:r>
      <w:r>
        <w:rPr>
          <w:rFonts w:ascii="Times New Roman" w:eastAsia="Times New Roman" w:hAnsi="Times New Roman" w:cs="Times New Roman"/>
          <w:i/>
          <w:iCs/>
          <w:sz w:val="24"/>
          <w:szCs w:val="24"/>
          <w:lang w:eastAsia="id-ID"/>
        </w:rPr>
        <w:t xml:space="preserve"> </w:t>
      </w:r>
      <w:r>
        <w:rPr>
          <w:rFonts w:ascii="Times New Roman" w:eastAsia="Times New Roman" w:hAnsi="Times New Roman" w:cs="Times New Roman"/>
          <w:sz w:val="24"/>
          <w:szCs w:val="24"/>
          <w:lang w:eastAsia="id-ID"/>
        </w:rPr>
        <w:t>berarti tindakkan kesolehan sosial sebagai bentuk</w:t>
      </w:r>
      <w:r w:rsidRPr="00CC2F0B">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t>perbuatan baik</w:t>
      </w:r>
      <w:r w:rsidRPr="00CC2F0B">
        <w:rPr>
          <w:rFonts w:ascii="Times New Roman" w:eastAsia="Times New Roman" w:hAnsi="Times New Roman" w:cs="Times New Roman"/>
          <w:sz w:val="24"/>
          <w:szCs w:val="24"/>
          <w:lang w:eastAsia="id-ID"/>
        </w:rPr>
        <w:t xml:space="preserve"> kepada sesama </w:t>
      </w:r>
      <w:r w:rsidRPr="00AC0825">
        <w:rPr>
          <w:rFonts w:ascii="Times New Roman" w:eastAsia="Times New Roman" w:hAnsi="Times New Roman" w:cs="Times New Roman"/>
          <w:sz w:val="24"/>
          <w:szCs w:val="24"/>
          <w:lang w:eastAsia="id-ID"/>
        </w:rPr>
        <w:t>manusia</w:t>
      </w:r>
      <w:r w:rsidRPr="00CC2F0B">
        <w:rPr>
          <w:rFonts w:ascii="Times New Roman" w:eastAsia="Times New Roman" w:hAnsi="Times New Roman" w:cs="Times New Roman"/>
          <w:sz w:val="24"/>
          <w:szCs w:val="24"/>
          <w:lang w:eastAsia="id-ID"/>
        </w:rPr>
        <w:t xml:space="preserve"> dan alam sekitarnya </w:t>
      </w:r>
      <w:r>
        <w:rPr>
          <w:rFonts w:ascii="Times New Roman" w:eastAsia="Times New Roman" w:hAnsi="Times New Roman" w:cs="Times New Roman"/>
          <w:sz w:val="24"/>
          <w:szCs w:val="24"/>
          <w:lang w:eastAsia="id-ID"/>
        </w:rPr>
        <w:t xml:space="preserve">sebagaimana </w:t>
      </w:r>
      <w:r>
        <w:rPr>
          <w:rFonts w:ascii="Times New Roman" w:hAnsi="Times New Roman" w:cs="Times New Roman"/>
          <w:sz w:val="24"/>
          <w:szCs w:val="24"/>
        </w:rPr>
        <w:t>Q.S. Al-Ma’un (107) : 1-3].</w:t>
      </w:r>
    </w:p>
    <w:p w:rsidR="00E33725" w:rsidRDefault="00216F5B" w:rsidP="00E33725">
      <w:pPr>
        <w:pStyle w:val="NoSpacing"/>
        <w:spacing w:line="480" w:lineRule="auto"/>
        <w:ind w:left="851" w:firstLine="720"/>
        <w:jc w:val="both"/>
        <w:rPr>
          <w:rFonts w:ascii="Times New Roman" w:hAnsi="Times New Roman" w:cs="Times New Roman"/>
          <w:sz w:val="24"/>
          <w:szCs w:val="24"/>
        </w:rPr>
      </w:pPr>
      <w:r>
        <w:rPr>
          <w:rFonts w:ascii="Times New Roman" w:hAnsi="Times New Roman" w:cs="Times New Roman"/>
          <w:sz w:val="24"/>
          <w:szCs w:val="24"/>
        </w:rPr>
        <w:t>Dengan demikian, Pengembangan M</w:t>
      </w:r>
      <w:r w:rsidR="00D705C1">
        <w:rPr>
          <w:rFonts w:ascii="Times New Roman" w:hAnsi="Times New Roman" w:cs="Times New Roman"/>
          <w:sz w:val="24"/>
          <w:szCs w:val="24"/>
        </w:rPr>
        <w:t xml:space="preserve">asyarakat </w:t>
      </w:r>
      <w:r>
        <w:rPr>
          <w:rFonts w:ascii="Times New Roman" w:hAnsi="Times New Roman" w:cs="Times New Roman"/>
          <w:sz w:val="24"/>
          <w:szCs w:val="24"/>
        </w:rPr>
        <w:t xml:space="preserve">Islam </w:t>
      </w:r>
      <w:r w:rsidR="002360EA">
        <w:rPr>
          <w:rFonts w:ascii="Times New Roman" w:hAnsi="Times New Roman" w:cs="Times New Roman"/>
          <w:sz w:val="24"/>
          <w:szCs w:val="24"/>
        </w:rPr>
        <w:t xml:space="preserve">terbuka </w:t>
      </w:r>
      <w:r w:rsidR="00E33725">
        <w:rPr>
          <w:rFonts w:ascii="Times New Roman" w:hAnsi="Times New Roman" w:cs="Times New Roman"/>
          <w:sz w:val="24"/>
          <w:szCs w:val="24"/>
        </w:rPr>
        <w:t xml:space="preserve">menerima perkembangan teori-teori Pengembangan Masyarakat modern dalam rangka untuk mencapai kesejahteraan masyarakat sebagaimana diungkapkan oleh para ahli. Zubaidi mengatakan bahwa pengembangan masyarakat didasari oleh cita-cita tentang tanggung jawab manusia terhadap kebutuhannya untuk kesejahteraan dengan memanfaatkan sumber daya sendiri secara adil serta adanya interaksi sosial, partisipasi, </w:t>
      </w:r>
      <w:r w:rsidR="00E33725">
        <w:rPr>
          <w:rFonts w:ascii="Times New Roman" w:hAnsi="Times New Roman" w:cs="Times New Roman"/>
          <w:sz w:val="24"/>
          <w:szCs w:val="24"/>
        </w:rPr>
        <w:lastRenderedPageBreak/>
        <w:t xml:space="preserve">dan upaya saling mendorong antara satu dengan yang lain. Termasuk komitmen para aktivis sosial dalam memecahkan masalah kesenjangan atau keterbelakangan antar kelompok masyarakat, untuk mengatasi masalah kelangkaan sumber daya, kesempatan dan menjauhkan masyarakat dari penderitaan sosial. </w:t>
      </w:r>
      <w:r w:rsidR="00E33725">
        <w:rPr>
          <w:rStyle w:val="FootnoteReference"/>
          <w:rFonts w:ascii="Times New Roman" w:hAnsi="Times New Roman" w:cs="Times New Roman"/>
          <w:sz w:val="24"/>
          <w:szCs w:val="24"/>
        </w:rPr>
        <w:footnoteReference w:id="65"/>
      </w:r>
    </w:p>
    <w:p w:rsidR="006F5286" w:rsidRDefault="00092DD9" w:rsidP="006F588A">
      <w:pPr>
        <w:pStyle w:val="NoSpacing"/>
        <w:spacing w:line="480" w:lineRule="auto"/>
        <w:ind w:left="851" w:firstLine="720"/>
        <w:jc w:val="both"/>
        <w:rPr>
          <w:rFonts w:ascii="Times New Roman" w:hAnsi="Times New Roman" w:cs="Times New Roman"/>
          <w:sz w:val="24"/>
          <w:szCs w:val="24"/>
        </w:rPr>
      </w:pPr>
      <w:r>
        <w:rPr>
          <w:rFonts w:ascii="Times New Roman" w:hAnsi="Times New Roman" w:cs="Times New Roman"/>
          <w:sz w:val="24"/>
          <w:szCs w:val="24"/>
        </w:rPr>
        <w:t xml:space="preserve">Menurut Yakop Napu dkk, bahwa </w:t>
      </w:r>
      <w:r w:rsidR="00A964E3">
        <w:rPr>
          <w:rFonts w:ascii="Times New Roman" w:hAnsi="Times New Roman" w:cs="Times New Roman"/>
          <w:sz w:val="24"/>
          <w:szCs w:val="24"/>
        </w:rPr>
        <w:t>Pengembangan M</w:t>
      </w:r>
      <w:r w:rsidR="001014A1">
        <w:rPr>
          <w:rFonts w:ascii="Times New Roman" w:hAnsi="Times New Roman" w:cs="Times New Roman"/>
          <w:sz w:val="24"/>
          <w:szCs w:val="24"/>
        </w:rPr>
        <w:t>asyarakat sebagai</w:t>
      </w:r>
      <w:r w:rsidR="00A964E3">
        <w:rPr>
          <w:rFonts w:ascii="Times New Roman" w:hAnsi="Times New Roman" w:cs="Times New Roman"/>
          <w:sz w:val="24"/>
          <w:szCs w:val="24"/>
        </w:rPr>
        <w:t xml:space="preserve"> proses pergerakan perubahan dari suatu kondisi yang tidak baik kepada yang baik, dari yang baik kepada yang lebih baik dan seterusnya yang berasal dari dalam masyarakat baik secara sosial maupun psikologikal.</w:t>
      </w:r>
      <w:r w:rsidR="00A964E3">
        <w:rPr>
          <w:rStyle w:val="FootnoteReference"/>
          <w:rFonts w:ascii="Times New Roman" w:hAnsi="Times New Roman" w:cs="Times New Roman"/>
          <w:sz w:val="24"/>
          <w:szCs w:val="24"/>
        </w:rPr>
        <w:footnoteReference w:id="66"/>
      </w:r>
      <w:r w:rsidR="006F588A">
        <w:rPr>
          <w:rFonts w:ascii="Times New Roman" w:hAnsi="Times New Roman" w:cs="Times New Roman"/>
          <w:sz w:val="24"/>
          <w:szCs w:val="24"/>
        </w:rPr>
        <w:t xml:space="preserve"> Pengembangan Masyarakat juga dimaknakan sebagai</w:t>
      </w:r>
      <w:r w:rsidR="00D705C1">
        <w:rPr>
          <w:rFonts w:ascii="Times New Roman" w:hAnsi="Times New Roman" w:cs="Times New Roman"/>
          <w:sz w:val="24"/>
          <w:szCs w:val="24"/>
        </w:rPr>
        <w:t xml:space="preserve"> suatu proses bergerak dalam tahapan-tahapan, dari suatu kondisi atau keadaan tertentu ke tahap-tahap berikutnya, yakni mencakup kemajuan dan perubahan dalam artian kreteria terspesifikasi. Contoh  perubahan dari satu elit kecil (legeslatif atau eksekutif</w:t>
      </w:r>
      <w:r w:rsidR="00B00C7C">
        <w:rPr>
          <w:rFonts w:ascii="Times New Roman" w:hAnsi="Times New Roman" w:cs="Times New Roman"/>
          <w:sz w:val="24"/>
          <w:szCs w:val="24"/>
        </w:rPr>
        <w:t xml:space="preserve"> sebagai perwakilan partai politik</w:t>
      </w:r>
      <w:r w:rsidR="00D705C1">
        <w:rPr>
          <w:rFonts w:ascii="Times New Roman" w:hAnsi="Times New Roman" w:cs="Times New Roman"/>
          <w:sz w:val="24"/>
          <w:szCs w:val="24"/>
        </w:rPr>
        <w:t>) membuat keputusan untuk semua orang, dimana semua orang itu membuat keputusan-keputusan mengenai masalah yang menjadi perhatian bersama seperti masyarakat yang pada awalnya menggunakan sumber daya dari luar kemudian beralih menggunakan sumber daya sendiri.</w:t>
      </w:r>
      <w:r w:rsidR="00D705C1">
        <w:rPr>
          <w:rStyle w:val="FootnoteReference"/>
          <w:rFonts w:ascii="Times New Roman" w:hAnsi="Times New Roman" w:cs="Times New Roman"/>
          <w:sz w:val="24"/>
          <w:szCs w:val="24"/>
        </w:rPr>
        <w:footnoteReference w:id="67"/>
      </w:r>
      <w:r w:rsidR="00D705C1">
        <w:rPr>
          <w:rFonts w:ascii="Times New Roman" w:hAnsi="Times New Roman" w:cs="Times New Roman"/>
          <w:sz w:val="24"/>
          <w:szCs w:val="24"/>
        </w:rPr>
        <w:t xml:space="preserve"> </w:t>
      </w:r>
    </w:p>
    <w:p w:rsidR="00D705C1" w:rsidRDefault="006722D3" w:rsidP="00AD2A5C">
      <w:pPr>
        <w:pStyle w:val="NoSpacing"/>
        <w:spacing w:line="480" w:lineRule="auto"/>
        <w:ind w:left="851" w:firstLine="720"/>
        <w:jc w:val="both"/>
        <w:rPr>
          <w:rFonts w:ascii="Times New Roman" w:hAnsi="Times New Roman" w:cs="Times New Roman"/>
          <w:sz w:val="24"/>
          <w:szCs w:val="24"/>
        </w:rPr>
      </w:pPr>
      <w:r>
        <w:rPr>
          <w:rFonts w:ascii="Times New Roman" w:hAnsi="Times New Roman" w:cs="Times New Roman"/>
          <w:sz w:val="24"/>
          <w:szCs w:val="24"/>
        </w:rPr>
        <w:t xml:space="preserve">Sebagaimana pandangan </w:t>
      </w:r>
      <w:r w:rsidR="00D705C1">
        <w:rPr>
          <w:rFonts w:ascii="Times New Roman" w:eastAsia="Times New Roman" w:hAnsi="Times New Roman" w:cs="Times New Roman"/>
          <w:sz w:val="24"/>
          <w:szCs w:val="24"/>
          <w:lang w:eastAsia="id-ID"/>
        </w:rPr>
        <w:t xml:space="preserve">Jim Ife dan Frank Tesoriero </w:t>
      </w:r>
      <w:r w:rsidR="007A61F5">
        <w:rPr>
          <w:rFonts w:ascii="Times New Roman" w:eastAsia="Times New Roman" w:hAnsi="Times New Roman" w:cs="Times New Roman"/>
          <w:sz w:val="24"/>
          <w:szCs w:val="24"/>
          <w:lang w:eastAsia="id-ID"/>
        </w:rPr>
        <w:t>yang</w:t>
      </w:r>
      <w:r>
        <w:rPr>
          <w:rFonts w:ascii="Times New Roman" w:eastAsia="Times New Roman" w:hAnsi="Times New Roman" w:cs="Times New Roman"/>
          <w:sz w:val="24"/>
          <w:szCs w:val="24"/>
          <w:lang w:eastAsia="id-ID"/>
        </w:rPr>
        <w:t xml:space="preserve"> mencontohkan</w:t>
      </w:r>
      <w:r w:rsidR="00D705C1">
        <w:rPr>
          <w:rFonts w:ascii="Times New Roman" w:eastAsia="Times New Roman" w:hAnsi="Times New Roman" w:cs="Times New Roman"/>
          <w:sz w:val="24"/>
          <w:szCs w:val="24"/>
          <w:lang w:eastAsia="id-ID"/>
        </w:rPr>
        <w:t xml:space="preserve"> </w:t>
      </w:r>
      <w:r w:rsidR="00A314BA">
        <w:rPr>
          <w:rFonts w:ascii="Times New Roman" w:eastAsia="Times New Roman" w:hAnsi="Times New Roman" w:cs="Times New Roman"/>
          <w:sz w:val="24"/>
          <w:szCs w:val="24"/>
          <w:lang w:eastAsia="id-ID"/>
        </w:rPr>
        <w:t xml:space="preserve">pada </w:t>
      </w:r>
      <w:r w:rsidR="00D705C1">
        <w:rPr>
          <w:rFonts w:ascii="Times New Roman" w:eastAsia="Times New Roman" w:hAnsi="Times New Roman" w:cs="Times New Roman"/>
          <w:sz w:val="24"/>
          <w:szCs w:val="24"/>
          <w:lang w:eastAsia="id-ID"/>
        </w:rPr>
        <w:t xml:space="preserve">dua perjalanan yang </w:t>
      </w:r>
      <w:r w:rsidR="00C41B04">
        <w:rPr>
          <w:rFonts w:ascii="Times New Roman" w:eastAsia="Times New Roman" w:hAnsi="Times New Roman" w:cs="Times New Roman"/>
          <w:sz w:val="24"/>
          <w:szCs w:val="24"/>
          <w:lang w:eastAsia="id-ID"/>
        </w:rPr>
        <w:t xml:space="preserve">berbeda tetapi keduanya </w:t>
      </w:r>
      <w:r w:rsidR="00D705C1">
        <w:rPr>
          <w:rFonts w:ascii="Times New Roman" w:eastAsia="Times New Roman" w:hAnsi="Times New Roman" w:cs="Times New Roman"/>
          <w:sz w:val="24"/>
          <w:szCs w:val="24"/>
          <w:lang w:eastAsia="id-ID"/>
        </w:rPr>
        <w:t xml:space="preserve">hendak </w:t>
      </w:r>
      <w:r w:rsidR="00D705C1">
        <w:rPr>
          <w:rFonts w:ascii="Times New Roman" w:eastAsia="Times New Roman" w:hAnsi="Times New Roman" w:cs="Times New Roman"/>
          <w:sz w:val="24"/>
          <w:szCs w:val="24"/>
          <w:lang w:eastAsia="id-ID"/>
        </w:rPr>
        <w:lastRenderedPageBreak/>
        <w:t xml:space="preserve">ditempuh. </w:t>
      </w:r>
      <w:r w:rsidR="00B461F3" w:rsidRPr="00B461F3">
        <w:rPr>
          <w:rFonts w:ascii="Times New Roman" w:eastAsia="Times New Roman" w:hAnsi="Times New Roman" w:cs="Times New Roman"/>
          <w:sz w:val="24"/>
          <w:szCs w:val="24"/>
          <w:lang w:eastAsia="id-ID"/>
        </w:rPr>
        <w:t>Pertama</w:t>
      </w:r>
      <w:r w:rsidR="00B461F3">
        <w:rPr>
          <w:rFonts w:ascii="Times New Roman" w:eastAsia="Times New Roman" w:hAnsi="Times New Roman" w:cs="Times New Roman"/>
          <w:sz w:val="24"/>
          <w:szCs w:val="24"/>
          <w:lang w:eastAsia="id-ID"/>
        </w:rPr>
        <w:t xml:space="preserve">, </w:t>
      </w:r>
      <w:r w:rsidR="00617C4F">
        <w:rPr>
          <w:rFonts w:ascii="Times New Roman" w:eastAsia="Times New Roman" w:hAnsi="Times New Roman" w:cs="Times New Roman"/>
          <w:sz w:val="24"/>
          <w:szCs w:val="24"/>
          <w:lang w:eastAsia="id-ID"/>
        </w:rPr>
        <w:t xml:space="preserve">perjalan yang sudah direncanakan </w:t>
      </w:r>
      <w:r w:rsidR="00D705C1">
        <w:rPr>
          <w:rFonts w:ascii="Times New Roman" w:eastAsia="Times New Roman" w:hAnsi="Times New Roman" w:cs="Times New Roman"/>
          <w:sz w:val="24"/>
          <w:szCs w:val="24"/>
          <w:lang w:eastAsia="id-ID"/>
        </w:rPr>
        <w:t xml:space="preserve">sangat matang, </w:t>
      </w:r>
      <w:r w:rsidR="009E200C">
        <w:rPr>
          <w:rFonts w:ascii="Times New Roman" w:eastAsia="Times New Roman" w:hAnsi="Times New Roman" w:cs="Times New Roman"/>
          <w:sz w:val="24"/>
          <w:szCs w:val="24"/>
          <w:lang w:eastAsia="id-ID"/>
        </w:rPr>
        <w:t xml:space="preserve">dengan </w:t>
      </w:r>
      <w:r w:rsidR="00D705C1">
        <w:rPr>
          <w:rFonts w:ascii="Times New Roman" w:eastAsia="Times New Roman" w:hAnsi="Times New Roman" w:cs="Times New Roman"/>
          <w:sz w:val="24"/>
          <w:szCs w:val="24"/>
          <w:lang w:eastAsia="id-ID"/>
        </w:rPr>
        <w:t xml:space="preserve">segala sesuatu </w:t>
      </w:r>
      <w:r w:rsidR="00617C4F">
        <w:rPr>
          <w:rFonts w:ascii="Times New Roman" w:eastAsia="Times New Roman" w:hAnsi="Times New Roman" w:cs="Times New Roman"/>
          <w:sz w:val="24"/>
          <w:szCs w:val="24"/>
          <w:lang w:eastAsia="id-ID"/>
        </w:rPr>
        <w:t xml:space="preserve">yang </w:t>
      </w:r>
      <w:r w:rsidR="00D705C1">
        <w:rPr>
          <w:rFonts w:ascii="Times New Roman" w:eastAsia="Times New Roman" w:hAnsi="Times New Roman" w:cs="Times New Roman"/>
          <w:sz w:val="24"/>
          <w:szCs w:val="24"/>
          <w:lang w:eastAsia="id-ID"/>
        </w:rPr>
        <w:t xml:space="preserve">sudah dipersiapkan dan diatur </w:t>
      </w:r>
      <w:r w:rsidR="00B461F3">
        <w:rPr>
          <w:rFonts w:ascii="Times New Roman" w:eastAsia="Times New Roman" w:hAnsi="Times New Roman" w:cs="Times New Roman"/>
          <w:sz w:val="24"/>
          <w:szCs w:val="24"/>
          <w:lang w:eastAsia="id-ID"/>
        </w:rPr>
        <w:t xml:space="preserve">sebelumnya </w:t>
      </w:r>
      <w:r w:rsidR="00D705C1">
        <w:rPr>
          <w:rFonts w:ascii="Times New Roman" w:eastAsia="Times New Roman" w:hAnsi="Times New Roman" w:cs="Times New Roman"/>
          <w:sz w:val="24"/>
          <w:szCs w:val="24"/>
          <w:lang w:eastAsia="id-ID"/>
        </w:rPr>
        <w:t xml:space="preserve">agar sampai ke tempat tujuan </w:t>
      </w:r>
      <w:r w:rsidR="009E200C">
        <w:rPr>
          <w:rFonts w:ascii="Times New Roman" w:eastAsia="Times New Roman" w:hAnsi="Times New Roman" w:cs="Times New Roman"/>
          <w:sz w:val="24"/>
          <w:szCs w:val="24"/>
          <w:lang w:eastAsia="id-ID"/>
        </w:rPr>
        <w:t>secara</w:t>
      </w:r>
      <w:r w:rsidR="00D705C1">
        <w:rPr>
          <w:rFonts w:ascii="Times New Roman" w:eastAsia="Times New Roman" w:hAnsi="Times New Roman" w:cs="Times New Roman"/>
          <w:sz w:val="24"/>
          <w:szCs w:val="24"/>
          <w:lang w:eastAsia="id-ID"/>
        </w:rPr>
        <w:t xml:space="preserve"> aman dan nyaman bahkan dapat dipastikan waktu </w:t>
      </w:r>
      <w:r w:rsidR="009C126F">
        <w:rPr>
          <w:rFonts w:ascii="Times New Roman" w:eastAsia="Times New Roman" w:hAnsi="Times New Roman" w:cs="Times New Roman"/>
          <w:sz w:val="24"/>
          <w:szCs w:val="24"/>
          <w:lang w:eastAsia="id-ID"/>
        </w:rPr>
        <w:t xml:space="preserve">dan jarak </w:t>
      </w:r>
      <w:r w:rsidR="00D705C1">
        <w:rPr>
          <w:rFonts w:ascii="Times New Roman" w:eastAsia="Times New Roman" w:hAnsi="Times New Roman" w:cs="Times New Roman"/>
          <w:sz w:val="24"/>
          <w:szCs w:val="24"/>
          <w:lang w:eastAsia="id-ID"/>
        </w:rPr>
        <w:t xml:space="preserve">tempuhnya. </w:t>
      </w:r>
      <w:r w:rsidR="00E8346B">
        <w:rPr>
          <w:rFonts w:ascii="Times New Roman" w:eastAsia="Times New Roman" w:hAnsi="Times New Roman" w:cs="Times New Roman"/>
          <w:i/>
          <w:iCs/>
          <w:sz w:val="24"/>
          <w:szCs w:val="24"/>
          <w:lang w:eastAsia="id-ID"/>
        </w:rPr>
        <w:t xml:space="preserve">Kedua, </w:t>
      </w:r>
      <w:r w:rsidR="00D705C1">
        <w:rPr>
          <w:rFonts w:ascii="Times New Roman" w:eastAsia="Times New Roman" w:hAnsi="Times New Roman" w:cs="Times New Roman"/>
          <w:sz w:val="24"/>
          <w:szCs w:val="24"/>
          <w:lang w:eastAsia="id-ID"/>
        </w:rPr>
        <w:t xml:space="preserve">perjalanan </w:t>
      </w:r>
      <w:r w:rsidR="00D705C1">
        <w:rPr>
          <w:rFonts w:ascii="Times New Roman" w:eastAsia="Times New Roman" w:hAnsi="Times New Roman" w:cs="Times New Roman"/>
          <w:i/>
          <w:iCs/>
          <w:sz w:val="24"/>
          <w:szCs w:val="24"/>
          <w:lang w:eastAsia="id-ID"/>
        </w:rPr>
        <w:t xml:space="preserve">discovery </w:t>
      </w:r>
      <w:r w:rsidR="00D705C1">
        <w:rPr>
          <w:rFonts w:ascii="Times New Roman" w:eastAsia="Times New Roman" w:hAnsi="Times New Roman" w:cs="Times New Roman"/>
          <w:sz w:val="24"/>
          <w:szCs w:val="24"/>
          <w:lang w:eastAsia="id-ID"/>
        </w:rPr>
        <w:t>yang sangat berbeda dari perjalanan pertama, karena perjalanan yang kedua ini tid</w:t>
      </w:r>
      <w:r w:rsidR="00E751E6">
        <w:rPr>
          <w:rFonts w:ascii="Times New Roman" w:eastAsia="Times New Roman" w:hAnsi="Times New Roman" w:cs="Times New Roman"/>
          <w:sz w:val="24"/>
          <w:szCs w:val="24"/>
          <w:lang w:eastAsia="id-ID"/>
        </w:rPr>
        <w:t>ak direncanakan atau dipersiapkan</w:t>
      </w:r>
      <w:r w:rsidR="00D705C1">
        <w:rPr>
          <w:rFonts w:ascii="Times New Roman" w:eastAsia="Times New Roman" w:hAnsi="Times New Roman" w:cs="Times New Roman"/>
          <w:sz w:val="24"/>
          <w:szCs w:val="24"/>
          <w:lang w:eastAsia="id-ID"/>
        </w:rPr>
        <w:t xml:space="preserve"> segala sesuatu</w:t>
      </w:r>
      <w:r w:rsidR="005B2FB3">
        <w:rPr>
          <w:rFonts w:ascii="Times New Roman" w:eastAsia="Times New Roman" w:hAnsi="Times New Roman" w:cs="Times New Roman"/>
          <w:sz w:val="24"/>
          <w:szCs w:val="24"/>
          <w:lang w:eastAsia="id-ID"/>
        </w:rPr>
        <w:t xml:space="preserve"> sebelum</w:t>
      </w:r>
      <w:r w:rsidR="00D705C1">
        <w:rPr>
          <w:rFonts w:ascii="Times New Roman" w:eastAsia="Times New Roman" w:hAnsi="Times New Roman" w:cs="Times New Roman"/>
          <w:sz w:val="24"/>
          <w:szCs w:val="24"/>
          <w:lang w:eastAsia="id-ID"/>
        </w:rPr>
        <w:t xml:space="preserve">nya. </w:t>
      </w:r>
      <w:r w:rsidR="00AD2A5C">
        <w:rPr>
          <w:rFonts w:ascii="Times New Roman" w:eastAsia="Times New Roman" w:hAnsi="Times New Roman" w:cs="Times New Roman"/>
          <w:sz w:val="24"/>
          <w:szCs w:val="24"/>
          <w:lang w:eastAsia="id-ID"/>
        </w:rPr>
        <w:t>Namun, b</w:t>
      </w:r>
      <w:r w:rsidR="001D6F7B">
        <w:rPr>
          <w:rFonts w:ascii="Times New Roman" w:eastAsia="Times New Roman" w:hAnsi="Times New Roman" w:cs="Times New Roman"/>
          <w:sz w:val="24"/>
          <w:szCs w:val="24"/>
          <w:lang w:eastAsia="id-ID"/>
        </w:rPr>
        <w:t xml:space="preserve">aik perjanan pertama maupun perjalanan kedua, </w:t>
      </w:r>
      <w:r w:rsidR="003B1031">
        <w:rPr>
          <w:rFonts w:ascii="Times New Roman" w:eastAsia="Times New Roman" w:hAnsi="Times New Roman" w:cs="Times New Roman"/>
          <w:sz w:val="24"/>
          <w:szCs w:val="24"/>
          <w:lang w:eastAsia="id-ID"/>
        </w:rPr>
        <w:t>sama-sama</w:t>
      </w:r>
      <w:r w:rsidR="00D705C1">
        <w:rPr>
          <w:rFonts w:ascii="Times New Roman" w:eastAsia="Times New Roman" w:hAnsi="Times New Roman" w:cs="Times New Roman"/>
          <w:sz w:val="24"/>
          <w:szCs w:val="24"/>
          <w:lang w:eastAsia="id-ID"/>
        </w:rPr>
        <w:t xml:space="preserve"> dapat diselesaikan</w:t>
      </w:r>
      <w:r w:rsidR="003B1031">
        <w:rPr>
          <w:rFonts w:ascii="Times New Roman" w:eastAsia="Times New Roman" w:hAnsi="Times New Roman" w:cs="Times New Roman"/>
          <w:sz w:val="24"/>
          <w:szCs w:val="24"/>
          <w:lang w:eastAsia="id-ID"/>
        </w:rPr>
        <w:t xml:space="preserve"> </w:t>
      </w:r>
      <w:r w:rsidR="003B1187">
        <w:rPr>
          <w:rFonts w:ascii="Times New Roman" w:eastAsia="Times New Roman" w:hAnsi="Times New Roman" w:cs="Times New Roman"/>
          <w:sz w:val="24"/>
          <w:szCs w:val="24"/>
          <w:lang w:eastAsia="id-ID"/>
        </w:rPr>
        <w:t>dengan segala kemudahan dan kesulitan masing-masing</w:t>
      </w:r>
      <w:r w:rsidR="00C71333">
        <w:rPr>
          <w:rFonts w:ascii="Times New Roman" w:eastAsia="Times New Roman" w:hAnsi="Times New Roman" w:cs="Times New Roman"/>
          <w:sz w:val="24"/>
          <w:szCs w:val="24"/>
          <w:lang w:eastAsia="id-ID"/>
        </w:rPr>
        <w:t xml:space="preserve"> selama</w:t>
      </w:r>
      <w:r w:rsidR="00D705C1">
        <w:rPr>
          <w:rFonts w:ascii="Times New Roman" w:eastAsia="Times New Roman" w:hAnsi="Times New Roman" w:cs="Times New Roman"/>
          <w:sz w:val="24"/>
          <w:szCs w:val="24"/>
          <w:lang w:eastAsia="id-ID"/>
        </w:rPr>
        <w:t xml:space="preserve"> menempuh</w:t>
      </w:r>
      <w:r w:rsidR="003B1187">
        <w:rPr>
          <w:rFonts w:ascii="Times New Roman" w:eastAsia="Times New Roman" w:hAnsi="Times New Roman" w:cs="Times New Roman"/>
          <w:sz w:val="24"/>
          <w:szCs w:val="24"/>
          <w:lang w:eastAsia="id-ID"/>
        </w:rPr>
        <w:t>nya</w:t>
      </w:r>
      <w:r w:rsidR="00C71333">
        <w:rPr>
          <w:rFonts w:ascii="Times New Roman" w:eastAsia="Times New Roman" w:hAnsi="Times New Roman" w:cs="Times New Roman"/>
          <w:sz w:val="24"/>
          <w:szCs w:val="24"/>
          <w:lang w:eastAsia="id-ID"/>
        </w:rPr>
        <w:t xml:space="preserve">. </w:t>
      </w:r>
      <w:r w:rsidR="004F3C56">
        <w:rPr>
          <w:rFonts w:ascii="Times New Roman" w:eastAsia="Times New Roman" w:hAnsi="Times New Roman" w:cs="Times New Roman"/>
          <w:sz w:val="24"/>
          <w:szCs w:val="24"/>
          <w:lang w:eastAsia="id-ID"/>
        </w:rPr>
        <w:t>Jadi,</w:t>
      </w:r>
      <w:r w:rsidR="00B86175">
        <w:rPr>
          <w:rFonts w:ascii="Times New Roman" w:eastAsia="Times New Roman" w:hAnsi="Times New Roman" w:cs="Times New Roman"/>
          <w:sz w:val="24"/>
          <w:szCs w:val="24"/>
          <w:lang w:eastAsia="id-ID"/>
        </w:rPr>
        <w:t xml:space="preserve"> Pengembangan M</w:t>
      </w:r>
      <w:r w:rsidR="00D705C1">
        <w:rPr>
          <w:rFonts w:ascii="Times New Roman" w:eastAsia="Times New Roman" w:hAnsi="Times New Roman" w:cs="Times New Roman"/>
          <w:sz w:val="24"/>
          <w:szCs w:val="24"/>
          <w:lang w:eastAsia="id-ID"/>
        </w:rPr>
        <w:t xml:space="preserve">asyarakat </w:t>
      </w:r>
      <w:r w:rsidR="00EC647C">
        <w:rPr>
          <w:rFonts w:ascii="Times New Roman" w:eastAsia="Times New Roman" w:hAnsi="Times New Roman" w:cs="Times New Roman"/>
          <w:sz w:val="24"/>
          <w:szCs w:val="24"/>
          <w:lang w:eastAsia="id-ID"/>
        </w:rPr>
        <w:t xml:space="preserve">yang sebenarnya </w:t>
      </w:r>
      <w:r w:rsidR="00B86175">
        <w:rPr>
          <w:rFonts w:ascii="Times New Roman" w:eastAsia="Times New Roman" w:hAnsi="Times New Roman" w:cs="Times New Roman"/>
          <w:sz w:val="24"/>
          <w:szCs w:val="24"/>
          <w:lang w:eastAsia="id-ID"/>
        </w:rPr>
        <w:t xml:space="preserve">adalah </w:t>
      </w:r>
      <w:r w:rsidR="00C71333">
        <w:rPr>
          <w:rFonts w:ascii="Times New Roman" w:eastAsia="Times New Roman" w:hAnsi="Times New Roman" w:cs="Times New Roman"/>
          <w:sz w:val="24"/>
          <w:szCs w:val="24"/>
          <w:lang w:eastAsia="id-ID"/>
        </w:rPr>
        <w:t xml:space="preserve">pada </w:t>
      </w:r>
      <w:r w:rsidR="00B86175">
        <w:rPr>
          <w:rFonts w:ascii="Times New Roman" w:eastAsia="Times New Roman" w:hAnsi="Times New Roman" w:cs="Times New Roman"/>
          <w:sz w:val="24"/>
          <w:szCs w:val="24"/>
          <w:lang w:eastAsia="id-ID"/>
        </w:rPr>
        <w:t xml:space="preserve">proses </w:t>
      </w:r>
      <w:r w:rsidR="00D705C1">
        <w:rPr>
          <w:rFonts w:ascii="Times New Roman" w:eastAsia="Times New Roman" w:hAnsi="Times New Roman" w:cs="Times New Roman"/>
          <w:sz w:val="24"/>
          <w:szCs w:val="24"/>
          <w:lang w:eastAsia="id-ID"/>
        </w:rPr>
        <w:t xml:space="preserve">bukan </w:t>
      </w:r>
      <w:r w:rsidR="00C71333">
        <w:rPr>
          <w:rFonts w:ascii="Times New Roman" w:eastAsia="Times New Roman" w:hAnsi="Times New Roman" w:cs="Times New Roman"/>
          <w:sz w:val="24"/>
          <w:szCs w:val="24"/>
          <w:lang w:eastAsia="id-ID"/>
        </w:rPr>
        <w:t xml:space="preserve">pada </w:t>
      </w:r>
      <w:r w:rsidR="00D705C1">
        <w:rPr>
          <w:rFonts w:ascii="Times New Roman" w:eastAsia="Times New Roman" w:hAnsi="Times New Roman" w:cs="Times New Roman"/>
          <w:sz w:val="24"/>
          <w:szCs w:val="24"/>
          <w:lang w:eastAsia="id-ID"/>
        </w:rPr>
        <w:t>hasilnya.</w:t>
      </w:r>
      <w:r w:rsidR="00D705C1">
        <w:rPr>
          <w:rStyle w:val="FootnoteReference"/>
          <w:rFonts w:ascii="Times New Roman" w:eastAsia="Times New Roman" w:hAnsi="Times New Roman" w:cs="Times New Roman"/>
          <w:sz w:val="24"/>
          <w:szCs w:val="24"/>
          <w:lang w:eastAsia="id-ID"/>
        </w:rPr>
        <w:footnoteReference w:id="68"/>
      </w:r>
    </w:p>
    <w:p w:rsidR="00B8548B" w:rsidRDefault="00FB364D" w:rsidP="00177F2C">
      <w:pPr>
        <w:pStyle w:val="NoSpacing"/>
        <w:spacing w:line="480" w:lineRule="auto"/>
        <w:ind w:left="851" w:firstLine="72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Adapun m</w:t>
      </w:r>
      <w:r w:rsidR="000753D8">
        <w:rPr>
          <w:rFonts w:ascii="Times New Roman" w:eastAsia="Times New Roman" w:hAnsi="Times New Roman" w:cs="Times New Roman"/>
          <w:sz w:val="24"/>
          <w:szCs w:val="24"/>
          <w:lang w:eastAsia="id-ID"/>
        </w:rPr>
        <w:t xml:space="preserve">enurut Soetomo, proses yang terjadi di dalam </w:t>
      </w:r>
      <w:r w:rsidR="00D705C1">
        <w:rPr>
          <w:rFonts w:ascii="Times New Roman" w:eastAsia="Times New Roman" w:hAnsi="Times New Roman" w:cs="Times New Roman"/>
          <w:sz w:val="24"/>
          <w:szCs w:val="24"/>
          <w:lang w:eastAsia="id-ID"/>
        </w:rPr>
        <w:t>pengembangan masyarakat ada 4.</w:t>
      </w:r>
      <w:r w:rsidR="00D705C1">
        <w:rPr>
          <w:rStyle w:val="FootnoteReference"/>
          <w:rFonts w:ascii="Times New Roman" w:eastAsia="Times New Roman" w:hAnsi="Times New Roman" w:cs="Times New Roman"/>
          <w:sz w:val="24"/>
          <w:szCs w:val="24"/>
          <w:lang w:eastAsia="id-ID"/>
        </w:rPr>
        <w:footnoteReference w:id="69"/>
      </w:r>
      <w:r w:rsidR="00D705C1">
        <w:rPr>
          <w:rFonts w:ascii="Times New Roman" w:eastAsia="Times New Roman" w:hAnsi="Times New Roman" w:cs="Times New Roman"/>
          <w:sz w:val="24"/>
          <w:szCs w:val="24"/>
          <w:lang w:eastAsia="id-ID"/>
        </w:rPr>
        <w:t xml:space="preserve"> </w:t>
      </w:r>
      <w:r w:rsidR="00D705C1" w:rsidRPr="003B330C">
        <w:rPr>
          <w:rFonts w:ascii="Times New Roman" w:eastAsia="Times New Roman" w:hAnsi="Times New Roman" w:cs="Times New Roman"/>
          <w:i/>
          <w:iCs/>
          <w:sz w:val="24"/>
          <w:szCs w:val="24"/>
          <w:lang w:eastAsia="id-ID"/>
        </w:rPr>
        <w:t>Pertama</w:t>
      </w:r>
      <w:r w:rsidR="00D705C1">
        <w:rPr>
          <w:rFonts w:ascii="Times New Roman" w:eastAsia="Times New Roman" w:hAnsi="Times New Roman" w:cs="Times New Roman"/>
          <w:sz w:val="24"/>
          <w:szCs w:val="24"/>
          <w:lang w:eastAsia="id-ID"/>
        </w:rPr>
        <w:t>, proses perubahan sebagai realitas sosial</w:t>
      </w:r>
      <w:r w:rsidR="00A5447C">
        <w:rPr>
          <w:rFonts w:ascii="Times New Roman" w:eastAsia="Times New Roman" w:hAnsi="Times New Roman" w:cs="Times New Roman"/>
          <w:sz w:val="24"/>
          <w:szCs w:val="24"/>
          <w:lang w:eastAsia="id-ID"/>
        </w:rPr>
        <w:t>.</w:t>
      </w:r>
      <w:r w:rsidR="008D6FFE">
        <w:rPr>
          <w:rFonts w:ascii="Times New Roman" w:eastAsia="Times New Roman" w:hAnsi="Times New Roman" w:cs="Times New Roman"/>
          <w:sz w:val="24"/>
          <w:szCs w:val="24"/>
          <w:lang w:eastAsia="id-ID"/>
        </w:rPr>
        <w:t xml:space="preserve"> </w:t>
      </w:r>
      <w:r w:rsidR="00A13FAF">
        <w:rPr>
          <w:rFonts w:ascii="Times New Roman" w:eastAsia="Times New Roman" w:hAnsi="Times New Roman" w:cs="Times New Roman"/>
          <w:sz w:val="24"/>
          <w:szCs w:val="24"/>
          <w:lang w:eastAsia="id-ID"/>
        </w:rPr>
        <w:t xml:space="preserve">Yaitu </w:t>
      </w:r>
      <w:r w:rsidR="008D6FFE">
        <w:rPr>
          <w:rFonts w:ascii="Times New Roman" w:eastAsia="Times New Roman" w:hAnsi="Times New Roman" w:cs="Times New Roman"/>
          <w:sz w:val="24"/>
          <w:szCs w:val="24"/>
          <w:lang w:eastAsia="id-ID"/>
        </w:rPr>
        <w:t>proses dari tidak ada menjadi ada, proses miskin menjadi kaya, proses sedikit menjadi banyak adalah keniscayaan yang harus terjadi di dalam masyarakat.</w:t>
      </w:r>
      <w:r w:rsidR="00CF28A7">
        <w:rPr>
          <w:rFonts w:ascii="Times New Roman" w:eastAsia="Times New Roman" w:hAnsi="Times New Roman" w:cs="Times New Roman"/>
          <w:sz w:val="24"/>
          <w:szCs w:val="24"/>
          <w:lang w:eastAsia="id-ID"/>
        </w:rPr>
        <w:t xml:space="preserve"> Yaitu s</w:t>
      </w:r>
      <w:r w:rsidR="00D705C1">
        <w:rPr>
          <w:rFonts w:ascii="Times New Roman" w:eastAsia="Times New Roman" w:hAnsi="Times New Roman" w:cs="Times New Roman"/>
          <w:sz w:val="24"/>
          <w:szCs w:val="24"/>
          <w:lang w:eastAsia="id-ID"/>
        </w:rPr>
        <w:t xml:space="preserve">uatu proses </w:t>
      </w:r>
      <w:r w:rsidR="00177F2C">
        <w:rPr>
          <w:rFonts w:ascii="Times New Roman" w:eastAsia="Times New Roman" w:hAnsi="Times New Roman" w:cs="Times New Roman"/>
          <w:sz w:val="24"/>
          <w:szCs w:val="24"/>
          <w:lang w:eastAsia="id-ID"/>
        </w:rPr>
        <w:t xml:space="preserve">yang menunjukkan adanya </w:t>
      </w:r>
      <w:r w:rsidR="00D705C1">
        <w:rPr>
          <w:rFonts w:ascii="Times New Roman" w:eastAsia="Times New Roman" w:hAnsi="Times New Roman" w:cs="Times New Roman"/>
          <w:sz w:val="24"/>
          <w:szCs w:val="24"/>
          <w:lang w:eastAsia="id-ID"/>
        </w:rPr>
        <w:t xml:space="preserve">perubahan </w:t>
      </w:r>
      <w:r w:rsidR="00177F2C">
        <w:rPr>
          <w:rFonts w:ascii="Times New Roman" w:eastAsia="Times New Roman" w:hAnsi="Times New Roman" w:cs="Times New Roman"/>
          <w:sz w:val="24"/>
          <w:szCs w:val="24"/>
          <w:lang w:eastAsia="id-ID"/>
        </w:rPr>
        <w:t>menjadi le</w:t>
      </w:r>
      <w:r w:rsidR="00D705C1">
        <w:rPr>
          <w:rFonts w:ascii="Times New Roman" w:eastAsia="Times New Roman" w:hAnsi="Times New Roman" w:cs="Times New Roman"/>
          <w:sz w:val="24"/>
          <w:szCs w:val="24"/>
          <w:lang w:eastAsia="id-ID"/>
        </w:rPr>
        <w:t>bih baik di dalam masyarakat secara terus menerus</w:t>
      </w:r>
      <w:r w:rsidR="00A5447C">
        <w:rPr>
          <w:rFonts w:ascii="Times New Roman" w:eastAsia="Times New Roman" w:hAnsi="Times New Roman" w:cs="Times New Roman"/>
          <w:sz w:val="24"/>
          <w:szCs w:val="24"/>
          <w:lang w:eastAsia="id-ID"/>
        </w:rPr>
        <w:t>,</w:t>
      </w:r>
      <w:r w:rsidR="00D705C1">
        <w:rPr>
          <w:rFonts w:ascii="Times New Roman" w:eastAsia="Times New Roman" w:hAnsi="Times New Roman" w:cs="Times New Roman"/>
          <w:sz w:val="24"/>
          <w:szCs w:val="24"/>
          <w:lang w:eastAsia="id-ID"/>
        </w:rPr>
        <w:t xml:space="preserve"> dari waktu ke waktu</w:t>
      </w:r>
      <w:r w:rsidR="00A5447C">
        <w:rPr>
          <w:rFonts w:ascii="Times New Roman" w:eastAsia="Times New Roman" w:hAnsi="Times New Roman" w:cs="Times New Roman"/>
          <w:sz w:val="24"/>
          <w:szCs w:val="24"/>
          <w:lang w:eastAsia="id-ID"/>
        </w:rPr>
        <w:t>,</w:t>
      </w:r>
      <w:r w:rsidR="00D705C1">
        <w:rPr>
          <w:rFonts w:ascii="Times New Roman" w:eastAsia="Times New Roman" w:hAnsi="Times New Roman" w:cs="Times New Roman"/>
          <w:sz w:val="24"/>
          <w:szCs w:val="24"/>
          <w:lang w:eastAsia="id-ID"/>
        </w:rPr>
        <w:t xml:space="preserve"> baik direncanakan atau tidak. </w:t>
      </w:r>
    </w:p>
    <w:p w:rsidR="00FF4D8E" w:rsidRDefault="00D705C1" w:rsidP="00B8548B">
      <w:pPr>
        <w:pStyle w:val="NoSpacing"/>
        <w:spacing w:line="480" w:lineRule="auto"/>
        <w:ind w:left="851" w:firstLine="720"/>
        <w:jc w:val="both"/>
        <w:rPr>
          <w:rFonts w:ascii="Times New Roman" w:eastAsia="Times New Roman" w:hAnsi="Times New Roman" w:cs="Times New Roman"/>
          <w:sz w:val="24"/>
          <w:szCs w:val="24"/>
          <w:lang w:eastAsia="id-ID"/>
        </w:rPr>
      </w:pPr>
      <w:r w:rsidRPr="00B11542">
        <w:rPr>
          <w:rFonts w:ascii="Times New Roman" w:eastAsia="Times New Roman" w:hAnsi="Times New Roman" w:cs="Times New Roman"/>
          <w:i/>
          <w:iCs/>
          <w:sz w:val="24"/>
          <w:szCs w:val="24"/>
          <w:lang w:eastAsia="id-ID"/>
        </w:rPr>
        <w:t>Kedua</w:t>
      </w:r>
      <w:r>
        <w:rPr>
          <w:rFonts w:ascii="Times New Roman" w:eastAsia="Times New Roman" w:hAnsi="Times New Roman" w:cs="Times New Roman"/>
          <w:sz w:val="24"/>
          <w:szCs w:val="24"/>
          <w:lang w:eastAsia="id-ID"/>
        </w:rPr>
        <w:t xml:space="preserve">, proses </w:t>
      </w:r>
      <w:r w:rsidR="00D6007C">
        <w:rPr>
          <w:rFonts w:ascii="Times New Roman" w:eastAsia="Times New Roman" w:hAnsi="Times New Roman" w:cs="Times New Roman"/>
          <w:sz w:val="24"/>
          <w:szCs w:val="24"/>
          <w:lang w:eastAsia="id-ID"/>
        </w:rPr>
        <w:t xml:space="preserve">dalam </w:t>
      </w:r>
      <w:r>
        <w:rPr>
          <w:rFonts w:ascii="Times New Roman" w:eastAsia="Times New Roman" w:hAnsi="Times New Roman" w:cs="Times New Roman"/>
          <w:sz w:val="24"/>
          <w:szCs w:val="24"/>
          <w:lang w:eastAsia="id-ID"/>
        </w:rPr>
        <w:t>pemanfaatan sumber daya</w:t>
      </w:r>
      <w:r w:rsidR="00D6007C">
        <w:rPr>
          <w:rFonts w:ascii="Times New Roman" w:eastAsia="Times New Roman" w:hAnsi="Times New Roman" w:cs="Times New Roman"/>
          <w:sz w:val="24"/>
          <w:szCs w:val="24"/>
          <w:lang w:eastAsia="id-ID"/>
        </w:rPr>
        <w:t>.</w:t>
      </w:r>
      <w:r>
        <w:rPr>
          <w:rFonts w:ascii="Times New Roman" w:eastAsia="Times New Roman" w:hAnsi="Times New Roman" w:cs="Times New Roman"/>
          <w:sz w:val="24"/>
          <w:szCs w:val="24"/>
          <w:lang w:eastAsia="id-ID"/>
        </w:rPr>
        <w:t xml:space="preserve"> </w:t>
      </w:r>
      <w:r w:rsidR="00D6007C">
        <w:rPr>
          <w:rFonts w:ascii="Times New Roman" w:eastAsia="Times New Roman" w:hAnsi="Times New Roman" w:cs="Times New Roman"/>
          <w:sz w:val="24"/>
          <w:szCs w:val="24"/>
          <w:lang w:eastAsia="id-ID"/>
        </w:rPr>
        <w:t xml:space="preserve">Yaitu </w:t>
      </w:r>
      <w:r>
        <w:rPr>
          <w:rFonts w:ascii="Times New Roman" w:eastAsia="Times New Roman" w:hAnsi="Times New Roman" w:cs="Times New Roman"/>
          <w:sz w:val="24"/>
          <w:szCs w:val="24"/>
          <w:lang w:eastAsia="id-ID"/>
        </w:rPr>
        <w:t xml:space="preserve">suatu proses </w:t>
      </w:r>
      <w:r w:rsidR="00B8548B">
        <w:rPr>
          <w:rFonts w:ascii="Times New Roman" w:eastAsia="Times New Roman" w:hAnsi="Times New Roman" w:cs="Times New Roman"/>
          <w:sz w:val="24"/>
          <w:szCs w:val="24"/>
          <w:lang w:eastAsia="id-ID"/>
        </w:rPr>
        <w:t xml:space="preserve">sebagai </w:t>
      </w:r>
      <w:r>
        <w:rPr>
          <w:rFonts w:ascii="Times New Roman" w:eastAsia="Times New Roman" w:hAnsi="Times New Roman" w:cs="Times New Roman"/>
          <w:sz w:val="24"/>
          <w:szCs w:val="24"/>
          <w:lang w:eastAsia="id-ID"/>
        </w:rPr>
        <w:t xml:space="preserve">usaha untuk mengubah sumber daya yang bersifat potensial menjadi faktual. </w:t>
      </w:r>
      <w:r w:rsidR="00FC1F91">
        <w:rPr>
          <w:rFonts w:ascii="Times New Roman" w:eastAsia="Times New Roman" w:hAnsi="Times New Roman" w:cs="Times New Roman"/>
          <w:sz w:val="24"/>
          <w:szCs w:val="24"/>
          <w:lang w:eastAsia="id-ID"/>
        </w:rPr>
        <w:t xml:space="preserve">Secara </w:t>
      </w:r>
      <w:r w:rsidR="007953A8">
        <w:rPr>
          <w:rFonts w:ascii="Times New Roman" w:eastAsia="Times New Roman" w:hAnsi="Times New Roman" w:cs="Times New Roman"/>
          <w:sz w:val="24"/>
          <w:szCs w:val="24"/>
          <w:lang w:eastAsia="id-ID"/>
        </w:rPr>
        <w:t>ekonomis</w:t>
      </w:r>
      <w:r>
        <w:rPr>
          <w:rFonts w:ascii="Times New Roman" w:eastAsia="Times New Roman" w:hAnsi="Times New Roman" w:cs="Times New Roman"/>
          <w:sz w:val="24"/>
          <w:szCs w:val="24"/>
          <w:lang w:eastAsia="id-ID"/>
        </w:rPr>
        <w:t xml:space="preserve"> sering disebut mengubah sumber-sumber yang bersifat poten</w:t>
      </w:r>
      <w:r w:rsidR="00FE2D2C">
        <w:rPr>
          <w:rFonts w:ascii="Times New Roman" w:eastAsia="Times New Roman" w:hAnsi="Times New Roman" w:cs="Times New Roman"/>
          <w:sz w:val="24"/>
          <w:szCs w:val="24"/>
          <w:lang w:eastAsia="id-ID"/>
        </w:rPr>
        <w:t>sial menjadi bersifat produktif,</w:t>
      </w:r>
      <w:r>
        <w:rPr>
          <w:rFonts w:ascii="Times New Roman" w:eastAsia="Times New Roman" w:hAnsi="Times New Roman" w:cs="Times New Roman"/>
          <w:sz w:val="24"/>
          <w:szCs w:val="24"/>
          <w:lang w:eastAsia="id-ID"/>
        </w:rPr>
        <w:t xml:space="preserve"> </w:t>
      </w:r>
      <w:r w:rsidR="00FE2D2C">
        <w:rPr>
          <w:rFonts w:ascii="Times New Roman" w:eastAsia="Times New Roman" w:hAnsi="Times New Roman" w:cs="Times New Roman"/>
          <w:sz w:val="24"/>
          <w:szCs w:val="24"/>
          <w:lang w:eastAsia="id-ID"/>
        </w:rPr>
        <w:lastRenderedPageBreak/>
        <w:t>s</w:t>
      </w:r>
      <w:r>
        <w:rPr>
          <w:rFonts w:ascii="Times New Roman" w:eastAsia="Times New Roman" w:hAnsi="Times New Roman" w:cs="Times New Roman"/>
          <w:sz w:val="24"/>
          <w:szCs w:val="24"/>
          <w:lang w:eastAsia="id-ID"/>
        </w:rPr>
        <w:t xml:space="preserve">ehingga sumber daya tersebut dapat dirasakan manfaatnya bagi kehidupan masyarakat. </w:t>
      </w:r>
    </w:p>
    <w:p w:rsidR="004B51DD" w:rsidRDefault="00D705C1" w:rsidP="004B51DD">
      <w:pPr>
        <w:pStyle w:val="NoSpacing"/>
        <w:spacing w:line="480" w:lineRule="auto"/>
        <w:ind w:left="851" w:firstLine="720"/>
        <w:jc w:val="both"/>
        <w:rPr>
          <w:rFonts w:ascii="Times New Roman" w:eastAsia="Times New Roman" w:hAnsi="Times New Roman" w:cs="Times New Roman"/>
          <w:sz w:val="24"/>
          <w:szCs w:val="24"/>
          <w:lang w:eastAsia="id-ID"/>
        </w:rPr>
      </w:pPr>
      <w:r w:rsidRPr="00B11542">
        <w:rPr>
          <w:rFonts w:ascii="Times New Roman" w:eastAsia="Times New Roman" w:hAnsi="Times New Roman" w:cs="Times New Roman"/>
          <w:i/>
          <w:iCs/>
          <w:sz w:val="24"/>
          <w:szCs w:val="24"/>
          <w:lang w:eastAsia="id-ID"/>
        </w:rPr>
        <w:t>Ketiga</w:t>
      </w:r>
      <w:r>
        <w:rPr>
          <w:rFonts w:ascii="Times New Roman" w:eastAsia="Times New Roman" w:hAnsi="Times New Roman" w:cs="Times New Roman"/>
          <w:sz w:val="24"/>
          <w:szCs w:val="24"/>
          <w:lang w:eastAsia="id-ID"/>
        </w:rPr>
        <w:t>, proses pengembangan kapasitas</w:t>
      </w:r>
      <w:r w:rsidR="00093E23">
        <w:rPr>
          <w:rFonts w:ascii="Times New Roman" w:eastAsia="Times New Roman" w:hAnsi="Times New Roman" w:cs="Times New Roman"/>
          <w:sz w:val="24"/>
          <w:szCs w:val="24"/>
          <w:lang w:eastAsia="id-ID"/>
        </w:rPr>
        <w:t xml:space="preserve">. Yaitu </w:t>
      </w:r>
      <w:r>
        <w:rPr>
          <w:rFonts w:ascii="Times New Roman" w:eastAsia="Times New Roman" w:hAnsi="Times New Roman" w:cs="Times New Roman"/>
          <w:sz w:val="24"/>
          <w:szCs w:val="24"/>
          <w:lang w:eastAsia="id-ID"/>
        </w:rPr>
        <w:t xml:space="preserve">sebagai suatu proses tindakan </w:t>
      </w:r>
      <w:r w:rsidR="00FF4D8E">
        <w:rPr>
          <w:rFonts w:ascii="Times New Roman" w:eastAsia="Times New Roman" w:hAnsi="Times New Roman" w:cs="Times New Roman"/>
          <w:sz w:val="24"/>
          <w:szCs w:val="24"/>
          <w:lang w:eastAsia="id-ID"/>
        </w:rPr>
        <w:t>untuk membangun aspek manusia</w:t>
      </w:r>
      <w:r w:rsidR="003F4931">
        <w:rPr>
          <w:rFonts w:ascii="Times New Roman" w:eastAsia="Times New Roman" w:hAnsi="Times New Roman" w:cs="Times New Roman"/>
          <w:sz w:val="24"/>
          <w:szCs w:val="24"/>
          <w:lang w:eastAsia="id-ID"/>
        </w:rPr>
        <w:t xml:space="preserve"> </w:t>
      </w:r>
      <w:r w:rsidR="00876736">
        <w:rPr>
          <w:rFonts w:ascii="Times New Roman" w:eastAsia="Times New Roman" w:hAnsi="Times New Roman" w:cs="Times New Roman"/>
          <w:sz w:val="24"/>
          <w:szCs w:val="24"/>
          <w:lang w:eastAsia="id-ID"/>
        </w:rPr>
        <w:t xml:space="preserve">(skill) dan </w:t>
      </w:r>
      <w:r w:rsidR="003F4931">
        <w:rPr>
          <w:rFonts w:ascii="Times New Roman" w:eastAsia="Times New Roman" w:hAnsi="Times New Roman" w:cs="Times New Roman"/>
          <w:sz w:val="24"/>
          <w:szCs w:val="24"/>
          <w:lang w:eastAsia="id-ID"/>
        </w:rPr>
        <w:t>interaksi</w:t>
      </w:r>
      <w:r w:rsidR="00FF4D8E">
        <w:rPr>
          <w:rFonts w:ascii="Times New Roman" w:eastAsia="Times New Roman" w:hAnsi="Times New Roman" w:cs="Times New Roman"/>
          <w:sz w:val="24"/>
          <w:szCs w:val="24"/>
          <w:lang w:eastAsia="id-ID"/>
        </w:rPr>
        <w:t>nya</w:t>
      </w:r>
      <w:r>
        <w:rPr>
          <w:rFonts w:ascii="Times New Roman" w:eastAsia="Times New Roman" w:hAnsi="Times New Roman" w:cs="Times New Roman"/>
          <w:sz w:val="24"/>
          <w:szCs w:val="24"/>
          <w:lang w:eastAsia="id-ID"/>
        </w:rPr>
        <w:t xml:space="preserve"> dalam </w:t>
      </w:r>
      <w:r w:rsidR="008A3837">
        <w:rPr>
          <w:rFonts w:ascii="Times New Roman" w:eastAsia="Times New Roman" w:hAnsi="Times New Roman" w:cs="Times New Roman"/>
          <w:sz w:val="24"/>
          <w:szCs w:val="24"/>
          <w:lang w:eastAsia="id-ID"/>
        </w:rPr>
        <w:t xml:space="preserve">kehidupan </w:t>
      </w:r>
      <w:r>
        <w:rPr>
          <w:rFonts w:ascii="Times New Roman" w:eastAsia="Times New Roman" w:hAnsi="Times New Roman" w:cs="Times New Roman"/>
          <w:sz w:val="24"/>
          <w:szCs w:val="24"/>
          <w:lang w:eastAsia="id-ID"/>
        </w:rPr>
        <w:t xml:space="preserve">masyarakat. </w:t>
      </w:r>
      <w:r w:rsidR="00ED3415">
        <w:rPr>
          <w:rFonts w:ascii="Times New Roman" w:eastAsia="Times New Roman" w:hAnsi="Times New Roman" w:cs="Times New Roman"/>
          <w:sz w:val="24"/>
          <w:szCs w:val="24"/>
          <w:lang w:eastAsia="id-ID"/>
        </w:rPr>
        <w:t>Yang termasuk m</w:t>
      </w:r>
      <w:r>
        <w:rPr>
          <w:rFonts w:ascii="Times New Roman" w:eastAsia="Times New Roman" w:hAnsi="Times New Roman" w:cs="Times New Roman"/>
          <w:sz w:val="24"/>
          <w:szCs w:val="24"/>
          <w:lang w:eastAsia="id-ID"/>
        </w:rPr>
        <w:t>embangun kapasitas masyarakat berarti mengembangkan wawasan dan tingkat pengetahuan, peningkatan kemampuan untuk merespon dinamika lingkungannya, peningkatan skill</w:t>
      </w:r>
      <w:r w:rsidR="004B51DD">
        <w:rPr>
          <w:rFonts w:ascii="Times New Roman" w:eastAsia="Times New Roman" w:hAnsi="Times New Roman" w:cs="Times New Roman"/>
          <w:sz w:val="24"/>
          <w:szCs w:val="24"/>
          <w:lang w:eastAsia="id-ID"/>
        </w:rPr>
        <w:t xml:space="preserve"> baik individu dan kelompok</w:t>
      </w:r>
      <w:r>
        <w:rPr>
          <w:rFonts w:ascii="Times New Roman" w:eastAsia="Times New Roman" w:hAnsi="Times New Roman" w:cs="Times New Roman"/>
          <w:sz w:val="24"/>
          <w:szCs w:val="24"/>
          <w:lang w:eastAsia="id-ID"/>
        </w:rPr>
        <w:t>, peningkatan akses terhadap informasi, dan peningkatan akses dalam proses pengambilan keputusan dengan cara memberikan rangsangan dan dorongan.</w:t>
      </w:r>
      <w:r w:rsidR="00B21D7B">
        <w:rPr>
          <w:rFonts w:ascii="Times New Roman" w:eastAsia="Times New Roman" w:hAnsi="Times New Roman" w:cs="Times New Roman"/>
          <w:sz w:val="24"/>
          <w:szCs w:val="24"/>
          <w:lang w:eastAsia="id-ID"/>
        </w:rPr>
        <w:t xml:space="preserve"> </w:t>
      </w:r>
    </w:p>
    <w:p w:rsidR="00625728" w:rsidRDefault="00B21D7B" w:rsidP="004B51DD">
      <w:pPr>
        <w:pStyle w:val="NoSpacing"/>
        <w:spacing w:line="480" w:lineRule="auto"/>
        <w:ind w:left="851" w:firstLine="72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Dan </w:t>
      </w:r>
      <w:r>
        <w:rPr>
          <w:rFonts w:ascii="Times New Roman" w:eastAsia="Times New Roman" w:hAnsi="Times New Roman" w:cs="Times New Roman"/>
          <w:i/>
          <w:iCs/>
          <w:sz w:val="24"/>
          <w:szCs w:val="24"/>
          <w:lang w:eastAsia="id-ID"/>
        </w:rPr>
        <w:t>k</w:t>
      </w:r>
      <w:r w:rsidR="00D705C1" w:rsidRPr="00B11542">
        <w:rPr>
          <w:rFonts w:ascii="Times New Roman" w:eastAsia="Times New Roman" w:hAnsi="Times New Roman" w:cs="Times New Roman"/>
          <w:i/>
          <w:iCs/>
          <w:sz w:val="24"/>
          <w:szCs w:val="24"/>
          <w:lang w:eastAsia="id-ID"/>
        </w:rPr>
        <w:t>eempat</w:t>
      </w:r>
      <w:r w:rsidR="00D705C1">
        <w:rPr>
          <w:rFonts w:ascii="Times New Roman" w:eastAsia="Times New Roman" w:hAnsi="Times New Roman" w:cs="Times New Roman"/>
          <w:sz w:val="24"/>
          <w:szCs w:val="24"/>
          <w:lang w:eastAsia="id-ID"/>
        </w:rPr>
        <w:t xml:space="preserve">, proses yang bersifat multi aspek. </w:t>
      </w:r>
      <w:r w:rsidR="00B66F93">
        <w:rPr>
          <w:rFonts w:ascii="Times New Roman" w:eastAsia="Times New Roman" w:hAnsi="Times New Roman" w:cs="Times New Roman"/>
          <w:sz w:val="24"/>
          <w:szCs w:val="24"/>
          <w:lang w:eastAsia="id-ID"/>
        </w:rPr>
        <w:t xml:space="preserve">Yaitu </w:t>
      </w:r>
      <w:r w:rsidR="00D705C1">
        <w:rPr>
          <w:rFonts w:ascii="Times New Roman" w:eastAsia="Times New Roman" w:hAnsi="Times New Roman" w:cs="Times New Roman"/>
          <w:sz w:val="24"/>
          <w:szCs w:val="24"/>
          <w:lang w:eastAsia="id-ID"/>
        </w:rPr>
        <w:t xml:space="preserve">kesatuan </w:t>
      </w:r>
      <w:r w:rsidR="00D705C1" w:rsidRPr="00DD1780">
        <w:rPr>
          <w:rFonts w:ascii="Times New Roman" w:eastAsia="Times New Roman" w:hAnsi="Times New Roman" w:cs="Times New Roman"/>
          <w:i/>
          <w:iCs/>
          <w:sz w:val="24"/>
          <w:szCs w:val="24"/>
          <w:lang w:eastAsia="id-ID"/>
        </w:rPr>
        <w:t>integratif</w:t>
      </w:r>
      <w:r w:rsidR="00D705C1">
        <w:rPr>
          <w:rFonts w:ascii="Times New Roman" w:eastAsia="Times New Roman" w:hAnsi="Times New Roman" w:cs="Times New Roman"/>
          <w:sz w:val="24"/>
          <w:szCs w:val="24"/>
          <w:lang w:eastAsia="id-ID"/>
        </w:rPr>
        <w:t xml:space="preserve"> dimensi sosial, politik, kultural, ekonomi, dan psikologi</w:t>
      </w:r>
      <w:r w:rsidR="00B90F2D">
        <w:rPr>
          <w:rFonts w:ascii="Times New Roman" w:eastAsia="Times New Roman" w:hAnsi="Times New Roman" w:cs="Times New Roman"/>
          <w:sz w:val="24"/>
          <w:szCs w:val="24"/>
          <w:lang w:eastAsia="id-ID"/>
        </w:rPr>
        <w:t xml:space="preserve"> dengan </w:t>
      </w:r>
      <w:r w:rsidR="00D705C1">
        <w:rPr>
          <w:rFonts w:ascii="Times New Roman" w:eastAsia="Times New Roman" w:hAnsi="Times New Roman" w:cs="Times New Roman"/>
          <w:sz w:val="24"/>
          <w:szCs w:val="24"/>
          <w:lang w:eastAsia="id-ID"/>
        </w:rPr>
        <w:t xml:space="preserve">memperhatikan faktor-faktor seperti usia, ras, kepentingan, dan sebagainya. Dari sisi yang lain, masyarakat yang lebih kecil merupakan bagian dari masyarakat yang lebih luas, sehingga akan dipengaruhi oleh pengambilan keputusan dan distribusi kekuasaan. Maka, disebut sebagai suatu proses pengembangan atau pembangunan masyarakat melalui pendekatan multi aspek. </w:t>
      </w:r>
    </w:p>
    <w:p w:rsidR="00D705C1" w:rsidRPr="00861DA0" w:rsidRDefault="00625728" w:rsidP="00B90F2D">
      <w:pPr>
        <w:pStyle w:val="NoSpacing"/>
        <w:spacing w:line="480" w:lineRule="auto"/>
        <w:ind w:left="851" w:firstLine="720"/>
        <w:jc w:val="both"/>
        <w:rPr>
          <w:rFonts w:ascii="Times New Roman" w:hAnsi="Times New Roman" w:cs="Times New Roman"/>
          <w:sz w:val="24"/>
          <w:szCs w:val="24"/>
        </w:rPr>
      </w:pPr>
      <w:r>
        <w:rPr>
          <w:rFonts w:ascii="Times New Roman" w:eastAsia="Times New Roman" w:hAnsi="Times New Roman" w:cs="Times New Roman"/>
          <w:sz w:val="24"/>
          <w:szCs w:val="24"/>
          <w:lang w:eastAsia="id-ID"/>
        </w:rPr>
        <w:t>Apa yang dijelaskan oleh Soetomo di atas disimpulkan dalam skema sebagai berikut;</w:t>
      </w:r>
      <w:r w:rsidR="00D705C1">
        <w:rPr>
          <w:rFonts w:ascii="Times New Roman" w:eastAsia="Times New Roman" w:hAnsi="Times New Roman" w:cs="Times New Roman"/>
          <w:sz w:val="24"/>
          <w:szCs w:val="24"/>
          <w:lang w:eastAsia="id-ID"/>
        </w:rPr>
        <w:t xml:space="preserve">       </w:t>
      </w:r>
    </w:p>
    <w:p w:rsidR="00D705C1" w:rsidRDefault="00D705C1" w:rsidP="00D705C1">
      <w:pPr>
        <w:pStyle w:val="NoSpacing"/>
        <w:ind w:left="851"/>
        <w:jc w:val="both"/>
        <w:rPr>
          <w:rFonts w:ascii="Times New Roman" w:hAnsi="Times New Roman" w:cs="Times New Roman"/>
          <w:sz w:val="24"/>
          <w:szCs w:val="24"/>
        </w:rPr>
      </w:pPr>
      <w:r>
        <w:rPr>
          <w:rFonts w:ascii="Times New Roman" w:eastAsia="Times New Roman" w:hAnsi="Times New Roman" w:cs="Times New Roman"/>
          <w:sz w:val="24"/>
          <w:szCs w:val="24"/>
          <w:lang w:eastAsia="id-ID"/>
        </w:rPr>
        <w:lastRenderedPageBreak/>
        <w:tab/>
      </w:r>
      <w:r>
        <w:rPr>
          <w:rFonts w:ascii="Times New Roman" w:hAnsi="Times New Roman" w:cs="Times New Roman"/>
          <w:noProof/>
          <w:sz w:val="24"/>
          <w:szCs w:val="24"/>
          <w:lang w:eastAsia="id-ID"/>
        </w:rPr>
        <w:drawing>
          <wp:inline distT="0" distB="0" distL="0" distR="0">
            <wp:extent cx="4489339" cy="2544418"/>
            <wp:effectExtent l="19050" t="0" r="6461"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a:stretch>
                      <a:fillRect/>
                    </a:stretch>
                  </pic:blipFill>
                  <pic:spPr bwMode="auto">
                    <a:xfrm>
                      <a:off x="0" y="0"/>
                      <a:ext cx="4489387" cy="2544445"/>
                    </a:xfrm>
                    <a:prstGeom prst="rect">
                      <a:avLst/>
                    </a:prstGeom>
                    <a:noFill/>
                    <a:ln w="9525">
                      <a:noFill/>
                      <a:miter lim="800000"/>
                      <a:headEnd/>
                      <a:tailEnd/>
                    </a:ln>
                  </pic:spPr>
                </pic:pic>
              </a:graphicData>
            </a:graphic>
          </wp:inline>
        </w:drawing>
      </w:r>
    </w:p>
    <w:p w:rsidR="00D705C1" w:rsidRDefault="00D705C1" w:rsidP="00D705C1">
      <w:pPr>
        <w:pStyle w:val="NoSpacing"/>
        <w:ind w:left="851" w:firstLine="709"/>
        <w:jc w:val="center"/>
        <w:rPr>
          <w:rFonts w:ascii="Times New Roman" w:hAnsi="Times New Roman" w:cs="Times New Roman"/>
          <w:sz w:val="24"/>
          <w:szCs w:val="24"/>
        </w:rPr>
      </w:pPr>
    </w:p>
    <w:p w:rsidR="00D705C1" w:rsidRDefault="00D705C1" w:rsidP="001E5E54">
      <w:pPr>
        <w:pStyle w:val="NoSpacing"/>
        <w:ind w:left="851"/>
        <w:jc w:val="center"/>
        <w:rPr>
          <w:rFonts w:ascii="Times New Roman" w:hAnsi="Times New Roman" w:cs="Times New Roman"/>
          <w:sz w:val="24"/>
          <w:szCs w:val="24"/>
        </w:rPr>
      </w:pPr>
      <w:r>
        <w:rPr>
          <w:rFonts w:ascii="Times New Roman" w:hAnsi="Times New Roman" w:cs="Times New Roman"/>
          <w:sz w:val="24"/>
          <w:szCs w:val="24"/>
        </w:rPr>
        <w:t>Gambar 1. Pengembangan masyarakat dalam pembangunan masyarakat (Sumber Soetomo 2012)</w:t>
      </w:r>
    </w:p>
    <w:p w:rsidR="00D705C1" w:rsidRDefault="00D705C1" w:rsidP="00D705C1">
      <w:pPr>
        <w:pStyle w:val="NoSpacing"/>
        <w:ind w:left="851" w:firstLine="709"/>
        <w:jc w:val="both"/>
        <w:rPr>
          <w:rFonts w:ascii="Times New Roman" w:eastAsia="Times New Roman" w:hAnsi="Times New Roman" w:cs="Times New Roman"/>
          <w:sz w:val="24"/>
          <w:szCs w:val="24"/>
          <w:lang w:eastAsia="id-ID"/>
        </w:rPr>
      </w:pPr>
    </w:p>
    <w:p w:rsidR="003F33DF" w:rsidRDefault="0051624C" w:rsidP="00CA7C78">
      <w:pPr>
        <w:pStyle w:val="NoSpacing"/>
        <w:spacing w:line="480" w:lineRule="auto"/>
        <w:ind w:left="851" w:firstLine="720"/>
        <w:jc w:val="both"/>
        <w:rPr>
          <w:rFonts w:ascii="Times New Roman" w:hAnsi="Times New Roman" w:cs="Times New Roman"/>
          <w:sz w:val="24"/>
          <w:szCs w:val="24"/>
        </w:rPr>
      </w:pPr>
      <w:r>
        <w:rPr>
          <w:rFonts w:ascii="Times New Roman" w:hAnsi="Times New Roman" w:cs="Times New Roman"/>
          <w:sz w:val="24"/>
          <w:szCs w:val="24"/>
        </w:rPr>
        <w:t xml:space="preserve">Jadi, </w:t>
      </w:r>
      <w:r w:rsidR="00287294">
        <w:rPr>
          <w:rFonts w:ascii="Times New Roman" w:hAnsi="Times New Roman" w:cs="Times New Roman"/>
          <w:sz w:val="24"/>
          <w:szCs w:val="24"/>
        </w:rPr>
        <w:t xml:space="preserve">Pengembangan Masyarakat Islam adalah </w:t>
      </w:r>
      <w:r w:rsidR="00974CD5">
        <w:rPr>
          <w:rFonts w:ascii="Times New Roman" w:hAnsi="Times New Roman" w:cs="Times New Roman"/>
          <w:sz w:val="24"/>
          <w:szCs w:val="24"/>
        </w:rPr>
        <w:t xml:space="preserve">suatu proses </w:t>
      </w:r>
      <w:r w:rsidR="007A4002">
        <w:rPr>
          <w:rFonts w:asciiTheme="majorBidi" w:hAnsiTheme="majorBidi" w:cstheme="majorBidi"/>
          <w:sz w:val="24"/>
          <w:szCs w:val="24"/>
        </w:rPr>
        <w:t xml:space="preserve">mengelola sumber daya </w:t>
      </w:r>
      <w:r w:rsidR="005F5568">
        <w:rPr>
          <w:rFonts w:asciiTheme="majorBidi" w:hAnsiTheme="majorBidi" w:cstheme="majorBidi"/>
          <w:sz w:val="24"/>
          <w:szCs w:val="24"/>
        </w:rPr>
        <w:t>masyarakat</w:t>
      </w:r>
      <w:r w:rsidR="00987A6E">
        <w:rPr>
          <w:rFonts w:asciiTheme="majorBidi" w:hAnsiTheme="majorBidi" w:cstheme="majorBidi"/>
          <w:sz w:val="24"/>
          <w:szCs w:val="24"/>
        </w:rPr>
        <w:t xml:space="preserve"> dalam rangka untuk mencapai kehidupan yang sejahtera secara bathin, fisik, dan spiritual</w:t>
      </w:r>
      <w:r w:rsidR="005955B1">
        <w:rPr>
          <w:rFonts w:asciiTheme="majorBidi" w:hAnsiTheme="majorBidi" w:cstheme="majorBidi"/>
          <w:sz w:val="24"/>
          <w:szCs w:val="24"/>
        </w:rPr>
        <w:t>.</w:t>
      </w:r>
      <w:r w:rsidR="007A4002">
        <w:rPr>
          <w:rFonts w:asciiTheme="majorBidi" w:hAnsiTheme="majorBidi" w:cstheme="majorBidi"/>
          <w:sz w:val="24"/>
          <w:szCs w:val="24"/>
        </w:rPr>
        <w:t xml:space="preserve"> </w:t>
      </w:r>
      <w:r w:rsidR="005955B1">
        <w:rPr>
          <w:rFonts w:asciiTheme="majorBidi" w:hAnsiTheme="majorBidi" w:cstheme="majorBidi"/>
          <w:sz w:val="24"/>
          <w:szCs w:val="24"/>
        </w:rPr>
        <w:t xml:space="preserve">Potensi-potensi </w:t>
      </w:r>
      <w:r w:rsidR="007A4002">
        <w:rPr>
          <w:rFonts w:asciiTheme="majorBidi" w:hAnsiTheme="majorBidi" w:cstheme="majorBidi"/>
          <w:sz w:val="24"/>
          <w:szCs w:val="24"/>
        </w:rPr>
        <w:t xml:space="preserve">yang tersedia </w:t>
      </w:r>
      <w:r w:rsidR="00C22842">
        <w:rPr>
          <w:rFonts w:asciiTheme="majorBidi" w:hAnsiTheme="majorBidi" w:cstheme="majorBidi"/>
          <w:sz w:val="24"/>
          <w:szCs w:val="24"/>
        </w:rPr>
        <w:t xml:space="preserve">diubah </w:t>
      </w:r>
      <w:r w:rsidR="00472CDA">
        <w:rPr>
          <w:rFonts w:asciiTheme="majorBidi" w:hAnsiTheme="majorBidi" w:cstheme="majorBidi"/>
          <w:sz w:val="24"/>
          <w:szCs w:val="24"/>
        </w:rPr>
        <w:t xml:space="preserve">menjadi faktual </w:t>
      </w:r>
      <w:r w:rsidR="008B0FDA">
        <w:rPr>
          <w:rFonts w:asciiTheme="majorBidi" w:hAnsiTheme="majorBidi" w:cstheme="majorBidi"/>
          <w:sz w:val="24"/>
          <w:szCs w:val="24"/>
        </w:rPr>
        <w:t>melalui cara-</w:t>
      </w:r>
      <w:r w:rsidR="001C0DBE">
        <w:rPr>
          <w:rFonts w:asciiTheme="majorBidi" w:hAnsiTheme="majorBidi" w:cstheme="majorBidi"/>
          <w:sz w:val="24"/>
          <w:szCs w:val="24"/>
        </w:rPr>
        <w:t>cara</w:t>
      </w:r>
      <w:r w:rsidR="007A4002">
        <w:rPr>
          <w:rFonts w:asciiTheme="majorBidi" w:hAnsiTheme="majorBidi" w:cstheme="majorBidi"/>
          <w:sz w:val="24"/>
          <w:szCs w:val="24"/>
        </w:rPr>
        <w:t xml:space="preserve"> pengabdian, pemberdayaan, pemandirian, penguatan, pemihakan, penyiapan, perlindungan dan berkelanjutan sehingga terpenuhi kebutuhan-kebutuhan masyarakat</w:t>
      </w:r>
      <w:r w:rsidR="001E472F">
        <w:rPr>
          <w:rFonts w:ascii="Times New Roman" w:hAnsi="Times New Roman" w:cs="Times New Roman"/>
          <w:sz w:val="24"/>
          <w:szCs w:val="24"/>
        </w:rPr>
        <w:t>.</w:t>
      </w:r>
      <w:r>
        <w:rPr>
          <w:rFonts w:ascii="Times New Roman" w:hAnsi="Times New Roman" w:cs="Times New Roman"/>
          <w:sz w:val="24"/>
          <w:szCs w:val="24"/>
        </w:rPr>
        <w:t xml:space="preserve"> </w:t>
      </w:r>
    </w:p>
    <w:p w:rsidR="006B7DE9" w:rsidRDefault="006B7DE9" w:rsidP="00D705C1">
      <w:pPr>
        <w:pStyle w:val="NoSpacing"/>
        <w:spacing w:line="480" w:lineRule="auto"/>
        <w:ind w:left="851" w:firstLine="720"/>
        <w:jc w:val="both"/>
        <w:rPr>
          <w:rFonts w:ascii="Times New Roman" w:hAnsi="Times New Roman" w:cs="Times New Roman"/>
          <w:sz w:val="24"/>
          <w:szCs w:val="24"/>
        </w:rPr>
      </w:pPr>
    </w:p>
    <w:p w:rsidR="000D486C" w:rsidRPr="009E61BF" w:rsidRDefault="000D486C" w:rsidP="00052426">
      <w:pPr>
        <w:pStyle w:val="NoSpacing"/>
        <w:numPr>
          <w:ilvl w:val="0"/>
          <w:numId w:val="7"/>
        </w:numPr>
        <w:spacing w:line="480" w:lineRule="auto"/>
        <w:ind w:left="851" w:hanging="425"/>
        <w:jc w:val="both"/>
        <w:rPr>
          <w:rFonts w:ascii="Times New Roman" w:hAnsi="Times New Roman" w:cs="Times New Roman"/>
          <w:b/>
          <w:bCs/>
          <w:sz w:val="24"/>
          <w:szCs w:val="24"/>
        </w:rPr>
      </w:pPr>
      <w:r w:rsidRPr="009E61BF">
        <w:rPr>
          <w:rFonts w:ascii="Times New Roman" w:hAnsi="Times New Roman" w:cs="Times New Roman"/>
          <w:b/>
          <w:bCs/>
          <w:sz w:val="24"/>
          <w:szCs w:val="24"/>
        </w:rPr>
        <w:t>Tujuan Pengembangan Masyarakat</w:t>
      </w:r>
    </w:p>
    <w:p w:rsidR="008E4A0D" w:rsidRDefault="008E4A0D" w:rsidP="008E4A0D">
      <w:pPr>
        <w:pStyle w:val="NoSpacing"/>
        <w:spacing w:line="480" w:lineRule="auto"/>
        <w:ind w:left="851" w:firstLine="720"/>
        <w:jc w:val="both"/>
        <w:rPr>
          <w:rFonts w:ascii="Times New Roman" w:hAnsi="Times New Roman" w:cs="Times New Roman"/>
          <w:sz w:val="24"/>
          <w:szCs w:val="24"/>
        </w:rPr>
      </w:pPr>
      <w:r>
        <w:rPr>
          <w:rFonts w:ascii="Times New Roman" w:hAnsi="Times New Roman" w:cs="Times New Roman"/>
          <w:sz w:val="24"/>
          <w:szCs w:val="24"/>
        </w:rPr>
        <w:t xml:space="preserve">Pengembangan masyarakat sebagaimana yang dijelaskan oleh Moh. Ali Aziz merupakan suatu usaha untuk memenuhi kebutuhan dasar masyarakat dalam rangka mencapai kesejahteraan masyarakat. Yang dimaksud kebutuhan dasar masyarakat yaitu kebutuhan makanan, tempat tinggal, pakaian, kesehatan, rasa aman, kasih sayang, mendapat </w:t>
      </w:r>
      <w:r>
        <w:rPr>
          <w:rFonts w:ascii="Times New Roman" w:hAnsi="Times New Roman" w:cs="Times New Roman"/>
          <w:sz w:val="24"/>
          <w:szCs w:val="24"/>
        </w:rPr>
        <w:lastRenderedPageBreak/>
        <w:t xml:space="preserve">penghormatan dan kesempatan kerja secara fair, dan aktualisasi spiritual. Hal itu menurut pandangan Moh. Ali Aziz merupakan konsep pembangunan manusia Indonesia seutuhnya atau </w:t>
      </w:r>
      <w:r>
        <w:rPr>
          <w:rFonts w:ascii="Times New Roman" w:hAnsi="Times New Roman" w:cs="Times New Roman"/>
          <w:i/>
          <w:iCs/>
          <w:sz w:val="24"/>
          <w:szCs w:val="24"/>
        </w:rPr>
        <w:t>insan kamil</w:t>
      </w:r>
      <w:r>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70"/>
      </w:r>
      <w:r>
        <w:rPr>
          <w:rFonts w:ascii="Times New Roman" w:hAnsi="Times New Roman" w:cs="Times New Roman"/>
          <w:sz w:val="24"/>
          <w:szCs w:val="24"/>
        </w:rPr>
        <w:t xml:space="preserve">  </w:t>
      </w:r>
    </w:p>
    <w:p w:rsidR="008E4A0D" w:rsidRDefault="008E4A0D" w:rsidP="008E4A0D">
      <w:pPr>
        <w:pStyle w:val="NoSpacing"/>
        <w:spacing w:line="480" w:lineRule="auto"/>
        <w:ind w:left="851" w:firstLine="720"/>
        <w:jc w:val="both"/>
        <w:rPr>
          <w:rFonts w:ascii="Times New Roman" w:hAnsi="Times New Roman" w:cs="Times New Roman"/>
          <w:sz w:val="24"/>
          <w:szCs w:val="24"/>
        </w:rPr>
      </w:pPr>
      <w:r>
        <w:rPr>
          <w:rFonts w:ascii="Times New Roman" w:hAnsi="Times New Roman" w:cs="Times New Roman"/>
          <w:sz w:val="24"/>
          <w:szCs w:val="24"/>
        </w:rPr>
        <w:t>Oleh karena itu, pengembangan masyarakat bukan berwujud proyek usaha kepada masyarakat, akan tetapi merupakan pembenahan struktur sosial yang mengedepankan keadilan untuk peningkatan kualitas kehidupan manusia melalui upaya-upaya peletakan sebuah tatanan sosial yang menempatkan manusia secara adil dan terbuka agar dapat mengaktualisasikan potensi yang dimiliki untuk memenuhi kebutuhannya. Pengembangan masyrakat juga bukan proses pemberian dari yang memiliki kepada yang tidak memiliki (kuat-lemah, kaya-miskin, atas-bawah dst...), akan tetapi merupakan suatu usaha penguatan dan pemandirian untuk kemandirian dan menghilangkan ketergantungan masyarakat. Pengembangan masyarakat merupakan proses pembelajaran kemandirian untuk meningkatkan kualitas kehidupan masyarakat. Pengembangan masyarakat harus melibatkan masyarakat itu sendiri dalam setiap tahapan yang hendak dilalui karena masyarakat adalah pihak yang lebih mengetahui tentang permasalahanya. Dan pengembangan masyarakat itu adalah usaha pemberdayaan masyarakat.</w:t>
      </w:r>
      <w:r>
        <w:rPr>
          <w:rStyle w:val="FootnoteReference"/>
          <w:rFonts w:ascii="Times New Roman" w:hAnsi="Times New Roman" w:cs="Times New Roman"/>
          <w:sz w:val="24"/>
          <w:szCs w:val="24"/>
        </w:rPr>
        <w:footnoteReference w:id="71"/>
      </w:r>
      <w:r>
        <w:rPr>
          <w:rFonts w:ascii="Times New Roman" w:hAnsi="Times New Roman" w:cs="Times New Roman"/>
          <w:sz w:val="24"/>
          <w:szCs w:val="24"/>
        </w:rPr>
        <w:t xml:space="preserve">         </w:t>
      </w:r>
    </w:p>
    <w:p w:rsidR="008E4A0D" w:rsidRDefault="008E4A0D" w:rsidP="008E4A0D">
      <w:pPr>
        <w:pStyle w:val="NoSpacing"/>
        <w:spacing w:line="480" w:lineRule="auto"/>
        <w:ind w:left="851" w:firstLine="720"/>
        <w:jc w:val="both"/>
        <w:rPr>
          <w:rFonts w:ascii="Times New Roman" w:hAnsi="Times New Roman" w:cs="Times New Roman"/>
          <w:sz w:val="24"/>
          <w:szCs w:val="24"/>
        </w:rPr>
      </w:pPr>
      <w:r>
        <w:rPr>
          <w:rFonts w:ascii="Times New Roman" w:hAnsi="Times New Roman" w:cs="Times New Roman"/>
          <w:sz w:val="24"/>
          <w:szCs w:val="24"/>
        </w:rPr>
        <w:t xml:space="preserve">Yulizar menyebutkan bahwa pemberdayaan (pengembangan) masyarakat merupakan upaya kemanusiaan yang adil dan beradab secara </w:t>
      </w:r>
      <w:r>
        <w:rPr>
          <w:rFonts w:ascii="Times New Roman" w:hAnsi="Times New Roman" w:cs="Times New Roman"/>
          <w:sz w:val="24"/>
          <w:szCs w:val="24"/>
        </w:rPr>
        <w:lastRenderedPageBreak/>
        <w:t>struktural dalam bidang politik, ekonomi, dan lain sebagainya.</w:t>
      </w:r>
      <w:r>
        <w:rPr>
          <w:rStyle w:val="FootnoteReference"/>
          <w:rFonts w:ascii="Times New Roman" w:hAnsi="Times New Roman" w:cs="Times New Roman"/>
          <w:sz w:val="24"/>
          <w:szCs w:val="24"/>
        </w:rPr>
        <w:footnoteReference w:id="72"/>
      </w:r>
      <w:r>
        <w:rPr>
          <w:rFonts w:ascii="Times New Roman" w:hAnsi="Times New Roman" w:cs="Times New Roman"/>
          <w:sz w:val="24"/>
          <w:szCs w:val="24"/>
        </w:rPr>
        <w:t xml:space="preserve"> Oleh karena itu, manusia itu harus terbebas dari kemiskinan yang melilitnya. Kemiskinan yang dimaksud oleh Yulizar meliputi materi, non materi dan dalam arti khusus. Kemiskinan materi berarti ketidakmampuan masyarakat untuk mencukupi dan memenuhi kebutuhan pokok (primer) dan sekundernya. Yang termasuk kebutuhan pokok dan sekudernya adalah pakaian, makanan, tempat tinggal, kesehatan, dan pendidikan. Kemiskinan non materi berarti kemiskinan yang menimpa jiwa dan rohani (termasuk karakter/ mental) seperti rendah diri, kehinaan, ketidakamanan, ketidaknyaman, kehilangan gairah atau pesimis, dan perasaaan tidak puas dengan apa yang diperolehnya. Sedangkan kemiskinan dalam arti khusus adalah kebutuhan manusia terhadap penciptanya atau kemiskinan agama/ spiritual.</w:t>
      </w:r>
      <w:r>
        <w:rPr>
          <w:rStyle w:val="FootnoteReference"/>
          <w:rFonts w:ascii="Times New Roman" w:hAnsi="Times New Roman" w:cs="Times New Roman"/>
          <w:sz w:val="24"/>
          <w:szCs w:val="24"/>
        </w:rPr>
        <w:footnoteReference w:id="73"/>
      </w:r>
    </w:p>
    <w:p w:rsidR="00FA2D63" w:rsidRDefault="00EE6286" w:rsidP="00272732">
      <w:pPr>
        <w:pStyle w:val="NoSpacing"/>
        <w:spacing w:line="480" w:lineRule="auto"/>
        <w:ind w:left="851" w:firstLine="720"/>
        <w:jc w:val="both"/>
        <w:rPr>
          <w:rFonts w:ascii="Times New Roman" w:hAnsi="Times New Roman" w:cs="Times New Roman"/>
          <w:sz w:val="24"/>
          <w:szCs w:val="24"/>
        </w:rPr>
      </w:pPr>
      <w:r w:rsidRPr="00D705C1">
        <w:rPr>
          <w:rFonts w:ascii="Times New Roman" w:hAnsi="Times New Roman" w:cs="Times New Roman"/>
          <w:sz w:val="24"/>
          <w:szCs w:val="24"/>
        </w:rPr>
        <w:t>Pengembangan</w:t>
      </w:r>
      <w:r>
        <w:rPr>
          <w:rFonts w:ascii="Times New Roman" w:hAnsi="Times New Roman" w:cs="Times New Roman"/>
          <w:bCs/>
          <w:sz w:val="24"/>
          <w:szCs w:val="24"/>
        </w:rPr>
        <w:t xml:space="preserve"> Masyarakat disusun dan dilaksanakan berdasarkan dengan kemampuan dan sumber daya yang </w:t>
      </w:r>
      <w:r w:rsidR="00E701D7">
        <w:rPr>
          <w:rFonts w:ascii="Times New Roman" w:hAnsi="Times New Roman" w:cs="Times New Roman"/>
          <w:bCs/>
          <w:sz w:val="24"/>
          <w:szCs w:val="24"/>
        </w:rPr>
        <w:t>ada di dalam masyarakat</w:t>
      </w:r>
      <w:r>
        <w:rPr>
          <w:rFonts w:ascii="Times New Roman" w:hAnsi="Times New Roman" w:cs="Times New Roman"/>
          <w:bCs/>
          <w:sz w:val="24"/>
          <w:szCs w:val="24"/>
        </w:rPr>
        <w:t>. Keterlibatan pihak lain, baik perorangan maupun organisasi (</w:t>
      </w:r>
      <w:r w:rsidR="007A658E">
        <w:rPr>
          <w:rFonts w:ascii="Times New Roman" w:hAnsi="Times New Roman" w:cs="Times New Roman"/>
          <w:bCs/>
          <w:sz w:val="24"/>
          <w:szCs w:val="24"/>
        </w:rPr>
        <w:t xml:space="preserve">seperti </w:t>
      </w:r>
      <w:r>
        <w:rPr>
          <w:rFonts w:ascii="Times New Roman" w:hAnsi="Times New Roman" w:cs="Times New Roman"/>
          <w:bCs/>
          <w:sz w:val="24"/>
          <w:szCs w:val="24"/>
        </w:rPr>
        <w:t>lembaga dakwah, LSM, partai politik, pemerintah) hanyalah bersifat sementara yang berfungsi sebagai pendamping atau fasilitator dan transformasi nilai.</w:t>
      </w:r>
      <w:r w:rsidR="006866B7">
        <w:rPr>
          <w:rFonts w:ascii="Times New Roman" w:hAnsi="Times New Roman" w:cs="Times New Roman"/>
          <w:bCs/>
          <w:sz w:val="24"/>
          <w:szCs w:val="24"/>
        </w:rPr>
        <w:t xml:space="preserve"> Oleh karena itu, </w:t>
      </w:r>
      <w:r w:rsidR="00272732">
        <w:rPr>
          <w:rFonts w:ascii="Times New Roman" w:hAnsi="Times New Roman" w:cs="Times New Roman"/>
          <w:bCs/>
          <w:sz w:val="24"/>
          <w:szCs w:val="24"/>
        </w:rPr>
        <w:t>P</w:t>
      </w:r>
      <w:r w:rsidR="00D705C1">
        <w:rPr>
          <w:rFonts w:ascii="Times New Roman" w:hAnsi="Times New Roman" w:cs="Times New Roman"/>
          <w:sz w:val="24"/>
          <w:szCs w:val="24"/>
        </w:rPr>
        <w:t xml:space="preserve">engembangan </w:t>
      </w:r>
      <w:r w:rsidR="00272732">
        <w:rPr>
          <w:rFonts w:ascii="Times New Roman" w:hAnsi="Times New Roman" w:cs="Times New Roman"/>
          <w:sz w:val="24"/>
          <w:szCs w:val="24"/>
        </w:rPr>
        <w:t>M</w:t>
      </w:r>
      <w:r w:rsidR="00D705C1">
        <w:rPr>
          <w:rFonts w:ascii="Times New Roman" w:hAnsi="Times New Roman" w:cs="Times New Roman"/>
          <w:sz w:val="24"/>
          <w:szCs w:val="24"/>
        </w:rPr>
        <w:t xml:space="preserve">asyarakat </w:t>
      </w:r>
      <w:r w:rsidR="00D705C1" w:rsidRPr="00E42B5C">
        <w:rPr>
          <w:rFonts w:ascii="Times New Roman" w:hAnsi="Times New Roman" w:cs="Times New Roman"/>
          <w:sz w:val="24"/>
          <w:szCs w:val="24"/>
        </w:rPr>
        <w:t>(</w:t>
      </w:r>
      <w:r w:rsidR="00D705C1" w:rsidRPr="00E42B5C">
        <w:rPr>
          <w:rFonts w:ascii="Times New Roman" w:hAnsi="Times New Roman" w:cs="Times New Roman"/>
          <w:i/>
          <w:iCs/>
          <w:sz w:val="24"/>
          <w:szCs w:val="24"/>
        </w:rPr>
        <w:t>community development</w:t>
      </w:r>
      <w:r w:rsidR="00D705C1">
        <w:rPr>
          <w:rFonts w:ascii="Times New Roman" w:hAnsi="Times New Roman" w:cs="Times New Roman"/>
          <w:sz w:val="24"/>
          <w:szCs w:val="24"/>
        </w:rPr>
        <w:t xml:space="preserve">) memiliki tujuan akhir yakni membantu masyarakat agar pembangunan dapat dilakukan dengan prakarsa sendiri </w:t>
      </w:r>
      <w:r w:rsidR="00D705C1">
        <w:rPr>
          <w:rFonts w:ascii="Times New Roman" w:hAnsi="Times New Roman" w:cs="Times New Roman"/>
          <w:sz w:val="24"/>
          <w:szCs w:val="24"/>
        </w:rPr>
        <w:lastRenderedPageBreak/>
        <w:t>dengan mengidentifikasi kebutuhannya, menggali dan memanfaatkan sumber daya yang ada untuk kesejahteraannya sendiri.</w:t>
      </w:r>
      <w:r w:rsidR="00D705C1">
        <w:rPr>
          <w:rStyle w:val="FootnoteReference"/>
          <w:rFonts w:ascii="Times New Roman" w:hAnsi="Times New Roman" w:cs="Times New Roman"/>
          <w:sz w:val="24"/>
          <w:szCs w:val="24"/>
        </w:rPr>
        <w:footnoteReference w:id="74"/>
      </w:r>
      <w:r w:rsidR="00D705C1">
        <w:rPr>
          <w:rFonts w:ascii="Times New Roman" w:hAnsi="Times New Roman" w:cs="Times New Roman"/>
          <w:sz w:val="24"/>
          <w:szCs w:val="24"/>
        </w:rPr>
        <w:t xml:space="preserve"> </w:t>
      </w:r>
    </w:p>
    <w:p w:rsidR="00C87A44" w:rsidRDefault="00D705C1" w:rsidP="00D30B28">
      <w:pPr>
        <w:pStyle w:val="NoSpacing"/>
        <w:spacing w:line="480" w:lineRule="auto"/>
        <w:ind w:left="851" w:firstLine="720"/>
        <w:jc w:val="both"/>
        <w:rPr>
          <w:rFonts w:ascii="Times New Roman" w:hAnsi="Times New Roman" w:cs="Times New Roman"/>
          <w:sz w:val="24"/>
          <w:szCs w:val="24"/>
        </w:rPr>
      </w:pPr>
      <w:r>
        <w:rPr>
          <w:rFonts w:ascii="Times New Roman" w:hAnsi="Times New Roman" w:cs="Times New Roman"/>
          <w:sz w:val="24"/>
          <w:szCs w:val="24"/>
        </w:rPr>
        <w:t>Menurut Payne dalam Alfitri yang mengatakan bahwa tujuan dasar pemberdayaan (pengembangan) masyarakat adalah untuk keadilan sosial dengan cara memberikan ketentraman kepada masyarakat, persamaan politik, dan sosial melalui upaya saling membantu dan belajar untuk tujuan yang lebih besar.</w:t>
      </w:r>
      <w:r>
        <w:rPr>
          <w:rStyle w:val="FootnoteReference"/>
          <w:rFonts w:ascii="Times New Roman" w:hAnsi="Times New Roman" w:cs="Times New Roman"/>
          <w:sz w:val="24"/>
          <w:szCs w:val="24"/>
        </w:rPr>
        <w:footnoteReference w:id="75"/>
      </w:r>
      <w:r>
        <w:rPr>
          <w:rFonts w:ascii="Times New Roman" w:hAnsi="Times New Roman" w:cs="Times New Roman"/>
          <w:sz w:val="24"/>
          <w:szCs w:val="24"/>
        </w:rPr>
        <w:t xml:space="preserve"> Alfitri meyakini bahwa pengembangan masyarakat lokal adalah untuk menciptakan kemajuan sosial dan ekonomi melalui partisipasi aktif dan inisiatif masyarakat. Dia menilai bahwa masyarakat itu unik dan memiliki potensi, hanya saja potensi yang dimiliki oleh masyarakat belum sepenuhnya dikembangkan. </w:t>
      </w:r>
      <w:r>
        <w:rPr>
          <w:rStyle w:val="FootnoteReference"/>
          <w:rFonts w:ascii="Times New Roman" w:hAnsi="Times New Roman" w:cs="Times New Roman"/>
          <w:sz w:val="24"/>
          <w:szCs w:val="24"/>
        </w:rPr>
        <w:footnoteReference w:id="76"/>
      </w:r>
      <w:r w:rsidR="00F23F62">
        <w:rPr>
          <w:rFonts w:ascii="Times New Roman" w:hAnsi="Times New Roman" w:cs="Times New Roman"/>
          <w:sz w:val="24"/>
          <w:szCs w:val="24"/>
        </w:rPr>
        <w:t xml:space="preserve"> </w:t>
      </w:r>
    </w:p>
    <w:p w:rsidR="00D705C1" w:rsidRDefault="00F23F62" w:rsidP="00D30B28">
      <w:pPr>
        <w:pStyle w:val="NoSpacing"/>
        <w:spacing w:line="480" w:lineRule="auto"/>
        <w:ind w:left="851" w:firstLine="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00530A69">
        <w:rPr>
          <w:rFonts w:ascii="Times New Roman" w:hAnsi="Times New Roman" w:cs="Times New Roman"/>
          <w:sz w:val="24"/>
          <w:szCs w:val="24"/>
        </w:rPr>
        <w:t>T</w:t>
      </w:r>
      <w:r w:rsidR="00D705C1">
        <w:rPr>
          <w:rFonts w:ascii="Times New Roman" w:hAnsi="Times New Roman" w:cs="Times New Roman"/>
          <w:sz w:val="24"/>
          <w:szCs w:val="24"/>
        </w:rPr>
        <w:t xml:space="preserve">ujuan pengembangan masyarakat </w:t>
      </w:r>
      <w:r w:rsidR="00530A69">
        <w:rPr>
          <w:rFonts w:ascii="Times New Roman" w:hAnsi="Times New Roman" w:cs="Times New Roman"/>
          <w:sz w:val="24"/>
          <w:szCs w:val="24"/>
        </w:rPr>
        <w:t xml:space="preserve">menurut Fredian Tonny Nasdian </w:t>
      </w:r>
      <w:r w:rsidR="00D30B28">
        <w:rPr>
          <w:rFonts w:ascii="Times New Roman" w:hAnsi="Times New Roman" w:cs="Times New Roman"/>
          <w:sz w:val="24"/>
          <w:szCs w:val="24"/>
        </w:rPr>
        <w:t>yaitu</w:t>
      </w:r>
      <w:r w:rsidR="00D705C1">
        <w:rPr>
          <w:rFonts w:ascii="Times New Roman" w:hAnsi="Times New Roman" w:cs="Times New Roman"/>
          <w:sz w:val="24"/>
          <w:szCs w:val="24"/>
        </w:rPr>
        <w:t xml:space="preserve"> menggeser struktur kekuatan politik, meningkatkan aktifitas ekonomi komunitas</w:t>
      </w:r>
      <w:r w:rsidR="00FA2D63">
        <w:rPr>
          <w:rFonts w:ascii="Times New Roman" w:hAnsi="Times New Roman" w:cs="Times New Roman"/>
          <w:sz w:val="24"/>
          <w:szCs w:val="24"/>
        </w:rPr>
        <w:t xml:space="preserve"> bisnis, pembangunan kebudayaan</w:t>
      </w:r>
      <w:r w:rsidR="00D705C1">
        <w:rPr>
          <w:rFonts w:ascii="Times New Roman" w:hAnsi="Times New Roman" w:cs="Times New Roman"/>
          <w:sz w:val="24"/>
          <w:szCs w:val="24"/>
        </w:rPr>
        <w:t xml:space="preserve">, memperbaiki pelayanan dan fasilitas publik, menciptakan tanggung jawab pemerintah lokal, meningkatkan partisipasi masyarakat, memperbaiki kepemimpinan, membangun kelembagaan-kelembagaan baru, melaksanakan pembangunan ekonomi dan fisik, dan mengembangkan perencanaan fisik dan lingkungan. </w:t>
      </w:r>
      <w:r w:rsidR="00D705C1">
        <w:rPr>
          <w:rStyle w:val="FootnoteReference"/>
          <w:rFonts w:ascii="Times New Roman" w:hAnsi="Times New Roman" w:cs="Times New Roman"/>
          <w:sz w:val="24"/>
          <w:szCs w:val="24"/>
        </w:rPr>
        <w:footnoteReference w:id="77"/>
      </w:r>
    </w:p>
    <w:p w:rsidR="00952D7E" w:rsidRDefault="00D705C1" w:rsidP="00EB0CB3">
      <w:pPr>
        <w:pStyle w:val="NoSpacing"/>
        <w:spacing w:line="480" w:lineRule="auto"/>
        <w:ind w:left="851" w:firstLine="720"/>
        <w:jc w:val="both"/>
        <w:rPr>
          <w:rFonts w:ascii="Times New Roman" w:hAnsi="Times New Roman"/>
          <w:sz w:val="24"/>
          <w:szCs w:val="24"/>
        </w:rPr>
      </w:pPr>
      <w:r w:rsidRPr="00D705C1">
        <w:rPr>
          <w:rFonts w:ascii="Times New Roman" w:hAnsi="Times New Roman" w:cs="Times New Roman"/>
          <w:sz w:val="24"/>
          <w:szCs w:val="24"/>
        </w:rPr>
        <w:lastRenderedPageBreak/>
        <w:t>Menurut</w:t>
      </w:r>
      <w:r>
        <w:rPr>
          <w:rFonts w:ascii="Times New Roman" w:hAnsi="Times New Roman"/>
          <w:sz w:val="24"/>
          <w:szCs w:val="24"/>
        </w:rPr>
        <w:t xml:space="preserve"> </w:t>
      </w:r>
      <w:r w:rsidR="00A05E69">
        <w:rPr>
          <w:rFonts w:ascii="Times New Roman" w:hAnsi="Times New Roman"/>
          <w:sz w:val="24"/>
          <w:szCs w:val="24"/>
        </w:rPr>
        <w:t xml:space="preserve">Totok </w:t>
      </w:r>
      <w:r>
        <w:rPr>
          <w:rFonts w:ascii="Times New Roman" w:hAnsi="Times New Roman"/>
          <w:sz w:val="24"/>
          <w:szCs w:val="24"/>
        </w:rPr>
        <w:t>Mardikanto dkk,</w:t>
      </w:r>
      <w:r>
        <w:rPr>
          <w:rStyle w:val="FootnoteReference"/>
          <w:rFonts w:ascii="Times New Roman" w:hAnsi="Times New Roman"/>
          <w:sz w:val="24"/>
          <w:szCs w:val="24"/>
        </w:rPr>
        <w:footnoteReference w:id="78"/>
      </w:r>
      <w:r>
        <w:rPr>
          <w:rFonts w:ascii="Times New Roman" w:hAnsi="Times New Roman"/>
          <w:sz w:val="24"/>
          <w:szCs w:val="24"/>
        </w:rPr>
        <w:t xml:space="preserve"> bahwa tujuan pengembangan masyarakat </w:t>
      </w:r>
      <w:r w:rsidR="003A1F84">
        <w:rPr>
          <w:rFonts w:ascii="Times New Roman" w:hAnsi="Times New Roman"/>
          <w:sz w:val="24"/>
          <w:szCs w:val="24"/>
        </w:rPr>
        <w:t>adalah untuk</w:t>
      </w:r>
      <w:r>
        <w:rPr>
          <w:rFonts w:ascii="Times New Roman" w:hAnsi="Times New Roman"/>
          <w:sz w:val="24"/>
          <w:szCs w:val="24"/>
        </w:rPr>
        <w:t xml:space="preserve"> pengembangan kapasitas </w:t>
      </w:r>
      <w:r w:rsidR="003A1F84">
        <w:rPr>
          <w:rFonts w:ascii="Times New Roman" w:hAnsi="Times New Roman"/>
          <w:sz w:val="24"/>
          <w:szCs w:val="24"/>
        </w:rPr>
        <w:t xml:space="preserve">yang meliputi </w:t>
      </w:r>
      <w:r>
        <w:rPr>
          <w:rFonts w:ascii="Times New Roman" w:hAnsi="Times New Roman"/>
          <w:sz w:val="24"/>
          <w:szCs w:val="24"/>
        </w:rPr>
        <w:t>empat bidang</w:t>
      </w:r>
      <w:r w:rsidR="003A1F84">
        <w:rPr>
          <w:rFonts w:ascii="Times New Roman" w:hAnsi="Times New Roman"/>
          <w:sz w:val="24"/>
          <w:szCs w:val="24"/>
        </w:rPr>
        <w:t xml:space="preserve"> </w:t>
      </w:r>
      <w:r w:rsidR="00C26644">
        <w:rPr>
          <w:rFonts w:ascii="Times New Roman" w:hAnsi="Times New Roman"/>
          <w:sz w:val="24"/>
          <w:szCs w:val="24"/>
        </w:rPr>
        <w:t>pembinaan</w:t>
      </w:r>
      <w:r w:rsidR="000C423B">
        <w:rPr>
          <w:rFonts w:ascii="Times New Roman" w:hAnsi="Times New Roman"/>
          <w:sz w:val="24"/>
          <w:szCs w:val="24"/>
        </w:rPr>
        <w:t xml:space="preserve"> masyarakat. </w:t>
      </w:r>
      <w:r w:rsidR="00EB0CB3">
        <w:rPr>
          <w:rFonts w:ascii="Times New Roman" w:hAnsi="Times New Roman"/>
          <w:sz w:val="24"/>
          <w:szCs w:val="24"/>
        </w:rPr>
        <w:t>Y</w:t>
      </w:r>
      <w:r w:rsidR="000C423B">
        <w:rPr>
          <w:rFonts w:ascii="Times New Roman" w:hAnsi="Times New Roman"/>
          <w:sz w:val="24"/>
          <w:szCs w:val="24"/>
        </w:rPr>
        <w:t>aitu p</w:t>
      </w:r>
      <w:r>
        <w:rPr>
          <w:rFonts w:ascii="Times New Roman" w:hAnsi="Times New Roman"/>
          <w:sz w:val="24"/>
          <w:szCs w:val="24"/>
        </w:rPr>
        <w:t xml:space="preserve">engembangan kapasitas manusia, </w:t>
      </w:r>
      <w:r w:rsidR="00647E0D">
        <w:rPr>
          <w:rFonts w:ascii="Times New Roman" w:hAnsi="Times New Roman"/>
          <w:sz w:val="24"/>
          <w:szCs w:val="24"/>
        </w:rPr>
        <w:t xml:space="preserve">pembinaan </w:t>
      </w:r>
      <w:r>
        <w:rPr>
          <w:rFonts w:ascii="Times New Roman" w:hAnsi="Times New Roman"/>
          <w:sz w:val="24"/>
          <w:szCs w:val="24"/>
        </w:rPr>
        <w:t xml:space="preserve">usaha, </w:t>
      </w:r>
      <w:r w:rsidR="00647E0D">
        <w:rPr>
          <w:rFonts w:ascii="Times New Roman" w:hAnsi="Times New Roman"/>
          <w:sz w:val="24"/>
          <w:szCs w:val="24"/>
        </w:rPr>
        <w:t xml:space="preserve">pembinaan </w:t>
      </w:r>
      <w:r>
        <w:rPr>
          <w:rFonts w:ascii="Times New Roman" w:hAnsi="Times New Roman"/>
          <w:sz w:val="24"/>
          <w:szCs w:val="24"/>
        </w:rPr>
        <w:t xml:space="preserve">kelembagaan, dan </w:t>
      </w:r>
      <w:r w:rsidR="00647E0D">
        <w:rPr>
          <w:rFonts w:ascii="Times New Roman" w:hAnsi="Times New Roman"/>
          <w:sz w:val="24"/>
          <w:szCs w:val="24"/>
        </w:rPr>
        <w:t xml:space="preserve">pembinaan </w:t>
      </w:r>
      <w:r>
        <w:rPr>
          <w:rFonts w:ascii="Times New Roman" w:hAnsi="Times New Roman"/>
          <w:sz w:val="24"/>
          <w:szCs w:val="24"/>
        </w:rPr>
        <w:t>lingkungan</w:t>
      </w:r>
      <w:r w:rsidR="00952D7E">
        <w:rPr>
          <w:rFonts w:ascii="Times New Roman" w:hAnsi="Times New Roman"/>
          <w:sz w:val="24"/>
          <w:szCs w:val="24"/>
        </w:rPr>
        <w:t xml:space="preserve"> </w:t>
      </w:r>
      <w:r w:rsidR="00CA5095">
        <w:rPr>
          <w:rFonts w:ascii="Times New Roman" w:hAnsi="Times New Roman"/>
          <w:sz w:val="24"/>
          <w:szCs w:val="24"/>
        </w:rPr>
        <w:t xml:space="preserve">sebagaimana </w:t>
      </w:r>
      <w:r w:rsidR="00952D7E">
        <w:rPr>
          <w:rFonts w:ascii="Times New Roman" w:hAnsi="Times New Roman"/>
          <w:sz w:val="24"/>
          <w:szCs w:val="24"/>
        </w:rPr>
        <w:t>dijelaskan lebih rinci sebagai berikut;</w:t>
      </w:r>
      <w:r>
        <w:rPr>
          <w:rFonts w:ascii="Times New Roman" w:hAnsi="Times New Roman"/>
          <w:sz w:val="24"/>
          <w:szCs w:val="24"/>
        </w:rPr>
        <w:t xml:space="preserve"> </w:t>
      </w:r>
    </w:p>
    <w:p w:rsidR="00D705C1" w:rsidRDefault="00D705C1" w:rsidP="00200099">
      <w:pPr>
        <w:pStyle w:val="NoSpacing"/>
        <w:spacing w:line="480" w:lineRule="auto"/>
        <w:ind w:left="1276" w:hanging="425"/>
        <w:jc w:val="both"/>
        <w:rPr>
          <w:rFonts w:ascii="Times New Roman" w:hAnsi="Times New Roman"/>
          <w:sz w:val="24"/>
          <w:szCs w:val="24"/>
        </w:rPr>
      </w:pPr>
      <w:r>
        <w:rPr>
          <w:rFonts w:ascii="Times New Roman" w:hAnsi="Times New Roman"/>
          <w:sz w:val="24"/>
          <w:szCs w:val="24"/>
        </w:rPr>
        <w:t xml:space="preserve">(1) </w:t>
      </w:r>
      <w:r w:rsidRPr="00FD73D3">
        <w:rPr>
          <w:rFonts w:ascii="Times New Roman" w:hAnsi="Times New Roman"/>
          <w:i/>
          <w:iCs/>
          <w:sz w:val="24"/>
          <w:szCs w:val="24"/>
        </w:rPr>
        <w:t>P</w:t>
      </w:r>
      <w:r>
        <w:rPr>
          <w:rFonts w:ascii="Times New Roman" w:hAnsi="Times New Roman"/>
          <w:i/>
          <w:sz w:val="24"/>
          <w:szCs w:val="24"/>
        </w:rPr>
        <w:t>embinaan kapasitas</w:t>
      </w:r>
      <w:r w:rsidR="00200099">
        <w:rPr>
          <w:rFonts w:ascii="Times New Roman" w:hAnsi="Times New Roman"/>
          <w:i/>
          <w:sz w:val="24"/>
          <w:szCs w:val="24"/>
        </w:rPr>
        <w:t xml:space="preserve"> </w:t>
      </w:r>
      <w:r>
        <w:rPr>
          <w:rFonts w:ascii="Times New Roman" w:hAnsi="Times New Roman"/>
          <w:i/>
          <w:sz w:val="24"/>
          <w:szCs w:val="24"/>
        </w:rPr>
        <w:t>m</w:t>
      </w:r>
      <w:r w:rsidRPr="009848A9">
        <w:rPr>
          <w:rFonts w:ascii="Times New Roman" w:hAnsi="Times New Roman"/>
          <w:i/>
          <w:sz w:val="24"/>
          <w:szCs w:val="24"/>
        </w:rPr>
        <w:t>anusia</w:t>
      </w:r>
      <w:r w:rsidRPr="00E43310">
        <w:rPr>
          <w:rFonts w:ascii="Times New Roman" w:hAnsi="Times New Roman"/>
          <w:sz w:val="24"/>
          <w:szCs w:val="24"/>
        </w:rPr>
        <w:t xml:space="preserve"> m</w:t>
      </w:r>
      <w:r>
        <w:rPr>
          <w:rFonts w:ascii="Times New Roman" w:hAnsi="Times New Roman"/>
          <w:sz w:val="24"/>
          <w:szCs w:val="24"/>
        </w:rPr>
        <w:t xml:space="preserve">erupakan kegiatan utama, sebab selain sebagai penerima manfaat, mutu </w:t>
      </w:r>
      <w:r w:rsidRPr="00E43310">
        <w:rPr>
          <w:rFonts w:ascii="Times New Roman" w:hAnsi="Times New Roman"/>
          <w:sz w:val="24"/>
          <w:szCs w:val="24"/>
        </w:rPr>
        <w:t>manusia/</w:t>
      </w:r>
      <w:r>
        <w:rPr>
          <w:rFonts w:ascii="Times New Roman" w:hAnsi="Times New Roman"/>
          <w:sz w:val="24"/>
          <w:szCs w:val="24"/>
        </w:rPr>
        <w:t xml:space="preserve">SDM merupakan syarat utama yang akan menentukan keberhasilan pembangunan yang dilakukan. </w:t>
      </w:r>
      <w:r w:rsidR="00200099">
        <w:rPr>
          <w:rFonts w:ascii="Times New Roman" w:hAnsi="Times New Roman"/>
          <w:sz w:val="24"/>
          <w:szCs w:val="24"/>
        </w:rPr>
        <w:t>P</w:t>
      </w:r>
      <w:r>
        <w:rPr>
          <w:rFonts w:ascii="Times New Roman" w:hAnsi="Times New Roman"/>
          <w:sz w:val="24"/>
          <w:szCs w:val="24"/>
        </w:rPr>
        <w:t>embinaan kapasiatas manusia, meliputi</w:t>
      </w:r>
      <w:r>
        <w:rPr>
          <w:rFonts w:ascii="Times New Roman" w:hAnsi="Times New Roman"/>
          <w:sz w:val="24"/>
          <w:szCs w:val="24"/>
          <w:lang w:val="en-US"/>
        </w:rPr>
        <w:t xml:space="preserve"> :</w:t>
      </w:r>
      <w:r>
        <w:rPr>
          <w:rFonts w:ascii="Times New Roman" w:hAnsi="Times New Roman"/>
          <w:sz w:val="24"/>
          <w:szCs w:val="24"/>
        </w:rPr>
        <w:t xml:space="preserve"> (a) </w:t>
      </w:r>
      <w:r w:rsidRPr="00346FE1">
        <w:rPr>
          <w:rFonts w:ascii="Times New Roman" w:hAnsi="Times New Roman"/>
          <w:i/>
          <w:sz w:val="24"/>
          <w:szCs w:val="24"/>
        </w:rPr>
        <w:t>Pengembangan kapasitas individu</w:t>
      </w:r>
      <w:r>
        <w:rPr>
          <w:rFonts w:ascii="Times New Roman" w:hAnsi="Times New Roman"/>
          <w:sz w:val="24"/>
          <w:szCs w:val="24"/>
        </w:rPr>
        <w:t>, seperti kapasitas kepribadian yang meliputi karakter dan pengembangan profesional</w:t>
      </w:r>
      <w:r>
        <w:rPr>
          <w:rFonts w:ascii="Times New Roman" w:hAnsi="Times New Roman"/>
          <w:sz w:val="24"/>
          <w:szCs w:val="24"/>
          <w:lang w:val="en-US"/>
        </w:rPr>
        <w:t>it</w:t>
      </w:r>
      <w:r>
        <w:rPr>
          <w:rFonts w:ascii="Times New Roman" w:hAnsi="Times New Roman"/>
          <w:sz w:val="24"/>
          <w:szCs w:val="24"/>
        </w:rPr>
        <w:t>a</w:t>
      </w:r>
      <w:r>
        <w:rPr>
          <w:rFonts w:ascii="Times New Roman" w:hAnsi="Times New Roman"/>
          <w:sz w:val="24"/>
          <w:szCs w:val="24"/>
          <w:lang w:val="en-US"/>
        </w:rPr>
        <w:t>s</w:t>
      </w:r>
      <w:r>
        <w:rPr>
          <w:rFonts w:ascii="Times New Roman" w:hAnsi="Times New Roman"/>
          <w:sz w:val="24"/>
          <w:szCs w:val="24"/>
        </w:rPr>
        <w:t xml:space="preserve">, (b) Pengembangan kapasitas entitas atau kelembagaan, mencangkup pengkondisian struktur kelembagaan yang dapat memberdayakan anggota. dan (c) </w:t>
      </w:r>
      <w:r>
        <w:rPr>
          <w:rFonts w:ascii="Times New Roman" w:hAnsi="Times New Roman"/>
          <w:i/>
          <w:sz w:val="24"/>
          <w:szCs w:val="24"/>
        </w:rPr>
        <w:t>Pengembangan kapasitas sistem (</w:t>
      </w:r>
      <w:r>
        <w:rPr>
          <w:rFonts w:ascii="Times New Roman" w:hAnsi="Times New Roman"/>
          <w:i/>
          <w:sz w:val="24"/>
          <w:szCs w:val="24"/>
          <w:lang w:val="en-US"/>
        </w:rPr>
        <w:t>j</w:t>
      </w:r>
      <w:r w:rsidRPr="00346FE1">
        <w:rPr>
          <w:rFonts w:ascii="Times New Roman" w:hAnsi="Times New Roman"/>
          <w:i/>
          <w:sz w:val="24"/>
          <w:szCs w:val="24"/>
        </w:rPr>
        <w:t>ejaring)</w:t>
      </w:r>
      <w:r>
        <w:rPr>
          <w:rFonts w:ascii="Times New Roman" w:hAnsi="Times New Roman"/>
          <w:sz w:val="24"/>
          <w:szCs w:val="24"/>
        </w:rPr>
        <w:t xml:space="preserve"> yang bertujuan untuk pengembangan kerjasama antar</w:t>
      </w:r>
      <w:r>
        <w:rPr>
          <w:rFonts w:ascii="Times New Roman" w:hAnsi="Times New Roman"/>
          <w:sz w:val="24"/>
          <w:szCs w:val="24"/>
          <w:lang w:val="en-US"/>
        </w:rPr>
        <w:t>-</w:t>
      </w:r>
      <w:r>
        <w:rPr>
          <w:rFonts w:ascii="Times New Roman" w:hAnsi="Times New Roman"/>
          <w:sz w:val="24"/>
          <w:szCs w:val="24"/>
        </w:rPr>
        <w:t>anggota dalam komunitas</w:t>
      </w:r>
      <w:r>
        <w:rPr>
          <w:rFonts w:ascii="Times New Roman" w:hAnsi="Times New Roman"/>
          <w:sz w:val="24"/>
          <w:szCs w:val="24"/>
          <w:lang w:val="en-US"/>
        </w:rPr>
        <w:t>,</w:t>
      </w:r>
      <w:r>
        <w:rPr>
          <w:rFonts w:ascii="Times New Roman" w:hAnsi="Times New Roman"/>
          <w:sz w:val="24"/>
          <w:szCs w:val="24"/>
        </w:rPr>
        <w:t xml:space="preserve"> dan pengembangan kerjasama dengan komunitas di luar sistem.</w:t>
      </w:r>
    </w:p>
    <w:p w:rsidR="00D705C1" w:rsidRDefault="00D705C1" w:rsidP="00952D7E">
      <w:pPr>
        <w:pStyle w:val="NoSpacing"/>
        <w:spacing w:line="480" w:lineRule="auto"/>
        <w:ind w:left="1276" w:hanging="425"/>
        <w:jc w:val="both"/>
        <w:rPr>
          <w:rFonts w:ascii="Times New Roman" w:hAnsi="Times New Roman"/>
          <w:sz w:val="24"/>
          <w:szCs w:val="24"/>
        </w:rPr>
      </w:pPr>
      <w:r>
        <w:rPr>
          <w:rFonts w:ascii="Times New Roman" w:hAnsi="Times New Roman"/>
          <w:sz w:val="24"/>
          <w:szCs w:val="24"/>
        </w:rPr>
        <w:t xml:space="preserve">(2) </w:t>
      </w:r>
      <w:r w:rsidRPr="00952D7E">
        <w:rPr>
          <w:rFonts w:ascii="Times New Roman" w:hAnsi="Times New Roman"/>
          <w:i/>
          <w:iCs/>
          <w:sz w:val="24"/>
          <w:szCs w:val="24"/>
        </w:rPr>
        <w:t>Pembinaan</w:t>
      </w:r>
      <w:r>
        <w:rPr>
          <w:rFonts w:ascii="Times New Roman" w:hAnsi="Times New Roman"/>
          <w:i/>
          <w:sz w:val="24"/>
          <w:szCs w:val="24"/>
        </w:rPr>
        <w:t xml:space="preserve"> kapasitas</w:t>
      </w:r>
      <w:r w:rsidR="00934F1A">
        <w:rPr>
          <w:rFonts w:ascii="Times New Roman" w:hAnsi="Times New Roman"/>
          <w:i/>
          <w:sz w:val="24"/>
          <w:szCs w:val="24"/>
        </w:rPr>
        <w:t xml:space="preserve"> </w:t>
      </w:r>
      <w:r>
        <w:rPr>
          <w:rFonts w:ascii="Times New Roman" w:hAnsi="Times New Roman"/>
          <w:i/>
          <w:sz w:val="24"/>
          <w:szCs w:val="24"/>
        </w:rPr>
        <w:t>u</w:t>
      </w:r>
      <w:r w:rsidRPr="009848A9">
        <w:rPr>
          <w:rFonts w:ascii="Times New Roman" w:hAnsi="Times New Roman"/>
          <w:i/>
          <w:sz w:val="24"/>
          <w:szCs w:val="24"/>
        </w:rPr>
        <w:t>saha</w:t>
      </w:r>
      <w:r>
        <w:rPr>
          <w:rFonts w:ascii="Times New Roman" w:hAnsi="Times New Roman"/>
          <w:sz w:val="24"/>
          <w:szCs w:val="24"/>
        </w:rPr>
        <w:t xml:space="preserve">. Usaha yang dimaksud mengarah pada </w:t>
      </w:r>
      <w:r w:rsidRPr="00D705C1">
        <w:rPr>
          <w:rFonts w:ascii="Times New Roman" w:hAnsi="Times New Roman" w:cs="Times New Roman"/>
          <w:sz w:val="24"/>
          <w:szCs w:val="24"/>
        </w:rPr>
        <w:t>pembentukan</w:t>
      </w:r>
      <w:r>
        <w:rPr>
          <w:rFonts w:ascii="Times New Roman" w:hAnsi="Times New Roman"/>
          <w:sz w:val="24"/>
          <w:szCs w:val="24"/>
        </w:rPr>
        <w:t xml:space="preserve"> atau penguatan aktivitas usaha sebagai daya tarik dan wahana untuk menjaga </w:t>
      </w:r>
      <w:r w:rsidRPr="008549C9">
        <w:rPr>
          <w:rFonts w:ascii="Times New Roman" w:hAnsi="Times New Roman"/>
          <w:i/>
          <w:sz w:val="24"/>
          <w:szCs w:val="24"/>
        </w:rPr>
        <w:t>keberlangsungan</w:t>
      </w:r>
      <w:r>
        <w:rPr>
          <w:rFonts w:ascii="Times New Roman" w:hAnsi="Times New Roman"/>
          <w:sz w:val="24"/>
          <w:szCs w:val="24"/>
        </w:rPr>
        <w:t xml:space="preserve"> kegiatan pembangunan. Pada tahapan penguatan usaha, </w:t>
      </w:r>
      <w:r w:rsidRPr="00E43310">
        <w:rPr>
          <w:rFonts w:ascii="Times New Roman" w:hAnsi="Times New Roman"/>
          <w:sz w:val="24"/>
          <w:szCs w:val="24"/>
        </w:rPr>
        <w:t xml:space="preserve">kegiatan </w:t>
      </w:r>
      <w:r>
        <w:rPr>
          <w:rFonts w:ascii="Times New Roman" w:hAnsi="Times New Roman"/>
          <w:sz w:val="24"/>
          <w:szCs w:val="24"/>
        </w:rPr>
        <w:t xml:space="preserve">diarahkan pada pengembangan keterampilan aspek-aspek manajerial usaha yang </w:t>
      </w:r>
      <w:r>
        <w:rPr>
          <w:rFonts w:ascii="Times New Roman" w:hAnsi="Times New Roman"/>
          <w:sz w:val="24"/>
          <w:szCs w:val="24"/>
        </w:rPr>
        <w:lastRenderedPageBreak/>
        <w:t>lebih efisien dan efektif sehingga bisa menyesuaikan tuntutan-tuntutan perubahan dari dunia usaha. Yang meliputi; pemilihan komoditas dan jenis usaha, studi kelayakan dan perencanaan bisnis, pembentukan badan usaha, perencanaan investasi dan penetapan sumber-sumber pembiayaan, pengelolaan sumber daya manusia dan pengembangan karir, manajemen produksi dan operasi, manajemen logistik dan finansial, penelitian dan pengembangan, pengembangan dan pengelolaan sistem informasi bisnis, pengembangan jejaring dan kemitraan, dan pengembangan sarana dan prasarana pendukung.</w:t>
      </w:r>
    </w:p>
    <w:p w:rsidR="00D705C1" w:rsidRDefault="00D705C1" w:rsidP="00952D7E">
      <w:pPr>
        <w:pStyle w:val="NoSpacing"/>
        <w:spacing w:line="480" w:lineRule="auto"/>
        <w:ind w:left="1276" w:hanging="425"/>
        <w:jc w:val="both"/>
        <w:rPr>
          <w:rFonts w:ascii="Times New Roman" w:hAnsi="Times New Roman"/>
          <w:sz w:val="24"/>
          <w:szCs w:val="24"/>
        </w:rPr>
      </w:pPr>
      <w:r>
        <w:rPr>
          <w:rFonts w:ascii="Times New Roman" w:hAnsi="Times New Roman"/>
          <w:sz w:val="24"/>
          <w:szCs w:val="24"/>
        </w:rPr>
        <w:t xml:space="preserve">(3) </w:t>
      </w:r>
      <w:r>
        <w:rPr>
          <w:rFonts w:ascii="Times New Roman" w:hAnsi="Times New Roman"/>
          <w:i/>
          <w:iCs/>
          <w:sz w:val="24"/>
          <w:szCs w:val="24"/>
        </w:rPr>
        <w:t>Pembinaan kapasitas l</w:t>
      </w:r>
      <w:r w:rsidRPr="009848A9">
        <w:rPr>
          <w:rFonts w:ascii="Times New Roman" w:hAnsi="Times New Roman"/>
          <w:i/>
          <w:sz w:val="24"/>
          <w:szCs w:val="24"/>
        </w:rPr>
        <w:t>ingkungan</w:t>
      </w:r>
      <w:r w:rsidRPr="00E43310">
        <w:rPr>
          <w:rFonts w:ascii="Times New Roman" w:hAnsi="Times New Roman"/>
          <w:sz w:val="24"/>
          <w:szCs w:val="24"/>
        </w:rPr>
        <w:t xml:space="preserve"> m</w:t>
      </w:r>
      <w:r>
        <w:rPr>
          <w:rFonts w:ascii="Times New Roman" w:hAnsi="Times New Roman"/>
          <w:sz w:val="24"/>
          <w:szCs w:val="24"/>
        </w:rPr>
        <w:t xml:space="preserve">erupakan kegiatan yang </w:t>
      </w:r>
      <w:r w:rsidRPr="00D705C1">
        <w:rPr>
          <w:rFonts w:ascii="Times New Roman" w:hAnsi="Times New Roman" w:cs="Times New Roman"/>
          <w:sz w:val="24"/>
          <w:szCs w:val="24"/>
        </w:rPr>
        <w:t>diperlukan</w:t>
      </w:r>
      <w:r>
        <w:rPr>
          <w:rFonts w:ascii="Times New Roman" w:hAnsi="Times New Roman"/>
          <w:sz w:val="24"/>
          <w:szCs w:val="24"/>
        </w:rPr>
        <w:t xml:space="preserve"> agar bina usaha tidak merusak lingkungan fisik, sosial, maupun budaya</w:t>
      </w:r>
      <w:r w:rsidRPr="00E43310">
        <w:rPr>
          <w:rFonts w:ascii="Times New Roman" w:hAnsi="Times New Roman"/>
          <w:sz w:val="24"/>
          <w:szCs w:val="24"/>
        </w:rPr>
        <w:t>, s</w:t>
      </w:r>
      <w:r>
        <w:rPr>
          <w:rFonts w:ascii="Times New Roman" w:hAnsi="Times New Roman"/>
          <w:sz w:val="24"/>
          <w:szCs w:val="24"/>
        </w:rPr>
        <w:t xml:space="preserve">ebab kerusakan lingkungan akan mengganggu keberlangsungan program atau kegiatan dan kehidupan masyarakat sasaran. </w:t>
      </w:r>
      <w:r w:rsidRPr="00E43310">
        <w:rPr>
          <w:rFonts w:ascii="Times New Roman" w:hAnsi="Times New Roman"/>
          <w:sz w:val="24"/>
          <w:szCs w:val="24"/>
        </w:rPr>
        <w:t>Namun d</w:t>
      </w:r>
      <w:r>
        <w:rPr>
          <w:rFonts w:ascii="Times New Roman" w:hAnsi="Times New Roman"/>
          <w:sz w:val="24"/>
          <w:szCs w:val="24"/>
        </w:rPr>
        <w:t xml:space="preserve">isamping mencegah terjadinya kerusakan, lingkup kegiatan pengembangan komunitas </w:t>
      </w:r>
      <w:r w:rsidRPr="00E43310">
        <w:rPr>
          <w:rFonts w:ascii="Times New Roman" w:hAnsi="Times New Roman"/>
          <w:sz w:val="24"/>
          <w:szCs w:val="24"/>
        </w:rPr>
        <w:t xml:space="preserve">juga </w:t>
      </w:r>
      <w:r>
        <w:rPr>
          <w:rFonts w:ascii="Times New Roman" w:hAnsi="Times New Roman"/>
          <w:sz w:val="24"/>
          <w:szCs w:val="24"/>
        </w:rPr>
        <w:t>mengarah pada pemanfaatan lingkungan fisik untuk memenuhi kebutuhan bahan baku usaha, dan pengkondisian lingkungan sosial-budaya yang mendukung dan menciptakan keberlangsungan pembangunan komunitas.</w:t>
      </w:r>
    </w:p>
    <w:p w:rsidR="00D705C1" w:rsidRDefault="00D705C1" w:rsidP="00952D7E">
      <w:pPr>
        <w:pStyle w:val="NoSpacing"/>
        <w:spacing w:line="480" w:lineRule="auto"/>
        <w:ind w:left="1276" w:hanging="425"/>
        <w:jc w:val="both"/>
        <w:rPr>
          <w:rFonts w:ascii="Times New Roman" w:hAnsi="Times New Roman"/>
          <w:sz w:val="24"/>
          <w:szCs w:val="24"/>
        </w:rPr>
      </w:pPr>
      <w:r>
        <w:rPr>
          <w:rFonts w:ascii="Times New Roman" w:hAnsi="Times New Roman"/>
          <w:sz w:val="24"/>
          <w:szCs w:val="24"/>
        </w:rPr>
        <w:t xml:space="preserve">(4) </w:t>
      </w:r>
      <w:r>
        <w:rPr>
          <w:rFonts w:ascii="Times New Roman" w:hAnsi="Times New Roman"/>
          <w:i/>
          <w:iCs/>
          <w:sz w:val="24"/>
          <w:szCs w:val="24"/>
        </w:rPr>
        <w:t>Pembinaan kapasitas</w:t>
      </w:r>
      <w:r>
        <w:rPr>
          <w:rFonts w:ascii="Times New Roman" w:hAnsi="Times New Roman"/>
          <w:i/>
          <w:sz w:val="24"/>
          <w:szCs w:val="24"/>
        </w:rPr>
        <w:t>k</w:t>
      </w:r>
      <w:r w:rsidRPr="009848A9">
        <w:rPr>
          <w:rFonts w:ascii="Times New Roman" w:hAnsi="Times New Roman"/>
          <w:i/>
          <w:sz w:val="24"/>
          <w:szCs w:val="24"/>
        </w:rPr>
        <w:t>elembagaan</w:t>
      </w:r>
      <w:r>
        <w:rPr>
          <w:rFonts w:ascii="Times New Roman" w:hAnsi="Times New Roman"/>
          <w:sz w:val="24"/>
          <w:szCs w:val="24"/>
        </w:rPr>
        <w:t xml:space="preserve">. Pengembangan </w:t>
      </w:r>
      <w:r w:rsidRPr="00D705C1">
        <w:rPr>
          <w:rFonts w:ascii="Times New Roman" w:hAnsi="Times New Roman" w:cs="Times New Roman"/>
          <w:sz w:val="24"/>
          <w:szCs w:val="24"/>
        </w:rPr>
        <w:t>kelembagaan</w:t>
      </w:r>
      <w:r>
        <w:rPr>
          <w:rFonts w:ascii="Times New Roman" w:hAnsi="Times New Roman"/>
          <w:sz w:val="24"/>
          <w:szCs w:val="24"/>
        </w:rPr>
        <w:t xml:space="preserve"> organisasi</w:t>
      </w:r>
      <w:r w:rsidRPr="00AA468C">
        <w:rPr>
          <w:rFonts w:ascii="Times New Roman" w:hAnsi="Times New Roman"/>
          <w:sz w:val="24"/>
          <w:szCs w:val="24"/>
        </w:rPr>
        <w:t xml:space="preserve"> diperlukan </w:t>
      </w:r>
      <w:r>
        <w:rPr>
          <w:rFonts w:ascii="Times New Roman" w:hAnsi="Times New Roman"/>
          <w:sz w:val="24"/>
          <w:szCs w:val="24"/>
        </w:rPr>
        <w:t xml:space="preserve">sebagai wadah penyelesaian masalah dan mendukung keberlangsungan aktivitas bina manusia, bina lingkungan dan bina usaha. </w:t>
      </w:r>
      <w:r w:rsidRPr="00614154">
        <w:rPr>
          <w:rFonts w:ascii="Times New Roman" w:hAnsi="Times New Roman"/>
          <w:sz w:val="24"/>
          <w:szCs w:val="24"/>
        </w:rPr>
        <w:t xml:space="preserve">Kelembagaan yang kuat diperlukan </w:t>
      </w:r>
      <w:r w:rsidRPr="00614154">
        <w:rPr>
          <w:rFonts w:ascii="Times New Roman" w:hAnsi="Times New Roman"/>
          <w:sz w:val="24"/>
          <w:szCs w:val="24"/>
        </w:rPr>
        <w:lastRenderedPageBreak/>
        <w:t>karena semua unit pembinaan</w:t>
      </w:r>
      <w:r>
        <w:rPr>
          <w:rFonts w:ascii="Times New Roman" w:hAnsi="Times New Roman"/>
          <w:sz w:val="24"/>
          <w:szCs w:val="24"/>
        </w:rPr>
        <w:t xml:space="preserve"> memerlukan dukungan lembaga </w:t>
      </w:r>
      <w:r w:rsidRPr="00614154">
        <w:rPr>
          <w:rFonts w:ascii="Times New Roman" w:hAnsi="Times New Roman"/>
          <w:sz w:val="24"/>
          <w:szCs w:val="24"/>
        </w:rPr>
        <w:t xml:space="preserve">dengan </w:t>
      </w:r>
      <w:r>
        <w:rPr>
          <w:rFonts w:ascii="Times New Roman" w:hAnsi="Times New Roman"/>
          <w:sz w:val="24"/>
          <w:szCs w:val="24"/>
        </w:rPr>
        <w:t>tata kelola yang dapat memberdayakan anggota</w:t>
      </w:r>
      <w:r w:rsidRPr="00614154">
        <w:rPr>
          <w:rFonts w:ascii="Times New Roman" w:hAnsi="Times New Roman"/>
          <w:sz w:val="24"/>
          <w:szCs w:val="24"/>
        </w:rPr>
        <w:t xml:space="preserve">.Jadi </w:t>
      </w:r>
      <w:r>
        <w:rPr>
          <w:rFonts w:ascii="Times New Roman" w:hAnsi="Times New Roman"/>
          <w:sz w:val="24"/>
          <w:szCs w:val="24"/>
        </w:rPr>
        <w:t xml:space="preserve"> pengembangan sistem pengelolaan lembaga dengan manajer atau pimpinan yang adaptif dan </w:t>
      </w:r>
      <w:r w:rsidRPr="00E346F9">
        <w:rPr>
          <w:rFonts w:ascii="Times New Roman" w:hAnsi="Times New Roman"/>
          <w:i/>
          <w:sz w:val="24"/>
          <w:szCs w:val="24"/>
        </w:rPr>
        <w:t xml:space="preserve">empowerment </w:t>
      </w:r>
      <w:r>
        <w:rPr>
          <w:rFonts w:ascii="Times New Roman" w:hAnsi="Times New Roman"/>
          <w:sz w:val="24"/>
          <w:szCs w:val="24"/>
        </w:rPr>
        <w:t xml:space="preserve">menjadi lingkup pembinaan kapasitas kelembagaan dalam pengembangan komunitas. </w:t>
      </w:r>
    </w:p>
    <w:p w:rsidR="00D705C1" w:rsidRDefault="00822F40" w:rsidP="00D83C66">
      <w:pPr>
        <w:pStyle w:val="NoSpacing"/>
        <w:spacing w:line="480" w:lineRule="auto"/>
        <w:ind w:left="851" w:firstLine="720"/>
        <w:jc w:val="both"/>
        <w:rPr>
          <w:rFonts w:ascii="Times New Roman" w:hAnsi="Times New Roman"/>
          <w:sz w:val="24"/>
          <w:szCs w:val="24"/>
        </w:rPr>
      </w:pPr>
      <w:r>
        <w:rPr>
          <w:rFonts w:ascii="Times New Roman" w:hAnsi="Times New Roman" w:cs="Times New Roman"/>
          <w:sz w:val="24"/>
          <w:szCs w:val="24"/>
        </w:rPr>
        <w:t>K</w:t>
      </w:r>
      <w:r w:rsidR="00D705C1" w:rsidRPr="00D705C1">
        <w:rPr>
          <w:rFonts w:ascii="Times New Roman" w:hAnsi="Times New Roman" w:cs="Times New Roman"/>
          <w:sz w:val="24"/>
          <w:szCs w:val="24"/>
        </w:rPr>
        <w:t>eempat</w:t>
      </w:r>
      <w:r w:rsidR="00D705C1">
        <w:rPr>
          <w:rFonts w:ascii="Times New Roman" w:hAnsi="Times New Roman"/>
          <w:sz w:val="24"/>
          <w:szCs w:val="24"/>
        </w:rPr>
        <w:t xml:space="preserve"> bidang </w:t>
      </w:r>
      <w:r>
        <w:rPr>
          <w:rFonts w:ascii="Times New Roman" w:hAnsi="Times New Roman"/>
          <w:sz w:val="24"/>
          <w:szCs w:val="24"/>
        </w:rPr>
        <w:t xml:space="preserve">pembinaan di atas </w:t>
      </w:r>
      <w:r w:rsidR="00D705C1">
        <w:rPr>
          <w:rFonts w:ascii="Times New Roman" w:hAnsi="Times New Roman"/>
          <w:sz w:val="24"/>
          <w:szCs w:val="24"/>
        </w:rPr>
        <w:t xml:space="preserve">tidak </w:t>
      </w:r>
      <w:r w:rsidR="00F246EC">
        <w:rPr>
          <w:rFonts w:ascii="Times New Roman" w:hAnsi="Times New Roman"/>
          <w:sz w:val="24"/>
          <w:szCs w:val="24"/>
        </w:rPr>
        <w:t>terpisah satu sama lain sehingga tidak mesti</w:t>
      </w:r>
      <w:r w:rsidR="00D705C1">
        <w:rPr>
          <w:rFonts w:ascii="Times New Roman" w:hAnsi="Times New Roman"/>
          <w:sz w:val="24"/>
          <w:szCs w:val="24"/>
        </w:rPr>
        <w:t xml:space="preserve"> dilaksanakan secara bertahap</w:t>
      </w:r>
      <w:r w:rsidR="00313F1F">
        <w:rPr>
          <w:rFonts w:ascii="Times New Roman" w:hAnsi="Times New Roman"/>
          <w:sz w:val="24"/>
          <w:szCs w:val="24"/>
        </w:rPr>
        <w:t xml:space="preserve"> dan terpisah</w:t>
      </w:r>
      <w:r w:rsidR="0038659D">
        <w:rPr>
          <w:rFonts w:ascii="Times New Roman" w:hAnsi="Times New Roman"/>
          <w:sz w:val="24"/>
          <w:szCs w:val="24"/>
        </w:rPr>
        <w:t>,</w:t>
      </w:r>
      <w:r w:rsidR="00D705C1" w:rsidRPr="00E43310">
        <w:rPr>
          <w:rFonts w:ascii="Times New Roman" w:hAnsi="Times New Roman"/>
          <w:sz w:val="24"/>
          <w:szCs w:val="24"/>
        </w:rPr>
        <w:t xml:space="preserve"> tapi </w:t>
      </w:r>
      <w:r w:rsidR="00D705C1">
        <w:rPr>
          <w:rFonts w:ascii="Times New Roman" w:hAnsi="Times New Roman"/>
          <w:sz w:val="24"/>
          <w:szCs w:val="24"/>
        </w:rPr>
        <w:t xml:space="preserve">bisa dalam waktu </w:t>
      </w:r>
      <w:r w:rsidR="00313F1F">
        <w:rPr>
          <w:rFonts w:ascii="Times New Roman" w:hAnsi="Times New Roman"/>
          <w:sz w:val="24"/>
          <w:szCs w:val="24"/>
        </w:rPr>
        <w:t xml:space="preserve">yang </w:t>
      </w:r>
      <w:r w:rsidR="00D705C1">
        <w:rPr>
          <w:rFonts w:ascii="Times New Roman" w:hAnsi="Times New Roman"/>
          <w:sz w:val="24"/>
          <w:szCs w:val="24"/>
        </w:rPr>
        <w:t>bersamaan</w:t>
      </w:r>
      <w:r w:rsidR="00313F1F">
        <w:rPr>
          <w:rFonts w:ascii="Times New Roman" w:hAnsi="Times New Roman"/>
          <w:sz w:val="24"/>
          <w:szCs w:val="24"/>
        </w:rPr>
        <w:t xml:space="preserve">. </w:t>
      </w:r>
      <w:r w:rsidR="00BF3E8D">
        <w:rPr>
          <w:rFonts w:ascii="Times New Roman" w:hAnsi="Times New Roman"/>
          <w:sz w:val="24"/>
          <w:szCs w:val="24"/>
        </w:rPr>
        <w:t>Hal ini disebabkan</w:t>
      </w:r>
      <w:r w:rsidR="00D705C1">
        <w:rPr>
          <w:rFonts w:ascii="Times New Roman" w:hAnsi="Times New Roman"/>
          <w:sz w:val="24"/>
          <w:szCs w:val="24"/>
        </w:rPr>
        <w:t xml:space="preserve"> fungsinya saling melengkapi untuk terwujudnya keberlangsungan dan tercapainya tujuan kegiatan pengembangan.</w:t>
      </w:r>
      <w:r w:rsidR="00D705C1" w:rsidRPr="00E43310">
        <w:rPr>
          <w:rFonts w:ascii="Times New Roman" w:hAnsi="Times New Roman"/>
          <w:sz w:val="24"/>
          <w:szCs w:val="24"/>
        </w:rPr>
        <w:t xml:space="preserve">  </w:t>
      </w:r>
      <w:r w:rsidR="00EB1974">
        <w:rPr>
          <w:rFonts w:ascii="Times New Roman" w:hAnsi="Times New Roman"/>
          <w:sz w:val="24"/>
          <w:szCs w:val="24"/>
        </w:rPr>
        <w:t>Untuk mencapai tujuan, dipersyaratkan</w:t>
      </w:r>
      <w:r w:rsidR="00D705C1">
        <w:rPr>
          <w:rFonts w:ascii="Times New Roman" w:hAnsi="Times New Roman"/>
          <w:sz w:val="24"/>
          <w:szCs w:val="24"/>
        </w:rPr>
        <w:t xml:space="preserve"> </w:t>
      </w:r>
      <w:r w:rsidR="00EB1974">
        <w:rPr>
          <w:rFonts w:ascii="Times New Roman" w:hAnsi="Times New Roman"/>
          <w:sz w:val="24"/>
          <w:szCs w:val="24"/>
        </w:rPr>
        <w:t xml:space="preserve">kepada setiap </w:t>
      </w:r>
      <w:r w:rsidR="00D83C66">
        <w:rPr>
          <w:rFonts w:ascii="Times New Roman" w:hAnsi="Times New Roman"/>
          <w:sz w:val="24"/>
          <w:szCs w:val="24"/>
        </w:rPr>
        <w:t xml:space="preserve">lembaga lokal </w:t>
      </w:r>
      <w:r w:rsidR="00D705C1">
        <w:rPr>
          <w:rFonts w:ascii="Times New Roman" w:hAnsi="Times New Roman"/>
          <w:sz w:val="24"/>
          <w:szCs w:val="24"/>
        </w:rPr>
        <w:t>menjalankan fu</w:t>
      </w:r>
      <w:r w:rsidR="00ED7BAC">
        <w:rPr>
          <w:rFonts w:ascii="Times New Roman" w:hAnsi="Times New Roman"/>
          <w:sz w:val="24"/>
          <w:szCs w:val="24"/>
        </w:rPr>
        <w:t xml:space="preserve">ngsi pengembangan, </w:t>
      </w:r>
      <w:r w:rsidR="00A866BC">
        <w:rPr>
          <w:rFonts w:ascii="Times New Roman" w:hAnsi="Times New Roman"/>
          <w:sz w:val="24"/>
          <w:szCs w:val="24"/>
        </w:rPr>
        <w:t xml:space="preserve">yaitu; </w:t>
      </w:r>
      <w:r w:rsidR="00DF03B1">
        <w:rPr>
          <w:rFonts w:ascii="Times New Roman" w:hAnsi="Times New Roman"/>
          <w:sz w:val="24"/>
          <w:szCs w:val="24"/>
        </w:rPr>
        <w:t xml:space="preserve">adanya </w:t>
      </w:r>
      <w:r w:rsidR="00ED7BAC">
        <w:rPr>
          <w:rFonts w:ascii="Times New Roman" w:hAnsi="Times New Roman"/>
          <w:sz w:val="24"/>
          <w:szCs w:val="24"/>
        </w:rPr>
        <w:t>kegiatan transpormasi kapasitas</w:t>
      </w:r>
      <w:r w:rsidR="00D705C1" w:rsidRPr="00E43310">
        <w:rPr>
          <w:rFonts w:ascii="Times New Roman" w:hAnsi="Times New Roman"/>
          <w:sz w:val="24"/>
          <w:szCs w:val="24"/>
        </w:rPr>
        <w:t xml:space="preserve"> yg</w:t>
      </w:r>
      <w:r w:rsidR="00D705C1">
        <w:rPr>
          <w:rFonts w:ascii="Times New Roman" w:hAnsi="Times New Roman"/>
          <w:sz w:val="24"/>
          <w:szCs w:val="24"/>
        </w:rPr>
        <w:t xml:space="preserve"> terus menerus, </w:t>
      </w:r>
      <w:r w:rsidR="00D705C1" w:rsidRPr="00E43310">
        <w:rPr>
          <w:rFonts w:ascii="Times New Roman" w:hAnsi="Times New Roman"/>
          <w:sz w:val="24"/>
          <w:szCs w:val="24"/>
        </w:rPr>
        <w:t xml:space="preserve">sudah ada </w:t>
      </w:r>
      <w:r w:rsidR="00D705C1">
        <w:rPr>
          <w:rFonts w:ascii="Times New Roman" w:hAnsi="Times New Roman"/>
          <w:sz w:val="24"/>
          <w:szCs w:val="24"/>
        </w:rPr>
        <w:t xml:space="preserve">sumber keuangan internal, dan dapat menjamin serta mengolah keberlangsungan manfaat yang diperoleh </w:t>
      </w:r>
      <w:r w:rsidR="00D705C1" w:rsidRPr="00E43310">
        <w:rPr>
          <w:rFonts w:ascii="Times New Roman" w:hAnsi="Times New Roman"/>
          <w:sz w:val="24"/>
          <w:szCs w:val="24"/>
        </w:rPr>
        <w:t>semua warga</w:t>
      </w:r>
      <w:r w:rsidR="00D705C1">
        <w:rPr>
          <w:rFonts w:ascii="Times New Roman" w:hAnsi="Times New Roman"/>
          <w:sz w:val="24"/>
          <w:szCs w:val="24"/>
        </w:rPr>
        <w:t xml:space="preserve"> komunitas</w:t>
      </w:r>
      <w:r w:rsidR="00D51F58">
        <w:rPr>
          <w:rFonts w:ascii="Times New Roman" w:hAnsi="Times New Roman"/>
          <w:sz w:val="24"/>
          <w:szCs w:val="24"/>
        </w:rPr>
        <w:t xml:space="preserve"> (masyarakat)</w:t>
      </w:r>
      <w:r w:rsidR="00D705C1">
        <w:rPr>
          <w:rFonts w:ascii="Times New Roman" w:hAnsi="Times New Roman"/>
          <w:sz w:val="24"/>
          <w:szCs w:val="24"/>
        </w:rPr>
        <w:t>.</w:t>
      </w:r>
    </w:p>
    <w:p w:rsidR="00D705C1" w:rsidRPr="00A35223" w:rsidRDefault="00876328" w:rsidP="00180421">
      <w:pPr>
        <w:pStyle w:val="NoSpacing"/>
        <w:spacing w:line="480" w:lineRule="auto"/>
        <w:ind w:left="851" w:firstLine="720"/>
        <w:jc w:val="both"/>
        <w:rPr>
          <w:rFonts w:asciiTheme="majorBidi" w:hAnsiTheme="majorBidi" w:cstheme="majorBidi"/>
          <w:sz w:val="24"/>
          <w:szCs w:val="24"/>
        </w:rPr>
      </w:pPr>
      <w:r>
        <w:rPr>
          <w:rFonts w:ascii="Times New Roman" w:hAnsi="Times New Roman" w:cs="Times New Roman"/>
          <w:sz w:val="24"/>
          <w:szCs w:val="24"/>
        </w:rPr>
        <w:t xml:space="preserve">Pelaksanaan </w:t>
      </w:r>
      <w:r w:rsidR="00B81014">
        <w:rPr>
          <w:rFonts w:ascii="Times New Roman" w:hAnsi="Times New Roman" w:cs="Times New Roman"/>
          <w:sz w:val="24"/>
          <w:szCs w:val="24"/>
        </w:rPr>
        <w:t xml:space="preserve">pembinaan </w:t>
      </w:r>
      <w:r>
        <w:rPr>
          <w:rFonts w:ascii="Times New Roman" w:hAnsi="Times New Roman" w:cs="Times New Roman"/>
          <w:sz w:val="24"/>
          <w:szCs w:val="24"/>
        </w:rPr>
        <w:t xml:space="preserve">pengembangan </w:t>
      </w:r>
      <w:r w:rsidR="00CD077D">
        <w:rPr>
          <w:rFonts w:ascii="Times New Roman" w:hAnsi="Times New Roman" w:cs="Times New Roman"/>
          <w:sz w:val="24"/>
          <w:szCs w:val="24"/>
        </w:rPr>
        <w:t>masyarakat adalah u</w:t>
      </w:r>
      <w:r w:rsidR="00873CCE">
        <w:rPr>
          <w:rFonts w:ascii="Times New Roman" w:hAnsi="Times New Roman" w:cs="Times New Roman"/>
          <w:sz w:val="24"/>
          <w:szCs w:val="24"/>
        </w:rPr>
        <w:t xml:space="preserve">ntuk mendorong kemauan dan keberanian, </w:t>
      </w:r>
      <w:r w:rsidR="00953244">
        <w:rPr>
          <w:rFonts w:ascii="Times New Roman" w:hAnsi="Times New Roman" w:cs="Times New Roman"/>
          <w:sz w:val="24"/>
          <w:szCs w:val="24"/>
        </w:rPr>
        <w:t xml:space="preserve">meningkatkan kemampuan, </w:t>
      </w:r>
      <w:r w:rsidR="00873CCE">
        <w:rPr>
          <w:rFonts w:ascii="Times New Roman" w:hAnsi="Times New Roman" w:cs="Times New Roman"/>
          <w:sz w:val="24"/>
          <w:szCs w:val="24"/>
        </w:rPr>
        <w:t xml:space="preserve">serta memberikan kesempatan mengembangkan kemandirian masyarakat agar mendapatkan perbaikan kesejahteraan </w:t>
      </w:r>
      <w:r w:rsidR="003F5D23">
        <w:rPr>
          <w:rFonts w:ascii="Times New Roman" w:hAnsi="Times New Roman" w:cs="Times New Roman"/>
          <w:sz w:val="24"/>
          <w:szCs w:val="24"/>
        </w:rPr>
        <w:t xml:space="preserve">baik </w:t>
      </w:r>
      <w:r w:rsidR="00873CCE">
        <w:rPr>
          <w:rFonts w:ascii="Times New Roman" w:hAnsi="Times New Roman" w:cs="Times New Roman"/>
          <w:sz w:val="24"/>
          <w:szCs w:val="24"/>
        </w:rPr>
        <w:t>(ekonomi, sosial, fisik, dan mental) secara berkelanjutan. Ditegaskan lagi, bahwa mandiri bukanlah menolak bantuan “pihak luar”, akan tetapi berdiri di atas kemampuan dan keberanian untuk memutuskan.</w:t>
      </w:r>
      <w:r w:rsidR="00873CCE">
        <w:rPr>
          <w:rStyle w:val="FootnoteReference"/>
          <w:rFonts w:ascii="Times New Roman" w:hAnsi="Times New Roman" w:cs="Times New Roman"/>
          <w:sz w:val="24"/>
          <w:szCs w:val="24"/>
        </w:rPr>
        <w:footnoteReference w:id="79"/>
      </w:r>
      <w:r w:rsidR="00BD33C5">
        <w:rPr>
          <w:rFonts w:ascii="Times New Roman" w:hAnsi="Times New Roman" w:cs="Times New Roman"/>
          <w:sz w:val="24"/>
          <w:szCs w:val="24"/>
        </w:rPr>
        <w:t xml:space="preserve"> </w:t>
      </w:r>
      <w:r w:rsidR="00180421">
        <w:rPr>
          <w:rFonts w:ascii="Times New Roman" w:hAnsi="Times New Roman" w:cs="Times New Roman"/>
          <w:sz w:val="24"/>
          <w:szCs w:val="24"/>
        </w:rPr>
        <w:t>Dengan beitu, o</w:t>
      </w:r>
      <w:r w:rsidR="00DF3232">
        <w:rPr>
          <w:rFonts w:ascii="Times New Roman" w:hAnsi="Times New Roman" w:cs="Times New Roman"/>
          <w:sz w:val="24"/>
          <w:szCs w:val="24"/>
        </w:rPr>
        <w:t>bjek atau sasaran</w:t>
      </w:r>
      <w:r w:rsidR="00001831">
        <w:rPr>
          <w:rFonts w:ascii="Times New Roman" w:hAnsi="Times New Roman" w:cs="Times New Roman"/>
          <w:bCs/>
          <w:sz w:val="24"/>
          <w:szCs w:val="24"/>
        </w:rPr>
        <w:t xml:space="preserve"> pengembangan masyarakat adalah </w:t>
      </w:r>
      <w:r w:rsidR="00E04311">
        <w:rPr>
          <w:rFonts w:ascii="Times New Roman" w:hAnsi="Times New Roman" w:cs="Times New Roman"/>
          <w:bCs/>
          <w:sz w:val="24"/>
          <w:szCs w:val="24"/>
        </w:rPr>
        <w:t xml:space="preserve">pemberdayaan, partisipasi, dan </w:t>
      </w:r>
      <w:r w:rsidR="00063208">
        <w:rPr>
          <w:rFonts w:asciiTheme="majorBidi" w:hAnsiTheme="majorBidi" w:cstheme="majorBidi"/>
          <w:sz w:val="24"/>
          <w:szCs w:val="24"/>
        </w:rPr>
        <w:lastRenderedPageBreak/>
        <w:t>pemanfaa</w:t>
      </w:r>
      <w:r w:rsidR="00DF3232">
        <w:rPr>
          <w:rFonts w:asciiTheme="majorBidi" w:hAnsiTheme="majorBidi" w:cstheme="majorBidi"/>
          <w:sz w:val="24"/>
          <w:szCs w:val="24"/>
        </w:rPr>
        <w:t xml:space="preserve">tan sumber daya masyarakat. Sedangkan tujuan akhirnya adalah </w:t>
      </w:r>
      <w:r w:rsidR="00063208">
        <w:rPr>
          <w:rFonts w:asciiTheme="majorBidi" w:hAnsiTheme="majorBidi" w:cstheme="majorBidi"/>
          <w:sz w:val="24"/>
          <w:szCs w:val="24"/>
        </w:rPr>
        <w:t xml:space="preserve"> kesejahtera</w:t>
      </w:r>
      <w:r w:rsidR="00C54432">
        <w:rPr>
          <w:rFonts w:asciiTheme="majorBidi" w:hAnsiTheme="majorBidi" w:cstheme="majorBidi"/>
          <w:sz w:val="24"/>
          <w:szCs w:val="24"/>
        </w:rPr>
        <w:t>an sosial.</w:t>
      </w:r>
    </w:p>
    <w:p w:rsidR="00204E7A" w:rsidRDefault="00204E7A" w:rsidP="003A1295">
      <w:pPr>
        <w:pStyle w:val="NoSpacing"/>
        <w:spacing w:line="480" w:lineRule="auto"/>
        <w:ind w:left="1440"/>
        <w:jc w:val="both"/>
        <w:rPr>
          <w:rFonts w:ascii="Times New Roman" w:hAnsi="Times New Roman" w:cs="Times New Roman"/>
          <w:sz w:val="24"/>
          <w:szCs w:val="24"/>
        </w:rPr>
      </w:pPr>
    </w:p>
    <w:p w:rsidR="00393170" w:rsidRDefault="008E40D6" w:rsidP="00052426">
      <w:pPr>
        <w:pStyle w:val="NoSpacing"/>
        <w:numPr>
          <w:ilvl w:val="0"/>
          <w:numId w:val="7"/>
        </w:numPr>
        <w:spacing w:line="480" w:lineRule="auto"/>
        <w:ind w:left="851" w:hanging="425"/>
        <w:jc w:val="both"/>
        <w:rPr>
          <w:rFonts w:ascii="Times New Roman" w:hAnsi="Times New Roman" w:cs="Times New Roman"/>
          <w:b/>
          <w:bCs/>
          <w:sz w:val="24"/>
          <w:szCs w:val="24"/>
        </w:rPr>
      </w:pPr>
      <w:r w:rsidRPr="00600412">
        <w:rPr>
          <w:rFonts w:ascii="Times New Roman" w:hAnsi="Times New Roman" w:cs="Times New Roman"/>
          <w:b/>
          <w:bCs/>
          <w:sz w:val="24"/>
          <w:szCs w:val="24"/>
        </w:rPr>
        <w:t>Hakek</w:t>
      </w:r>
      <w:r w:rsidR="00802540">
        <w:rPr>
          <w:rFonts w:ascii="Times New Roman" w:hAnsi="Times New Roman" w:cs="Times New Roman"/>
          <w:b/>
          <w:bCs/>
          <w:sz w:val="24"/>
          <w:szCs w:val="24"/>
        </w:rPr>
        <w:t>at Pengembangan Masyarakat</w:t>
      </w:r>
    </w:p>
    <w:p w:rsidR="00CB4BDE" w:rsidRDefault="002D67CD" w:rsidP="00800E3F">
      <w:pPr>
        <w:pStyle w:val="NoSpacing"/>
        <w:spacing w:line="480" w:lineRule="auto"/>
        <w:ind w:left="851" w:firstLine="720"/>
        <w:jc w:val="both"/>
        <w:rPr>
          <w:rFonts w:ascii="Times New Roman" w:hAnsi="Times New Roman" w:cs="Times New Roman"/>
          <w:sz w:val="24"/>
          <w:szCs w:val="24"/>
        </w:rPr>
      </w:pPr>
      <w:r>
        <w:rPr>
          <w:rFonts w:ascii="Times New Roman" w:hAnsi="Times New Roman" w:cs="Times New Roman"/>
          <w:sz w:val="24"/>
          <w:szCs w:val="24"/>
        </w:rPr>
        <w:t xml:space="preserve">Firman Allah Swt; </w:t>
      </w:r>
    </w:p>
    <w:p w:rsidR="00C300ED" w:rsidRDefault="00ED4021" w:rsidP="00902E53">
      <w:pPr>
        <w:pStyle w:val="NoSpacing"/>
        <w:bidi/>
        <w:spacing w:line="276" w:lineRule="auto"/>
        <w:ind w:left="-1"/>
        <w:jc w:val="both"/>
        <w:rPr>
          <w:rFonts w:ascii="(normal text)" w:hAnsi="(normal text)"/>
          <w:rtl/>
        </w:rPr>
      </w:pPr>
      <w:r>
        <w:rPr>
          <w:rFonts w:ascii="(normal text)" w:hAnsi="(normal text)"/>
        </w:rPr>
        <w:t>...</w:t>
      </w:r>
      <w:r w:rsidR="00C300ED">
        <w:rPr>
          <w:rFonts w:ascii="(normal text)" w:hAnsi="(normal text)"/>
          <w:rtl/>
        </w:rPr>
        <w:t xml:space="preserve"> </w:t>
      </w:r>
      <w:r w:rsidR="00C300ED">
        <w:rPr>
          <w:sz w:val="28"/>
          <w:szCs w:val="28"/>
        </w:rPr>
        <w:sym w:font="HQPB4" w:char="F09E"/>
      </w:r>
      <w:r w:rsidR="00C300ED">
        <w:rPr>
          <w:sz w:val="28"/>
          <w:szCs w:val="28"/>
        </w:rPr>
        <w:sym w:font="HQPB2" w:char="F063"/>
      </w:r>
      <w:r w:rsidR="00C300ED">
        <w:rPr>
          <w:sz w:val="28"/>
          <w:szCs w:val="28"/>
        </w:rPr>
        <w:sym w:font="HQPB4" w:char="F0CE"/>
      </w:r>
      <w:r w:rsidR="00C300ED">
        <w:rPr>
          <w:sz w:val="28"/>
          <w:szCs w:val="28"/>
        </w:rPr>
        <w:sym w:font="HQPB1" w:char="F029"/>
      </w:r>
      <w:r w:rsidR="00C300ED">
        <w:rPr>
          <w:rFonts w:ascii="(normal text)" w:hAnsi="(normal text)"/>
          <w:rtl/>
        </w:rPr>
        <w:t xml:space="preserve"> </w:t>
      </w:r>
      <w:r w:rsidR="00C300ED">
        <w:rPr>
          <w:sz w:val="28"/>
          <w:szCs w:val="28"/>
        </w:rPr>
        <w:sym w:font="HQPB5" w:char="F0A9"/>
      </w:r>
      <w:r w:rsidR="00C300ED">
        <w:rPr>
          <w:sz w:val="28"/>
          <w:szCs w:val="28"/>
        </w:rPr>
        <w:sym w:font="HQPB1" w:char="F021"/>
      </w:r>
      <w:r w:rsidR="00C300ED">
        <w:rPr>
          <w:sz w:val="28"/>
          <w:szCs w:val="28"/>
        </w:rPr>
        <w:sym w:font="HQPB5" w:char="F024"/>
      </w:r>
      <w:r w:rsidR="00C300ED">
        <w:rPr>
          <w:sz w:val="28"/>
          <w:szCs w:val="28"/>
        </w:rPr>
        <w:sym w:font="HQPB1" w:char="F023"/>
      </w:r>
      <w:r w:rsidR="00C300ED">
        <w:rPr>
          <w:rFonts w:ascii="(normal text)" w:hAnsi="(normal text)"/>
          <w:rtl/>
        </w:rPr>
        <w:t xml:space="preserve"> </w:t>
      </w:r>
      <w:r w:rsidR="00C300ED">
        <w:rPr>
          <w:sz w:val="28"/>
          <w:szCs w:val="28"/>
        </w:rPr>
        <w:sym w:font="HQPB5" w:char="F09F"/>
      </w:r>
      <w:r w:rsidR="00C300ED">
        <w:rPr>
          <w:sz w:val="28"/>
          <w:szCs w:val="28"/>
        </w:rPr>
        <w:sym w:font="HQPB2" w:char="F077"/>
      </w:r>
      <w:r w:rsidR="00C300ED">
        <w:rPr>
          <w:rFonts w:ascii="(normal text)" w:hAnsi="(normal text)"/>
          <w:rtl/>
        </w:rPr>
        <w:t xml:space="preserve"> </w:t>
      </w:r>
      <w:r w:rsidR="00C300ED">
        <w:rPr>
          <w:sz w:val="28"/>
          <w:szCs w:val="28"/>
        </w:rPr>
        <w:sym w:font="HQPB4" w:char="F0E7"/>
      </w:r>
      <w:r w:rsidR="00C300ED">
        <w:rPr>
          <w:sz w:val="28"/>
          <w:szCs w:val="28"/>
        </w:rPr>
        <w:sym w:font="HQPB1" w:char="F08E"/>
      </w:r>
      <w:r w:rsidR="00C300ED">
        <w:rPr>
          <w:sz w:val="28"/>
          <w:szCs w:val="28"/>
        </w:rPr>
        <w:sym w:font="HQPB4" w:char="F0C9"/>
      </w:r>
      <w:r w:rsidR="00C300ED">
        <w:rPr>
          <w:sz w:val="28"/>
          <w:szCs w:val="28"/>
        </w:rPr>
        <w:sym w:font="HQPB4" w:char="F069"/>
      </w:r>
      <w:r w:rsidR="00C300ED">
        <w:rPr>
          <w:sz w:val="28"/>
          <w:szCs w:val="28"/>
        </w:rPr>
        <w:sym w:font="HQPB2" w:char="F08D"/>
      </w:r>
      <w:r w:rsidR="00C300ED">
        <w:rPr>
          <w:sz w:val="28"/>
          <w:szCs w:val="28"/>
        </w:rPr>
        <w:sym w:font="HQPB5" w:char="F074"/>
      </w:r>
      <w:r w:rsidR="00C300ED">
        <w:rPr>
          <w:sz w:val="28"/>
          <w:szCs w:val="28"/>
        </w:rPr>
        <w:sym w:font="HQPB1" w:char="F0F3"/>
      </w:r>
      <w:r w:rsidR="00C300ED">
        <w:rPr>
          <w:sz w:val="28"/>
          <w:szCs w:val="28"/>
        </w:rPr>
        <w:sym w:font="HQPB4" w:char="F0E3"/>
      </w:r>
      <w:r w:rsidR="00C300ED">
        <w:rPr>
          <w:sz w:val="28"/>
          <w:szCs w:val="28"/>
        </w:rPr>
        <w:sym w:font="HQPB2" w:char="F083"/>
      </w:r>
      <w:r w:rsidR="00C300ED">
        <w:rPr>
          <w:rFonts w:ascii="(normal text)" w:hAnsi="(normal text)"/>
          <w:rtl/>
        </w:rPr>
        <w:t xml:space="preserve"> </w:t>
      </w:r>
      <w:r w:rsidR="00C300ED">
        <w:rPr>
          <w:sz w:val="28"/>
          <w:szCs w:val="28"/>
        </w:rPr>
        <w:sym w:font="HQPB1" w:char="F024"/>
      </w:r>
      <w:r w:rsidR="00C300ED">
        <w:rPr>
          <w:sz w:val="28"/>
          <w:szCs w:val="28"/>
        </w:rPr>
        <w:sym w:font="HQPB5" w:char="F074"/>
      </w:r>
      <w:r w:rsidR="00C300ED">
        <w:rPr>
          <w:sz w:val="28"/>
          <w:szCs w:val="28"/>
        </w:rPr>
        <w:sym w:font="HQPB2" w:char="F042"/>
      </w:r>
      <w:r w:rsidR="00C300ED">
        <w:rPr>
          <w:rFonts w:ascii="(normal text)" w:hAnsi="(normal text)"/>
          <w:rtl/>
        </w:rPr>
        <w:t xml:space="preserve"> </w:t>
      </w:r>
      <w:r w:rsidR="00C300ED">
        <w:rPr>
          <w:sz w:val="28"/>
          <w:szCs w:val="28"/>
        </w:rPr>
        <w:sym w:font="HQPB4" w:char="F042"/>
      </w:r>
      <w:r w:rsidR="00C300ED">
        <w:rPr>
          <w:sz w:val="28"/>
          <w:szCs w:val="28"/>
        </w:rPr>
        <w:sym w:font="HQPB2" w:char="F051"/>
      </w:r>
      <w:r w:rsidR="00C300ED">
        <w:rPr>
          <w:sz w:val="28"/>
          <w:szCs w:val="28"/>
        </w:rPr>
        <w:sym w:font="HQPB4" w:char="F0F6"/>
      </w:r>
      <w:r w:rsidR="00C300ED">
        <w:rPr>
          <w:sz w:val="28"/>
          <w:szCs w:val="28"/>
        </w:rPr>
        <w:sym w:font="HQPB2" w:char="F071"/>
      </w:r>
      <w:r w:rsidR="00C300ED">
        <w:rPr>
          <w:sz w:val="28"/>
          <w:szCs w:val="28"/>
        </w:rPr>
        <w:sym w:font="HQPB5" w:char="F073"/>
      </w:r>
      <w:r w:rsidR="00C300ED">
        <w:rPr>
          <w:sz w:val="28"/>
          <w:szCs w:val="28"/>
        </w:rPr>
        <w:sym w:font="HQPB2" w:char="F029"/>
      </w:r>
      <w:r w:rsidR="00C300ED">
        <w:rPr>
          <w:sz w:val="28"/>
          <w:szCs w:val="28"/>
        </w:rPr>
        <w:sym w:font="HQPB4" w:char="F0CE"/>
      </w:r>
      <w:r w:rsidR="00C300ED">
        <w:rPr>
          <w:sz w:val="28"/>
          <w:szCs w:val="28"/>
        </w:rPr>
        <w:sym w:font="HQPB1" w:char="F02F"/>
      </w:r>
      <w:r w:rsidR="00C300ED">
        <w:rPr>
          <w:rFonts w:ascii="(normal text)" w:hAnsi="(normal text)"/>
          <w:rtl/>
        </w:rPr>
        <w:t xml:space="preserve"> </w:t>
      </w:r>
      <w:r w:rsidR="00C300ED">
        <w:rPr>
          <w:sz w:val="28"/>
          <w:szCs w:val="28"/>
        </w:rPr>
        <w:sym w:font="HQPB5" w:char="F034"/>
      </w:r>
      <w:r w:rsidR="00C300ED">
        <w:rPr>
          <w:sz w:val="28"/>
          <w:szCs w:val="28"/>
        </w:rPr>
        <w:sym w:font="HQPB2" w:char="F0D3"/>
      </w:r>
      <w:r w:rsidR="00C300ED">
        <w:rPr>
          <w:sz w:val="28"/>
          <w:szCs w:val="28"/>
        </w:rPr>
        <w:sym w:font="HQPB4" w:char="F0AE"/>
      </w:r>
      <w:r w:rsidR="00C300ED">
        <w:rPr>
          <w:sz w:val="28"/>
          <w:szCs w:val="28"/>
        </w:rPr>
        <w:sym w:font="HQPB1" w:char="F04C"/>
      </w:r>
      <w:r w:rsidR="00C300ED">
        <w:rPr>
          <w:sz w:val="28"/>
          <w:szCs w:val="28"/>
        </w:rPr>
        <w:sym w:font="HQPB5" w:char="F079"/>
      </w:r>
      <w:r w:rsidR="00C300ED">
        <w:rPr>
          <w:sz w:val="28"/>
          <w:szCs w:val="28"/>
        </w:rPr>
        <w:sym w:font="HQPB1" w:char="F06D"/>
      </w:r>
      <w:r w:rsidR="00C300ED">
        <w:rPr>
          <w:rFonts w:ascii="(normal text)" w:hAnsi="(normal text)"/>
          <w:rtl/>
        </w:rPr>
        <w:t xml:space="preserve"> </w:t>
      </w:r>
      <w:r w:rsidR="00C300ED">
        <w:rPr>
          <w:sz w:val="28"/>
          <w:szCs w:val="28"/>
        </w:rPr>
        <w:sym w:font="HQPB5" w:char="F028"/>
      </w:r>
      <w:r w:rsidR="00C300ED">
        <w:rPr>
          <w:sz w:val="28"/>
          <w:szCs w:val="28"/>
        </w:rPr>
        <w:sym w:font="HQPB1" w:char="F023"/>
      </w:r>
      <w:r w:rsidR="00C300ED">
        <w:rPr>
          <w:sz w:val="28"/>
          <w:szCs w:val="28"/>
        </w:rPr>
        <w:sym w:font="HQPB2" w:char="F072"/>
      </w:r>
      <w:r w:rsidR="00C300ED">
        <w:rPr>
          <w:sz w:val="28"/>
          <w:szCs w:val="28"/>
        </w:rPr>
        <w:sym w:font="HQPB4" w:char="F0E7"/>
      </w:r>
      <w:r w:rsidR="00C300ED">
        <w:rPr>
          <w:sz w:val="28"/>
          <w:szCs w:val="28"/>
        </w:rPr>
        <w:sym w:font="HQPB1" w:char="F08E"/>
      </w:r>
      <w:r w:rsidR="00C300ED">
        <w:rPr>
          <w:sz w:val="28"/>
          <w:szCs w:val="28"/>
        </w:rPr>
        <w:sym w:font="HQPB4" w:char="F0C9"/>
      </w:r>
      <w:r w:rsidR="00C300ED">
        <w:rPr>
          <w:sz w:val="28"/>
          <w:szCs w:val="28"/>
        </w:rPr>
        <w:sym w:font="HQPB4" w:char="F069"/>
      </w:r>
      <w:r w:rsidR="00C300ED">
        <w:rPr>
          <w:sz w:val="28"/>
          <w:szCs w:val="28"/>
        </w:rPr>
        <w:sym w:font="HQPB2" w:char="F08D"/>
      </w:r>
      <w:r w:rsidR="00C300ED">
        <w:rPr>
          <w:sz w:val="28"/>
          <w:szCs w:val="28"/>
        </w:rPr>
        <w:sym w:font="HQPB5" w:char="F074"/>
      </w:r>
      <w:r w:rsidR="00C300ED">
        <w:rPr>
          <w:sz w:val="28"/>
          <w:szCs w:val="28"/>
        </w:rPr>
        <w:sym w:font="HQPB1" w:char="F0F3"/>
      </w:r>
      <w:r w:rsidR="00C300ED">
        <w:rPr>
          <w:sz w:val="28"/>
          <w:szCs w:val="28"/>
        </w:rPr>
        <w:sym w:font="HQPB4" w:char="F0E3"/>
      </w:r>
      <w:r w:rsidR="00C300ED">
        <w:rPr>
          <w:sz w:val="28"/>
          <w:szCs w:val="28"/>
        </w:rPr>
        <w:sym w:font="HQPB2" w:char="F083"/>
      </w:r>
      <w:r w:rsidR="00C300ED">
        <w:rPr>
          <w:rFonts w:ascii="(normal text)" w:hAnsi="(normal text)"/>
          <w:rtl/>
        </w:rPr>
        <w:t xml:space="preserve"> </w:t>
      </w:r>
      <w:r w:rsidR="00C300ED">
        <w:rPr>
          <w:sz w:val="28"/>
          <w:szCs w:val="28"/>
        </w:rPr>
        <w:sym w:font="HQPB1" w:char="F024"/>
      </w:r>
      <w:r w:rsidR="00C300ED">
        <w:rPr>
          <w:sz w:val="28"/>
          <w:szCs w:val="28"/>
        </w:rPr>
        <w:sym w:font="HQPB5" w:char="F074"/>
      </w:r>
      <w:r w:rsidR="00C300ED">
        <w:rPr>
          <w:sz w:val="28"/>
          <w:szCs w:val="28"/>
        </w:rPr>
        <w:sym w:font="HQPB2" w:char="F042"/>
      </w:r>
      <w:r w:rsidR="00C300ED">
        <w:rPr>
          <w:rFonts w:ascii="(normal text)" w:hAnsi="(normal text)"/>
          <w:rtl/>
        </w:rPr>
        <w:t xml:space="preserve"> </w:t>
      </w:r>
      <w:r w:rsidR="00C300ED">
        <w:rPr>
          <w:sz w:val="28"/>
          <w:szCs w:val="28"/>
        </w:rPr>
        <w:sym w:font="HQPB4" w:char="F0F6"/>
      </w:r>
      <w:r w:rsidR="00C300ED">
        <w:rPr>
          <w:sz w:val="28"/>
          <w:szCs w:val="28"/>
        </w:rPr>
        <w:sym w:font="HQPB2" w:char="F04E"/>
      </w:r>
      <w:r w:rsidR="00C300ED">
        <w:rPr>
          <w:sz w:val="28"/>
          <w:szCs w:val="28"/>
        </w:rPr>
        <w:sym w:font="HQPB4" w:char="F0CD"/>
      </w:r>
      <w:r w:rsidR="00C300ED">
        <w:rPr>
          <w:sz w:val="28"/>
          <w:szCs w:val="28"/>
        </w:rPr>
        <w:sym w:font="HQPB2" w:char="F06B"/>
      </w:r>
      <w:r w:rsidR="00C300ED">
        <w:rPr>
          <w:sz w:val="28"/>
          <w:szCs w:val="28"/>
        </w:rPr>
        <w:sym w:font="HQPB4" w:char="F0C5"/>
      </w:r>
      <w:r w:rsidR="00C300ED">
        <w:rPr>
          <w:sz w:val="28"/>
          <w:szCs w:val="28"/>
        </w:rPr>
        <w:sym w:font="HQPB1" w:char="F0A6"/>
      </w:r>
      <w:r w:rsidR="00C300ED">
        <w:rPr>
          <w:sz w:val="28"/>
          <w:szCs w:val="28"/>
        </w:rPr>
        <w:sym w:font="HQPB4" w:char="F0E0"/>
      </w:r>
      <w:r w:rsidR="00C300ED">
        <w:rPr>
          <w:sz w:val="28"/>
          <w:szCs w:val="28"/>
        </w:rPr>
        <w:sym w:font="HQPB1" w:char="F0FF"/>
      </w:r>
      <w:r w:rsidR="00C300ED">
        <w:rPr>
          <w:sz w:val="28"/>
          <w:szCs w:val="28"/>
        </w:rPr>
        <w:sym w:font="HQPB2" w:char="F052"/>
      </w:r>
      <w:r w:rsidR="00C300ED">
        <w:rPr>
          <w:sz w:val="28"/>
          <w:szCs w:val="28"/>
        </w:rPr>
        <w:sym w:font="HQPB5" w:char="F072"/>
      </w:r>
      <w:r w:rsidR="00C300ED">
        <w:rPr>
          <w:sz w:val="28"/>
          <w:szCs w:val="28"/>
        </w:rPr>
        <w:sym w:font="HQPB1" w:char="F027"/>
      </w:r>
      <w:r w:rsidR="00C300ED">
        <w:rPr>
          <w:sz w:val="28"/>
          <w:szCs w:val="28"/>
        </w:rPr>
        <w:sym w:font="HQPB4" w:char="F0CE"/>
      </w:r>
      <w:r w:rsidR="00C300ED">
        <w:rPr>
          <w:sz w:val="28"/>
          <w:szCs w:val="28"/>
        </w:rPr>
        <w:sym w:font="HQPB1" w:char="F02F"/>
      </w:r>
      <w:r w:rsidR="00C300ED">
        <w:rPr>
          <w:rFonts w:ascii="(normal text)" w:hAnsi="(normal text)"/>
          <w:rtl/>
        </w:rPr>
        <w:t xml:space="preserve"> </w:t>
      </w:r>
      <w:r w:rsidR="00C300ED">
        <w:rPr>
          <w:sz w:val="28"/>
          <w:szCs w:val="28"/>
        </w:rPr>
        <w:sym w:font="HQPB4" w:char="F033"/>
      </w:r>
      <w:r w:rsidR="00C300ED">
        <w:rPr>
          <w:rFonts w:ascii="(normal text)" w:hAnsi="(normal text)"/>
          <w:rtl/>
        </w:rPr>
        <w:t xml:space="preserve"> </w:t>
      </w:r>
      <w:r>
        <w:rPr>
          <w:rFonts w:ascii="(normal text)" w:hAnsi="(normal text)"/>
        </w:rPr>
        <w:t>...</w:t>
      </w:r>
    </w:p>
    <w:p w:rsidR="00C300ED" w:rsidRDefault="005071C4" w:rsidP="00417CE2">
      <w:pPr>
        <w:pStyle w:val="NoSpacing"/>
        <w:ind w:left="2410" w:hanging="850"/>
        <w:jc w:val="both"/>
        <w:rPr>
          <w:rFonts w:ascii="Times New Roman" w:hAnsi="Times New Roman" w:cs="Times New Roman"/>
          <w:sz w:val="24"/>
          <w:szCs w:val="24"/>
        </w:rPr>
      </w:pPr>
      <w:r>
        <w:rPr>
          <w:rFonts w:ascii="Times New Roman" w:hAnsi="Times New Roman" w:cs="Times New Roman"/>
          <w:sz w:val="24"/>
          <w:szCs w:val="24"/>
        </w:rPr>
        <w:t xml:space="preserve">Artinya </w:t>
      </w:r>
      <w:r w:rsidR="00847DA7">
        <w:rPr>
          <w:rFonts w:ascii="Times New Roman" w:hAnsi="Times New Roman" w:cs="Times New Roman"/>
          <w:sz w:val="24"/>
          <w:szCs w:val="24"/>
        </w:rPr>
        <w:t xml:space="preserve">: </w:t>
      </w:r>
      <w:r w:rsidR="002D67CD">
        <w:rPr>
          <w:rFonts w:ascii="Times New Roman" w:hAnsi="Times New Roman" w:cs="Times New Roman"/>
          <w:sz w:val="24"/>
          <w:szCs w:val="24"/>
        </w:rPr>
        <w:t>“</w:t>
      </w:r>
      <w:r w:rsidR="002D67CD">
        <w:rPr>
          <w:rFonts w:asciiTheme="majorBidi" w:hAnsiTheme="majorBidi" w:cstheme="majorBidi"/>
          <w:i/>
          <w:iCs/>
          <w:sz w:val="24"/>
          <w:szCs w:val="24"/>
        </w:rPr>
        <w:t>...</w:t>
      </w:r>
      <w:r w:rsidR="002D67CD" w:rsidRPr="004F2AE9">
        <w:rPr>
          <w:rFonts w:asciiTheme="majorBidi" w:hAnsiTheme="majorBidi" w:cstheme="majorBidi"/>
          <w:i/>
          <w:iCs/>
          <w:sz w:val="24"/>
          <w:szCs w:val="24"/>
        </w:rPr>
        <w:t>Sesungguhnya allah tidak merubah keadaan sesuatu kaum sehingga mereka merubah keadaan diri mereka sendiri.</w:t>
      </w:r>
      <w:r w:rsidR="002D67CD">
        <w:rPr>
          <w:rFonts w:asciiTheme="majorBidi" w:hAnsiTheme="majorBidi" w:cstheme="majorBidi"/>
          <w:i/>
          <w:iCs/>
          <w:sz w:val="24"/>
          <w:szCs w:val="24"/>
        </w:rPr>
        <w:t>..</w:t>
      </w:r>
      <w:r w:rsidR="002D67CD">
        <w:rPr>
          <w:rFonts w:asciiTheme="majorBidi" w:hAnsiTheme="majorBidi" w:cstheme="majorBidi"/>
          <w:sz w:val="24"/>
          <w:szCs w:val="24"/>
        </w:rPr>
        <w:t>”</w:t>
      </w:r>
      <w:r w:rsidR="002D67CD">
        <w:rPr>
          <w:rFonts w:ascii="Times New Roman" w:hAnsi="Times New Roman" w:cs="Times New Roman"/>
          <w:sz w:val="24"/>
          <w:szCs w:val="24"/>
        </w:rPr>
        <w:t xml:space="preserve">[Q.S. Ar-ra’du (13) : 11]. </w:t>
      </w:r>
    </w:p>
    <w:p w:rsidR="00C300ED" w:rsidRDefault="00C300ED" w:rsidP="00C300ED">
      <w:pPr>
        <w:pStyle w:val="NoSpacing"/>
        <w:ind w:left="719" w:firstLine="720"/>
        <w:jc w:val="both"/>
        <w:rPr>
          <w:rFonts w:ascii="Times New Roman" w:hAnsi="Times New Roman" w:cs="Times New Roman"/>
          <w:sz w:val="24"/>
          <w:szCs w:val="24"/>
        </w:rPr>
      </w:pPr>
    </w:p>
    <w:p w:rsidR="00800E3F" w:rsidRDefault="002D67CD" w:rsidP="00417CE2">
      <w:pPr>
        <w:pStyle w:val="NoSpacing"/>
        <w:spacing w:line="480" w:lineRule="auto"/>
        <w:ind w:left="851" w:firstLine="720"/>
        <w:jc w:val="both"/>
        <w:rPr>
          <w:rFonts w:ascii="Times New Roman" w:hAnsi="Times New Roman" w:cs="Times New Roman"/>
          <w:sz w:val="24"/>
          <w:szCs w:val="24"/>
        </w:rPr>
      </w:pPr>
      <w:r>
        <w:rPr>
          <w:rFonts w:ascii="Times New Roman" w:hAnsi="Times New Roman" w:cs="Times New Roman"/>
          <w:sz w:val="24"/>
          <w:szCs w:val="24"/>
        </w:rPr>
        <w:t>P</w:t>
      </w:r>
      <w:r w:rsidR="00646CE9">
        <w:rPr>
          <w:rFonts w:ascii="Times New Roman" w:hAnsi="Times New Roman" w:cs="Times New Roman"/>
          <w:sz w:val="24"/>
          <w:szCs w:val="24"/>
        </w:rPr>
        <w:t>esan yang tersirat pada ayat tersebut</w:t>
      </w:r>
      <w:r>
        <w:rPr>
          <w:rFonts w:ascii="Times New Roman" w:hAnsi="Times New Roman" w:cs="Times New Roman"/>
          <w:sz w:val="24"/>
          <w:szCs w:val="24"/>
        </w:rPr>
        <w:t xml:space="preserve"> adalah perubahan itu terjadi bergantung kepada manusia. </w:t>
      </w:r>
      <w:r w:rsidR="00927495">
        <w:rPr>
          <w:rFonts w:ascii="Times New Roman" w:hAnsi="Times New Roman" w:cs="Times New Roman"/>
          <w:sz w:val="24"/>
          <w:szCs w:val="24"/>
        </w:rPr>
        <w:t xml:space="preserve">Penyadaran dan pembebasan sebagai prosesnya berarti manusia mengerti dan menyadari penyebab penderitaan. </w:t>
      </w:r>
      <w:r w:rsidR="00D67C0C">
        <w:rPr>
          <w:rFonts w:ascii="Times New Roman" w:hAnsi="Times New Roman" w:cs="Times New Roman"/>
          <w:sz w:val="24"/>
          <w:szCs w:val="24"/>
        </w:rPr>
        <w:t>Bahwa p</w:t>
      </w:r>
      <w:r w:rsidR="00927495">
        <w:rPr>
          <w:rFonts w:ascii="Times New Roman" w:hAnsi="Times New Roman" w:cs="Times New Roman"/>
          <w:sz w:val="24"/>
          <w:szCs w:val="24"/>
        </w:rPr>
        <w:t xml:space="preserve">enderitaan itu bukan takdir, sehingga </w:t>
      </w:r>
      <w:r w:rsidR="00D67C0C">
        <w:rPr>
          <w:rFonts w:ascii="Times New Roman" w:hAnsi="Times New Roman" w:cs="Times New Roman"/>
          <w:sz w:val="24"/>
          <w:szCs w:val="24"/>
        </w:rPr>
        <w:t>manusia</w:t>
      </w:r>
      <w:r w:rsidR="00927495">
        <w:rPr>
          <w:rFonts w:ascii="Times New Roman" w:hAnsi="Times New Roman" w:cs="Times New Roman"/>
          <w:sz w:val="24"/>
          <w:szCs w:val="24"/>
        </w:rPr>
        <w:t xml:space="preserve"> harus bisa merubah keadaan menjadi bahagia bukan menderita. </w:t>
      </w:r>
    </w:p>
    <w:p w:rsidR="00C7642F" w:rsidRDefault="00927495" w:rsidP="00800E3F">
      <w:pPr>
        <w:pStyle w:val="NoSpacing"/>
        <w:spacing w:line="480" w:lineRule="auto"/>
        <w:ind w:left="851" w:firstLine="720"/>
        <w:jc w:val="both"/>
        <w:rPr>
          <w:rFonts w:ascii="Times New Roman" w:hAnsi="Times New Roman" w:cs="Times New Roman"/>
          <w:sz w:val="24"/>
          <w:szCs w:val="24"/>
        </w:rPr>
      </w:pPr>
      <w:r>
        <w:rPr>
          <w:rFonts w:ascii="Times New Roman" w:hAnsi="Times New Roman" w:cs="Times New Roman"/>
          <w:sz w:val="24"/>
          <w:szCs w:val="24"/>
        </w:rPr>
        <w:t>Ma</w:t>
      </w:r>
      <w:r w:rsidR="00DE171D">
        <w:rPr>
          <w:rFonts w:ascii="Times New Roman" w:hAnsi="Times New Roman" w:cs="Times New Roman"/>
          <w:sz w:val="24"/>
          <w:szCs w:val="24"/>
        </w:rPr>
        <w:t>nusia</w:t>
      </w:r>
      <w:r>
        <w:rPr>
          <w:rFonts w:ascii="Times New Roman" w:hAnsi="Times New Roman" w:cs="Times New Roman"/>
          <w:sz w:val="24"/>
          <w:szCs w:val="24"/>
        </w:rPr>
        <w:t xml:space="preserve"> menyadari akan keadaanya yang sebenarnya sehingga berusaha untuk melakukan pembebasan atas k</w:t>
      </w:r>
      <w:r w:rsidR="00617578">
        <w:rPr>
          <w:rFonts w:ascii="Times New Roman" w:hAnsi="Times New Roman" w:cs="Times New Roman"/>
          <w:sz w:val="24"/>
          <w:szCs w:val="24"/>
        </w:rPr>
        <w:t>eadaan yang menimpanya. Manusia</w:t>
      </w:r>
      <w:r>
        <w:rPr>
          <w:rFonts w:ascii="Times New Roman" w:hAnsi="Times New Roman" w:cs="Times New Roman"/>
          <w:sz w:val="24"/>
          <w:szCs w:val="24"/>
        </w:rPr>
        <w:t xml:space="preserve"> juga menyadari akan ketidaksanggupannya untuk mengatasi persoalan yang dihadapi. Dengan demikian baik individu maupun kelompok dapat membangun kesadaran terhadap hal-hal yang menindasnya. </w:t>
      </w:r>
      <w:r w:rsidR="002D67CD">
        <w:rPr>
          <w:rFonts w:ascii="Times New Roman" w:hAnsi="Times New Roman" w:cs="Times New Roman"/>
          <w:sz w:val="24"/>
          <w:szCs w:val="24"/>
        </w:rPr>
        <w:t xml:space="preserve">Artinya, mustahil Allah akan merubah suatu keadaan, kalau manusia itu sendiri tidak merubahnya. </w:t>
      </w:r>
      <w:r w:rsidR="00135EA1">
        <w:rPr>
          <w:rFonts w:ascii="Times New Roman" w:hAnsi="Times New Roman" w:cs="Times New Roman"/>
          <w:sz w:val="24"/>
          <w:szCs w:val="24"/>
        </w:rPr>
        <w:t>Masyarakat</w:t>
      </w:r>
      <w:r w:rsidR="002D67CD">
        <w:rPr>
          <w:rFonts w:ascii="Times New Roman" w:hAnsi="Times New Roman" w:cs="Times New Roman"/>
          <w:sz w:val="24"/>
          <w:szCs w:val="24"/>
        </w:rPr>
        <w:t xml:space="preserve"> </w:t>
      </w:r>
      <w:r w:rsidR="001342C0">
        <w:rPr>
          <w:rFonts w:ascii="Times New Roman" w:hAnsi="Times New Roman" w:cs="Times New Roman"/>
          <w:sz w:val="24"/>
          <w:szCs w:val="24"/>
        </w:rPr>
        <w:t>perlu mendapatkan pembinaan, perhatian sebagai pengakuan keberadaannya sebagai makhluk sosial, diberikan etos</w:t>
      </w:r>
      <w:r w:rsidR="002D67CD">
        <w:rPr>
          <w:rFonts w:ascii="Times New Roman" w:hAnsi="Times New Roman" w:cs="Times New Roman"/>
          <w:sz w:val="24"/>
          <w:szCs w:val="24"/>
        </w:rPr>
        <w:t xml:space="preserve"> kerja yang kuat </w:t>
      </w:r>
      <w:r w:rsidR="001342C0">
        <w:rPr>
          <w:rFonts w:ascii="Times New Roman" w:hAnsi="Times New Roman" w:cs="Times New Roman"/>
          <w:sz w:val="24"/>
          <w:szCs w:val="24"/>
        </w:rPr>
        <w:t>sebagai bekal</w:t>
      </w:r>
      <w:r w:rsidR="002D67CD">
        <w:rPr>
          <w:rFonts w:ascii="Times New Roman" w:hAnsi="Times New Roman" w:cs="Times New Roman"/>
          <w:sz w:val="24"/>
          <w:szCs w:val="24"/>
        </w:rPr>
        <w:t xml:space="preserve"> eksistensi dirinya dalam kehidupan sosial </w:t>
      </w:r>
      <w:r w:rsidR="00016F8D">
        <w:rPr>
          <w:rFonts w:ascii="Times New Roman" w:hAnsi="Times New Roman" w:cs="Times New Roman"/>
          <w:sz w:val="24"/>
          <w:szCs w:val="24"/>
        </w:rPr>
        <w:t>untuk mengelola sumber daya yang tersedia menjadi bermanfaat untuk memenuhi kebutuhannya</w:t>
      </w:r>
      <w:r w:rsidR="002D67CD">
        <w:rPr>
          <w:rFonts w:ascii="Times New Roman" w:hAnsi="Times New Roman" w:cs="Times New Roman"/>
          <w:sz w:val="24"/>
          <w:szCs w:val="24"/>
        </w:rPr>
        <w:t xml:space="preserve">. </w:t>
      </w:r>
    </w:p>
    <w:p w:rsidR="00060065" w:rsidRPr="00060065" w:rsidRDefault="002D67CD" w:rsidP="0093139E">
      <w:pPr>
        <w:pStyle w:val="NoSpacing"/>
        <w:spacing w:line="480" w:lineRule="auto"/>
        <w:ind w:left="851" w:firstLine="720"/>
        <w:jc w:val="both"/>
        <w:rPr>
          <w:rFonts w:ascii="Times New Roman" w:hAnsi="Times New Roman" w:cs="Times New Roman"/>
          <w:sz w:val="24"/>
          <w:szCs w:val="24"/>
        </w:rPr>
      </w:pPr>
      <w:r>
        <w:rPr>
          <w:rFonts w:ascii="Times New Roman" w:hAnsi="Times New Roman" w:cs="Times New Roman"/>
          <w:sz w:val="24"/>
          <w:szCs w:val="24"/>
        </w:rPr>
        <w:t xml:space="preserve">Perubahan dari </w:t>
      </w:r>
      <w:r w:rsidR="008F6C44">
        <w:rPr>
          <w:rFonts w:ascii="Times New Roman" w:hAnsi="Times New Roman" w:cs="Times New Roman"/>
          <w:sz w:val="24"/>
          <w:szCs w:val="24"/>
        </w:rPr>
        <w:t xml:space="preserve">miskin menjadi kaya, dari </w:t>
      </w:r>
      <w:r w:rsidR="0011060E">
        <w:rPr>
          <w:rFonts w:ascii="Times New Roman" w:hAnsi="Times New Roman" w:cs="Times New Roman"/>
          <w:sz w:val="24"/>
          <w:szCs w:val="24"/>
        </w:rPr>
        <w:t xml:space="preserve">tidak berdaya menjadi berdaya, dari </w:t>
      </w:r>
      <w:r>
        <w:rPr>
          <w:rFonts w:ascii="Times New Roman" w:hAnsi="Times New Roman" w:cs="Times New Roman"/>
          <w:sz w:val="24"/>
          <w:szCs w:val="24"/>
        </w:rPr>
        <w:t>tidak baik menjadi baik, dari yang baik menjadi lebih baik, dan seterusnya</w:t>
      </w:r>
      <w:r w:rsidR="001405EF">
        <w:rPr>
          <w:rFonts w:ascii="Times New Roman" w:hAnsi="Times New Roman" w:cs="Times New Roman"/>
          <w:sz w:val="24"/>
          <w:szCs w:val="24"/>
        </w:rPr>
        <w:t xml:space="preserve"> merupakan proses</w:t>
      </w:r>
      <w:r>
        <w:rPr>
          <w:rFonts w:ascii="Times New Roman" w:hAnsi="Times New Roman" w:cs="Times New Roman"/>
          <w:sz w:val="24"/>
          <w:szCs w:val="24"/>
        </w:rPr>
        <w:t>.</w:t>
      </w:r>
      <w:r w:rsidR="00387BF5">
        <w:rPr>
          <w:rFonts w:ascii="Times New Roman" w:hAnsi="Times New Roman" w:cs="Times New Roman"/>
          <w:sz w:val="24"/>
          <w:szCs w:val="24"/>
        </w:rPr>
        <w:t xml:space="preserve"> Proses melengkapi dan </w:t>
      </w:r>
      <w:r w:rsidR="008A47F6">
        <w:rPr>
          <w:rFonts w:ascii="Times New Roman" w:hAnsi="Times New Roman" w:cs="Times New Roman"/>
          <w:sz w:val="24"/>
          <w:szCs w:val="24"/>
        </w:rPr>
        <w:t xml:space="preserve">memberi </w:t>
      </w:r>
      <w:r w:rsidR="00387BF5">
        <w:rPr>
          <w:rFonts w:ascii="Times New Roman" w:hAnsi="Times New Roman" w:cs="Times New Roman"/>
          <w:sz w:val="24"/>
          <w:szCs w:val="24"/>
        </w:rPr>
        <w:t>bantu</w:t>
      </w:r>
      <w:r w:rsidR="008A47F6">
        <w:rPr>
          <w:rFonts w:ascii="Times New Roman" w:hAnsi="Times New Roman" w:cs="Times New Roman"/>
          <w:sz w:val="24"/>
          <w:szCs w:val="24"/>
        </w:rPr>
        <w:t>an</w:t>
      </w:r>
      <w:r w:rsidR="00387BF5">
        <w:rPr>
          <w:rFonts w:ascii="Times New Roman" w:hAnsi="Times New Roman" w:cs="Times New Roman"/>
          <w:sz w:val="24"/>
          <w:szCs w:val="24"/>
        </w:rPr>
        <w:t xml:space="preserve"> </w:t>
      </w:r>
      <w:r w:rsidR="008A47F6">
        <w:rPr>
          <w:rFonts w:ascii="Times New Roman" w:hAnsi="Times New Roman" w:cs="Times New Roman"/>
          <w:sz w:val="24"/>
          <w:szCs w:val="24"/>
        </w:rPr>
        <w:t>terhadap se</w:t>
      </w:r>
      <w:r w:rsidR="00387BF5">
        <w:rPr>
          <w:rFonts w:ascii="Times New Roman" w:hAnsi="Times New Roman" w:cs="Times New Roman"/>
          <w:sz w:val="24"/>
          <w:szCs w:val="24"/>
        </w:rPr>
        <w:t xml:space="preserve">sama </w:t>
      </w:r>
      <w:r w:rsidR="0093139E">
        <w:rPr>
          <w:rFonts w:ascii="Times New Roman" w:hAnsi="Times New Roman" w:cs="Times New Roman"/>
          <w:sz w:val="24"/>
          <w:szCs w:val="24"/>
        </w:rPr>
        <w:t>merupakan</w:t>
      </w:r>
      <w:r w:rsidR="00387BF5">
        <w:rPr>
          <w:rFonts w:ascii="Times New Roman" w:hAnsi="Times New Roman" w:cs="Times New Roman"/>
          <w:sz w:val="24"/>
          <w:szCs w:val="24"/>
        </w:rPr>
        <w:t xml:space="preserve"> </w:t>
      </w:r>
      <w:r w:rsidR="00C068BA">
        <w:rPr>
          <w:rFonts w:ascii="Times New Roman" w:hAnsi="Times New Roman" w:cs="Times New Roman"/>
          <w:sz w:val="24"/>
          <w:szCs w:val="24"/>
        </w:rPr>
        <w:t>cara</w:t>
      </w:r>
      <w:r w:rsidR="0093139E">
        <w:rPr>
          <w:rFonts w:ascii="Times New Roman" w:hAnsi="Times New Roman" w:cs="Times New Roman"/>
          <w:sz w:val="24"/>
          <w:szCs w:val="24"/>
        </w:rPr>
        <w:t xml:space="preserve"> </w:t>
      </w:r>
      <w:r w:rsidR="00387BF5">
        <w:rPr>
          <w:rFonts w:ascii="Times New Roman" w:hAnsi="Times New Roman" w:cs="Times New Roman"/>
          <w:sz w:val="24"/>
          <w:szCs w:val="24"/>
        </w:rPr>
        <w:t>membantu dirinya sendiri</w:t>
      </w:r>
      <w:r w:rsidR="006C1296">
        <w:rPr>
          <w:rFonts w:ascii="Times New Roman" w:hAnsi="Times New Roman" w:cs="Times New Roman"/>
          <w:sz w:val="24"/>
          <w:szCs w:val="24"/>
        </w:rPr>
        <w:t xml:space="preserve"> keluar dari zona kemalasan, kebodohan, kesengsaraan, dan lain sebagainya.</w:t>
      </w:r>
    </w:p>
    <w:p w:rsidR="000B1337" w:rsidRPr="00A4617D" w:rsidRDefault="000B1337" w:rsidP="00052426">
      <w:pPr>
        <w:pStyle w:val="NoSpacing"/>
        <w:numPr>
          <w:ilvl w:val="0"/>
          <w:numId w:val="8"/>
        </w:numPr>
        <w:spacing w:line="480" w:lineRule="auto"/>
        <w:ind w:left="1276" w:hanging="425"/>
        <w:jc w:val="both"/>
        <w:rPr>
          <w:rFonts w:ascii="Times New Roman" w:hAnsi="Times New Roman" w:cs="Times New Roman"/>
          <w:sz w:val="24"/>
          <w:szCs w:val="24"/>
        </w:rPr>
      </w:pPr>
      <w:r w:rsidRPr="00A4617D">
        <w:rPr>
          <w:rFonts w:ascii="Times New Roman" w:hAnsi="Times New Roman" w:cs="Times New Roman"/>
          <w:sz w:val="24"/>
          <w:szCs w:val="24"/>
        </w:rPr>
        <w:t>Pengabdian</w:t>
      </w:r>
    </w:p>
    <w:p w:rsidR="003825D1" w:rsidRDefault="00E245C2" w:rsidP="00AA144F">
      <w:pPr>
        <w:pStyle w:val="NoSpacing"/>
        <w:spacing w:line="480" w:lineRule="auto"/>
        <w:ind w:left="1276" w:firstLine="720"/>
        <w:jc w:val="both"/>
        <w:rPr>
          <w:rFonts w:ascii="Times New Roman" w:hAnsi="Times New Roman" w:cs="Times New Roman"/>
          <w:sz w:val="24"/>
          <w:szCs w:val="24"/>
        </w:rPr>
      </w:pPr>
      <w:r>
        <w:rPr>
          <w:rFonts w:ascii="Times New Roman" w:hAnsi="Times New Roman" w:cs="Times New Roman"/>
          <w:sz w:val="24"/>
          <w:szCs w:val="24"/>
        </w:rPr>
        <w:t xml:space="preserve">Inti dari segala perbuatan dalam </w:t>
      </w:r>
      <w:r w:rsidR="00124416">
        <w:rPr>
          <w:rFonts w:ascii="Times New Roman" w:hAnsi="Times New Roman" w:cs="Times New Roman"/>
          <w:sz w:val="24"/>
          <w:szCs w:val="24"/>
        </w:rPr>
        <w:t>P</w:t>
      </w:r>
      <w:r>
        <w:rPr>
          <w:rFonts w:ascii="Times New Roman" w:hAnsi="Times New Roman" w:cs="Times New Roman"/>
          <w:sz w:val="24"/>
          <w:szCs w:val="24"/>
        </w:rPr>
        <w:t xml:space="preserve">engembangan </w:t>
      </w:r>
      <w:r w:rsidR="00124416">
        <w:rPr>
          <w:rFonts w:ascii="Times New Roman" w:hAnsi="Times New Roman" w:cs="Times New Roman"/>
          <w:sz w:val="24"/>
          <w:szCs w:val="24"/>
        </w:rPr>
        <w:t>M</w:t>
      </w:r>
      <w:r>
        <w:rPr>
          <w:rFonts w:ascii="Times New Roman" w:hAnsi="Times New Roman" w:cs="Times New Roman"/>
          <w:sz w:val="24"/>
          <w:szCs w:val="24"/>
        </w:rPr>
        <w:t>asyarakat adalah pengabdian. Namun demikian penyadaran akan suatu arti pengabdian tidaklah dapat dipahami hanya sekedar menjalankan aktifitas pen</w:t>
      </w:r>
      <w:r w:rsidR="003825D1">
        <w:rPr>
          <w:rFonts w:ascii="Times New Roman" w:hAnsi="Times New Roman" w:cs="Times New Roman"/>
          <w:sz w:val="24"/>
          <w:szCs w:val="24"/>
        </w:rPr>
        <w:t>ge</w:t>
      </w:r>
      <w:r>
        <w:rPr>
          <w:rFonts w:ascii="Times New Roman" w:hAnsi="Times New Roman" w:cs="Times New Roman"/>
          <w:sz w:val="24"/>
          <w:szCs w:val="24"/>
        </w:rPr>
        <w:t>mbangan masayarakat saja. Oleh karena itu, perlu dimaknakan sebagai suatu penjelasan yang terpisah agar dapat dimengrti dan dipahami secara konfrehensif.</w:t>
      </w:r>
      <w:r w:rsidR="00776DD8">
        <w:rPr>
          <w:rFonts w:ascii="Times New Roman" w:hAnsi="Times New Roman" w:cs="Times New Roman"/>
          <w:sz w:val="24"/>
          <w:szCs w:val="24"/>
        </w:rPr>
        <w:t xml:space="preserve"> </w:t>
      </w:r>
    </w:p>
    <w:p w:rsidR="005071C4" w:rsidRDefault="00E245C2" w:rsidP="00AA144F">
      <w:pPr>
        <w:pStyle w:val="NoSpacing"/>
        <w:spacing w:line="480" w:lineRule="auto"/>
        <w:ind w:left="1276"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AA144F">
        <w:rPr>
          <w:rFonts w:ascii="Times New Roman" w:hAnsi="Times New Roman" w:cs="Times New Roman"/>
          <w:sz w:val="24"/>
          <w:szCs w:val="24"/>
        </w:rPr>
        <w:t xml:space="preserve">Manusia diberi tugas yang sangat berat oleh Allah sebagai khalifah di bumi, sekaligus </w:t>
      </w:r>
      <w:r w:rsidR="00D34A6D">
        <w:rPr>
          <w:rFonts w:ascii="Times New Roman" w:hAnsi="Times New Roman" w:cs="Times New Roman"/>
          <w:sz w:val="24"/>
          <w:szCs w:val="24"/>
        </w:rPr>
        <w:t xml:space="preserve">bernilai </w:t>
      </w:r>
      <w:r w:rsidR="00AA144F">
        <w:rPr>
          <w:rFonts w:ascii="Times New Roman" w:hAnsi="Times New Roman" w:cs="Times New Roman"/>
          <w:sz w:val="24"/>
          <w:szCs w:val="24"/>
        </w:rPr>
        <w:t>mulia</w:t>
      </w:r>
      <w:r w:rsidR="001A60E3">
        <w:rPr>
          <w:rFonts w:ascii="Times New Roman" w:hAnsi="Times New Roman" w:cs="Times New Roman"/>
          <w:sz w:val="24"/>
          <w:szCs w:val="24"/>
        </w:rPr>
        <w:t>,</w:t>
      </w:r>
      <w:r w:rsidR="00AA144F">
        <w:rPr>
          <w:rFonts w:ascii="Times New Roman" w:hAnsi="Times New Roman" w:cs="Times New Roman"/>
          <w:sz w:val="24"/>
          <w:szCs w:val="24"/>
        </w:rPr>
        <w:t xml:space="preserve"> yaitu untuk menjaga dan memelihara bumi agar tetap seimbang, tidak rusak, dan memberikan manfaat bagi kehidupan manusia. Firman Allah; </w:t>
      </w:r>
    </w:p>
    <w:p w:rsidR="00902E53" w:rsidRDefault="00902E53" w:rsidP="009B2EAC">
      <w:pPr>
        <w:pStyle w:val="NoSpacing"/>
        <w:bidi/>
        <w:ind w:right="1276"/>
        <w:jc w:val="both"/>
        <w:rPr>
          <w:rFonts w:ascii="(normal text)" w:hAnsi="(normal text)"/>
          <w:rtl/>
        </w:rPr>
      </w:pPr>
      <w:r>
        <w:rPr>
          <w:sz w:val="28"/>
          <w:szCs w:val="28"/>
        </w:rPr>
        <w:sym w:font="HQPB4" w:char="F0F8"/>
      </w:r>
      <w:r>
        <w:rPr>
          <w:sz w:val="28"/>
          <w:szCs w:val="28"/>
        </w:rPr>
        <w:sym w:font="HQPB1" w:char="F08C"/>
      </w:r>
      <w:r>
        <w:rPr>
          <w:sz w:val="28"/>
          <w:szCs w:val="28"/>
        </w:rPr>
        <w:sym w:font="HQPB4" w:char="F0CE"/>
      </w:r>
      <w:r>
        <w:rPr>
          <w:sz w:val="28"/>
          <w:szCs w:val="28"/>
        </w:rPr>
        <w:sym w:font="HQPB1" w:char="F029"/>
      </w:r>
      <w:r>
        <w:rPr>
          <w:sz w:val="28"/>
          <w:szCs w:val="28"/>
        </w:rPr>
        <w:sym w:font="HQPB5" w:char="F075"/>
      </w:r>
      <w:r>
        <w:rPr>
          <w:sz w:val="28"/>
          <w:szCs w:val="28"/>
        </w:rPr>
        <w:sym w:font="HQPB2" w:char="F072"/>
      </w:r>
      <w:r>
        <w:rPr>
          <w:rFonts w:ascii="(normal text)" w:hAnsi="(normal text)"/>
          <w:rtl/>
        </w:rPr>
        <w:t xml:space="preserve"> </w:t>
      </w:r>
      <w:r>
        <w:rPr>
          <w:sz w:val="28"/>
          <w:szCs w:val="28"/>
        </w:rPr>
        <w:sym w:font="HQPB5" w:char="F074"/>
      </w:r>
      <w:r>
        <w:rPr>
          <w:sz w:val="28"/>
          <w:szCs w:val="28"/>
        </w:rPr>
        <w:sym w:font="HQPB2" w:char="F041"/>
      </w:r>
      <w:r>
        <w:rPr>
          <w:sz w:val="28"/>
          <w:szCs w:val="28"/>
        </w:rPr>
        <w:sym w:font="HQPB1" w:char="F024"/>
      </w:r>
      <w:r>
        <w:rPr>
          <w:sz w:val="28"/>
          <w:szCs w:val="28"/>
        </w:rPr>
        <w:sym w:font="HQPB5" w:char="F073"/>
      </w:r>
      <w:r>
        <w:rPr>
          <w:sz w:val="28"/>
          <w:szCs w:val="28"/>
        </w:rPr>
        <w:sym w:font="HQPB2" w:char="F025"/>
      </w:r>
      <w:r>
        <w:rPr>
          <w:rFonts w:ascii="(normal text)" w:hAnsi="(normal text)"/>
          <w:rtl/>
        </w:rPr>
        <w:t xml:space="preserve"> </w:t>
      </w:r>
      <w:r>
        <w:rPr>
          <w:sz w:val="28"/>
          <w:szCs w:val="28"/>
        </w:rPr>
        <w:sym w:font="HQPB5" w:char="F09A"/>
      </w:r>
      <w:r>
        <w:rPr>
          <w:sz w:val="28"/>
          <w:szCs w:val="28"/>
        </w:rPr>
        <w:sym w:font="HQPB3" w:char="F081"/>
      </w:r>
      <w:r>
        <w:rPr>
          <w:sz w:val="28"/>
          <w:szCs w:val="28"/>
        </w:rPr>
        <w:sym w:font="HQPB4" w:char="F095"/>
      </w:r>
      <w:r>
        <w:rPr>
          <w:sz w:val="28"/>
          <w:szCs w:val="28"/>
        </w:rPr>
        <w:sym w:font="HQPB1" w:char="F02F"/>
      </w:r>
      <w:r>
        <w:rPr>
          <w:sz w:val="28"/>
          <w:szCs w:val="28"/>
        </w:rPr>
        <w:sym w:font="HQPB5" w:char="F075"/>
      </w:r>
      <w:r>
        <w:rPr>
          <w:sz w:val="28"/>
          <w:szCs w:val="28"/>
        </w:rPr>
        <w:sym w:font="HQPB1" w:char="F091"/>
      </w:r>
      <w:r>
        <w:rPr>
          <w:rFonts w:ascii="(normal text)" w:hAnsi="(normal text)"/>
          <w:rtl/>
        </w:rPr>
        <w:t xml:space="preserve"> </w:t>
      </w:r>
      <w:r>
        <w:rPr>
          <w:sz w:val="28"/>
          <w:szCs w:val="28"/>
        </w:rPr>
        <w:sym w:font="HQPB4" w:char="F0CF"/>
      </w:r>
      <w:r>
        <w:rPr>
          <w:sz w:val="28"/>
          <w:szCs w:val="28"/>
        </w:rPr>
        <w:sym w:font="HQPB2" w:char="F070"/>
      </w:r>
      <w:r>
        <w:rPr>
          <w:sz w:val="28"/>
          <w:szCs w:val="28"/>
        </w:rPr>
        <w:sym w:font="HQPB5" w:char="F073"/>
      </w:r>
      <w:r>
        <w:rPr>
          <w:sz w:val="28"/>
          <w:szCs w:val="28"/>
        </w:rPr>
        <w:sym w:font="HQPB2" w:char="F033"/>
      </w:r>
      <w:r>
        <w:rPr>
          <w:sz w:val="28"/>
          <w:szCs w:val="28"/>
        </w:rPr>
        <w:sym w:font="HQPB4" w:char="F0CD"/>
      </w:r>
      <w:r>
        <w:rPr>
          <w:sz w:val="28"/>
          <w:szCs w:val="28"/>
        </w:rPr>
        <w:sym w:font="HQPB2" w:char="F0B4"/>
      </w:r>
      <w:r>
        <w:rPr>
          <w:sz w:val="28"/>
          <w:szCs w:val="28"/>
        </w:rPr>
        <w:sym w:font="HQPB5" w:char="F0AF"/>
      </w:r>
      <w:r>
        <w:rPr>
          <w:sz w:val="28"/>
          <w:szCs w:val="28"/>
        </w:rPr>
        <w:sym w:font="HQPB2" w:char="F0BB"/>
      </w:r>
      <w:r>
        <w:rPr>
          <w:sz w:val="28"/>
          <w:szCs w:val="28"/>
        </w:rPr>
        <w:sym w:font="HQPB5" w:char="F06E"/>
      </w:r>
      <w:r>
        <w:rPr>
          <w:sz w:val="28"/>
          <w:szCs w:val="28"/>
        </w:rPr>
        <w:sym w:font="HQPB2" w:char="F03D"/>
      </w:r>
      <w:r>
        <w:rPr>
          <w:sz w:val="28"/>
          <w:szCs w:val="28"/>
        </w:rPr>
        <w:sym w:font="HQPB5" w:char="F079"/>
      </w:r>
      <w:r>
        <w:rPr>
          <w:sz w:val="28"/>
          <w:szCs w:val="28"/>
        </w:rPr>
        <w:sym w:font="HQPB2" w:char="F04A"/>
      </w:r>
      <w:r>
        <w:rPr>
          <w:sz w:val="28"/>
          <w:szCs w:val="28"/>
        </w:rPr>
        <w:sym w:font="HQPB4" w:char="F0F9"/>
      </w:r>
      <w:r>
        <w:rPr>
          <w:sz w:val="28"/>
          <w:szCs w:val="28"/>
        </w:rPr>
        <w:sym w:font="HQPB2" w:char="F03D"/>
      </w:r>
      <w:r>
        <w:rPr>
          <w:sz w:val="28"/>
          <w:szCs w:val="28"/>
        </w:rPr>
        <w:sym w:font="HQPB4" w:char="F0CF"/>
      </w:r>
      <w:r>
        <w:rPr>
          <w:sz w:val="28"/>
          <w:szCs w:val="28"/>
        </w:rPr>
        <w:sym w:font="HQPB2" w:char="F039"/>
      </w:r>
      <w:r>
        <w:rPr>
          <w:rFonts w:ascii="(normal text)" w:hAnsi="(normal text)"/>
          <w:rtl/>
        </w:rPr>
        <w:t xml:space="preserve"> </w:t>
      </w:r>
      <w:r>
        <w:rPr>
          <w:sz w:val="28"/>
          <w:szCs w:val="28"/>
        </w:rPr>
        <w:sym w:font="HQPB2" w:char="F092"/>
      </w:r>
      <w:r>
        <w:rPr>
          <w:sz w:val="28"/>
          <w:szCs w:val="28"/>
        </w:rPr>
        <w:sym w:font="HQPB4" w:char="F0CE"/>
      </w:r>
      <w:r>
        <w:rPr>
          <w:sz w:val="28"/>
          <w:szCs w:val="28"/>
        </w:rPr>
        <w:sym w:font="HQPB4" w:char="F06F"/>
      </w:r>
      <w:r>
        <w:rPr>
          <w:sz w:val="28"/>
          <w:szCs w:val="28"/>
        </w:rPr>
        <w:sym w:font="HQPB2" w:char="F054"/>
      </w:r>
      <w:r>
        <w:rPr>
          <w:sz w:val="28"/>
          <w:szCs w:val="28"/>
        </w:rPr>
        <w:sym w:font="HQPB4" w:char="F0CE"/>
      </w:r>
      <w:r>
        <w:rPr>
          <w:sz w:val="28"/>
          <w:szCs w:val="28"/>
        </w:rPr>
        <w:sym w:font="HQPB1" w:char="F029"/>
      </w:r>
      <w:r>
        <w:rPr>
          <w:rFonts w:ascii="(normal text)" w:hAnsi="(normal text)"/>
          <w:rtl/>
        </w:rPr>
        <w:t xml:space="preserve"> </w:t>
      </w:r>
      <w:r>
        <w:rPr>
          <w:sz w:val="28"/>
          <w:szCs w:val="28"/>
        </w:rPr>
        <w:sym w:font="HQPB4" w:char="F0D7"/>
      </w:r>
      <w:r>
        <w:rPr>
          <w:sz w:val="28"/>
          <w:szCs w:val="28"/>
        </w:rPr>
        <w:sym w:font="HQPB2" w:char="F040"/>
      </w:r>
      <w:r>
        <w:rPr>
          <w:sz w:val="28"/>
          <w:szCs w:val="28"/>
        </w:rPr>
        <w:sym w:font="HQPB4" w:char="F0CF"/>
      </w:r>
      <w:r>
        <w:rPr>
          <w:sz w:val="28"/>
          <w:szCs w:val="28"/>
        </w:rPr>
        <w:sym w:font="HQPB1" w:char="F0E3"/>
      </w:r>
      <w:r>
        <w:rPr>
          <w:sz w:val="28"/>
          <w:szCs w:val="28"/>
        </w:rPr>
        <w:sym w:font="HQPB1" w:char="F025"/>
      </w:r>
      <w:r>
        <w:rPr>
          <w:sz w:val="28"/>
          <w:szCs w:val="28"/>
        </w:rPr>
        <w:sym w:font="HQPB5" w:char="F079"/>
      </w:r>
      <w:r>
        <w:rPr>
          <w:sz w:val="28"/>
          <w:szCs w:val="28"/>
        </w:rPr>
        <w:sym w:font="HQPB1" w:char="F060"/>
      </w:r>
      <w:r>
        <w:rPr>
          <w:rFonts w:ascii="(normal text)" w:hAnsi="(normal text)"/>
          <w:rtl/>
        </w:rPr>
        <w:t xml:space="preserve"> </w:t>
      </w:r>
      <w:r>
        <w:rPr>
          <w:sz w:val="28"/>
          <w:szCs w:val="28"/>
        </w:rPr>
        <w:sym w:font="HQPB2" w:char="F092"/>
      </w:r>
      <w:r>
        <w:rPr>
          <w:sz w:val="28"/>
          <w:szCs w:val="28"/>
        </w:rPr>
        <w:sym w:font="HQPB4" w:char="F0CE"/>
      </w:r>
      <w:r>
        <w:rPr>
          <w:sz w:val="28"/>
          <w:szCs w:val="28"/>
        </w:rPr>
        <w:sym w:font="HQPB1" w:char="F0FB"/>
      </w:r>
      <w:r>
        <w:rPr>
          <w:rFonts w:ascii="(normal text)" w:hAnsi="(normal text)"/>
          <w:rtl/>
        </w:rPr>
        <w:t xml:space="preserve"> </w:t>
      </w:r>
      <w:r>
        <w:rPr>
          <w:sz w:val="28"/>
          <w:szCs w:val="28"/>
        </w:rPr>
        <w:sym w:font="HQPB4" w:char="F0C7"/>
      </w:r>
      <w:r>
        <w:rPr>
          <w:sz w:val="28"/>
          <w:szCs w:val="28"/>
        </w:rPr>
        <w:sym w:font="HQPB1" w:char="F0DA"/>
      </w:r>
      <w:r>
        <w:rPr>
          <w:sz w:val="28"/>
          <w:szCs w:val="28"/>
        </w:rPr>
        <w:sym w:font="HQPB4" w:char="F0F6"/>
      </w:r>
      <w:r>
        <w:rPr>
          <w:sz w:val="28"/>
          <w:szCs w:val="28"/>
        </w:rPr>
        <w:sym w:font="HQPB1" w:char="F091"/>
      </w:r>
      <w:r>
        <w:rPr>
          <w:sz w:val="28"/>
          <w:szCs w:val="28"/>
        </w:rPr>
        <w:sym w:font="HQPB5" w:char="F046"/>
      </w:r>
      <w:r>
        <w:rPr>
          <w:sz w:val="28"/>
          <w:szCs w:val="28"/>
        </w:rPr>
        <w:sym w:font="HQPB2" w:char="F07B"/>
      </w:r>
      <w:r>
        <w:rPr>
          <w:sz w:val="28"/>
          <w:szCs w:val="28"/>
        </w:rPr>
        <w:sym w:font="HQPB5" w:char="F024"/>
      </w:r>
      <w:r>
        <w:rPr>
          <w:sz w:val="28"/>
          <w:szCs w:val="28"/>
        </w:rPr>
        <w:sym w:font="HQPB1" w:char="F023"/>
      </w:r>
      <w:r>
        <w:rPr>
          <w:rFonts w:ascii="(normal text)" w:hAnsi="(normal text)"/>
          <w:rtl/>
        </w:rPr>
        <w:t xml:space="preserve"> </w:t>
      </w:r>
      <w:r>
        <w:rPr>
          <w:sz w:val="28"/>
          <w:szCs w:val="28"/>
        </w:rPr>
        <w:sym w:font="HQPB4" w:char="F05A"/>
      </w:r>
      <w:r>
        <w:rPr>
          <w:sz w:val="28"/>
          <w:szCs w:val="28"/>
        </w:rPr>
        <w:sym w:font="HQPB2" w:char="F070"/>
      </w:r>
      <w:r>
        <w:rPr>
          <w:sz w:val="28"/>
          <w:szCs w:val="28"/>
        </w:rPr>
        <w:sym w:font="HQPB5" w:char="F078"/>
      </w:r>
      <w:r>
        <w:rPr>
          <w:sz w:val="28"/>
          <w:szCs w:val="28"/>
        </w:rPr>
        <w:sym w:font="HQPB1" w:char="F0FF"/>
      </w:r>
      <w:r>
        <w:rPr>
          <w:sz w:val="28"/>
          <w:szCs w:val="28"/>
        </w:rPr>
        <w:sym w:font="HQPB2" w:char="F08B"/>
      </w:r>
      <w:r>
        <w:rPr>
          <w:sz w:val="28"/>
          <w:szCs w:val="28"/>
        </w:rPr>
        <w:sym w:font="HQPB4" w:char="F0CE"/>
      </w:r>
      <w:r>
        <w:rPr>
          <w:sz w:val="28"/>
          <w:szCs w:val="28"/>
        </w:rPr>
        <w:sym w:font="HQPB2" w:char="F03D"/>
      </w:r>
      <w:r>
        <w:rPr>
          <w:sz w:val="28"/>
          <w:szCs w:val="28"/>
        </w:rPr>
        <w:sym w:font="HQPB5" w:char="F079"/>
      </w:r>
      <w:r>
        <w:rPr>
          <w:sz w:val="28"/>
          <w:szCs w:val="28"/>
        </w:rPr>
        <w:sym w:font="HQPB1" w:char="F07A"/>
      </w:r>
      <w:r>
        <w:rPr>
          <w:rFonts w:ascii="(normal text)" w:hAnsi="(normal text)"/>
          <w:rtl/>
        </w:rPr>
        <w:t xml:space="preserve"> </w:t>
      </w:r>
      <w:r>
        <w:rPr>
          <w:sz w:val="28"/>
          <w:szCs w:val="28"/>
        </w:rPr>
        <w:sym w:font="HQPB4" w:char="F028"/>
      </w:r>
      <w:r>
        <w:rPr>
          <w:rFonts w:ascii="(normal text)" w:hAnsi="(normal text)"/>
          <w:rtl/>
        </w:rPr>
        <w:t xml:space="preserve"> </w:t>
      </w:r>
      <w:r>
        <w:rPr>
          <w:sz w:val="28"/>
          <w:szCs w:val="28"/>
        </w:rPr>
        <w:sym w:font="HQPB5" w:char="F028"/>
      </w:r>
      <w:r>
        <w:rPr>
          <w:sz w:val="28"/>
          <w:szCs w:val="28"/>
        </w:rPr>
        <w:sym w:font="HQPB1" w:char="F023"/>
      </w:r>
      <w:r>
        <w:rPr>
          <w:sz w:val="28"/>
          <w:szCs w:val="28"/>
        </w:rPr>
        <w:sym w:font="HQPB4" w:char="F0FE"/>
      </w:r>
      <w:r>
        <w:rPr>
          <w:sz w:val="28"/>
          <w:szCs w:val="28"/>
        </w:rPr>
        <w:sym w:font="HQPB2" w:char="F071"/>
      </w:r>
      <w:r>
        <w:rPr>
          <w:sz w:val="28"/>
          <w:szCs w:val="28"/>
        </w:rPr>
        <w:sym w:font="HQPB4" w:char="F0E4"/>
      </w:r>
      <w:r>
        <w:rPr>
          <w:sz w:val="28"/>
          <w:szCs w:val="28"/>
        </w:rPr>
        <w:sym w:font="HQPB2" w:char="F039"/>
      </w:r>
      <w:r>
        <w:rPr>
          <w:sz w:val="28"/>
          <w:szCs w:val="28"/>
        </w:rPr>
        <w:sym w:font="HQPB1" w:char="F024"/>
      </w:r>
      <w:r>
        <w:rPr>
          <w:sz w:val="28"/>
          <w:szCs w:val="28"/>
        </w:rPr>
        <w:sym w:font="HQPB5" w:char="F073"/>
      </w:r>
      <w:r>
        <w:rPr>
          <w:sz w:val="28"/>
          <w:szCs w:val="28"/>
        </w:rPr>
        <w:sym w:font="HQPB2" w:char="F025"/>
      </w:r>
      <w:r>
        <w:rPr>
          <w:rFonts w:ascii="(normal text)" w:hAnsi="(normal text)"/>
          <w:rtl/>
        </w:rPr>
        <w:t xml:space="preserve"> </w:t>
      </w:r>
      <w:r>
        <w:rPr>
          <w:sz w:val="28"/>
          <w:szCs w:val="28"/>
        </w:rPr>
        <w:sym w:font="HQPB4" w:char="F0E3"/>
      </w:r>
      <w:r>
        <w:rPr>
          <w:sz w:val="28"/>
          <w:szCs w:val="28"/>
        </w:rPr>
        <w:sym w:font="HQPB2" w:char="F040"/>
      </w:r>
      <w:r>
        <w:rPr>
          <w:sz w:val="28"/>
          <w:szCs w:val="28"/>
        </w:rPr>
        <w:sym w:font="HQPB5" w:char="F079"/>
      </w:r>
      <w:r>
        <w:rPr>
          <w:sz w:val="28"/>
          <w:szCs w:val="28"/>
        </w:rPr>
        <w:sym w:font="HQPB1" w:char="F0E8"/>
      </w:r>
      <w:r>
        <w:rPr>
          <w:sz w:val="28"/>
          <w:szCs w:val="28"/>
        </w:rPr>
        <w:sym w:font="HQPB4" w:char="F0F8"/>
      </w:r>
      <w:r>
        <w:rPr>
          <w:sz w:val="28"/>
          <w:szCs w:val="28"/>
        </w:rPr>
        <w:sym w:font="HQPB1" w:char="F067"/>
      </w:r>
      <w:r>
        <w:rPr>
          <w:sz w:val="28"/>
          <w:szCs w:val="28"/>
        </w:rPr>
        <w:sym w:font="HQPB5" w:char="F072"/>
      </w:r>
      <w:r>
        <w:rPr>
          <w:sz w:val="28"/>
          <w:szCs w:val="28"/>
        </w:rPr>
        <w:sym w:font="HQPB1" w:char="F042"/>
      </w:r>
      <w:r>
        <w:rPr>
          <w:sz w:val="28"/>
          <w:szCs w:val="28"/>
        </w:rPr>
        <w:sym w:font="HQPB5" w:char="F072"/>
      </w:r>
      <w:r>
        <w:rPr>
          <w:sz w:val="28"/>
          <w:szCs w:val="28"/>
        </w:rPr>
        <w:sym w:font="HQPB1" w:char="F026"/>
      </w:r>
      <w:r>
        <w:rPr>
          <w:rFonts w:ascii="(normal text)" w:hAnsi="(normal text)"/>
          <w:rtl/>
        </w:rPr>
        <w:t xml:space="preserve"> </w:t>
      </w:r>
      <w:r>
        <w:rPr>
          <w:sz w:val="28"/>
          <w:szCs w:val="28"/>
        </w:rPr>
        <w:sym w:font="HQPB1" w:char="F024"/>
      </w:r>
      <w:r>
        <w:rPr>
          <w:sz w:val="28"/>
          <w:szCs w:val="28"/>
        </w:rPr>
        <w:sym w:font="HQPB5" w:char="F070"/>
      </w:r>
      <w:r>
        <w:rPr>
          <w:sz w:val="28"/>
          <w:szCs w:val="28"/>
        </w:rPr>
        <w:sym w:font="HQPB2" w:char="F06B"/>
      </w:r>
      <w:r>
        <w:rPr>
          <w:sz w:val="28"/>
          <w:szCs w:val="28"/>
        </w:rPr>
        <w:sym w:font="HQPB2" w:char="F08E"/>
      </w:r>
      <w:r>
        <w:rPr>
          <w:sz w:val="28"/>
          <w:szCs w:val="28"/>
        </w:rPr>
        <w:sym w:font="HQPB4" w:char="F0CF"/>
      </w:r>
      <w:r>
        <w:rPr>
          <w:sz w:val="28"/>
          <w:szCs w:val="28"/>
        </w:rPr>
        <w:sym w:font="HQPB1" w:char="F0F9"/>
      </w:r>
      <w:r>
        <w:rPr>
          <w:rFonts w:ascii="(normal text)" w:hAnsi="(normal text)"/>
          <w:rtl/>
        </w:rPr>
        <w:t xml:space="preserve"> </w:t>
      </w:r>
      <w:r>
        <w:rPr>
          <w:sz w:val="28"/>
          <w:szCs w:val="28"/>
        </w:rPr>
        <w:sym w:font="HQPB2" w:char="F060"/>
      </w:r>
      <w:r>
        <w:rPr>
          <w:sz w:val="28"/>
          <w:szCs w:val="28"/>
        </w:rPr>
        <w:sym w:font="HQPB5" w:char="F074"/>
      </w:r>
      <w:r>
        <w:rPr>
          <w:sz w:val="28"/>
          <w:szCs w:val="28"/>
        </w:rPr>
        <w:sym w:font="HQPB2" w:char="F042"/>
      </w:r>
      <w:r>
        <w:rPr>
          <w:rFonts w:ascii="(normal text)" w:hAnsi="(normal text)"/>
          <w:rtl/>
        </w:rPr>
        <w:t xml:space="preserve"> </w:t>
      </w:r>
      <w:r>
        <w:rPr>
          <w:sz w:val="28"/>
          <w:szCs w:val="28"/>
        </w:rPr>
        <w:sym w:font="HQPB4" w:char="F0DF"/>
      </w:r>
      <w:r>
        <w:rPr>
          <w:sz w:val="28"/>
          <w:szCs w:val="28"/>
        </w:rPr>
        <w:sym w:font="HQPB1" w:char="F089"/>
      </w:r>
      <w:r>
        <w:rPr>
          <w:sz w:val="28"/>
          <w:szCs w:val="28"/>
        </w:rPr>
        <w:sym w:font="HQPB4" w:char="F0C5"/>
      </w:r>
      <w:r>
        <w:rPr>
          <w:sz w:val="28"/>
          <w:szCs w:val="28"/>
        </w:rPr>
        <w:sym w:font="HQPB1" w:char="F0A1"/>
      </w:r>
      <w:r>
        <w:rPr>
          <w:sz w:val="28"/>
          <w:szCs w:val="28"/>
        </w:rPr>
        <w:sym w:font="HQPB4" w:char="F0F8"/>
      </w:r>
      <w:r>
        <w:rPr>
          <w:sz w:val="28"/>
          <w:szCs w:val="28"/>
        </w:rPr>
        <w:sym w:font="HQPB1" w:char="F0FF"/>
      </w:r>
      <w:r>
        <w:rPr>
          <w:sz w:val="28"/>
          <w:szCs w:val="28"/>
        </w:rPr>
        <w:sym w:font="HQPB4" w:char="F0E3"/>
      </w:r>
      <w:r>
        <w:rPr>
          <w:sz w:val="28"/>
          <w:szCs w:val="28"/>
        </w:rPr>
        <w:sym w:font="HQPB2" w:char="F083"/>
      </w:r>
      <w:r>
        <w:rPr>
          <w:rFonts w:ascii="(normal text)" w:hAnsi="(normal text)"/>
          <w:rtl/>
        </w:rPr>
        <w:t xml:space="preserve"> </w:t>
      </w:r>
      <w:r>
        <w:rPr>
          <w:sz w:val="28"/>
          <w:szCs w:val="28"/>
        </w:rPr>
        <w:sym w:font="HQPB1" w:char="F024"/>
      </w:r>
      <w:r>
        <w:rPr>
          <w:sz w:val="28"/>
          <w:szCs w:val="28"/>
        </w:rPr>
        <w:sym w:font="HQPB5" w:char="F070"/>
      </w:r>
      <w:r>
        <w:rPr>
          <w:sz w:val="28"/>
          <w:szCs w:val="28"/>
        </w:rPr>
        <w:sym w:font="HQPB2" w:char="F06B"/>
      </w:r>
      <w:r>
        <w:rPr>
          <w:sz w:val="28"/>
          <w:szCs w:val="28"/>
        </w:rPr>
        <w:sym w:font="HQPB2" w:char="F08E"/>
      </w:r>
      <w:r>
        <w:rPr>
          <w:sz w:val="28"/>
          <w:szCs w:val="28"/>
        </w:rPr>
        <w:sym w:font="HQPB4" w:char="F0CF"/>
      </w:r>
      <w:r>
        <w:rPr>
          <w:sz w:val="28"/>
          <w:szCs w:val="28"/>
        </w:rPr>
        <w:sym w:font="HQPB1" w:char="F0F9"/>
      </w:r>
      <w:r>
        <w:rPr>
          <w:rFonts w:ascii="(normal text)" w:hAnsi="(normal text)"/>
          <w:rtl/>
        </w:rPr>
        <w:t xml:space="preserve"> </w:t>
      </w:r>
      <w:r>
        <w:rPr>
          <w:sz w:val="28"/>
          <w:szCs w:val="28"/>
        </w:rPr>
        <w:sym w:font="HQPB4" w:char="F0E0"/>
      </w:r>
      <w:r>
        <w:rPr>
          <w:sz w:val="28"/>
          <w:szCs w:val="28"/>
        </w:rPr>
        <w:sym w:font="HQPB2" w:char="F037"/>
      </w:r>
      <w:r>
        <w:rPr>
          <w:sz w:val="28"/>
          <w:szCs w:val="28"/>
        </w:rPr>
        <w:sym w:font="HQPB4" w:char="F0CF"/>
      </w:r>
      <w:r>
        <w:rPr>
          <w:sz w:val="28"/>
          <w:szCs w:val="28"/>
        </w:rPr>
        <w:sym w:font="HQPB1" w:char="F0FF"/>
      </w:r>
      <w:r>
        <w:rPr>
          <w:sz w:val="28"/>
          <w:szCs w:val="28"/>
        </w:rPr>
        <w:sym w:font="HQPB4" w:char="F0F3"/>
      </w:r>
      <w:r>
        <w:rPr>
          <w:sz w:val="28"/>
          <w:szCs w:val="28"/>
        </w:rPr>
        <w:sym w:font="HQPB1" w:char="F0A1"/>
      </w:r>
      <w:r>
        <w:rPr>
          <w:sz w:val="28"/>
          <w:szCs w:val="28"/>
        </w:rPr>
        <w:sym w:font="HQPB5" w:char="F06F"/>
      </w:r>
      <w:r>
        <w:rPr>
          <w:sz w:val="28"/>
          <w:szCs w:val="28"/>
        </w:rPr>
        <w:sym w:font="HQPB2" w:char="F084"/>
      </w:r>
      <w:r>
        <w:rPr>
          <w:sz w:val="28"/>
          <w:szCs w:val="28"/>
        </w:rPr>
        <w:sym w:font="HQPB5" w:char="F075"/>
      </w:r>
      <w:r>
        <w:rPr>
          <w:sz w:val="28"/>
          <w:szCs w:val="28"/>
        </w:rPr>
        <w:sym w:font="HQPB2" w:char="F072"/>
      </w:r>
      <w:r>
        <w:rPr>
          <w:rFonts w:ascii="(normal text)" w:hAnsi="(normal text)"/>
          <w:rtl/>
        </w:rPr>
        <w:t xml:space="preserve"> </w:t>
      </w:r>
      <w:r>
        <w:rPr>
          <w:sz w:val="28"/>
          <w:szCs w:val="28"/>
        </w:rPr>
        <w:sym w:font="HQPB5" w:char="F075"/>
      </w:r>
      <w:r>
        <w:rPr>
          <w:sz w:val="28"/>
          <w:szCs w:val="28"/>
        </w:rPr>
        <w:sym w:font="HQPB2" w:char="F0E4"/>
      </w:r>
      <w:r>
        <w:rPr>
          <w:sz w:val="28"/>
          <w:szCs w:val="28"/>
        </w:rPr>
        <w:sym w:font="HQPB5" w:char="F021"/>
      </w:r>
      <w:r>
        <w:rPr>
          <w:sz w:val="28"/>
          <w:szCs w:val="28"/>
        </w:rPr>
        <w:sym w:font="HQPB1" w:char="F024"/>
      </w:r>
      <w:r>
        <w:rPr>
          <w:sz w:val="28"/>
          <w:szCs w:val="28"/>
        </w:rPr>
        <w:sym w:font="HQPB5" w:char="F074"/>
      </w:r>
      <w:r>
        <w:rPr>
          <w:sz w:val="28"/>
          <w:szCs w:val="28"/>
        </w:rPr>
        <w:sym w:font="HQPB2" w:char="F042"/>
      </w:r>
      <w:r>
        <w:rPr>
          <w:sz w:val="28"/>
          <w:szCs w:val="28"/>
        </w:rPr>
        <w:sym w:font="HQPB4" w:char="F0CF"/>
      </w:r>
      <w:r>
        <w:rPr>
          <w:sz w:val="28"/>
          <w:szCs w:val="28"/>
        </w:rPr>
        <w:sym w:font="HQPB4" w:char="F065"/>
      </w:r>
      <w:r>
        <w:rPr>
          <w:sz w:val="28"/>
          <w:szCs w:val="28"/>
        </w:rPr>
        <w:sym w:font="HQPB3" w:char="F024"/>
      </w:r>
      <w:r>
        <w:rPr>
          <w:sz w:val="28"/>
          <w:szCs w:val="28"/>
        </w:rPr>
        <w:sym w:font="HQPB3" w:char="F021"/>
      </w:r>
      <w:r>
        <w:rPr>
          <w:sz w:val="28"/>
          <w:szCs w:val="28"/>
        </w:rPr>
        <w:sym w:font="HQPB5" w:char="F024"/>
      </w:r>
      <w:r>
        <w:rPr>
          <w:sz w:val="28"/>
          <w:szCs w:val="28"/>
        </w:rPr>
        <w:sym w:font="HQPB1" w:char="F023"/>
      </w:r>
      <w:r>
        <w:rPr>
          <w:rFonts w:ascii="(normal text)" w:hAnsi="(normal text)"/>
          <w:rtl/>
        </w:rPr>
        <w:t xml:space="preserve"> </w:t>
      </w:r>
      <w:r>
        <w:rPr>
          <w:sz w:val="28"/>
          <w:szCs w:val="28"/>
        </w:rPr>
        <w:sym w:font="HQPB4" w:char="F0DF"/>
      </w:r>
      <w:r>
        <w:rPr>
          <w:sz w:val="28"/>
          <w:szCs w:val="28"/>
        </w:rPr>
        <w:sym w:font="HQPB2" w:char="F060"/>
      </w:r>
      <w:r>
        <w:rPr>
          <w:sz w:val="28"/>
          <w:szCs w:val="28"/>
        </w:rPr>
        <w:sym w:font="HQPB4" w:char="F0F8"/>
      </w:r>
      <w:r>
        <w:rPr>
          <w:sz w:val="28"/>
          <w:szCs w:val="28"/>
        </w:rPr>
        <w:sym w:font="HQPB1" w:char="F074"/>
      </w:r>
      <w:r>
        <w:rPr>
          <w:sz w:val="28"/>
          <w:szCs w:val="28"/>
        </w:rPr>
        <w:sym w:font="HQPB5" w:char="F077"/>
      </w:r>
      <w:r>
        <w:rPr>
          <w:sz w:val="28"/>
          <w:szCs w:val="28"/>
        </w:rPr>
        <w:sym w:font="HQPB2" w:char="F055"/>
      </w:r>
      <w:r>
        <w:rPr>
          <w:sz w:val="28"/>
          <w:szCs w:val="28"/>
        </w:rPr>
        <w:sym w:font="HQPB5" w:char="F075"/>
      </w:r>
      <w:r>
        <w:rPr>
          <w:sz w:val="28"/>
          <w:szCs w:val="28"/>
        </w:rPr>
        <w:sym w:font="HQPB2" w:char="F072"/>
      </w:r>
      <w:r>
        <w:rPr>
          <w:rFonts w:ascii="(normal text)" w:hAnsi="(normal text)"/>
          <w:rtl/>
        </w:rPr>
        <w:t xml:space="preserve"> </w:t>
      </w:r>
      <w:r>
        <w:rPr>
          <w:sz w:val="28"/>
          <w:szCs w:val="28"/>
        </w:rPr>
        <w:sym w:font="HQPB4" w:char="F0DF"/>
      </w:r>
      <w:r>
        <w:rPr>
          <w:sz w:val="28"/>
          <w:szCs w:val="28"/>
        </w:rPr>
        <w:sym w:font="HQPB1" w:char="F078"/>
      </w:r>
      <w:r>
        <w:rPr>
          <w:sz w:val="28"/>
          <w:szCs w:val="28"/>
        </w:rPr>
        <w:sym w:font="HQPB4" w:char="F0CE"/>
      </w:r>
      <w:r>
        <w:rPr>
          <w:sz w:val="28"/>
          <w:szCs w:val="28"/>
        </w:rPr>
        <w:sym w:font="HQPB4" w:char="F06D"/>
      </w:r>
      <w:r>
        <w:rPr>
          <w:sz w:val="28"/>
          <w:szCs w:val="28"/>
        </w:rPr>
        <w:sym w:font="HQPB1" w:char="F037"/>
      </w:r>
      <w:r>
        <w:rPr>
          <w:sz w:val="28"/>
          <w:szCs w:val="28"/>
        </w:rPr>
        <w:sym w:font="HQPB5" w:char="F07C"/>
      </w:r>
      <w:r>
        <w:rPr>
          <w:sz w:val="28"/>
          <w:szCs w:val="28"/>
        </w:rPr>
        <w:sym w:font="HQPB1" w:char="F0A1"/>
      </w:r>
      <w:r>
        <w:rPr>
          <w:sz w:val="28"/>
          <w:szCs w:val="28"/>
        </w:rPr>
        <w:sym w:font="HQPB4" w:char="F0E7"/>
      </w:r>
      <w:r>
        <w:rPr>
          <w:sz w:val="28"/>
          <w:szCs w:val="28"/>
        </w:rPr>
        <w:sym w:font="HQPB2" w:char="F052"/>
      </w:r>
      <w:r>
        <w:rPr>
          <w:rFonts w:ascii="(normal text)" w:hAnsi="(normal text)"/>
          <w:rtl/>
        </w:rPr>
        <w:t xml:space="preserve"> </w:t>
      </w:r>
      <w:r>
        <w:rPr>
          <w:sz w:val="28"/>
          <w:szCs w:val="28"/>
        </w:rPr>
        <w:sym w:font="HQPB5" w:char="F078"/>
      </w:r>
      <w:r>
        <w:rPr>
          <w:sz w:val="28"/>
          <w:szCs w:val="28"/>
        </w:rPr>
        <w:sym w:font="HQPB2" w:char="F038"/>
      </w:r>
      <w:r>
        <w:rPr>
          <w:sz w:val="28"/>
          <w:szCs w:val="28"/>
        </w:rPr>
        <w:sym w:font="HQPB4" w:char="F0CF"/>
      </w:r>
      <w:r>
        <w:rPr>
          <w:sz w:val="28"/>
          <w:szCs w:val="28"/>
        </w:rPr>
        <w:sym w:font="HQPB1" w:char="F089"/>
      </w:r>
      <w:r>
        <w:rPr>
          <w:sz w:val="28"/>
          <w:szCs w:val="28"/>
        </w:rPr>
        <w:sym w:font="HQPB4" w:char="F0F4"/>
      </w:r>
      <w:r>
        <w:rPr>
          <w:sz w:val="28"/>
          <w:szCs w:val="28"/>
        </w:rPr>
        <w:sym w:font="HQPB2" w:char="F04A"/>
      </w:r>
      <w:r>
        <w:rPr>
          <w:sz w:val="28"/>
          <w:szCs w:val="28"/>
        </w:rPr>
        <w:sym w:font="HQPB5" w:char="F070"/>
      </w:r>
      <w:r>
        <w:rPr>
          <w:sz w:val="28"/>
          <w:szCs w:val="28"/>
        </w:rPr>
        <w:sym w:font="HQPB1" w:char="F074"/>
      </w:r>
      <w:r>
        <w:rPr>
          <w:sz w:val="28"/>
          <w:szCs w:val="28"/>
        </w:rPr>
        <w:sym w:font="HQPB4" w:char="F0BF"/>
      </w:r>
      <w:r>
        <w:rPr>
          <w:sz w:val="28"/>
          <w:szCs w:val="28"/>
        </w:rPr>
        <w:sym w:font="HQPB1" w:char="F032"/>
      </w:r>
      <w:r>
        <w:rPr>
          <w:rFonts w:ascii="(normal text)" w:hAnsi="(normal text)"/>
          <w:rtl/>
        </w:rPr>
        <w:t xml:space="preserve"> </w:t>
      </w:r>
      <w:r>
        <w:rPr>
          <w:sz w:val="28"/>
          <w:szCs w:val="28"/>
        </w:rPr>
        <w:sym w:font="HQPB4" w:char="F0E2"/>
      </w:r>
      <w:r>
        <w:rPr>
          <w:sz w:val="28"/>
          <w:szCs w:val="28"/>
        </w:rPr>
        <w:sym w:font="HQPB1" w:char="F0A8"/>
      </w:r>
      <w:r>
        <w:rPr>
          <w:sz w:val="28"/>
          <w:szCs w:val="28"/>
        </w:rPr>
        <w:sym w:font="HQPB4" w:char="F0CF"/>
      </w:r>
      <w:r>
        <w:rPr>
          <w:sz w:val="28"/>
          <w:szCs w:val="28"/>
        </w:rPr>
        <w:sym w:font="HQPB4" w:char="F064"/>
      </w:r>
      <w:r>
        <w:rPr>
          <w:sz w:val="28"/>
          <w:szCs w:val="28"/>
        </w:rPr>
        <w:sym w:font="HQPB1" w:char="F089"/>
      </w:r>
      <w:r>
        <w:rPr>
          <w:sz w:val="28"/>
          <w:szCs w:val="28"/>
        </w:rPr>
        <w:sym w:font="HQPB5" w:char="F073"/>
      </w:r>
      <w:r>
        <w:rPr>
          <w:sz w:val="28"/>
          <w:szCs w:val="28"/>
        </w:rPr>
        <w:sym w:font="HQPB2" w:char="F029"/>
      </w:r>
      <w:r>
        <w:rPr>
          <w:sz w:val="28"/>
          <w:szCs w:val="28"/>
        </w:rPr>
        <w:sym w:font="HQPB4" w:char="F0E7"/>
      </w:r>
      <w:r>
        <w:rPr>
          <w:sz w:val="28"/>
          <w:szCs w:val="28"/>
        </w:rPr>
        <w:sym w:font="HQPB2" w:char="F052"/>
      </w:r>
      <w:r>
        <w:rPr>
          <w:sz w:val="28"/>
          <w:szCs w:val="28"/>
        </w:rPr>
        <w:sym w:font="HQPB5" w:char="F075"/>
      </w:r>
      <w:r>
        <w:rPr>
          <w:sz w:val="28"/>
          <w:szCs w:val="28"/>
        </w:rPr>
        <w:sym w:font="HQPB2" w:char="F072"/>
      </w:r>
      <w:r>
        <w:rPr>
          <w:rFonts w:ascii="(normal text)" w:hAnsi="(normal text)"/>
          <w:rtl/>
        </w:rPr>
        <w:t xml:space="preserve"> </w:t>
      </w:r>
      <w:r>
        <w:rPr>
          <w:sz w:val="28"/>
          <w:szCs w:val="28"/>
        </w:rPr>
        <w:sym w:font="HQPB5" w:char="F079"/>
      </w:r>
      <w:r>
        <w:rPr>
          <w:sz w:val="28"/>
          <w:szCs w:val="28"/>
        </w:rPr>
        <w:sym w:font="HQPB2" w:char="F037"/>
      </w:r>
      <w:r>
        <w:rPr>
          <w:sz w:val="28"/>
          <w:szCs w:val="28"/>
        </w:rPr>
        <w:sym w:font="HQPB5" w:char="F073"/>
      </w:r>
      <w:r>
        <w:rPr>
          <w:sz w:val="28"/>
          <w:szCs w:val="28"/>
        </w:rPr>
        <w:sym w:font="HQPB2" w:char="F039"/>
      </w:r>
      <w:r>
        <w:rPr>
          <w:rFonts w:ascii="(normal text)" w:hAnsi="(normal text)"/>
          <w:rtl/>
        </w:rPr>
        <w:t xml:space="preserve"> </w:t>
      </w:r>
      <w:r>
        <w:rPr>
          <w:sz w:val="28"/>
          <w:szCs w:val="28"/>
        </w:rPr>
        <w:sym w:font="HQPB4" w:char="F028"/>
      </w:r>
      <w:r>
        <w:rPr>
          <w:rFonts w:ascii="(normal text)" w:hAnsi="(normal text)"/>
          <w:rtl/>
        </w:rPr>
        <w:t xml:space="preserve"> </w:t>
      </w:r>
      <w:r>
        <w:rPr>
          <w:sz w:val="28"/>
          <w:szCs w:val="28"/>
        </w:rPr>
        <w:sym w:font="HQPB5" w:char="F074"/>
      </w:r>
      <w:r>
        <w:rPr>
          <w:sz w:val="28"/>
          <w:szCs w:val="28"/>
        </w:rPr>
        <w:sym w:font="HQPB2" w:char="F041"/>
      </w:r>
      <w:r>
        <w:rPr>
          <w:sz w:val="28"/>
          <w:szCs w:val="28"/>
        </w:rPr>
        <w:sym w:font="HQPB1" w:char="F024"/>
      </w:r>
      <w:r>
        <w:rPr>
          <w:sz w:val="28"/>
          <w:szCs w:val="28"/>
        </w:rPr>
        <w:sym w:font="HQPB5" w:char="F073"/>
      </w:r>
      <w:r>
        <w:rPr>
          <w:sz w:val="28"/>
          <w:szCs w:val="28"/>
        </w:rPr>
        <w:sym w:font="HQPB2" w:char="F025"/>
      </w:r>
      <w:r>
        <w:rPr>
          <w:rFonts w:ascii="(normal text)" w:hAnsi="(normal text)"/>
          <w:rtl/>
        </w:rPr>
        <w:t xml:space="preserve"> </w:t>
      </w:r>
      <w:r>
        <w:rPr>
          <w:sz w:val="28"/>
          <w:szCs w:val="28"/>
        </w:rPr>
        <w:sym w:font="HQPB4" w:char="F0FE"/>
      </w:r>
      <w:r>
        <w:rPr>
          <w:sz w:val="28"/>
          <w:szCs w:val="28"/>
        </w:rPr>
        <w:sym w:font="HQPB2" w:char="F092"/>
      </w:r>
      <w:r>
        <w:rPr>
          <w:sz w:val="28"/>
          <w:szCs w:val="28"/>
        </w:rPr>
        <w:sym w:font="HQPB4" w:char="F0CE"/>
      </w:r>
      <w:r>
        <w:rPr>
          <w:sz w:val="28"/>
          <w:szCs w:val="28"/>
        </w:rPr>
        <w:sym w:font="HQPB4" w:char="F06F"/>
      </w:r>
      <w:r>
        <w:rPr>
          <w:sz w:val="28"/>
          <w:szCs w:val="28"/>
        </w:rPr>
        <w:sym w:font="HQPB2" w:char="F054"/>
      </w:r>
      <w:r>
        <w:rPr>
          <w:sz w:val="28"/>
          <w:szCs w:val="28"/>
        </w:rPr>
        <w:sym w:font="HQPB4" w:char="F0CE"/>
      </w:r>
      <w:r>
        <w:rPr>
          <w:sz w:val="28"/>
          <w:szCs w:val="28"/>
        </w:rPr>
        <w:sym w:font="HQPB1" w:char="F029"/>
      </w:r>
      <w:r>
        <w:rPr>
          <w:rFonts w:ascii="(normal text)" w:hAnsi="(normal text)"/>
          <w:rtl/>
        </w:rPr>
        <w:t xml:space="preserve"> </w:t>
      </w:r>
      <w:r>
        <w:rPr>
          <w:sz w:val="28"/>
          <w:szCs w:val="28"/>
        </w:rPr>
        <w:sym w:font="HQPB4" w:char="F0E3"/>
      </w:r>
      <w:r>
        <w:rPr>
          <w:sz w:val="28"/>
          <w:szCs w:val="28"/>
        </w:rPr>
        <w:sym w:font="HQPB2" w:char="F04E"/>
      </w:r>
      <w:r>
        <w:rPr>
          <w:sz w:val="28"/>
          <w:szCs w:val="28"/>
        </w:rPr>
        <w:sym w:font="HQPB5" w:char="F06E"/>
      </w:r>
      <w:r>
        <w:rPr>
          <w:sz w:val="28"/>
          <w:szCs w:val="28"/>
        </w:rPr>
        <w:sym w:font="HQPB2" w:char="F03D"/>
      </w:r>
      <w:r>
        <w:rPr>
          <w:sz w:val="28"/>
          <w:szCs w:val="28"/>
        </w:rPr>
        <w:sym w:font="HQPB4" w:char="F0F4"/>
      </w:r>
      <w:r>
        <w:rPr>
          <w:sz w:val="28"/>
          <w:szCs w:val="28"/>
        </w:rPr>
        <w:sym w:font="HQPB1" w:char="F0E3"/>
      </w:r>
      <w:r>
        <w:rPr>
          <w:sz w:val="28"/>
          <w:szCs w:val="28"/>
        </w:rPr>
        <w:sym w:font="HQPB5" w:char="F072"/>
      </w:r>
      <w:r>
        <w:rPr>
          <w:sz w:val="28"/>
          <w:szCs w:val="28"/>
        </w:rPr>
        <w:sym w:font="HQPB1" w:char="F026"/>
      </w:r>
      <w:r>
        <w:rPr>
          <w:rFonts w:ascii="(normal text)" w:hAnsi="(normal text)"/>
          <w:rtl/>
        </w:rPr>
        <w:t xml:space="preserve"> </w:t>
      </w:r>
      <w:r>
        <w:rPr>
          <w:sz w:val="28"/>
          <w:szCs w:val="28"/>
        </w:rPr>
        <w:sym w:font="HQPB1" w:char="F024"/>
      </w:r>
      <w:r>
        <w:rPr>
          <w:sz w:val="28"/>
          <w:szCs w:val="28"/>
        </w:rPr>
        <w:sym w:font="HQPB5" w:char="F074"/>
      </w:r>
      <w:r>
        <w:rPr>
          <w:sz w:val="28"/>
          <w:szCs w:val="28"/>
        </w:rPr>
        <w:sym w:font="HQPB2" w:char="F042"/>
      </w:r>
      <w:r>
        <w:rPr>
          <w:rFonts w:ascii="(normal text)" w:hAnsi="(normal text)"/>
          <w:rtl/>
        </w:rPr>
        <w:t xml:space="preserve"> </w:t>
      </w:r>
      <w:r>
        <w:rPr>
          <w:sz w:val="28"/>
          <w:szCs w:val="28"/>
        </w:rPr>
        <w:sym w:font="HQPB5" w:char="F09F"/>
      </w:r>
      <w:r>
        <w:rPr>
          <w:sz w:val="28"/>
          <w:szCs w:val="28"/>
        </w:rPr>
        <w:sym w:font="HQPB2" w:char="F077"/>
      </w:r>
      <w:r>
        <w:rPr>
          <w:rFonts w:ascii="(normal text)" w:hAnsi="(normal text)"/>
          <w:rtl/>
        </w:rPr>
        <w:t xml:space="preserve"> </w:t>
      </w:r>
      <w:r>
        <w:rPr>
          <w:sz w:val="28"/>
          <w:szCs w:val="28"/>
        </w:rPr>
        <w:sym w:font="HQPB5" w:char="F074"/>
      </w:r>
      <w:r>
        <w:rPr>
          <w:sz w:val="28"/>
          <w:szCs w:val="28"/>
        </w:rPr>
        <w:sym w:font="HQPB2" w:char="F062"/>
      </w:r>
      <w:r>
        <w:rPr>
          <w:sz w:val="28"/>
          <w:szCs w:val="28"/>
        </w:rPr>
        <w:sym w:font="HQPB2" w:char="F071"/>
      </w:r>
      <w:r>
        <w:rPr>
          <w:sz w:val="28"/>
          <w:szCs w:val="28"/>
        </w:rPr>
        <w:sym w:font="HQPB4" w:char="F0DF"/>
      </w:r>
      <w:r>
        <w:rPr>
          <w:sz w:val="28"/>
          <w:szCs w:val="28"/>
        </w:rPr>
        <w:sym w:font="HQPB2" w:char="F04A"/>
      </w:r>
      <w:r>
        <w:rPr>
          <w:sz w:val="28"/>
          <w:szCs w:val="28"/>
        </w:rPr>
        <w:sym w:font="HQPB5" w:char="F06E"/>
      </w:r>
      <w:r>
        <w:rPr>
          <w:sz w:val="28"/>
          <w:szCs w:val="28"/>
        </w:rPr>
        <w:sym w:font="HQPB2" w:char="F03D"/>
      </w:r>
      <w:r>
        <w:rPr>
          <w:sz w:val="28"/>
          <w:szCs w:val="28"/>
        </w:rPr>
        <w:sym w:font="HQPB4" w:char="F0F7"/>
      </w:r>
      <w:r>
        <w:rPr>
          <w:sz w:val="28"/>
          <w:szCs w:val="28"/>
        </w:rPr>
        <w:sym w:font="HQPB1" w:char="F0E8"/>
      </w:r>
      <w:r>
        <w:rPr>
          <w:sz w:val="28"/>
          <w:szCs w:val="28"/>
        </w:rPr>
        <w:sym w:font="HQPB5" w:char="F073"/>
      </w:r>
      <w:r>
        <w:rPr>
          <w:sz w:val="28"/>
          <w:szCs w:val="28"/>
        </w:rPr>
        <w:sym w:font="HQPB1" w:char="F03F"/>
      </w:r>
      <w:r>
        <w:rPr>
          <w:rFonts w:ascii="(normal text)" w:hAnsi="(normal text)"/>
          <w:rtl/>
        </w:rPr>
        <w:t xml:space="preserve"> </w:t>
      </w:r>
      <w:r w:rsidR="006F6E88">
        <w:rPr>
          <w:rFonts w:ascii="(normal text)" w:hAnsi="(normal text)"/>
        </w:rPr>
        <w:t>.</w:t>
      </w:r>
      <w:r>
        <w:rPr>
          <w:rFonts w:ascii="(normal text)" w:hAnsi="(normal text)"/>
          <w:rtl/>
        </w:rPr>
        <w:t xml:space="preserve">  </w:t>
      </w:r>
    </w:p>
    <w:p w:rsidR="00EC5AE5" w:rsidRDefault="00EC5AE5" w:rsidP="00902E53">
      <w:pPr>
        <w:pStyle w:val="NoSpacing"/>
        <w:bidi/>
        <w:ind w:right="1276"/>
        <w:jc w:val="both"/>
        <w:rPr>
          <w:rFonts w:ascii="Times New Roman" w:hAnsi="Times New Roman" w:cs="Times New Roman"/>
          <w:sz w:val="24"/>
          <w:szCs w:val="24"/>
        </w:rPr>
      </w:pPr>
    </w:p>
    <w:p w:rsidR="006F2431" w:rsidRDefault="00984AD7" w:rsidP="00D450BB">
      <w:pPr>
        <w:pStyle w:val="NoSpacing"/>
        <w:ind w:left="2410" w:hanging="850"/>
        <w:jc w:val="both"/>
        <w:rPr>
          <w:rFonts w:asciiTheme="majorBidi" w:hAnsiTheme="majorBidi" w:cstheme="majorBidi"/>
          <w:sz w:val="24"/>
          <w:szCs w:val="24"/>
        </w:rPr>
      </w:pPr>
      <w:r>
        <w:rPr>
          <w:rFonts w:ascii="Times New Roman" w:hAnsi="Times New Roman" w:cs="Times New Roman"/>
          <w:sz w:val="24"/>
          <w:szCs w:val="24"/>
        </w:rPr>
        <w:t>Artinya</w:t>
      </w:r>
      <w:r>
        <w:rPr>
          <w:rFonts w:ascii="Times New Roman" w:hAnsi="Times New Roman" w:cs="Times New Roman"/>
          <w:sz w:val="24"/>
          <w:szCs w:val="24"/>
        </w:rPr>
        <w:tab/>
        <w:t xml:space="preserve">: </w:t>
      </w:r>
      <w:r w:rsidR="00AA144F">
        <w:rPr>
          <w:rFonts w:ascii="Times New Roman" w:hAnsi="Times New Roman" w:cs="Times New Roman"/>
          <w:sz w:val="24"/>
          <w:szCs w:val="24"/>
        </w:rPr>
        <w:t>“</w:t>
      </w:r>
      <w:r w:rsidR="00AA144F" w:rsidRPr="00A461F7">
        <w:rPr>
          <w:rFonts w:asciiTheme="majorBidi" w:hAnsiTheme="majorBidi" w:cstheme="majorBidi"/>
          <w:i/>
          <w:iCs/>
          <w:sz w:val="24"/>
          <w:szCs w:val="24"/>
        </w:rPr>
        <w:t xml:space="preserve">Ingatlah ketika tuhanmu berfirman kepada para malaikat: "Sesungguhnya aku hendak menjadikan seorang khalifah </w:t>
      </w:r>
      <w:r w:rsidR="00AA144F" w:rsidRPr="00045C34">
        <w:rPr>
          <w:rFonts w:ascii="Times New Roman" w:hAnsi="Times New Roman" w:cs="Times New Roman"/>
          <w:i/>
          <w:iCs/>
          <w:sz w:val="24"/>
          <w:szCs w:val="24"/>
        </w:rPr>
        <w:t>di</w:t>
      </w:r>
      <w:r w:rsidR="00AA144F" w:rsidRPr="00A461F7">
        <w:rPr>
          <w:rFonts w:asciiTheme="majorBidi" w:hAnsiTheme="majorBidi" w:cstheme="majorBidi"/>
          <w:i/>
          <w:iCs/>
          <w:sz w:val="24"/>
          <w:szCs w:val="24"/>
        </w:rPr>
        <w:t xml:space="preserve"> muka bumi</w:t>
      </w:r>
      <w:r w:rsidR="00AA144F">
        <w:rPr>
          <w:rFonts w:asciiTheme="majorBidi" w:hAnsiTheme="majorBidi" w:cstheme="majorBidi"/>
          <w:i/>
          <w:iCs/>
          <w:sz w:val="24"/>
          <w:szCs w:val="24"/>
        </w:rPr>
        <w:t xml:space="preserve"> ..</w:t>
      </w:r>
      <w:r w:rsidR="00AA144F" w:rsidRPr="00A461F7">
        <w:rPr>
          <w:rFonts w:asciiTheme="majorBidi" w:hAnsiTheme="majorBidi" w:cstheme="majorBidi"/>
          <w:i/>
          <w:iCs/>
          <w:sz w:val="24"/>
          <w:szCs w:val="24"/>
        </w:rPr>
        <w:t xml:space="preserve">." </w:t>
      </w:r>
      <w:r w:rsidR="00AA144F">
        <w:rPr>
          <w:rFonts w:ascii="Times New Roman" w:hAnsi="Times New Roman" w:cs="Times New Roman"/>
          <w:sz w:val="24"/>
          <w:szCs w:val="24"/>
        </w:rPr>
        <w:t>[Q.S. Al-Baqarah (2) : 30].</w:t>
      </w:r>
      <w:r w:rsidR="00AA144F">
        <w:rPr>
          <w:rFonts w:asciiTheme="majorBidi" w:hAnsiTheme="majorBidi" w:cstheme="majorBidi"/>
          <w:sz w:val="24"/>
          <w:szCs w:val="24"/>
        </w:rPr>
        <w:t xml:space="preserve"> </w:t>
      </w:r>
    </w:p>
    <w:p w:rsidR="004E1B1B" w:rsidRDefault="004E1B1B" w:rsidP="00984AD7">
      <w:pPr>
        <w:pStyle w:val="NoSpacing"/>
        <w:ind w:left="2410" w:hanging="970"/>
        <w:jc w:val="both"/>
        <w:rPr>
          <w:rFonts w:asciiTheme="majorBidi" w:hAnsiTheme="majorBidi" w:cstheme="majorBidi"/>
          <w:sz w:val="24"/>
          <w:szCs w:val="24"/>
        </w:rPr>
      </w:pPr>
    </w:p>
    <w:p w:rsidR="006F6E88" w:rsidRDefault="006F6E88" w:rsidP="006F6E88">
      <w:pPr>
        <w:pStyle w:val="NoSpacing"/>
        <w:bidi/>
        <w:ind w:left="-1" w:right="1560"/>
        <w:jc w:val="both"/>
        <w:rPr>
          <w:rFonts w:ascii="(normal text)" w:hAnsi="(normal text)"/>
          <w:rtl/>
        </w:rPr>
      </w:pPr>
      <w:r>
        <w:rPr>
          <w:sz w:val="28"/>
          <w:szCs w:val="28"/>
        </w:rPr>
        <w:sym w:font="HQPB5" w:char="F034"/>
      </w:r>
      <w:r>
        <w:rPr>
          <w:sz w:val="28"/>
          <w:szCs w:val="28"/>
        </w:rPr>
        <w:sym w:font="HQPB2" w:char="F092"/>
      </w:r>
      <w:r>
        <w:rPr>
          <w:sz w:val="28"/>
          <w:szCs w:val="28"/>
        </w:rPr>
        <w:sym w:font="HQPB5" w:char="F06E"/>
      </w:r>
      <w:r>
        <w:rPr>
          <w:sz w:val="28"/>
          <w:szCs w:val="28"/>
        </w:rPr>
        <w:sym w:font="HQPB2" w:char="F03C"/>
      </w:r>
      <w:r>
        <w:rPr>
          <w:sz w:val="28"/>
          <w:szCs w:val="28"/>
        </w:rPr>
        <w:sym w:font="HQPB4" w:char="F0CE"/>
      </w:r>
      <w:r>
        <w:rPr>
          <w:sz w:val="28"/>
          <w:szCs w:val="28"/>
        </w:rPr>
        <w:sym w:font="HQPB1" w:char="F029"/>
      </w:r>
      <w:r>
        <w:rPr>
          <w:sz w:val="28"/>
          <w:szCs w:val="28"/>
        </w:rPr>
        <w:sym w:font="HQPB5" w:char="F075"/>
      </w:r>
      <w:r>
        <w:rPr>
          <w:sz w:val="28"/>
          <w:szCs w:val="28"/>
        </w:rPr>
        <w:sym w:font="HQPB2" w:char="F072"/>
      </w:r>
      <w:r>
        <w:rPr>
          <w:rFonts w:ascii="(normal text)" w:hAnsi="(normal text)"/>
          <w:rtl/>
        </w:rPr>
        <w:t xml:space="preserve"> </w:t>
      </w:r>
      <w:r>
        <w:rPr>
          <w:sz w:val="28"/>
          <w:szCs w:val="28"/>
        </w:rPr>
        <w:sym w:font="HQPB5" w:char="F079"/>
      </w:r>
      <w:r>
        <w:rPr>
          <w:sz w:val="28"/>
          <w:szCs w:val="28"/>
        </w:rPr>
        <w:sym w:font="HQPB1" w:char="F08A"/>
      </w:r>
      <w:r>
        <w:rPr>
          <w:sz w:val="28"/>
          <w:szCs w:val="28"/>
        </w:rPr>
        <w:sym w:font="HQPB2" w:char="F071"/>
      </w:r>
      <w:r>
        <w:rPr>
          <w:sz w:val="28"/>
          <w:szCs w:val="28"/>
        </w:rPr>
        <w:sym w:font="HQPB4" w:char="F0DF"/>
      </w:r>
      <w:r>
        <w:rPr>
          <w:sz w:val="28"/>
          <w:szCs w:val="28"/>
        </w:rPr>
        <w:sym w:font="HQPB2" w:char="F04A"/>
      </w:r>
      <w:r>
        <w:rPr>
          <w:sz w:val="28"/>
          <w:szCs w:val="28"/>
        </w:rPr>
        <w:sym w:font="HQPB5" w:char="F072"/>
      </w:r>
      <w:r>
        <w:rPr>
          <w:sz w:val="28"/>
          <w:szCs w:val="28"/>
        </w:rPr>
        <w:sym w:font="HQPB1" w:char="F04F"/>
      </w:r>
      <w:r>
        <w:rPr>
          <w:rFonts w:ascii="(normal text)" w:hAnsi="(normal text)"/>
          <w:rtl/>
        </w:rPr>
        <w:t xml:space="preserve"> </w:t>
      </w:r>
      <w:r>
        <w:rPr>
          <w:sz w:val="28"/>
          <w:szCs w:val="28"/>
        </w:rPr>
        <w:sym w:font="HQPB4" w:char="F0F6"/>
      </w:r>
      <w:r>
        <w:rPr>
          <w:sz w:val="28"/>
          <w:szCs w:val="28"/>
        </w:rPr>
        <w:sym w:font="HQPB2" w:char="F04E"/>
      </w:r>
      <w:r>
        <w:rPr>
          <w:sz w:val="28"/>
          <w:szCs w:val="28"/>
        </w:rPr>
        <w:sym w:font="HQPB4" w:char="F0E8"/>
      </w:r>
      <w:r>
        <w:rPr>
          <w:sz w:val="28"/>
          <w:szCs w:val="28"/>
        </w:rPr>
        <w:sym w:font="HQPB2" w:char="F064"/>
      </w:r>
      <w:r>
        <w:rPr>
          <w:sz w:val="28"/>
          <w:szCs w:val="28"/>
        </w:rPr>
        <w:sym w:font="HQPB1" w:char="F025"/>
      </w:r>
      <w:r>
        <w:rPr>
          <w:sz w:val="28"/>
          <w:szCs w:val="28"/>
        </w:rPr>
        <w:sym w:font="HQPB5" w:char="F073"/>
      </w:r>
      <w:r>
        <w:rPr>
          <w:sz w:val="28"/>
          <w:szCs w:val="28"/>
        </w:rPr>
        <w:sym w:font="HQPB1" w:char="F07B"/>
      </w:r>
      <w:r>
        <w:rPr>
          <w:sz w:val="28"/>
          <w:szCs w:val="28"/>
        </w:rPr>
        <w:sym w:font="HQPB5" w:char="F072"/>
      </w:r>
      <w:r>
        <w:rPr>
          <w:sz w:val="28"/>
          <w:szCs w:val="28"/>
        </w:rPr>
        <w:sym w:font="HQPB1" w:char="F026"/>
      </w:r>
      <w:r>
        <w:rPr>
          <w:rFonts w:ascii="(normal text)" w:hAnsi="(normal text)"/>
          <w:rtl/>
        </w:rPr>
        <w:t xml:space="preserve"> </w:t>
      </w:r>
      <w:r>
        <w:rPr>
          <w:sz w:val="28"/>
          <w:szCs w:val="28"/>
        </w:rPr>
        <w:sym w:font="HQPB1" w:char="F024"/>
      </w:r>
      <w:r>
        <w:rPr>
          <w:sz w:val="28"/>
          <w:szCs w:val="28"/>
        </w:rPr>
        <w:sym w:font="HQPB4" w:char="F05B"/>
      </w:r>
      <w:r>
        <w:rPr>
          <w:sz w:val="28"/>
          <w:szCs w:val="28"/>
        </w:rPr>
        <w:sym w:font="HQPB1" w:char="F073"/>
      </w:r>
      <w:r>
        <w:rPr>
          <w:sz w:val="28"/>
          <w:szCs w:val="28"/>
        </w:rPr>
        <w:sym w:font="HQPB4" w:char="F0CE"/>
      </w:r>
      <w:r>
        <w:rPr>
          <w:sz w:val="28"/>
          <w:szCs w:val="28"/>
        </w:rPr>
        <w:sym w:font="HQPB2" w:char="F03D"/>
      </w:r>
      <w:r>
        <w:rPr>
          <w:sz w:val="28"/>
          <w:szCs w:val="28"/>
        </w:rPr>
        <w:sym w:font="HQPB2" w:char="F0BB"/>
      </w:r>
      <w:r>
        <w:rPr>
          <w:sz w:val="28"/>
          <w:szCs w:val="28"/>
        </w:rPr>
        <w:sym w:font="HQPB5" w:char="F07C"/>
      </w:r>
      <w:r>
        <w:rPr>
          <w:sz w:val="28"/>
          <w:szCs w:val="28"/>
        </w:rPr>
        <w:sym w:font="HQPB1" w:char="F0B9"/>
      </w:r>
      <w:r>
        <w:rPr>
          <w:rFonts w:ascii="(normal text)" w:hAnsi="(normal text)"/>
          <w:rtl/>
        </w:rPr>
        <w:t xml:space="preserve"> </w:t>
      </w:r>
      <w:r>
        <w:rPr>
          <w:sz w:val="28"/>
          <w:szCs w:val="28"/>
        </w:rPr>
        <w:sym w:font="HQPB4" w:char="F034"/>
      </w:r>
      <w:r>
        <w:rPr>
          <w:rFonts w:ascii="(normal text)" w:hAnsi="(normal text)"/>
          <w:rtl/>
        </w:rPr>
        <w:t xml:space="preserve"> </w:t>
      </w:r>
      <w:r>
        <w:rPr>
          <w:sz w:val="28"/>
          <w:szCs w:val="28"/>
        </w:rPr>
        <w:sym w:font="HQPB5" w:char="F074"/>
      </w:r>
      <w:r>
        <w:rPr>
          <w:sz w:val="28"/>
          <w:szCs w:val="28"/>
        </w:rPr>
        <w:sym w:font="HQPB2" w:char="F041"/>
      </w:r>
      <w:r>
        <w:rPr>
          <w:sz w:val="28"/>
          <w:szCs w:val="28"/>
        </w:rPr>
        <w:sym w:font="HQPB1" w:char="F024"/>
      </w:r>
      <w:r>
        <w:rPr>
          <w:sz w:val="28"/>
          <w:szCs w:val="28"/>
        </w:rPr>
        <w:sym w:font="HQPB5" w:char="F073"/>
      </w:r>
      <w:r>
        <w:rPr>
          <w:sz w:val="28"/>
          <w:szCs w:val="28"/>
        </w:rPr>
        <w:sym w:font="HQPB2" w:char="F025"/>
      </w:r>
      <w:r>
        <w:rPr>
          <w:rFonts w:ascii="(normal text)" w:hAnsi="(normal text)"/>
          <w:rtl/>
        </w:rPr>
        <w:t xml:space="preserve"> </w:t>
      </w:r>
      <w:r>
        <w:rPr>
          <w:sz w:val="28"/>
          <w:szCs w:val="28"/>
        </w:rPr>
        <w:sym w:font="HQPB4" w:char="F0C9"/>
      </w:r>
      <w:r>
        <w:rPr>
          <w:sz w:val="28"/>
          <w:szCs w:val="28"/>
        </w:rPr>
        <w:sym w:font="HQPB2" w:char="F051"/>
      </w:r>
      <w:r>
        <w:rPr>
          <w:sz w:val="28"/>
          <w:szCs w:val="28"/>
        </w:rPr>
        <w:sym w:font="HQPB4" w:char="F0F6"/>
      </w:r>
      <w:r>
        <w:rPr>
          <w:sz w:val="28"/>
          <w:szCs w:val="28"/>
        </w:rPr>
        <w:sym w:font="HQPB2" w:char="F071"/>
      </w:r>
      <w:r>
        <w:rPr>
          <w:sz w:val="28"/>
          <w:szCs w:val="28"/>
        </w:rPr>
        <w:sym w:font="HQPB5" w:char="F073"/>
      </w:r>
      <w:r>
        <w:rPr>
          <w:sz w:val="28"/>
          <w:szCs w:val="28"/>
        </w:rPr>
        <w:sym w:font="HQPB2" w:char="F029"/>
      </w:r>
      <w:r>
        <w:rPr>
          <w:sz w:val="28"/>
          <w:szCs w:val="28"/>
        </w:rPr>
        <w:sym w:font="HQPB2" w:char="F0BB"/>
      </w:r>
      <w:r>
        <w:rPr>
          <w:sz w:val="28"/>
          <w:szCs w:val="28"/>
        </w:rPr>
        <w:sym w:font="HQPB5" w:char="F074"/>
      </w:r>
      <w:r>
        <w:rPr>
          <w:sz w:val="28"/>
          <w:szCs w:val="28"/>
        </w:rPr>
        <w:sym w:font="HQPB2" w:char="F083"/>
      </w:r>
      <w:r>
        <w:rPr>
          <w:rFonts w:ascii="(normal text)" w:hAnsi="(normal text)"/>
          <w:rtl/>
        </w:rPr>
        <w:t xml:space="preserve"> </w:t>
      </w:r>
      <w:r>
        <w:rPr>
          <w:sz w:val="28"/>
          <w:szCs w:val="28"/>
        </w:rPr>
        <w:sym w:font="HQPB5" w:char="F028"/>
      </w:r>
      <w:r>
        <w:rPr>
          <w:sz w:val="28"/>
          <w:szCs w:val="28"/>
        </w:rPr>
        <w:sym w:font="HQPB1" w:char="F023"/>
      </w:r>
      <w:r>
        <w:rPr>
          <w:sz w:val="28"/>
          <w:szCs w:val="28"/>
        </w:rPr>
        <w:sym w:font="HQPB2" w:char="F072"/>
      </w:r>
      <w:r>
        <w:rPr>
          <w:sz w:val="28"/>
          <w:szCs w:val="28"/>
        </w:rPr>
        <w:sym w:font="HQPB4" w:char="F0DF"/>
      </w:r>
      <w:r>
        <w:rPr>
          <w:sz w:val="28"/>
          <w:szCs w:val="28"/>
        </w:rPr>
        <w:sym w:font="HQPB1" w:char="F089"/>
      </w:r>
      <w:r>
        <w:rPr>
          <w:sz w:val="28"/>
          <w:szCs w:val="28"/>
        </w:rPr>
        <w:sym w:font="HQPB4" w:char="F0E7"/>
      </w:r>
      <w:r>
        <w:rPr>
          <w:sz w:val="28"/>
          <w:szCs w:val="28"/>
        </w:rPr>
        <w:sym w:font="HQPB1" w:char="F036"/>
      </w:r>
      <w:r>
        <w:rPr>
          <w:sz w:val="28"/>
          <w:szCs w:val="28"/>
        </w:rPr>
        <w:sym w:font="HQPB4" w:char="F0F4"/>
      </w:r>
      <w:r>
        <w:rPr>
          <w:sz w:val="28"/>
          <w:szCs w:val="28"/>
        </w:rPr>
        <w:sym w:font="HQPB1" w:char="F0E3"/>
      </w:r>
      <w:r>
        <w:rPr>
          <w:sz w:val="28"/>
          <w:szCs w:val="28"/>
        </w:rPr>
        <w:sym w:font="HQPB5" w:char="F024"/>
      </w:r>
      <w:r>
        <w:rPr>
          <w:sz w:val="28"/>
          <w:szCs w:val="28"/>
        </w:rPr>
        <w:sym w:font="HQPB1" w:char="F023"/>
      </w:r>
      <w:r>
        <w:rPr>
          <w:rFonts w:ascii="(normal text)" w:hAnsi="(normal text)"/>
          <w:rtl/>
        </w:rPr>
        <w:t xml:space="preserve"> </w:t>
      </w:r>
      <w:r>
        <w:rPr>
          <w:sz w:val="28"/>
          <w:szCs w:val="28"/>
        </w:rPr>
        <w:sym w:font="HQPB5" w:char="F0A9"/>
      </w:r>
      <w:r>
        <w:rPr>
          <w:sz w:val="28"/>
          <w:szCs w:val="28"/>
        </w:rPr>
        <w:sym w:font="HQPB1" w:char="F021"/>
      </w:r>
      <w:r>
        <w:rPr>
          <w:sz w:val="28"/>
          <w:szCs w:val="28"/>
        </w:rPr>
        <w:sym w:font="HQPB5" w:char="F024"/>
      </w:r>
      <w:r>
        <w:rPr>
          <w:sz w:val="28"/>
          <w:szCs w:val="28"/>
        </w:rPr>
        <w:sym w:font="HQPB1" w:char="F023"/>
      </w:r>
      <w:r>
        <w:rPr>
          <w:rFonts w:ascii="(normal text)" w:hAnsi="(normal text)"/>
          <w:rtl/>
        </w:rPr>
        <w:t xml:space="preserve"> </w:t>
      </w:r>
      <w:r>
        <w:rPr>
          <w:sz w:val="28"/>
          <w:szCs w:val="28"/>
        </w:rPr>
        <w:sym w:font="HQPB1" w:char="F024"/>
      </w:r>
      <w:r>
        <w:rPr>
          <w:sz w:val="28"/>
          <w:szCs w:val="28"/>
        </w:rPr>
        <w:sym w:font="HQPB5" w:char="F074"/>
      </w:r>
      <w:r>
        <w:rPr>
          <w:sz w:val="28"/>
          <w:szCs w:val="28"/>
        </w:rPr>
        <w:sym w:font="HQPB2" w:char="F042"/>
      </w:r>
      <w:r>
        <w:rPr>
          <w:rFonts w:ascii="(normal text)" w:hAnsi="(normal text)"/>
          <w:rtl/>
        </w:rPr>
        <w:t xml:space="preserve"> </w:t>
      </w:r>
      <w:r>
        <w:rPr>
          <w:sz w:val="28"/>
          <w:szCs w:val="28"/>
        </w:rPr>
        <w:sym w:font="HQPB3" w:char="F02F"/>
      </w:r>
      <w:r>
        <w:rPr>
          <w:sz w:val="28"/>
          <w:szCs w:val="28"/>
        </w:rPr>
        <w:sym w:font="HQPB4" w:char="F0E4"/>
      </w:r>
      <w:r>
        <w:rPr>
          <w:sz w:val="28"/>
          <w:szCs w:val="28"/>
        </w:rPr>
        <w:sym w:font="HQPB2" w:char="F033"/>
      </w:r>
      <w:r>
        <w:rPr>
          <w:sz w:val="28"/>
          <w:szCs w:val="28"/>
        </w:rPr>
        <w:sym w:font="HQPB5" w:char="F073"/>
      </w:r>
      <w:r>
        <w:rPr>
          <w:sz w:val="28"/>
          <w:szCs w:val="28"/>
        </w:rPr>
        <w:sym w:font="HQPB2" w:char="F039"/>
      </w:r>
      <w:r>
        <w:rPr>
          <w:rFonts w:ascii="(normal text)" w:hAnsi="(normal text)"/>
          <w:rtl/>
        </w:rPr>
        <w:t xml:space="preserve"> </w:t>
      </w:r>
      <w:r>
        <w:rPr>
          <w:sz w:val="28"/>
          <w:szCs w:val="28"/>
        </w:rPr>
        <w:sym w:font="HQPB4" w:char="F0F4"/>
      </w:r>
      <w:r>
        <w:rPr>
          <w:sz w:val="28"/>
          <w:szCs w:val="28"/>
        </w:rPr>
        <w:sym w:font="HQPB2" w:char="F060"/>
      </w:r>
      <w:r>
        <w:rPr>
          <w:sz w:val="28"/>
          <w:szCs w:val="28"/>
        </w:rPr>
        <w:sym w:font="HQPB4" w:char="F0CF"/>
      </w:r>
      <w:r>
        <w:rPr>
          <w:sz w:val="28"/>
          <w:szCs w:val="28"/>
        </w:rPr>
        <w:sym w:font="HQPB4" w:char="F069"/>
      </w:r>
      <w:r>
        <w:rPr>
          <w:sz w:val="28"/>
          <w:szCs w:val="28"/>
        </w:rPr>
        <w:sym w:font="HQPB2" w:char="F042"/>
      </w:r>
      <w:r>
        <w:rPr>
          <w:rFonts w:ascii="(normal text)" w:hAnsi="(normal text)"/>
          <w:rtl/>
        </w:rPr>
        <w:t xml:space="preserve"> </w:t>
      </w:r>
      <w:r>
        <w:rPr>
          <w:sz w:val="28"/>
          <w:szCs w:val="28"/>
        </w:rPr>
        <w:sym w:font="HQPB4" w:char="F03E"/>
      </w:r>
      <w:r>
        <w:rPr>
          <w:sz w:val="28"/>
          <w:szCs w:val="28"/>
        </w:rPr>
        <w:sym w:font="HQPB2" w:char="F06D"/>
      </w:r>
      <w:r>
        <w:rPr>
          <w:sz w:val="28"/>
          <w:szCs w:val="28"/>
        </w:rPr>
        <w:sym w:font="HQPB2" w:char="F0BB"/>
      </w:r>
      <w:r>
        <w:rPr>
          <w:sz w:val="28"/>
          <w:szCs w:val="28"/>
        </w:rPr>
        <w:sym w:font="HQPB5" w:char="F073"/>
      </w:r>
      <w:r>
        <w:rPr>
          <w:sz w:val="28"/>
          <w:szCs w:val="28"/>
        </w:rPr>
        <w:sym w:font="HQPB2" w:char="F039"/>
      </w:r>
      <w:r>
        <w:rPr>
          <w:sz w:val="28"/>
          <w:szCs w:val="28"/>
        </w:rPr>
        <w:sym w:font="HQPB4" w:char="F0CE"/>
      </w:r>
      <w:r>
        <w:rPr>
          <w:sz w:val="28"/>
          <w:szCs w:val="28"/>
        </w:rPr>
        <w:sym w:font="HQPB1" w:char="F029"/>
      </w:r>
      <w:r>
        <w:rPr>
          <w:rFonts w:ascii="(normal text)" w:hAnsi="(normal text)"/>
          <w:rtl/>
        </w:rPr>
        <w:t xml:space="preserve"> </w:t>
      </w:r>
      <w:r>
        <w:rPr>
          <w:sz w:val="28"/>
          <w:szCs w:val="28"/>
        </w:rPr>
        <w:sym w:font="HQPB2" w:char="F0BC"/>
      </w:r>
      <w:r>
        <w:rPr>
          <w:sz w:val="28"/>
          <w:szCs w:val="28"/>
        </w:rPr>
        <w:sym w:font="HQPB4" w:char="F0E7"/>
      </w:r>
      <w:r>
        <w:rPr>
          <w:sz w:val="28"/>
          <w:szCs w:val="28"/>
        </w:rPr>
        <w:sym w:font="HQPB2" w:char="F06E"/>
      </w:r>
      <w:r>
        <w:rPr>
          <w:sz w:val="28"/>
          <w:szCs w:val="28"/>
        </w:rPr>
        <w:sym w:font="HQPB4" w:char="F0E7"/>
      </w:r>
      <w:r>
        <w:rPr>
          <w:sz w:val="28"/>
          <w:szCs w:val="28"/>
        </w:rPr>
        <w:sym w:font="HQPB1" w:char="F08E"/>
      </w:r>
      <w:r>
        <w:rPr>
          <w:sz w:val="28"/>
          <w:szCs w:val="28"/>
        </w:rPr>
        <w:sym w:font="HQPB4" w:char="F0F6"/>
      </w:r>
      <w:r>
        <w:rPr>
          <w:sz w:val="28"/>
          <w:szCs w:val="28"/>
        </w:rPr>
        <w:sym w:font="HQPB2" w:char="F08D"/>
      </w:r>
      <w:r>
        <w:rPr>
          <w:sz w:val="28"/>
          <w:szCs w:val="28"/>
        </w:rPr>
        <w:sym w:font="HQPB5" w:char="F078"/>
      </w:r>
      <w:r>
        <w:rPr>
          <w:sz w:val="28"/>
          <w:szCs w:val="28"/>
        </w:rPr>
        <w:sym w:font="HQPB1" w:char="F0EE"/>
      </w:r>
      <w:r>
        <w:rPr>
          <w:rFonts w:ascii="(normal text)" w:hAnsi="(normal text)"/>
          <w:rtl/>
        </w:rPr>
        <w:t xml:space="preserve"> </w:t>
      </w:r>
      <w:r>
        <w:rPr>
          <w:sz w:val="28"/>
          <w:szCs w:val="28"/>
        </w:rPr>
        <w:sym w:font="HQPB4" w:char="F028"/>
      </w:r>
      <w:r>
        <w:rPr>
          <w:rFonts w:ascii="(normal text)" w:hAnsi="(normal text)"/>
          <w:rtl/>
        </w:rPr>
        <w:t xml:space="preserve"> </w:t>
      </w:r>
      <w:r>
        <w:rPr>
          <w:sz w:val="28"/>
          <w:szCs w:val="28"/>
        </w:rPr>
        <w:sym w:font="HQPB5" w:char="F075"/>
      </w:r>
      <w:r>
        <w:rPr>
          <w:sz w:val="28"/>
          <w:szCs w:val="28"/>
        </w:rPr>
        <w:sym w:font="HQPB2" w:char="F071"/>
      </w:r>
      <w:r>
        <w:rPr>
          <w:sz w:val="28"/>
          <w:szCs w:val="28"/>
        </w:rPr>
        <w:sym w:font="HQPB4" w:char="F0E8"/>
      </w:r>
      <w:r>
        <w:rPr>
          <w:sz w:val="28"/>
          <w:szCs w:val="28"/>
        </w:rPr>
        <w:sym w:font="HQPB2" w:char="F064"/>
      </w:r>
      <w:r>
        <w:rPr>
          <w:rFonts w:ascii="(normal text)" w:hAnsi="(normal text)"/>
          <w:rtl/>
        </w:rPr>
        <w:t xml:space="preserve"> </w:t>
      </w:r>
      <w:r>
        <w:rPr>
          <w:sz w:val="28"/>
          <w:szCs w:val="28"/>
        </w:rPr>
        <w:sym w:font="HQPB2" w:char="F04E"/>
      </w:r>
      <w:r>
        <w:rPr>
          <w:sz w:val="28"/>
          <w:szCs w:val="28"/>
        </w:rPr>
        <w:sym w:font="HQPB4" w:char="F0E4"/>
      </w:r>
      <w:r>
        <w:rPr>
          <w:sz w:val="28"/>
          <w:szCs w:val="28"/>
        </w:rPr>
        <w:sym w:font="HQPB2" w:char="F02E"/>
      </w:r>
      <w:r>
        <w:rPr>
          <w:sz w:val="28"/>
          <w:szCs w:val="28"/>
        </w:rPr>
        <w:sym w:font="HQPB5" w:char="F072"/>
      </w:r>
      <w:r>
        <w:rPr>
          <w:sz w:val="28"/>
          <w:szCs w:val="28"/>
        </w:rPr>
        <w:sym w:font="HQPB1" w:char="F027"/>
      </w:r>
      <w:r>
        <w:rPr>
          <w:sz w:val="28"/>
          <w:szCs w:val="28"/>
        </w:rPr>
        <w:sym w:font="HQPB5" w:char="F074"/>
      </w:r>
      <w:r>
        <w:rPr>
          <w:sz w:val="28"/>
          <w:szCs w:val="28"/>
        </w:rPr>
        <w:sym w:font="HQPB1" w:char="F0B1"/>
      </w:r>
      <w:r>
        <w:rPr>
          <w:sz w:val="28"/>
          <w:szCs w:val="28"/>
        </w:rPr>
        <w:sym w:font="HQPB2" w:char="F052"/>
      </w:r>
      <w:r>
        <w:rPr>
          <w:sz w:val="28"/>
          <w:szCs w:val="28"/>
        </w:rPr>
        <w:sym w:font="HQPB5" w:char="F072"/>
      </w:r>
      <w:r>
        <w:rPr>
          <w:sz w:val="28"/>
          <w:szCs w:val="28"/>
        </w:rPr>
        <w:sym w:font="HQPB1" w:char="F026"/>
      </w:r>
      <w:r>
        <w:rPr>
          <w:rFonts w:ascii="(normal text)" w:hAnsi="(normal text)"/>
          <w:rtl/>
        </w:rPr>
        <w:t xml:space="preserve"> </w:t>
      </w:r>
      <w:r>
        <w:rPr>
          <w:sz w:val="28"/>
          <w:szCs w:val="28"/>
        </w:rPr>
        <w:sym w:font="HQPB5" w:char="F07A"/>
      </w:r>
      <w:r>
        <w:rPr>
          <w:sz w:val="28"/>
          <w:szCs w:val="28"/>
        </w:rPr>
        <w:sym w:font="HQPB2" w:char="F060"/>
      </w:r>
      <w:r>
        <w:rPr>
          <w:sz w:val="28"/>
          <w:szCs w:val="28"/>
        </w:rPr>
        <w:sym w:font="HQPB4" w:char="F0CF"/>
      </w:r>
      <w:r>
        <w:rPr>
          <w:sz w:val="28"/>
          <w:szCs w:val="28"/>
        </w:rPr>
        <w:sym w:font="HQPB4" w:char="F069"/>
      </w:r>
      <w:r>
        <w:rPr>
          <w:sz w:val="28"/>
          <w:szCs w:val="28"/>
        </w:rPr>
        <w:sym w:font="HQPB2" w:char="F042"/>
      </w:r>
      <w:r>
        <w:rPr>
          <w:rFonts w:ascii="(normal text)" w:hAnsi="(normal text)"/>
          <w:rtl/>
        </w:rPr>
        <w:t xml:space="preserve"> </w:t>
      </w:r>
      <w:r>
        <w:rPr>
          <w:sz w:val="28"/>
          <w:szCs w:val="28"/>
        </w:rPr>
        <w:sym w:font="HQPB4" w:char="F0C7"/>
      </w:r>
      <w:r>
        <w:rPr>
          <w:sz w:val="28"/>
          <w:szCs w:val="28"/>
        </w:rPr>
        <w:sym w:font="HQPB1" w:char="F0DA"/>
      </w:r>
      <w:r>
        <w:rPr>
          <w:sz w:val="28"/>
          <w:szCs w:val="28"/>
        </w:rPr>
        <w:sym w:font="HQPB4" w:char="F0F6"/>
      </w:r>
      <w:r>
        <w:rPr>
          <w:sz w:val="28"/>
          <w:szCs w:val="28"/>
        </w:rPr>
        <w:sym w:font="HQPB1" w:char="F091"/>
      </w:r>
      <w:r>
        <w:rPr>
          <w:sz w:val="28"/>
          <w:szCs w:val="28"/>
        </w:rPr>
        <w:sym w:font="HQPB5" w:char="F046"/>
      </w:r>
      <w:r>
        <w:rPr>
          <w:sz w:val="28"/>
          <w:szCs w:val="28"/>
        </w:rPr>
        <w:sym w:font="HQPB2" w:char="F07B"/>
      </w:r>
      <w:r>
        <w:rPr>
          <w:sz w:val="28"/>
          <w:szCs w:val="28"/>
        </w:rPr>
        <w:sym w:font="HQPB5" w:char="F024"/>
      </w:r>
      <w:r>
        <w:rPr>
          <w:sz w:val="28"/>
          <w:szCs w:val="28"/>
        </w:rPr>
        <w:sym w:font="HQPB1" w:char="F023"/>
      </w:r>
      <w:r>
        <w:rPr>
          <w:rFonts w:ascii="(normal text)" w:hAnsi="(normal text)"/>
          <w:rtl/>
        </w:rPr>
        <w:t xml:space="preserve"> </w:t>
      </w:r>
      <w:r>
        <w:rPr>
          <w:sz w:val="28"/>
          <w:szCs w:val="28"/>
        </w:rPr>
        <w:sym w:font="HQPB4" w:char="F0F3"/>
      </w:r>
      <w:r>
        <w:rPr>
          <w:sz w:val="28"/>
          <w:szCs w:val="28"/>
        </w:rPr>
        <w:sym w:font="HQPB2" w:char="F04F"/>
      </w:r>
      <w:r>
        <w:rPr>
          <w:sz w:val="28"/>
          <w:szCs w:val="28"/>
        </w:rPr>
        <w:sym w:font="HQPB4" w:char="F0E4"/>
      </w:r>
      <w:r>
        <w:rPr>
          <w:sz w:val="28"/>
          <w:szCs w:val="28"/>
        </w:rPr>
        <w:sym w:font="HQPB2" w:char="F02E"/>
      </w:r>
      <w:r>
        <w:rPr>
          <w:sz w:val="28"/>
          <w:szCs w:val="28"/>
        </w:rPr>
        <w:sym w:font="HQPB5" w:char="F074"/>
      </w:r>
      <w:r>
        <w:rPr>
          <w:sz w:val="28"/>
          <w:szCs w:val="28"/>
        </w:rPr>
        <w:sym w:font="HQPB1" w:char="F08D"/>
      </w:r>
      <w:r>
        <w:rPr>
          <w:sz w:val="28"/>
          <w:szCs w:val="28"/>
        </w:rPr>
        <w:sym w:font="HQPB5" w:char="F079"/>
      </w:r>
      <w:r>
        <w:rPr>
          <w:sz w:val="28"/>
          <w:szCs w:val="28"/>
        </w:rPr>
        <w:sym w:font="HQPB2" w:char="F04A"/>
      </w:r>
      <w:r>
        <w:rPr>
          <w:sz w:val="28"/>
          <w:szCs w:val="28"/>
        </w:rPr>
        <w:sym w:font="HQPB4" w:char="F0F7"/>
      </w:r>
      <w:r>
        <w:rPr>
          <w:sz w:val="28"/>
          <w:szCs w:val="28"/>
        </w:rPr>
        <w:sym w:font="HQPB1" w:char="F0E8"/>
      </w:r>
      <w:r>
        <w:rPr>
          <w:sz w:val="28"/>
          <w:szCs w:val="28"/>
        </w:rPr>
        <w:sym w:font="HQPB5" w:char="F074"/>
      </w:r>
      <w:r>
        <w:rPr>
          <w:sz w:val="28"/>
          <w:szCs w:val="28"/>
        </w:rPr>
        <w:sym w:font="HQPB1" w:char="F047"/>
      </w:r>
      <w:r>
        <w:rPr>
          <w:sz w:val="28"/>
          <w:szCs w:val="28"/>
        </w:rPr>
        <w:sym w:font="HQPB4" w:char="F0F3"/>
      </w:r>
      <w:r>
        <w:rPr>
          <w:sz w:val="28"/>
          <w:szCs w:val="28"/>
        </w:rPr>
        <w:sym w:font="HQPB1" w:char="F099"/>
      </w:r>
      <w:r>
        <w:rPr>
          <w:sz w:val="28"/>
          <w:szCs w:val="28"/>
        </w:rPr>
        <w:sym w:font="HQPB5" w:char="F024"/>
      </w:r>
      <w:r>
        <w:rPr>
          <w:sz w:val="28"/>
          <w:szCs w:val="28"/>
        </w:rPr>
        <w:sym w:font="HQPB1" w:char="F023"/>
      </w:r>
      <w:r>
        <w:rPr>
          <w:sz w:val="28"/>
          <w:szCs w:val="28"/>
        </w:rPr>
        <w:sym w:font="HQPB5" w:char="F075"/>
      </w:r>
      <w:r>
        <w:rPr>
          <w:sz w:val="28"/>
          <w:szCs w:val="28"/>
        </w:rPr>
        <w:sym w:font="HQPB2" w:char="F072"/>
      </w:r>
      <w:r>
        <w:rPr>
          <w:rFonts w:ascii="(normal text)" w:hAnsi="(normal text)"/>
          <w:rtl/>
        </w:rPr>
        <w:t xml:space="preserve"> </w:t>
      </w:r>
      <w:r>
        <w:rPr>
          <w:sz w:val="28"/>
          <w:szCs w:val="28"/>
        </w:rPr>
        <w:sym w:font="HQPB1" w:char="F024"/>
      </w:r>
      <w:r>
        <w:rPr>
          <w:sz w:val="28"/>
          <w:szCs w:val="28"/>
        </w:rPr>
        <w:sym w:font="HQPB5" w:char="F070"/>
      </w:r>
      <w:r>
        <w:rPr>
          <w:sz w:val="28"/>
          <w:szCs w:val="28"/>
        </w:rPr>
        <w:sym w:font="HQPB2" w:char="F06B"/>
      </w:r>
      <w:r>
        <w:rPr>
          <w:sz w:val="28"/>
          <w:szCs w:val="28"/>
        </w:rPr>
        <w:sym w:font="HQPB2" w:char="F08E"/>
      </w:r>
      <w:r>
        <w:rPr>
          <w:sz w:val="28"/>
          <w:szCs w:val="28"/>
        </w:rPr>
        <w:sym w:font="HQPB4" w:char="F0CF"/>
      </w:r>
      <w:r>
        <w:rPr>
          <w:sz w:val="28"/>
          <w:szCs w:val="28"/>
        </w:rPr>
        <w:sym w:font="HQPB1" w:char="F0F9"/>
      </w:r>
      <w:r>
        <w:rPr>
          <w:rFonts w:ascii="(normal text)" w:hAnsi="(normal text)"/>
          <w:rtl/>
        </w:rPr>
        <w:t xml:space="preserve"> </w:t>
      </w:r>
      <w:r>
        <w:rPr>
          <w:sz w:val="28"/>
          <w:szCs w:val="28"/>
        </w:rPr>
        <w:t>...</w:t>
      </w:r>
      <w:r>
        <w:rPr>
          <w:rFonts w:ascii="(normal text)" w:hAnsi="(normal text)"/>
          <w:rtl/>
        </w:rPr>
        <w:t xml:space="preserve">   </w:t>
      </w:r>
    </w:p>
    <w:p w:rsidR="00327F39" w:rsidRDefault="006F2431" w:rsidP="00D450BB">
      <w:pPr>
        <w:pStyle w:val="NoSpacing"/>
        <w:ind w:left="2410" w:hanging="850"/>
        <w:jc w:val="both"/>
        <w:rPr>
          <w:rFonts w:ascii="Times New Roman" w:hAnsi="Times New Roman" w:cs="Times New Roman"/>
          <w:sz w:val="24"/>
          <w:szCs w:val="24"/>
        </w:rPr>
      </w:pPr>
      <w:r w:rsidRPr="00D450BB">
        <w:rPr>
          <w:rFonts w:ascii="Times New Roman" w:hAnsi="Times New Roman" w:cs="Times New Roman"/>
          <w:sz w:val="24"/>
          <w:szCs w:val="24"/>
        </w:rPr>
        <w:t>Artinya</w:t>
      </w:r>
      <w:r>
        <w:rPr>
          <w:rFonts w:asciiTheme="majorBidi" w:hAnsiTheme="majorBidi" w:cstheme="majorBidi"/>
          <w:sz w:val="24"/>
          <w:szCs w:val="24"/>
        </w:rPr>
        <w:tab/>
        <w:t xml:space="preserve">: </w:t>
      </w:r>
      <w:r w:rsidR="00AA144F">
        <w:rPr>
          <w:rFonts w:asciiTheme="majorBidi" w:hAnsiTheme="majorBidi" w:cstheme="majorBidi"/>
          <w:sz w:val="24"/>
          <w:szCs w:val="24"/>
        </w:rPr>
        <w:t>“</w:t>
      </w:r>
      <w:r w:rsidR="00AA144F" w:rsidRPr="00F27DDE">
        <w:rPr>
          <w:rFonts w:asciiTheme="majorBidi" w:hAnsiTheme="majorBidi" w:cstheme="majorBidi"/>
          <w:i/>
          <w:iCs/>
          <w:sz w:val="24"/>
          <w:szCs w:val="24"/>
        </w:rPr>
        <w:t xml:space="preserve">Dan kepada (kaum) tsamud (kami utus) saudara </w:t>
      </w:r>
      <w:r w:rsidR="00AA144F">
        <w:rPr>
          <w:rFonts w:asciiTheme="majorBidi" w:hAnsiTheme="majorBidi" w:cstheme="majorBidi"/>
          <w:i/>
          <w:iCs/>
          <w:sz w:val="24"/>
          <w:szCs w:val="24"/>
        </w:rPr>
        <w:t>mereka shaleh. Shaleh berkata: H</w:t>
      </w:r>
      <w:r w:rsidR="00AA144F" w:rsidRPr="00F27DDE">
        <w:rPr>
          <w:rFonts w:asciiTheme="majorBidi" w:hAnsiTheme="majorBidi" w:cstheme="majorBidi"/>
          <w:i/>
          <w:iCs/>
          <w:sz w:val="24"/>
          <w:szCs w:val="24"/>
        </w:rPr>
        <w:t xml:space="preserve">ai kaumku, sembahlah allah, sekali-kali tidak ada bagimu tuhan selain dia. Dia telah menciptakan kamu dari bumi (tanah) dan menjadikan kamu pemakmurnya, </w:t>
      </w:r>
      <w:r w:rsidR="00AA144F">
        <w:rPr>
          <w:rFonts w:asciiTheme="majorBidi" w:hAnsiTheme="majorBidi" w:cstheme="majorBidi"/>
          <w:i/>
          <w:iCs/>
          <w:sz w:val="24"/>
          <w:szCs w:val="24"/>
        </w:rPr>
        <w:t>..</w:t>
      </w:r>
      <w:r w:rsidR="00AA144F" w:rsidRPr="00F27DDE">
        <w:rPr>
          <w:rFonts w:asciiTheme="majorBidi" w:hAnsiTheme="majorBidi" w:cstheme="majorBidi"/>
          <w:i/>
          <w:iCs/>
          <w:sz w:val="24"/>
          <w:szCs w:val="24"/>
        </w:rPr>
        <w:t>.</w:t>
      </w:r>
      <w:r w:rsidR="00AA144F" w:rsidRPr="008C3AB3">
        <w:rPr>
          <w:rFonts w:asciiTheme="majorBidi" w:hAnsiTheme="majorBidi" w:cstheme="majorBidi"/>
          <w:sz w:val="24"/>
          <w:szCs w:val="24"/>
        </w:rPr>
        <w:t>"</w:t>
      </w:r>
      <w:r w:rsidR="00AA144F">
        <w:rPr>
          <w:rFonts w:asciiTheme="majorBidi" w:hAnsiTheme="majorBidi" w:cstheme="majorBidi"/>
          <w:sz w:val="24"/>
          <w:szCs w:val="24"/>
        </w:rPr>
        <w:t xml:space="preserve"> </w:t>
      </w:r>
      <w:r w:rsidR="00AA144F">
        <w:rPr>
          <w:rFonts w:ascii="Times New Roman" w:hAnsi="Times New Roman" w:cs="Times New Roman"/>
          <w:sz w:val="24"/>
          <w:szCs w:val="24"/>
        </w:rPr>
        <w:t>[Q.S. Hud (11) : 61].</w:t>
      </w:r>
    </w:p>
    <w:p w:rsidR="002D621B" w:rsidRDefault="002D621B" w:rsidP="00D450BB">
      <w:pPr>
        <w:pStyle w:val="NoSpacing"/>
        <w:ind w:left="2410" w:hanging="850"/>
        <w:jc w:val="both"/>
        <w:rPr>
          <w:rFonts w:ascii="(normal text)" w:hAnsi="(normal text)"/>
          <w:sz w:val="20"/>
        </w:rPr>
      </w:pPr>
    </w:p>
    <w:p w:rsidR="00787058" w:rsidRDefault="00787058" w:rsidP="00DF0101">
      <w:pPr>
        <w:pStyle w:val="NoSpacing"/>
        <w:bidi/>
        <w:ind w:left="-1" w:right="1560"/>
        <w:jc w:val="both"/>
        <w:rPr>
          <w:rFonts w:ascii="(normal text)" w:hAnsi="(normal text)"/>
          <w:rtl/>
        </w:rPr>
      </w:pPr>
      <w:r>
        <w:rPr>
          <w:sz w:val="28"/>
          <w:szCs w:val="28"/>
        </w:rPr>
        <w:sym w:font="HQPB4" w:char="F0F6"/>
      </w:r>
      <w:r>
        <w:rPr>
          <w:sz w:val="28"/>
          <w:szCs w:val="28"/>
        </w:rPr>
        <w:sym w:font="HQPB2" w:char="F04E"/>
      </w:r>
      <w:r>
        <w:rPr>
          <w:sz w:val="28"/>
          <w:szCs w:val="28"/>
        </w:rPr>
        <w:sym w:font="HQPB4" w:char="F0E7"/>
      </w:r>
      <w:r>
        <w:rPr>
          <w:sz w:val="28"/>
          <w:szCs w:val="28"/>
        </w:rPr>
        <w:sym w:font="HQPB1" w:char="F047"/>
      </w:r>
      <w:r>
        <w:rPr>
          <w:sz w:val="28"/>
          <w:szCs w:val="28"/>
        </w:rPr>
        <w:sym w:font="HQPB2" w:char="F05A"/>
      </w:r>
      <w:r>
        <w:rPr>
          <w:sz w:val="28"/>
          <w:szCs w:val="28"/>
        </w:rPr>
        <w:sym w:font="HQPB4" w:char="F0E4"/>
      </w:r>
      <w:r>
        <w:rPr>
          <w:sz w:val="28"/>
          <w:szCs w:val="28"/>
        </w:rPr>
        <w:sym w:font="HQPB2" w:char="F02E"/>
      </w:r>
      <w:r>
        <w:rPr>
          <w:rFonts w:ascii="(normal text)" w:hAnsi="(normal text)"/>
          <w:rtl/>
        </w:rPr>
        <w:t xml:space="preserve"> </w:t>
      </w:r>
      <w:r>
        <w:rPr>
          <w:sz w:val="28"/>
          <w:szCs w:val="28"/>
        </w:rPr>
        <w:sym w:font="HQPB5" w:char="F075"/>
      </w:r>
      <w:r>
        <w:rPr>
          <w:sz w:val="28"/>
          <w:szCs w:val="28"/>
        </w:rPr>
        <w:sym w:font="HQPB1" w:char="F08E"/>
      </w:r>
      <w:r>
        <w:rPr>
          <w:sz w:val="28"/>
          <w:szCs w:val="28"/>
        </w:rPr>
        <w:sym w:font="HQPB4" w:char="F0F6"/>
      </w:r>
      <w:r>
        <w:rPr>
          <w:sz w:val="28"/>
          <w:szCs w:val="28"/>
        </w:rPr>
        <w:sym w:font="HQPB2" w:char="F08D"/>
      </w:r>
      <w:r>
        <w:rPr>
          <w:sz w:val="28"/>
          <w:szCs w:val="28"/>
        </w:rPr>
        <w:sym w:font="HQPB5" w:char="F079"/>
      </w:r>
      <w:r>
        <w:rPr>
          <w:sz w:val="28"/>
          <w:szCs w:val="28"/>
        </w:rPr>
        <w:sym w:font="HQPB1" w:char="F07A"/>
      </w:r>
      <w:r>
        <w:rPr>
          <w:rFonts w:ascii="(normal text)" w:hAnsi="(normal text)"/>
          <w:rtl/>
        </w:rPr>
        <w:t xml:space="preserve"> </w:t>
      </w:r>
      <w:r>
        <w:rPr>
          <w:sz w:val="28"/>
          <w:szCs w:val="28"/>
        </w:rPr>
        <w:sym w:font="HQPB4" w:char="F03E"/>
      </w:r>
      <w:r>
        <w:rPr>
          <w:sz w:val="28"/>
          <w:szCs w:val="28"/>
        </w:rPr>
        <w:sym w:font="HQPB2" w:char="F070"/>
      </w:r>
      <w:r>
        <w:rPr>
          <w:sz w:val="28"/>
          <w:szCs w:val="28"/>
        </w:rPr>
        <w:sym w:font="HQPB4" w:char="F0A8"/>
      </w:r>
      <w:r>
        <w:rPr>
          <w:sz w:val="28"/>
          <w:szCs w:val="28"/>
        </w:rPr>
        <w:sym w:font="HQPB2" w:char="F042"/>
      </w:r>
      <w:r>
        <w:rPr>
          <w:sz w:val="28"/>
          <w:szCs w:val="28"/>
        </w:rPr>
        <w:sym w:font="HQPB4" w:char="F0E9"/>
      </w:r>
      <w:r>
        <w:rPr>
          <w:sz w:val="28"/>
          <w:szCs w:val="28"/>
        </w:rPr>
        <w:sym w:font="HQPB1" w:char="F026"/>
      </w:r>
      <w:r>
        <w:rPr>
          <w:rFonts w:ascii="(normal text)" w:hAnsi="(normal text)"/>
          <w:rtl/>
        </w:rPr>
        <w:t xml:space="preserve"> </w:t>
      </w:r>
      <w:r>
        <w:rPr>
          <w:sz w:val="28"/>
          <w:szCs w:val="28"/>
        </w:rPr>
        <w:sym w:font="HQPB4" w:char="F0F4"/>
      </w:r>
      <w:r>
        <w:rPr>
          <w:sz w:val="28"/>
          <w:szCs w:val="28"/>
        </w:rPr>
        <w:sym w:font="HQPB1" w:char="F04D"/>
      </w:r>
      <w:r>
        <w:rPr>
          <w:sz w:val="28"/>
          <w:szCs w:val="28"/>
        </w:rPr>
        <w:sym w:font="HQPB5" w:char="F079"/>
      </w:r>
      <w:r>
        <w:rPr>
          <w:sz w:val="28"/>
          <w:szCs w:val="28"/>
        </w:rPr>
        <w:sym w:font="HQPB1" w:char="F05F"/>
      </w:r>
      <w:r>
        <w:rPr>
          <w:sz w:val="28"/>
          <w:szCs w:val="28"/>
        </w:rPr>
        <w:sym w:font="HQPB4" w:char="F0CC"/>
      </w:r>
      <w:r>
        <w:rPr>
          <w:sz w:val="28"/>
          <w:szCs w:val="28"/>
        </w:rPr>
        <w:sym w:font="HQPB1" w:char="F08D"/>
      </w:r>
      <w:r>
        <w:rPr>
          <w:sz w:val="28"/>
          <w:szCs w:val="28"/>
        </w:rPr>
        <w:sym w:font="HQPB4" w:char="F0F7"/>
      </w:r>
      <w:r>
        <w:rPr>
          <w:sz w:val="28"/>
          <w:szCs w:val="28"/>
        </w:rPr>
        <w:sym w:font="HQPB1" w:char="F07A"/>
      </w:r>
      <w:r>
        <w:rPr>
          <w:sz w:val="28"/>
          <w:szCs w:val="28"/>
        </w:rPr>
        <w:sym w:font="HQPB4" w:char="F0E9"/>
      </w:r>
      <w:r>
        <w:rPr>
          <w:sz w:val="28"/>
          <w:szCs w:val="28"/>
        </w:rPr>
        <w:sym w:font="HQPB1" w:char="F026"/>
      </w:r>
      <w:r>
        <w:rPr>
          <w:rFonts w:ascii="(normal text)" w:hAnsi="(normal text)"/>
          <w:rtl/>
        </w:rPr>
        <w:t xml:space="preserve"> </w:t>
      </w:r>
      <w:r>
        <w:rPr>
          <w:sz w:val="28"/>
          <w:szCs w:val="28"/>
        </w:rPr>
        <w:sym w:font="HQPB4" w:char="F0C4"/>
      </w:r>
      <w:r>
        <w:rPr>
          <w:sz w:val="28"/>
          <w:szCs w:val="28"/>
        </w:rPr>
        <w:sym w:font="HQPB1" w:char="F0A8"/>
      </w:r>
      <w:r>
        <w:rPr>
          <w:sz w:val="28"/>
          <w:szCs w:val="28"/>
        </w:rPr>
        <w:sym w:font="HQPB1" w:char="F024"/>
      </w:r>
      <w:r>
        <w:rPr>
          <w:sz w:val="28"/>
          <w:szCs w:val="28"/>
        </w:rPr>
        <w:sym w:font="HQPB4" w:char="F0A8"/>
      </w:r>
      <w:r>
        <w:rPr>
          <w:sz w:val="28"/>
          <w:szCs w:val="28"/>
        </w:rPr>
        <w:sym w:font="HQPB2" w:char="F059"/>
      </w:r>
      <w:r>
        <w:rPr>
          <w:sz w:val="28"/>
          <w:szCs w:val="28"/>
        </w:rPr>
        <w:sym w:font="HQPB2" w:char="F03D"/>
      </w:r>
      <w:r>
        <w:rPr>
          <w:sz w:val="28"/>
          <w:szCs w:val="28"/>
        </w:rPr>
        <w:sym w:font="HQPB4" w:char="F0CF"/>
      </w:r>
      <w:r>
        <w:rPr>
          <w:sz w:val="28"/>
          <w:szCs w:val="28"/>
        </w:rPr>
        <w:sym w:font="HQPB2" w:char="F039"/>
      </w:r>
      <w:r>
        <w:rPr>
          <w:rFonts w:ascii="(normal text)" w:hAnsi="(normal text)"/>
          <w:rtl/>
        </w:rPr>
        <w:t xml:space="preserve"> </w:t>
      </w:r>
      <w:r>
        <w:rPr>
          <w:sz w:val="28"/>
          <w:szCs w:val="28"/>
        </w:rPr>
        <w:sym w:font="HQPB5" w:char="F074"/>
      </w:r>
      <w:r>
        <w:rPr>
          <w:sz w:val="28"/>
          <w:szCs w:val="28"/>
        </w:rPr>
        <w:sym w:font="HQPB2" w:char="F062"/>
      </w:r>
      <w:r>
        <w:rPr>
          <w:sz w:val="28"/>
          <w:szCs w:val="28"/>
        </w:rPr>
        <w:sym w:font="HQPB2" w:char="F072"/>
      </w:r>
      <w:r>
        <w:rPr>
          <w:sz w:val="28"/>
          <w:szCs w:val="28"/>
        </w:rPr>
        <w:sym w:font="HQPB4" w:char="F0E2"/>
      </w:r>
      <w:r>
        <w:rPr>
          <w:sz w:val="28"/>
          <w:szCs w:val="28"/>
        </w:rPr>
        <w:sym w:font="HQPB1" w:char="F090"/>
      </w:r>
      <w:r>
        <w:rPr>
          <w:sz w:val="28"/>
          <w:szCs w:val="28"/>
        </w:rPr>
        <w:sym w:font="HQPB4" w:char="F0DF"/>
      </w:r>
      <w:r>
        <w:rPr>
          <w:sz w:val="28"/>
          <w:szCs w:val="28"/>
        </w:rPr>
        <w:sym w:font="HQPB2" w:char="F044"/>
      </w:r>
      <w:r>
        <w:rPr>
          <w:sz w:val="28"/>
          <w:szCs w:val="28"/>
        </w:rPr>
        <w:sym w:font="HQPB4" w:char="F0F9"/>
      </w:r>
      <w:r>
        <w:rPr>
          <w:sz w:val="28"/>
          <w:szCs w:val="28"/>
        </w:rPr>
        <w:sym w:font="HQPB1" w:char="F027"/>
      </w:r>
      <w:r>
        <w:rPr>
          <w:sz w:val="28"/>
          <w:szCs w:val="28"/>
        </w:rPr>
        <w:sym w:font="HQPB5" w:char="F073"/>
      </w:r>
      <w:r>
        <w:rPr>
          <w:sz w:val="28"/>
          <w:szCs w:val="28"/>
        </w:rPr>
        <w:sym w:font="HQPB1" w:char="F03F"/>
      </w:r>
      <w:r>
        <w:rPr>
          <w:rFonts w:ascii="(normal text)" w:hAnsi="(normal text)"/>
          <w:rtl/>
        </w:rPr>
        <w:t xml:space="preserve"> </w:t>
      </w:r>
      <w:r>
        <w:rPr>
          <w:sz w:val="28"/>
          <w:szCs w:val="28"/>
        </w:rPr>
        <w:sym w:font="HQPB4" w:char="F0C5"/>
      </w:r>
      <w:r>
        <w:rPr>
          <w:sz w:val="28"/>
          <w:szCs w:val="28"/>
        </w:rPr>
        <w:sym w:font="HQPB2" w:char="F024"/>
      </w:r>
      <w:r>
        <w:rPr>
          <w:sz w:val="28"/>
          <w:szCs w:val="28"/>
        </w:rPr>
        <w:sym w:font="HQPB2" w:char="F072"/>
      </w:r>
      <w:r>
        <w:rPr>
          <w:sz w:val="28"/>
          <w:szCs w:val="28"/>
        </w:rPr>
        <w:sym w:font="HQPB4" w:char="F0E3"/>
      </w:r>
      <w:r>
        <w:rPr>
          <w:sz w:val="28"/>
          <w:szCs w:val="28"/>
        </w:rPr>
        <w:sym w:font="HQPB1" w:char="F08D"/>
      </w:r>
      <w:r>
        <w:rPr>
          <w:sz w:val="28"/>
          <w:szCs w:val="28"/>
        </w:rPr>
        <w:sym w:font="HQPB4" w:char="F0F7"/>
      </w:r>
      <w:r>
        <w:rPr>
          <w:sz w:val="28"/>
          <w:szCs w:val="28"/>
        </w:rPr>
        <w:sym w:font="HQPB1" w:char="F0E8"/>
      </w:r>
      <w:r>
        <w:rPr>
          <w:sz w:val="28"/>
          <w:szCs w:val="28"/>
        </w:rPr>
        <w:sym w:font="HQPB5" w:char="F079"/>
      </w:r>
      <w:r>
        <w:rPr>
          <w:sz w:val="28"/>
          <w:szCs w:val="28"/>
        </w:rPr>
        <w:sym w:font="HQPB2" w:char="F04A"/>
      </w:r>
      <w:r>
        <w:rPr>
          <w:sz w:val="28"/>
          <w:szCs w:val="28"/>
        </w:rPr>
        <w:sym w:font="HQPB4" w:char="F0F8"/>
      </w:r>
      <w:r>
        <w:rPr>
          <w:sz w:val="28"/>
          <w:szCs w:val="28"/>
        </w:rPr>
        <w:sym w:font="HQPB2" w:char="F039"/>
      </w:r>
      <w:r>
        <w:rPr>
          <w:sz w:val="28"/>
          <w:szCs w:val="28"/>
        </w:rPr>
        <w:sym w:font="HQPB5" w:char="F024"/>
      </w:r>
      <w:r>
        <w:rPr>
          <w:sz w:val="28"/>
          <w:szCs w:val="28"/>
        </w:rPr>
        <w:sym w:font="HQPB1" w:char="F024"/>
      </w:r>
      <w:r>
        <w:rPr>
          <w:sz w:val="28"/>
          <w:szCs w:val="28"/>
        </w:rPr>
        <w:sym w:font="HQPB4" w:char="F0CE"/>
      </w:r>
      <w:r>
        <w:rPr>
          <w:sz w:val="28"/>
          <w:szCs w:val="28"/>
        </w:rPr>
        <w:sym w:font="HQPB1" w:char="F02F"/>
      </w:r>
      <w:r>
        <w:rPr>
          <w:rFonts w:ascii="(normal text)" w:hAnsi="(normal text)"/>
          <w:rtl/>
        </w:rPr>
        <w:t xml:space="preserve"> </w:t>
      </w:r>
      <w:r>
        <w:rPr>
          <w:sz w:val="28"/>
          <w:szCs w:val="28"/>
        </w:rPr>
        <w:sym w:font="HQPB5" w:char="F09A"/>
      </w:r>
      <w:r>
        <w:rPr>
          <w:sz w:val="28"/>
          <w:szCs w:val="28"/>
        </w:rPr>
        <w:sym w:font="HQPB2" w:char="F063"/>
      </w:r>
      <w:r>
        <w:rPr>
          <w:sz w:val="28"/>
          <w:szCs w:val="28"/>
        </w:rPr>
        <w:sym w:font="HQPB4" w:char="F0F6"/>
      </w:r>
      <w:r>
        <w:rPr>
          <w:sz w:val="28"/>
          <w:szCs w:val="28"/>
        </w:rPr>
        <w:sym w:font="HQPB2" w:char="F071"/>
      </w:r>
      <w:r>
        <w:rPr>
          <w:sz w:val="28"/>
          <w:szCs w:val="28"/>
        </w:rPr>
        <w:sym w:font="HQPB5" w:char="F079"/>
      </w:r>
      <w:r>
        <w:rPr>
          <w:sz w:val="28"/>
          <w:szCs w:val="28"/>
        </w:rPr>
        <w:sym w:font="HQPB2" w:char="F067"/>
      </w:r>
      <w:r>
        <w:rPr>
          <w:sz w:val="28"/>
          <w:szCs w:val="28"/>
        </w:rPr>
        <w:sym w:font="HQPB4" w:char="F0F7"/>
      </w:r>
      <w:r>
        <w:rPr>
          <w:sz w:val="28"/>
          <w:szCs w:val="28"/>
        </w:rPr>
        <w:sym w:font="HQPB2" w:char="F059"/>
      </w:r>
      <w:r>
        <w:rPr>
          <w:sz w:val="28"/>
          <w:szCs w:val="28"/>
        </w:rPr>
        <w:sym w:font="HQPB5" w:char="F073"/>
      </w:r>
      <w:r>
        <w:rPr>
          <w:sz w:val="28"/>
          <w:szCs w:val="28"/>
        </w:rPr>
        <w:sym w:font="HQPB1" w:char="F03F"/>
      </w:r>
      <w:r>
        <w:rPr>
          <w:sz w:val="28"/>
          <w:szCs w:val="28"/>
        </w:rPr>
        <w:sym w:font="HQPB5" w:char="F075"/>
      </w:r>
      <w:r>
        <w:rPr>
          <w:sz w:val="28"/>
          <w:szCs w:val="28"/>
        </w:rPr>
        <w:sym w:font="HQPB2" w:char="F072"/>
      </w:r>
      <w:r>
        <w:rPr>
          <w:rFonts w:ascii="(normal text)" w:hAnsi="(normal text)"/>
          <w:rtl/>
        </w:rPr>
        <w:t xml:space="preserve"> </w:t>
      </w:r>
      <w:r>
        <w:rPr>
          <w:sz w:val="28"/>
          <w:szCs w:val="28"/>
        </w:rPr>
        <w:sym w:font="HQPB4" w:char="F0C7"/>
      </w:r>
      <w:r>
        <w:rPr>
          <w:sz w:val="28"/>
          <w:szCs w:val="28"/>
        </w:rPr>
        <w:sym w:font="HQPB2" w:char="F060"/>
      </w:r>
      <w:r>
        <w:rPr>
          <w:sz w:val="28"/>
          <w:szCs w:val="28"/>
        </w:rPr>
        <w:sym w:font="HQPB5" w:char="F074"/>
      </w:r>
      <w:r>
        <w:rPr>
          <w:sz w:val="28"/>
          <w:szCs w:val="28"/>
        </w:rPr>
        <w:sym w:font="HQPB1" w:char="F0E3"/>
      </w:r>
      <w:r>
        <w:rPr>
          <w:rFonts w:ascii="(normal text)" w:hAnsi="(normal text)"/>
          <w:rtl/>
        </w:rPr>
        <w:t xml:space="preserve"> </w:t>
      </w:r>
      <w:r>
        <w:rPr>
          <w:sz w:val="28"/>
          <w:szCs w:val="28"/>
        </w:rPr>
        <w:sym w:font="HQPB4" w:char="F0CC"/>
      </w:r>
      <w:r>
        <w:rPr>
          <w:sz w:val="28"/>
          <w:szCs w:val="28"/>
        </w:rPr>
        <w:sym w:font="HQPB1" w:char="F08D"/>
      </w:r>
      <w:r>
        <w:rPr>
          <w:sz w:val="28"/>
          <w:szCs w:val="28"/>
        </w:rPr>
        <w:sym w:font="HQPB5" w:char="F078"/>
      </w:r>
      <w:r>
        <w:rPr>
          <w:sz w:val="28"/>
          <w:szCs w:val="28"/>
        </w:rPr>
        <w:sym w:font="HQPB2" w:char="F036"/>
      </w:r>
      <w:r>
        <w:rPr>
          <w:sz w:val="28"/>
          <w:szCs w:val="28"/>
        </w:rPr>
        <w:sym w:font="HQPB2" w:char="F05A"/>
      </w:r>
      <w:r>
        <w:rPr>
          <w:sz w:val="28"/>
          <w:szCs w:val="28"/>
        </w:rPr>
        <w:sym w:font="HQPB4" w:char="F0DF"/>
      </w:r>
      <w:r>
        <w:rPr>
          <w:sz w:val="28"/>
          <w:szCs w:val="28"/>
        </w:rPr>
        <w:sym w:font="HQPB2" w:char="F04A"/>
      </w:r>
      <w:r>
        <w:rPr>
          <w:sz w:val="28"/>
          <w:szCs w:val="28"/>
        </w:rPr>
        <w:sym w:font="HQPB4" w:char="F0F8"/>
      </w:r>
      <w:r>
        <w:rPr>
          <w:sz w:val="28"/>
          <w:szCs w:val="28"/>
        </w:rPr>
        <w:sym w:font="HQPB2" w:char="F039"/>
      </w:r>
      <w:r>
        <w:rPr>
          <w:sz w:val="28"/>
          <w:szCs w:val="28"/>
        </w:rPr>
        <w:sym w:font="HQPB5" w:char="F024"/>
      </w:r>
      <w:r>
        <w:rPr>
          <w:sz w:val="28"/>
          <w:szCs w:val="28"/>
        </w:rPr>
        <w:sym w:font="HQPB1" w:char="F023"/>
      </w:r>
      <w:r>
        <w:rPr>
          <w:rFonts w:ascii="(normal text)" w:hAnsi="(normal text)"/>
          <w:rtl/>
        </w:rPr>
        <w:t xml:space="preserve"> </w:t>
      </w:r>
      <w:r>
        <w:rPr>
          <w:sz w:val="28"/>
          <w:szCs w:val="28"/>
        </w:rPr>
        <w:sym w:font="HQPB5" w:char="F074"/>
      </w:r>
      <w:r>
        <w:rPr>
          <w:sz w:val="28"/>
          <w:szCs w:val="28"/>
        </w:rPr>
        <w:sym w:font="HQPB2" w:char="F062"/>
      </w:r>
      <w:r>
        <w:rPr>
          <w:sz w:val="28"/>
          <w:szCs w:val="28"/>
        </w:rPr>
        <w:sym w:font="HQPB2" w:char="F071"/>
      </w:r>
      <w:r>
        <w:rPr>
          <w:sz w:val="28"/>
          <w:szCs w:val="28"/>
        </w:rPr>
        <w:sym w:font="HQPB4" w:char="F0E3"/>
      </w:r>
      <w:r>
        <w:rPr>
          <w:sz w:val="28"/>
          <w:szCs w:val="28"/>
        </w:rPr>
        <w:sym w:font="HQPB2" w:char="F05A"/>
      </w:r>
      <w:r>
        <w:rPr>
          <w:sz w:val="28"/>
          <w:szCs w:val="28"/>
        </w:rPr>
        <w:sym w:font="HQPB4" w:char="F0CF"/>
      </w:r>
      <w:r>
        <w:rPr>
          <w:sz w:val="28"/>
          <w:szCs w:val="28"/>
        </w:rPr>
        <w:sym w:font="HQPB2" w:char="F042"/>
      </w:r>
      <w:r>
        <w:rPr>
          <w:sz w:val="28"/>
          <w:szCs w:val="28"/>
        </w:rPr>
        <w:sym w:font="HQPB4" w:char="F0F7"/>
      </w:r>
      <w:r>
        <w:rPr>
          <w:sz w:val="28"/>
          <w:szCs w:val="28"/>
        </w:rPr>
        <w:sym w:font="HQPB2" w:char="F073"/>
      </w:r>
      <w:r>
        <w:rPr>
          <w:sz w:val="28"/>
          <w:szCs w:val="28"/>
        </w:rPr>
        <w:sym w:font="HQPB4" w:char="F0E8"/>
      </w:r>
      <w:r>
        <w:rPr>
          <w:sz w:val="28"/>
          <w:szCs w:val="28"/>
        </w:rPr>
        <w:sym w:font="HQPB1" w:char="F03F"/>
      </w:r>
      <w:r>
        <w:rPr>
          <w:sz w:val="28"/>
          <w:szCs w:val="28"/>
        </w:rPr>
        <w:sym w:font="HQPB5" w:char="F075"/>
      </w:r>
      <w:r>
        <w:rPr>
          <w:sz w:val="28"/>
          <w:szCs w:val="28"/>
        </w:rPr>
        <w:sym w:font="HQPB2" w:char="F072"/>
      </w:r>
      <w:r>
        <w:rPr>
          <w:rFonts w:ascii="(normal text)" w:hAnsi="(normal text)"/>
          <w:rtl/>
        </w:rPr>
        <w:t xml:space="preserve"> </w:t>
      </w:r>
      <w:r>
        <w:rPr>
          <w:sz w:val="28"/>
          <w:szCs w:val="28"/>
        </w:rPr>
        <w:sym w:font="HQPB5" w:char="F0AB"/>
      </w:r>
      <w:r>
        <w:rPr>
          <w:sz w:val="28"/>
          <w:szCs w:val="28"/>
        </w:rPr>
        <w:sym w:font="HQPB1" w:char="F021"/>
      </w:r>
      <w:r>
        <w:rPr>
          <w:sz w:val="28"/>
          <w:szCs w:val="28"/>
        </w:rPr>
        <w:sym w:font="HQPB5" w:char="F024"/>
      </w:r>
      <w:r>
        <w:rPr>
          <w:sz w:val="28"/>
          <w:szCs w:val="28"/>
        </w:rPr>
        <w:sym w:font="HQPB1" w:char="F024"/>
      </w:r>
      <w:r>
        <w:rPr>
          <w:sz w:val="28"/>
          <w:szCs w:val="28"/>
        </w:rPr>
        <w:sym w:font="HQPB4" w:char="F0CE"/>
      </w:r>
      <w:r>
        <w:rPr>
          <w:sz w:val="28"/>
          <w:szCs w:val="28"/>
        </w:rPr>
        <w:sym w:font="HQPB1" w:char="F02F"/>
      </w:r>
      <w:r>
        <w:rPr>
          <w:rFonts w:ascii="(normal text)" w:hAnsi="(normal text)"/>
          <w:rtl/>
        </w:rPr>
        <w:t xml:space="preserve"> </w:t>
      </w:r>
      <w:r>
        <w:rPr>
          <w:sz w:val="28"/>
          <w:szCs w:val="28"/>
        </w:rPr>
        <w:sym w:font="HQPB4" w:char="F033"/>
      </w:r>
      <w:r>
        <w:rPr>
          <w:rFonts w:ascii="(normal text)" w:hAnsi="(normal text)"/>
          <w:rtl/>
        </w:rPr>
        <w:t xml:space="preserve"> </w:t>
      </w:r>
      <w:r w:rsidR="00DF0101">
        <w:rPr>
          <w:sz w:val="28"/>
          <w:szCs w:val="28"/>
        </w:rPr>
        <w:t>...</w:t>
      </w:r>
      <w:r>
        <w:rPr>
          <w:rFonts w:ascii="(normal text)" w:hAnsi="(normal text)"/>
          <w:rtl/>
        </w:rPr>
        <w:t xml:space="preserve">   </w:t>
      </w:r>
    </w:p>
    <w:p w:rsidR="00366850" w:rsidRDefault="00327F39" w:rsidP="00D450BB">
      <w:pPr>
        <w:pStyle w:val="NoSpacing"/>
        <w:ind w:left="2410" w:hanging="850"/>
        <w:jc w:val="both"/>
        <w:rPr>
          <w:rFonts w:ascii="Times New Roman" w:hAnsi="Times New Roman" w:cs="Times New Roman"/>
          <w:sz w:val="24"/>
          <w:szCs w:val="24"/>
        </w:rPr>
      </w:pPr>
      <w:r w:rsidRPr="00D450BB">
        <w:rPr>
          <w:rFonts w:ascii="Times New Roman" w:hAnsi="Times New Roman" w:cs="Times New Roman"/>
          <w:sz w:val="24"/>
          <w:szCs w:val="24"/>
        </w:rPr>
        <w:t>Artinya</w:t>
      </w:r>
      <w:r>
        <w:rPr>
          <w:rFonts w:asciiTheme="majorBidi" w:hAnsiTheme="majorBidi" w:cstheme="majorBidi"/>
          <w:i/>
          <w:iCs/>
          <w:sz w:val="24"/>
          <w:szCs w:val="24"/>
        </w:rPr>
        <w:tab/>
        <w:t>:</w:t>
      </w:r>
      <w:r w:rsidR="00EF2D3D">
        <w:rPr>
          <w:rFonts w:asciiTheme="majorBidi" w:hAnsiTheme="majorBidi" w:cstheme="majorBidi"/>
          <w:i/>
          <w:iCs/>
          <w:sz w:val="24"/>
          <w:szCs w:val="24"/>
        </w:rPr>
        <w:t xml:space="preserve"> </w:t>
      </w:r>
      <w:r>
        <w:rPr>
          <w:rFonts w:asciiTheme="majorBidi" w:hAnsiTheme="majorBidi" w:cstheme="majorBidi"/>
          <w:i/>
          <w:iCs/>
          <w:sz w:val="24"/>
          <w:szCs w:val="24"/>
        </w:rPr>
        <w:t>“</w:t>
      </w:r>
      <w:r w:rsidR="00AA144F" w:rsidRPr="001619A0">
        <w:rPr>
          <w:rFonts w:asciiTheme="majorBidi" w:hAnsiTheme="majorBidi" w:cstheme="majorBidi"/>
          <w:i/>
          <w:iCs/>
          <w:sz w:val="24"/>
          <w:szCs w:val="24"/>
        </w:rPr>
        <w:t>Kamu adalah umat yang terbaik yang dilahirkan untuk manusia, menyuruh kepada yang ma'ruf, dan mencegah dari yang munkar, dan beriman kepada a</w:t>
      </w:r>
      <w:r w:rsidR="00AA144F">
        <w:rPr>
          <w:rFonts w:asciiTheme="majorBidi" w:hAnsiTheme="majorBidi" w:cstheme="majorBidi"/>
          <w:i/>
          <w:iCs/>
          <w:sz w:val="24"/>
          <w:szCs w:val="24"/>
        </w:rPr>
        <w:t>llah ..</w:t>
      </w:r>
      <w:r w:rsidR="00AA144F" w:rsidRPr="001619A0">
        <w:rPr>
          <w:rFonts w:asciiTheme="majorBidi" w:hAnsiTheme="majorBidi" w:cstheme="majorBidi"/>
          <w:i/>
          <w:iCs/>
          <w:sz w:val="24"/>
          <w:szCs w:val="24"/>
        </w:rPr>
        <w:t>.</w:t>
      </w:r>
      <w:r w:rsidR="00AA144F">
        <w:rPr>
          <w:rFonts w:ascii="(normal text)" w:hAnsi="(normal text)"/>
          <w:sz w:val="20"/>
        </w:rPr>
        <w:t xml:space="preserve">” </w:t>
      </w:r>
      <w:r w:rsidR="00AA144F">
        <w:rPr>
          <w:rFonts w:ascii="Times New Roman" w:hAnsi="Times New Roman" w:cs="Times New Roman"/>
          <w:sz w:val="24"/>
          <w:szCs w:val="24"/>
        </w:rPr>
        <w:t xml:space="preserve">[Q.S. Ali imran (3) : 110] </w:t>
      </w:r>
    </w:p>
    <w:p w:rsidR="0047695F" w:rsidRDefault="0047695F" w:rsidP="00D450BB">
      <w:pPr>
        <w:pStyle w:val="NoSpacing"/>
        <w:ind w:left="2410" w:hanging="850"/>
        <w:jc w:val="both"/>
        <w:rPr>
          <w:rFonts w:ascii="Times New Roman" w:hAnsi="Times New Roman" w:cs="Times New Roman"/>
          <w:sz w:val="24"/>
          <w:szCs w:val="24"/>
        </w:rPr>
      </w:pPr>
    </w:p>
    <w:p w:rsidR="00333F57" w:rsidRDefault="00333F57" w:rsidP="00333F57">
      <w:pPr>
        <w:pStyle w:val="NoSpacing"/>
        <w:bidi/>
        <w:ind w:left="-1" w:right="1560"/>
        <w:jc w:val="both"/>
        <w:rPr>
          <w:rFonts w:ascii="(normal text)" w:hAnsi="(normal text)"/>
          <w:rtl/>
        </w:rPr>
      </w:pPr>
      <w:r>
        <w:rPr>
          <w:sz w:val="28"/>
          <w:szCs w:val="28"/>
        </w:rPr>
        <w:sym w:font="HQPB2" w:char="F060"/>
      </w:r>
      <w:r>
        <w:rPr>
          <w:sz w:val="28"/>
          <w:szCs w:val="28"/>
        </w:rPr>
        <w:sym w:font="HQPB4" w:char="F0E4"/>
      </w:r>
      <w:r>
        <w:rPr>
          <w:sz w:val="28"/>
          <w:szCs w:val="28"/>
        </w:rPr>
        <w:sym w:font="HQPB2" w:char="F033"/>
      </w:r>
      <w:r>
        <w:rPr>
          <w:sz w:val="28"/>
          <w:szCs w:val="28"/>
        </w:rPr>
        <w:sym w:font="HQPB5" w:char="F074"/>
      </w:r>
      <w:r>
        <w:rPr>
          <w:sz w:val="28"/>
          <w:szCs w:val="28"/>
        </w:rPr>
        <w:sym w:font="HQPB1" w:char="F046"/>
      </w:r>
      <w:r>
        <w:rPr>
          <w:sz w:val="28"/>
          <w:szCs w:val="28"/>
        </w:rPr>
        <w:sym w:font="HQPB4" w:char="F0F8"/>
      </w:r>
      <w:r>
        <w:rPr>
          <w:sz w:val="28"/>
          <w:szCs w:val="28"/>
        </w:rPr>
        <w:sym w:font="HQPB2" w:char="F039"/>
      </w:r>
      <w:r>
        <w:rPr>
          <w:sz w:val="28"/>
          <w:szCs w:val="28"/>
        </w:rPr>
        <w:sym w:font="HQPB5" w:char="F075"/>
      </w:r>
      <w:r>
        <w:rPr>
          <w:sz w:val="28"/>
          <w:szCs w:val="28"/>
        </w:rPr>
        <w:sym w:font="HQPB2" w:char="F072"/>
      </w:r>
      <w:r>
        <w:rPr>
          <w:rFonts w:ascii="(normal text)" w:hAnsi="(normal text)"/>
          <w:rtl/>
        </w:rPr>
        <w:t xml:space="preserve"> </w:t>
      </w:r>
      <w:r>
        <w:rPr>
          <w:sz w:val="28"/>
          <w:szCs w:val="28"/>
        </w:rPr>
        <w:sym w:font="HQPB4" w:char="F0F6"/>
      </w:r>
      <w:r>
        <w:rPr>
          <w:sz w:val="28"/>
          <w:szCs w:val="28"/>
        </w:rPr>
        <w:sym w:font="HQPB2" w:char="F04E"/>
      </w:r>
      <w:r>
        <w:rPr>
          <w:sz w:val="28"/>
          <w:szCs w:val="28"/>
        </w:rPr>
        <w:sym w:font="HQPB4" w:char="F0E4"/>
      </w:r>
      <w:r>
        <w:rPr>
          <w:sz w:val="28"/>
          <w:szCs w:val="28"/>
        </w:rPr>
        <w:sym w:font="HQPB2" w:char="F033"/>
      </w:r>
      <w:r>
        <w:rPr>
          <w:sz w:val="28"/>
          <w:szCs w:val="28"/>
        </w:rPr>
        <w:sym w:font="HQPB2" w:char="F059"/>
      </w:r>
      <w:r>
        <w:rPr>
          <w:sz w:val="28"/>
          <w:szCs w:val="28"/>
        </w:rPr>
        <w:sym w:font="HQPB4" w:char="F0CF"/>
      </w:r>
      <w:r>
        <w:rPr>
          <w:sz w:val="28"/>
          <w:szCs w:val="28"/>
        </w:rPr>
        <w:sym w:font="HQPB4" w:char="F069"/>
      </w:r>
      <w:r>
        <w:rPr>
          <w:sz w:val="28"/>
          <w:szCs w:val="28"/>
        </w:rPr>
        <w:sym w:font="HQPB2" w:char="F042"/>
      </w:r>
      <w:r>
        <w:rPr>
          <w:rFonts w:ascii="(normal text)" w:hAnsi="(normal text)"/>
          <w:rtl/>
        </w:rPr>
        <w:t xml:space="preserve"> </w:t>
      </w:r>
      <w:r>
        <w:rPr>
          <w:sz w:val="28"/>
          <w:szCs w:val="28"/>
        </w:rPr>
        <w:sym w:font="HQPB4" w:char="F0D7"/>
      </w:r>
      <w:r>
        <w:rPr>
          <w:sz w:val="28"/>
          <w:szCs w:val="28"/>
        </w:rPr>
        <w:sym w:font="HQPB2" w:char="F070"/>
      </w:r>
      <w:r>
        <w:rPr>
          <w:sz w:val="28"/>
          <w:szCs w:val="28"/>
        </w:rPr>
        <w:sym w:font="HQPB4" w:char="F0A8"/>
      </w:r>
      <w:r>
        <w:rPr>
          <w:sz w:val="28"/>
          <w:szCs w:val="28"/>
        </w:rPr>
        <w:sym w:font="HQPB2" w:char="F042"/>
      </w:r>
      <w:r>
        <w:rPr>
          <w:sz w:val="28"/>
          <w:szCs w:val="28"/>
        </w:rPr>
        <w:sym w:font="HQPB4" w:char="F0E9"/>
      </w:r>
      <w:r>
        <w:rPr>
          <w:sz w:val="28"/>
          <w:szCs w:val="28"/>
        </w:rPr>
        <w:sym w:font="HQPB1" w:char="F026"/>
      </w:r>
      <w:r>
        <w:rPr>
          <w:rFonts w:ascii="(normal text)" w:hAnsi="(normal text)"/>
          <w:rtl/>
        </w:rPr>
        <w:t xml:space="preserve"> </w:t>
      </w:r>
      <w:r>
        <w:rPr>
          <w:sz w:val="28"/>
          <w:szCs w:val="28"/>
        </w:rPr>
        <w:sym w:font="HQPB5" w:char="F074"/>
      </w:r>
      <w:r>
        <w:rPr>
          <w:sz w:val="28"/>
          <w:szCs w:val="28"/>
        </w:rPr>
        <w:sym w:font="HQPB2" w:char="F062"/>
      </w:r>
      <w:r>
        <w:rPr>
          <w:sz w:val="28"/>
          <w:szCs w:val="28"/>
        </w:rPr>
        <w:sym w:font="HQPB2" w:char="F071"/>
      </w:r>
      <w:r>
        <w:rPr>
          <w:sz w:val="28"/>
          <w:szCs w:val="28"/>
        </w:rPr>
        <w:sym w:font="HQPB4" w:char="F0E3"/>
      </w:r>
      <w:r>
        <w:rPr>
          <w:sz w:val="28"/>
          <w:szCs w:val="28"/>
        </w:rPr>
        <w:sym w:font="HQPB1" w:char="F0E3"/>
      </w:r>
      <w:r>
        <w:rPr>
          <w:sz w:val="28"/>
          <w:szCs w:val="28"/>
        </w:rPr>
        <w:sym w:font="HQPB4" w:char="F0F4"/>
      </w:r>
      <w:r>
        <w:rPr>
          <w:sz w:val="28"/>
          <w:szCs w:val="28"/>
        </w:rPr>
        <w:sym w:font="HQPB1" w:char="F089"/>
      </w:r>
      <w:r>
        <w:rPr>
          <w:sz w:val="28"/>
          <w:szCs w:val="28"/>
        </w:rPr>
        <w:sym w:font="HQPB5" w:char="F074"/>
      </w:r>
      <w:r>
        <w:rPr>
          <w:sz w:val="28"/>
          <w:szCs w:val="28"/>
        </w:rPr>
        <w:sym w:font="HQPB2" w:char="F083"/>
      </w:r>
      <w:r>
        <w:rPr>
          <w:rFonts w:ascii="(normal text)" w:hAnsi="(normal text)"/>
          <w:rtl/>
        </w:rPr>
        <w:t xml:space="preserve"> </w:t>
      </w:r>
      <w:r>
        <w:rPr>
          <w:sz w:val="28"/>
          <w:szCs w:val="28"/>
        </w:rPr>
        <w:sym w:font="HQPB2" w:char="F092"/>
      </w:r>
      <w:r>
        <w:rPr>
          <w:sz w:val="28"/>
          <w:szCs w:val="28"/>
        </w:rPr>
        <w:sym w:font="HQPB5" w:char="F06E"/>
      </w:r>
      <w:r>
        <w:rPr>
          <w:sz w:val="28"/>
          <w:szCs w:val="28"/>
        </w:rPr>
        <w:sym w:font="HQPB2" w:char="F03C"/>
      </w:r>
      <w:r>
        <w:rPr>
          <w:sz w:val="28"/>
          <w:szCs w:val="28"/>
        </w:rPr>
        <w:sym w:font="HQPB4" w:char="F0CE"/>
      </w:r>
      <w:r>
        <w:rPr>
          <w:sz w:val="28"/>
          <w:szCs w:val="28"/>
        </w:rPr>
        <w:sym w:font="HQPB1" w:char="F029"/>
      </w:r>
      <w:r>
        <w:rPr>
          <w:rFonts w:ascii="(normal text)" w:hAnsi="(normal text)"/>
          <w:rtl/>
        </w:rPr>
        <w:t xml:space="preserve"> </w:t>
      </w:r>
      <w:r>
        <w:rPr>
          <w:sz w:val="28"/>
          <w:szCs w:val="28"/>
        </w:rPr>
        <w:sym w:font="HQPB4" w:char="F0CE"/>
      </w:r>
      <w:r>
        <w:rPr>
          <w:sz w:val="28"/>
          <w:szCs w:val="28"/>
        </w:rPr>
        <w:sym w:font="HQPB1" w:char="F08E"/>
      </w:r>
      <w:r>
        <w:rPr>
          <w:sz w:val="28"/>
          <w:szCs w:val="28"/>
        </w:rPr>
        <w:sym w:font="HQPB4" w:char="F0F6"/>
      </w:r>
      <w:r>
        <w:rPr>
          <w:sz w:val="28"/>
          <w:szCs w:val="28"/>
        </w:rPr>
        <w:sym w:font="HQPB2" w:char="F08D"/>
      </w:r>
      <w:r>
        <w:rPr>
          <w:sz w:val="28"/>
          <w:szCs w:val="28"/>
        </w:rPr>
        <w:sym w:font="HQPB5" w:char="F073"/>
      </w:r>
      <w:r>
        <w:rPr>
          <w:sz w:val="28"/>
          <w:szCs w:val="28"/>
        </w:rPr>
        <w:sym w:font="HQPB1" w:char="F083"/>
      </w:r>
      <w:r>
        <w:rPr>
          <w:sz w:val="28"/>
          <w:szCs w:val="28"/>
        </w:rPr>
        <w:sym w:font="HQPB4" w:char="F0F8"/>
      </w:r>
      <w:r>
        <w:rPr>
          <w:sz w:val="28"/>
          <w:szCs w:val="28"/>
        </w:rPr>
        <w:sym w:font="HQPB2" w:char="F03A"/>
      </w:r>
      <w:r>
        <w:rPr>
          <w:sz w:val="28"/>
          <w:szCs w:val="28"/>
        </w:rPr>
        <w:sym w:font="HQPB5" w:char="F024"/>
      </w:r>
      <w:r>
        <w:rPr>
          <w:sz w:val="28"/>
          <w:szCs w:val="28"/>
        </w:rPr>
        <w:sym w:font="HQPB1" w:char="F023"/>
      </w:r>
      <w:r>
        <w:rPr>
          <w:rFonts w:ascii="(normal text)" w:hAnsi="(normal text)"/>
          <w:rtl/>
        </w:rPr>
        <w:t xml:space="preserve"> </w:t>
      </w:r>
      <w:r>
        <w:rPr>
          <w:sz w:val="28"/>
          <w:szCs w:val="28"/>
        </w:rPr>
        <w:sym w:font="HQPB5" w:char="F074"/>
      </w:r>
      <w:r>
        <w:rPr>
          <w:sz w:val="28"/>
          <w:szCs w:val="28"/>
        </w:rPr>
        <w:sym w:font="HQPB2" w:char="F062"/>
      </w:r>
      <w:r>
        <w:rPr>
          <w:sz w:val="28"/>
          <w:szCs w:val="28"/>
        </w:rPr>
        <w:sym w:font="HQPB2" w:char="F072"/>
      </w:r>
      <w:r>
        <w:rPr>
          <w:sz w:val="28"/>
          <w:szCs w:val="28"/>
        </w:rPr>
        <w:sym w:font="HQPB4" w:char="F0E3"/>
      </w:r>
      <w:r>
        <w:rPr>
          <w:sz w:val="28"/>
          <w:szCs w:val="28"/>
        </w:rPr>
        <w:sym w:font="HQPB1" w:char="F08D"/>
      </w:r>
      <w:r>
        <w:rPr>
          <w:sz w:val="28"/>
          <w:szCs w:val="28"/>
        </w:rPr>
        <w:sym w:font="HQPB4" w:char="F0E3"/>
      </w:r>
      <w:r>
        <w:rPr>
          <w:sz w:val="28"/>
          <w:szCs w:val="28"/>
        </w:rPr>
        <w:sym w:font="HQPB2" w:char="F042"/>
      </w:r>
      <w:r>
        <w:rPr>
          <w:sz w:val="28"/>
          <w:szCs w:val="28"/>
        </w:rPr>
        <w:sym w:font="HQPB4" w:char="F0F9"/>
      </w:r>
      <w:r>
        <w:rPr>
          <w:sz w:val="28"/>
          <w:szCs w:val="28"/>
        </w:rPr>
        <w:sym w:font="HQPB1" w:char="F027"/>
      </w:r>
      <w:r>
        <w:rPr>
          <w:sz w:val="28"/>
          <w:szCs w:val="28"/>
        </w:rPr>
        <w:sym w:font="HQPB5" w:char="F074"/>
      </w:r>
      <w:r>
        <w:rPr>
          <w:sz w:val="28"/>
          <w:szCs w:val="28"/>
        </w:rPr>
        <w:sym w:font="HQPB2" w:char="F083"/>
      </w:r>
      <w:r>
        <w:rPr>
          <w:sz w:val="28"/>
          <w:szCs w:val="28"/>
        </w:rPr>
        <w:sym w:font="HQPB5" w:char="F075"/>
      </w:r>
      <w:r>
        <w:rPr>
          <w:sz w:val="28"/>
          <w:szCs w:val="28"/>
        </w:rPr>
        <w:sym w:font="HQPB2" w:char="F072"/>
      </w:r>
      <w:r>
        <w:rPr>
          <w:rFonts w:ascii="(normal text)" w:hAnsi="(normal text)"/>
          <w:rtl/>
        </w:rPr>
        <w:t xml:space="preserve"> </w:t>
      </w:r>
      <w:r>
        <w:rPr>
          <w:sz w:val="28"/>
          <w:szCs w:val="28"/>
        </w:rPr>
        <w:sym w:font="HQPB4" w:char="F0C5"/>
      </w:r>
      <w:r>
        <w:rPr>
          <w:sz w:val="28"/>
          <w:szCs w:val="28"/>
        </w:rPr>
        <w:sym w:font="HQPB2" w:char="F024"/>
      </w:r>
      <w:r>
        <w:rPr>
          <w:sz w:val="28"/>
          <w:szCs w:val="28"/>
        </w:rPr>
        <w:sym w:font="HQPB2" w:char="F072"/>
      </w:r>
      <w:r>
        <w:rPr>
          <w:sz w:val="28"/>
          <w:szCs w:val="28"/>
        </w:rPr>
        <w:sym w:font="HQPB4" w:char="F0E3"/>
      </w:r>
      <w:r>
        <w:rPr>
          <w:sz w:val="28"/>
          <w:szCs w:val="28"/>
        </w:rPr>
        <w:sym w:font="HQPB1" w:char="F08D"/>
      </w:r>
      <w:r>
        <w:rPr>
          <w:sz w:val="28"/>
          <w:szCs w:val="28"/>
        </w:rPr>
        <w:sym w:font="HQPB4" w:char="F0F7"/>
      </w:r>
      <w:r>
        <w:rPr>
          <w:sz w:val="28"/>
          <w:szCs w:val="28"/>
        </w:rPr>
        <w:sym w:font="HQPB1" w:char="F0E8"/>
      </w:r>
      <w:r>
        <w:rPr>
          <w:sz w:val="28"/>
          <w:szCs w:val="28"/>
        </w:rPr>
        <w:sym w:font="HQPB5" w:char="F070"/>
      </w:r>
      <w:r>
        <w:rPr>
          <w:sz w:val="28"/>
          <w:szCs w:val="28"/>
        </w:rPr>
        <w:sym w:font="HQPB3" w:char="F052"/>
      </w:r>
      <w:r>
        <w:rPr>
          <w:sz w:val="28"/>
          <w:szCs w:val="28"/>
        </w:rPr>
        <w:sym w:font="HQPB4" w:char="F0F9"/>
      </w:r>
      <w:r>
        <w:rPr>
          <w:sz w:val="28"/>
          <w:szCs w:val="28"/>
        </w:rPr>
        <w:sym w:font="HQPB3" w:char="F051"/>
      </w:r>
      <w:r>
        <w:rPr>
          <w:sz w:val="28"/>
          <w:szCs w:val="28"/>
        </w:rPr>
        <w:sym w:font="HQPB5" w:char="F024"/>
      </w:r>
      <w:r>
        <w:rPr>
          <w:sz w:val="28"/>
          <w:szCs w:val="28"/>
        </w:rPr>
        <w:sym w:font="HQPB1" w:char="F024"/>
      </w:r>
      <w:r>
        <w:rPr>
          <w:sz w:val="28"/>
          <w:szCs w:val="28"/>
        </w:rPr>
        <w:sym w:font="HQPB4" w:char="F0CE"/>
      </w:r>
      <w:r>
        <w:rPr>
          <w:sz w:val="28"/>
          <w:szCs w:val="28"/>
        </w:rPr>
        <w:sym w:font="HQPB1" w:char="F02F"/>
      </w:r>
      <w:r>
        <w:rPr>
          <w:rFonts w:ascii="(normal text)" w:hAnsi="(normal text)"/>
          <w:rtl/>
        </w:rPr>
        <w:t xml:space="preserve"> </w:t>
      </w:r>
      <w:r>
        <w:rPr>
          <w:sz w:val="28"/>
          <w:szCs w:val="28"/>
        </w:rPr>
        <w:sym w:font="HQPB5" w:char="F074"/>
      </w:r>
      <w:r>
        <w:rPr>
          <w:sz w:val="28"/>
          <w:szCs w:val="28"/>
        </w:rPr>
        <w:sym w:font="HQPB2" w:char="F062"/>
      </w:r>
      <w:r>
        <w:rPr>
          <w:sz w:val="28"/>
          <w:szCs w:val="28"/>
        </w:rPr>
        <w:sym w:font="HQPB4" w:char="F0F6"/>
      </w:r>
      <w:r>
        <w:rPr>
          <w:sz w:val="28"/>
          <w:szCs w:val="28"/>
        </w:rPr>
        <w:sym w:font="HQPB2" w:char="F071"/>
      </w:r>
      <w:r>
        <w:rPr>
          <w:sz w:val="28"/>
          <w:szCs w:val="28"/>
        </w:rPr>
        <w:sym w:font="HQPB5" w:char="F079"/>
      </w:r>
      <w:r>
        <w:rPr>
          <w:sz w:val="28"/>
          <w:szCs w:val="28"/>
        </w:rPr>
        <w:sym w:font="HQPB2" w:char="F067"/>
      </w:r>
      <w:r>
        <w:rPr>
          <w:sz w:val="28"/>
          <w:szCs w:val="28"/>
        </w:rPr>
        <w:sym w:font="HQPB4" w:char="F0F7"/>
      </w:r>
      <w:r>
        <w:rPr>
          <w:sz w:val="28"/>
          <w:szCs w:val="28"/>
        </w:rPr>
        <w:sym w:font="HQPB2" w:char="F05A"/>
      </w:r>
      <w:r>
        <w:rPr>
          <w:sz w:val="28"/>
          <w:szCs w:val="28"/>
        </w:rPr>
        <w:sym w:font="HQPB5" w:char="F074"/>
      </w:r>
      <w:r>
        <w:rPr>
          <w:sz w:val="28"/>
          <w:szCs w:val="28"/>
        </w:rPr>
        <w:sym w:font="HQPB2" w:char="F083"/>
      </w:r>
      <w:r>
        <w:rPr>
          <w:sz w:val="28"/>
          <w:szCs w:val="28"/>
        </w:rPr>
        <w:sym w:font="HQPB5" w:char="F075"/>
      </w:r>
      <w:r>
        <w:rPr>
          <w:sz w:val="28"/>
          <w:szCs w:val="28"/>
        </w:rPr>
        <w:sym w:font="HQPB2" w:char="F072"/>
      </w:r>
      <w:r>
        <w:rPr>
          <w:rFonts w:ascii="(normal text)" w:hAnsi="(normal text)"/>
          <w:rtl/>
        </w:rPr>
        <w:t xml:space="preserve"> </w:t>
      </w:r>
      <w:r>
        <w:rPr>
          <w:sz w:val="28"/>
          <w:szCs w:val="28"/>
        </w:rPr>
        <w:sym w:font="HQPB4" w:char="F0C7"/>
      </w:r>
      <w:r>
        <w:rPr>
          <w:sz w:val="28"/>
          <w:szCs w:val="28"/>
        </w:rPr>
        <w:sym w:font="HQPB2" w:char="F060"/>
      </w:r>
      <w:r>
        <w:rPr>
          <w:sz w:val="28"/>
          <w:szCs w:val="28"/>
        </w:rPr>
        <w:sym w:font="HQPB5" w:char="F074"/>
      </w:r>
      <w:r>
        <w:rPr>
          <w:sz w:val="28"/>
          <w:szCs w:val="28"/>
        </w:rPr>
        <w:sym w:font="HQPB1" w:char="F0E3"/>
      </w:r>
      <w:r>
        <w:rPr>
          <w:rFonts w:ascii="(normal text)" w:hAnsi="(normal text)"/>
          <w:rtl/>
        </w:rPr>
        <w:t xml:space="preserve"> </w:t>
      </w:r>
      <w:r>
        <w:rPr>
          <w:sz w:val="28"/>
          <w:szCs w:val="28"/>
        </w:rPr>
        <w:sym w:font="HQPB4" w:char="F0CC"/>
      </w:r>
      <w:r>
        <w:rPr>
          <w:sz w:val="28"/>
          <w:szCs w:val="28"/>
        </w:rPr>
        <w:sym w:font="HQPB1" w:char="F08D"/>
      </w:r>
      <w:r>
        <w:rPr>
          <w:sz w:val="28"/>
          <w:szCs w:val="28"/>
        </w:rPr>
        <w:sym w:font="HQPB5" w:char="F073"/>
      </w:r>
      <w:r>
        <w:rPr>
          <w:sz w:val="28"/>
          <w:szCs w:val="28"/>
        </w:rPr>
        <w:sym w:font="HQPB2" w:char="F033"/>
      </w:r>
      <w:r>
        <w:rPr>
          <w:sz w:val="28"/>
          <w:szCs w:val="28"/>
        </w:rPr>
        <w:sym w:font="HQPB2" w:char="F059"/>
      </w:r>
      <w:r>
        <w:rPr>
          <w:sz w:val="28"/>
          <w:szCs w:val="28"/>
        </w:rPr>
        <w:sym w:font="HQPB4" w:char="F0DF"/>
      </w:r>
      <w:r>
        <w:rPr>
          <w:sz w:val="28"/>
          <w:szCs w:val="28"/>
        </w:rPr>
        <w:sym w:font="HQPB2" w:char="F04A"/>
      </w:r>
      <w:r>
        <w:rPr>
          <w:sz w:val="28"/>
          <w:szCs w:val="28"/>
        </w:rPr>
        <w:sym w:font="HQPB4" w:char="F0F8"/>
      </w:r>
      <w:r>
        <w:rPr>
          <w:sz w:val="28"/>
          <w:szCs w:val="28"/>
        </w:rPr>
        <w:sym w:font="HQPB2" w:char="F039"/>
      </w:r>
      <w:r>
        <w:rPr>
          <w:sz w:val="28"/>
          <w:szCs w:val="28"/>
        </w:rPr>
        <w:sym w:font="HQPB5" w:char="F024"/>
      </w:r>
      <w:r>
        <w:rPr>
          <w:sz w:val="28"/>
          <w:szCs w:val="28"/>
        </w:rPr>
        <w:sym w:font="HQPB1" w:char="F023"/>
      </w:r>
      <w:r>
        <w:rPr>
          <w:rFonts w:ascii="(normal text)" w:hAnsi="(normal text)"/>
          <w:rtl/>
        </w:rPr>
        <w:t xml:space="preserve"> </w:t>
      </w:r>
      <w:r>
        <w:rPr>
          <w:sz w:val="28"/>
          <w:szCs w:val="28"/>
        </w:rPr>
        <w:sym w:font="HQPB4" w:char="F034"/>
      </w:r>
      <w:r>
        <w:rPr>
          <w:rFonts w:ascii="(normal text)" w:hAnsi="(normal text)"/>
          <w:rtl/>
        </w:rPr>
        <w:t xml:space="preserve"> </w:t>
      </w:r>
      <w:r>
        <w:rPr>
          <w:sz w:val="28"/>
          <w:szCs w:val="28"/>
        </w:rPr>
        <w:sym w:font="HQPB5" w:char="F079"/>
      </w:r>
      <w:r>
        <w:rPr>
          <w:sz w:val="28"/>
          <w:szCs w:val="28"/>
        </w:rPr>
        <w:sym w:font="HQPB2" w:char="F037"/>
      </w:r>
      <w:r>
        <w:rPr>
          <w:sz w:val="28"/>
          <w:szCs w:val="28"/>
        </w:rPr>
        <w:sym w:font="HQPB4" w:char="F0CD"/>
      </w:r>
      <w:r>
        <w:rPr>
          <w:sz w:val="28"/>
          <w:szCs w:val="28"/>
        </w:rPr>
        <w:sym w:font="HQPB2" w:char="F0B4"/>
      </w:r>
      <w:r>
        <w:rPr>
          <w:sz w:val="28"/>
          <w:szCs w:val="28"/>
        </w:rPr>
        <w:sym w:font="HQPB5" w:char="F0AF"/>
      </w:r>
      <w:r>
        <w:rPr>
          <w:sz w:val="28"/>
          <w:szCs w:val="28"/>
        </w:rPr>
        <w:sym w:font="HQPB2" w:char="F0BB"/>
      </w:r>
      <w:r>
        <w:rPr>
          <w:sz w:val="28"/>
          <w:szCs w:val="28"/>
        </w:rPr>
        <w:sym w:font="HQPB5" w:char="F073"/>
      </w:r>
      <w:r>
        <w:rPr>
          <w:sz w:val="28"/>
          <w:szCs w:val="28"/>
        </w:rPr>
        <w:sym w:font="HQPB2" w:char="F039"/>
      </w:r>
      <w:r>
        <w:rPr>
          <w:sz w:val="28"/>
          <w:szCs w:val="28"/>
        </w:rPr>
        <w:sym w:font="HQPB5" w:char="F027"/>
      </w:r>
      <w:r>
        <w:rPr>
          <w:sz w:val="28"/>
          <w:szCs w:val="28"/>
        </w:rPr>
        <w:sym w:font="HQPB2" w:char="F072"/>
      </w:r>
      <w:r>
        <w:rPr>
          <w:sz w:val="28"/>
          <w:szCs w:val="28"/>
        </w:rPr>
        <w:sym w:font="HQPB4" w:char="F0E9"/>
      </w:r>
      <w:r>
        <w:rPr>
          <w:sz w:val="28"/>
          <w:szCs w:val="28"/>
        </w:rPr>
        <w:sym w:font="HQPB1" w:char="F026"/>
      </w:r>
      <w:r>
        <w:rPr>
          <w:sz w:val="28"/>
          <w:szCs w:val="28"/>
        </w:rPr>
        <w:sym w:font="HQPB5" w:char="F075"/>
      </w:r>
      <w:r>
        <w:rPr>
          <w:sz w:val="28"/>
          <w:szCs w:val="28"/>
        </w:rPr>
        <w:sym w:font="HQPB2" w:char="F072"/>
      </w:r>
      <w:r>
        <w:rPr>
          <w:rFonts w:ascii="(normal text)" w:hAnsi="(normal text)"/>
          <w:rtl/>
        </w:rPr>
        <w:t xml:space="preserve"> </w:t>
      </w:r>
      <w:r>
        <w:rPr>
          <w:sz w:val="28"/>
          <w:szCs w:val="28"/>
        </w:rPr>
        <w:sym w:font="HQPB4" w:char="F0E3"/>
      </w:r>
      <w:r>
        <w:rPr>
          <w:sz w:val="28"/>
          <w:szCs w:val="28"/>
        </w:rPr>
        <w:sym w:font="HQPB2" w:char="F04E"/>
      </w:r>
      <w:r>
        <w:rPr>
          <w:sz w:val="28"/>
          <w:szCs w:val="28"/>
        </w:rPr>
        <w:sym w:font="HQPB4" w:char="F0E8"/>
      </w:r>
      <w:r>
        <w:rPr>
          <w:sz w:val="28"/>
          <w:szCs w:val="28"/>
        </w:rPr>
        <w:sym w:font="HQPB2" w:char="F064"/>
      </w:r>
      <w:r>
        <w:rPr>
          <w:rFonts w:ascii="(normal text)" w:hAnsi="(normal text)"/>
          <w:rtl/>
        </w:rPr>
        <w:t xml:space="preserve"> </w:t>
      </w:r>
      <w:r>
        <w:rPr>
          <w:sz w:val="28"/>
          <w:szCs w:val="28"/>
        </w:rPr>
        <w:sym w:font="HQPB5" w:char="F09A"/>
      </w:r>
      <w:r>
        <w:rPr>
          <w:sz w:val="28"/>
          <w:szCs w:val="28"/>
        </w:rPr>
        <w:sym w:font="HQPB2" w:char="F063"/>
      </w:r>
      <w:r>
        <w:rPr>
          <w:sz w:val="28"/>
          <w:szCs w:val="28"/>
        </w:rPr>
        <w:sym w:font="HQPB2" w:char="F071"/>
      </w:r>
      <w:r>
        <w:rPr>
          <w:sz w:val="28"/>
          <w:szCs w:val="28"/>
        </w:rPr>
        <w:sym w:font="HQPB4" w:char="F0DF"/>
      </w:r>
      <w:r>
        <w:rPr>
          <w:sz w:val="28"/>
          <w:szCs w:val="28"/>
        </w:rPr>
        <w:sym w:font="HQPB1" w:char="F073"/>
      </w:r>
      <w:r>
        <w:rPr>
          <w:sz w:val="28"/>
          <w:szCs w:val="28"/>
        </w:rPr>
        <w:sym w:font="HQPB4" w:char="F0CE"/>
      </w:r>
      <w:r>
        <w:rPr>
          <w:sz w:val="28"/>
          <w:szCs w:val="28"/>
        </w:rPr>
        <w:sym w:font="HQPB2" w:char="F03D"/>
      </w:r>
      <w:r>
        <w:rPr>
          <w:sz w:val="28"/>
          <w:szCs w:val="28"/>
        </w:rPr>
        <w:sym w:font="HQPB4" w:char="F0F8"/>
      </w:r>
      <w:r>
        <w:rPr>
          <w:sz w:val="28"/>
          <w:szCs w:val="28"/>
        </w:rPr>
        <w:sym w:font="HQPB1" w:char="F0FF"/>
      </w:r>
      <w:r>
        <w:rPr>
          <w:sz w:val="28"/>
          <w:szCs w:val="28"/>
        </w:rPr>
        <w:sym w:font="HQPB4" w:char="F0DF"/>
      </w:r>
      <w:r>
        <w:rPr>
          <w:sz w:val="28"/>
          <w:szCs w:val="28"/>
        </w:rPr>
        <w:sym w:font="HQPB2" w:char="F04A"/>
      </w:r>
      <w:r>
        <w:rPr>
          <w:sz w:val="28"/>
          <w:szCs w:val="28"/>
        </w:rPr>
        <w:sym w:font="HQPB4" w:char="F0F8"/>
      </w:r>
      <w:r>
        <w:rPr>
          <w:sz w:val="28"/>
          <w:szCs w:val="28"/>
        </w:rPr>
        <w:sym w:font="HQPB2" w:char="F039"/>
      </w:r>
      <w:r>
        <w:rPr>
          <w:sz w:val="28"/>
          <w:szCs w:val="28"/>
        </w:rPr>
        <w:sym w:font="HQPB5" w:char="F024"/>
      </w:r>
      <w:r>
        <w:rPr>
          <w:sz w:val="28"/>
          <w:szCs w:val="28"/>
        </w:rPr>
        <w:sym w:font="HQPB1" w:char="F023"/>
      </w:r>
      <w:r>
        <w:rPr>
          <w:rFonts w:ascii="(normal text)" w:hAnsi="(normal text)"/>
          <w:rtl/>
        </w:rPr>
        <w:t xml:space="preserve"> </w:t>
      </w:r>
      <w:r>
        <w:rPr>
          <w:sz w:val="28"/>
          <w:szCs w:val="28"/>
        </w:rPr>
        <w:t>.</w:t>
      </w:r>
      <w:r>
        <w:rPr>
          <w:rFonts w:ascii="(normal text)" w:hAnsi="(normal text)"/>
          <w:rtl/>
        </w:rPr>
        <w:t xml:space="preserve">   </w:t>
      </w:r>
    </w:p>
    <w:p w:rsidR="00AA144F" w:rsidRDefault="00366850" w:rsidP="00D450BB">
      <w:pPr>
        <w:pStyle w:val="NoSpacing"/>
        <w:ind w:left="2410" w:hanging="850"/>
        <w:jc w:val="both"/>
        <w:rPr>
          <w:rFonts w:ascii="(normal text)" w:hAnsi="(normal text)"/>
          <w:sz w:val="20"/>
        </w:rPr>
      </w:pPr>
      <w:r w:rsidRPr="00D450BB">
        <w:rPr>
          <w:rFonts w:ascii="Times New Roman" w:hAnsi="Times New Roman" w:cs="Times New Roman"/>
          <w:sz w:val="24"/>
          <w:szCs w:val="24"/>
        </w:rPr>
        <w:t>Artinya</w:t>
      </w:r>
      <w:r>
        <w:rPr>
          <w:rFonts w:asciiTheme="majorBidi" w:hAnsiTheme="majorBidi" w:cstheme="majorBidi"/>
          <w:i/>
          <w:iCs/>
          <w:sz w:val="24"/>
          <w:szCs w:val="24"/>
        </w:rPr>
        <w:tab/>
        <w:t xml:space="preserve">: </w:t>
      </w:r>
      <w:r w:rsidR="00AA144F">
        <w:rPr>
          <w:rFonts w:ascii="Times New Roman" w:hAnsi="Times New Roman" w:cs="Times New Roman"/>
          <w:sz w:val="24"/>
          <w:szCs w:val="24"/>
        </w:rPr>
        <w:t>“</w:t>
      </w:r>
      <w:r w:rsidR="00AA144F" w:rsidRPr="00D775D9">
        <w:rPr>
          <w:rFonts w:asciiTheme="majorBidi" w:hAnsiTheme="majorBidi" w:cstheme="majorBidi"/>
          <w:i/>
          <w:iCs/>
          <w:sz w:val="24"/>
          <w:szCs w:val="24"/>
        </w:rPr>
        <w:t>Dan hendaklah ada di antara kamu segolongan umat yang menyeru kepada kebajikan, menyuruh kepada yang ma'ruf dan mencegah dari yang munkar, merekalah orang-orang yang beruntung</w:t>
      </w:r>
      <w:r w:rsidR="00AA144F" w:rsidRPr="0003337F">
        <w:rPr>
          <w:rFonts w:asciiTheme="majorBidi" w:hAnsiTheme="majorBidi" w:cstheme="majorBidi"/>
          <w:sz w:val="24"/>
          <w:szCs w:val="24"/>
        </w:rPr>
        <w:t>.</w:t>
      </w:r>
      <w:r w:rsidR="00AA144F">
        <w:rPr>
          <w:rFonts w:asciiTheme="majorBidi" w:hAnsiTheme="majorBidi" w:cstheme="majorBidi"/>
          <w:sz w:val="24"/>
          <w:szCs w:val="24"/>
        </w:rPr>
        <w:t xml:space="preserve">” </w:t>
      </w:r>
      <w:r w:rsidR="00AA144F">
        <w:rPr>
          <w:rFonts w:ascii="Times New Roman" w:hAnsi="Times New Roman" w:cs="Times New Roman"/>
          <w:sz w:val="24"/>
          <w:szCs w:val="24"/>
        </w:rPr>
        <w:t>[Q.S. Ali imran (3) : 104]</w:t>
      </w:r>
    </w:p>
    <w:p w:rsidR="00D03C20" w:rsidRDefault="00D03C20" w:rsidP="00FC3CDF">
      <w:pPr>
        <w:pStyle w:val="NoSpacing"/>
        <w:spacing w:line="480" w:lineRule="auto"/>
        <w:ind w:left="1276" w:firstLine="720"/>
        <w:jc w:val="both"/>
        <w:rPr>
          <w:rFonts w:ascii="Times New Roman" w:hAnsi="Times New Roman" w:cs="Times New Roman"/>
          <w:sz w:val="24"/>
          <w:szCs w:val="24"/>
        </w:rPr>
      </w:pPr>
    </w:p>
    <w:p w:rsidR="009323F3" w:rsidRDefault="00AA144F" w:rsidP="00FC3CDF">
      <w:pPr>
        <w:pStyle w:val="NoSpacing"/>
        <w:spacing w:line="480" w:lineRule="auto"/>
        <w:ind w:left="1276" w:firstLine="720"/>
        <w:jc w:val="both"/>
        <w:rPr>
          <w:rFonts w:ascii="Times New Roman" w:hAnsi="Times New Roman" w:cs="Times New Roman"/>
          <w:sz w:val="24"/>
          <w:szCs w:val="24"/>
        </w:rPr>
      </w:pPr>
      <w:r w:rsidRPr="00EB72E2">
        <w:rPr>
          <w:rFonts w:ascii="Times New Roman" w:hAnsi="Times New Roman" w:cs="Times New Roman"/>
          <w:sz w:val="24"/>
          <w:szCs w:val="24"/>
        </w:rPr>
        <w:t>Karakter masyarakat Islam memiliki kepedulian terhadap sesama</w:t>
      </w:r>
      <w:r w:rsidR="001A60E3">
        <w:rPr>
          <w:rFonts w:ascii="Times New Roman" w:hAnsi="Times New Roman" w:cs="Times New Roman"/>
          <w:sz w:val="24"/>
          <w:szCs w:val="24"/>
        </w:rPr>
        <w:t xml:space="preserve"> sebagai bentuk rasa bahwa apa yang terjadi terhadap orang lain, berarti begitu pula di dalam dirinya</w:t>
      </w:r>
      <w:r w:rsidRPr="00EB72E2">
        <w:rPr>
          <w:rFonts w:ascii="Times New Roman" w:hAnsi="Times New Roman" w:cs="Times New Roman"/>
          <w:sz w:val="24"/>
          <w:szCs w:val="24"/>
        </w:rPr>
        <w:t xml:space="preserve">. </w:t>
      </w:r>
      <w:r w:rsidR="00FC3CDF">
        <w:rPr>
          <w:rFonts w:ascii="Times New Roman" w:hAnsi="Times New Roman" w:cs="Times New Roman"/>
          <w:sz w:val="24"/>
          <w:szCs w:val="24"/>
        </w:rPr>
        <w:t xml:space="preserve">Rasa seperti itu disebut dengan kepedulian sesama. Dengan rasa kepedulian itu, </w:t>
      </w:r>
      <w:r w:rsidRPr="00EB72E2">
        <w:rPr>
          <w:rFonts w:ascii="Times New Roman" w:hAnsi="Times New Roman" w:cs="Times New Roman"/>
          <w:sz w:val="24"/>
          <w:szCs w:val="24"/>
        </w:rPr>
        <w:t xml:space="preserve">menimbulkan semangat kebersamaan yang bukan saja karena kehidupan sosial semata, melainkan juga karena nilai-nilai transenden sebagai sebuah ketaatan atas agama kepada Allah Swt. Firman Allah Swt; </w:t>
      </w:r>
    </w:p>
    <w:p w:rsidR="008B5202" w:rsidRDefault="008B5202" w:rsidP="006E1932">
      <w:pPr>
        <w:pStyle w:val="NoSpacing"/>
        <w:bidi/>
        <w:ind w:left="-1" w:right="1276"/>
        <w:jc w:val="both"/>
        <w:rPr>
          <w:rFonts w:ascii="(normal text)" w:hAnsi="(normal text)"/>
          <w:rtl/>
        </w:rPr>
      </w:pPr>
      <w:r>
        <w:rPr>
          <w:sz w:val="28"/>
          <w:szCs w:val="28"/>
        </w:rPr>
        <w:sym w:font="HQPB5" w:char="F07C"/>
      </w:r>
      <w:r>
        <w:rPr>
          <w:sz w:val="28"/>
          <w:szCs w:val="28"/>
        </w:rPr>
        <w:sym w:font="HQPB1" w:char="F04D"/>
      </w:r>
      <w:r>
        <w:rPr>
          <w:sz w:val="28"/>
          <w:szCs w:val="28"/>
        </w:rPr>
        <w:sym w:font="HQPB4" w:char="F0F7"/>
      </w:r>
      <w:r>
        <w:rPr>
          <w:sz w:val="28"/>
          <w:szCs w:val="28"/>
        </w:rPr>
        <w:sym w:font="HQPB2" w:char="F083"/>
      </w:r>
      <w:r>
        <w:rPr>
          <w:sz w:val="28"/>
          <w:szCs w:val="28"/>
        </w:rPr>
        <w:sym w:font="HQPB5" w:char="F075"/>
      </w:r>
      <w:r>
        <w:rPr>
          <w:sz w:val="28"/>
          <w:szCs w:val="28"/>
        </w:rPr>
        <w:sym w:font="HQPB2" w:char="F0E4"/>
      </w:r>
      <w:r>
        <w:rPr>
          <w:sz w:val="28"/>
          <w:szCs w:val="28"/>
        </w:rPr>
        <w:sym w:font="HQPB5" w:char="F075"/>
      </w:r>
      <w:r>
        <w:rPr>
          <w:sz w:val="28"/>
          <w:szCs w:val="28"/>
        </w:rPr>
        <w:sym w:font="HQPB1" w:char="F091"/>
      </w:r>
      <w:r>
        <w:rPr>
          <w:sz w:val="28"/>
          <w:szCs w:val="28"/>
        </w:rPr>
        <w:sym w:font="HQPB5" w:char="F072"/>
      </w:r>
      <w:r>
        <w:rPr>
          <w:sz w:val="28"/>
          <w:szCs w:val="28"/>
        </w:rPr>
        <w:sym w:font="HQPB1" w:char="F026"/>
      </w:r>
      <w:r>
        <w:rPr>
          <w:rFonts w:ascii="(normal text)" w:hAnsi="(normal text)"/>
          <w:rtl/>
        </w:rPr>
        <w:t xml:space="preserve"> </w:t>
      </w:r>
      <w:r>
        <w:rPr>
          <w:sz w:val="28"/>
          <w:szCs w:val="28"/>
        </w:rPr>
        <w:sym w:font="HQPB2" w:char="F093"/>
      </w:r>
      <w:r>
        <w:rPr>
          <w:sz w:val="28"/>
          <w:szCs w:val="28"/>
        </w:rPr>
        <w:sym w:font="HQPB4" w:char="F0CF"/>
      </w:r>
      <w:r>
        <w:rPr>
          <w:sz w:val="28"/>
          <w:szCs w:val="28"/>
        </w:rPr>
        <w:sym w:font="HQPB3" w:char="F025"/>
      </w:r>
      <w:r>
        <w:rPr>
          <w:sz w:val="28"/>
          <w:szCs w:val="28"/>
        </w:rPr>
        <w:sym w:font="HQPB4" w:char="F0A9"/>
      </w:r>
      <w:r>
        <w:rPr>
          <w:sz w:val="28"/>
          <w:szCs w:val="28"/>
        </w:rPr>
        <w:sym w:font="HQPB3" w:char="F021"/>
      </w:r>
      <w:r>
        <w:rPr>
          <w:sz w:val="28"/>
          <w:szCs w:val="28"/>
        </w:rPr>
        <w:sym w:font="HQPB5" w:char="F024"/>
      </w:r>
      <w:r>
        <w:rPr>
          <w:sz w:val="28"/>
          <w:szCs w:val="28"/>
        </w:rPr>
        <w:sym w:font="HQPB1" w:char="F023"/>
      </w:r>
      <w:r>
        <w:rPr>
          <w:rFonts w:ascii="(normal text)" w:hAnsi="(normal text)"/>
          <w:rtl/>
        </w:rPr>
        <w:t xml:space="preserve"> </w:t>
      </w:r>
      <w:r>
        <w:rPr>
          <w:sz w:val="28"/>
          <w:szCs w:val="28"/>
        </w:rPr>
        <w:sym w:font="HQPB4" w:char="F0DC"/>
      </w:r>
      <w:r>
        <w:rPr>
          <w:sz w:val="28"/>
          <w:szCs w:val="28"/>
        </w:rPr>
        <w:sym w:font="HQPB1" w:char="F03E"/>
      </w:r>
      <w:r>
        <w:rPr>
          <w:sz w:val="28"/>
          <w:szCs w:val="28"/>
        </w:rPr>
        <w:sym w:font="HQPB4" w:char="F0C9"/>
      </w:r>
      <w:r>
        <w:rPr>
          <w:sz w:val="28"/>
          <w:szCs w:val="28"/>
        </w:rPr>
        <w:sym w:font="HQPB4" w:char="F06A"/>
      </w:r>
      <w:r>
        <w:rPr>
          <w:sz w:val="28"/>
          <w:szCs w:val="28"/>
        </w:rPr>
        <w:sym w:font="HQPB1" w:char="F08B"/>
      </w:r>
      <w:r>
        <w:rPr>
          <w:sz w:val="28"/>
          <w:szCs w:val="28"/>
        </w:rPr>
        <w:sym w:font="HQPB5" w:char="F073"/>
      </w:r>
      <w:r>
        <w:rPr>
          <w:sz w:val="28"/>
          <w:szCs w:val="28"/>
        </w:rPr>
        <w:sym w:font="HQPB2" w:char="F033"/>
      </w:r>
      <w:r>
        <w:rPr>
          <w:sz w:val="28"/>
          <w:szCs w:val="28"/>
        </w:rPr>
        <w:sym w:font="HQPB4" w:char="F0E3"/>
      </w:r>
      <w:r>
        <w:rPr>
          <w:sz w:val="28"/>
          <w:szCs w:val="28"/>
        </w:rPr>
        <w:sym w:font="HQPB2" w:char="F083"/>
      </w:r>
      <w:r>
        <w:rPr>
          <w:rFonts w:ascii="(normal text)" w:hAnsi="(normal text)"/>
          <w:rtl/>
        </w:rPr>
        <w:t xml:space="preserve"> </w:t>
      </w:r>
      <w:r>
        <w:rPr>
          <w:sz w:val="28"/>
          <w:szCs w:val="28"/>
        </w:rPr>
        <w:sym w:font="HQPB4" w:char="F0C9"/>
      </w:r>
      <w:r>
        <w:rPr>
          <w:sz w:val="28"/>
          <w:szCs w:val="28"/>
        </w:rPr>
        <w:sym w:font="HQPB2" w:char="F0FA"/>
      </w:r>
      <w:r>
        <w:rPr>
          <w:sz w:val="28"/>
          <w:szCs w:val="28"/>
        </w:rPr>
        <w:sym w:font="HQPB2" w:char="F0EF"/>
      </w:r>
      <w:r>
        <w:rPr>
          <w:sz w:val="28"/>
          <w:szCs w:val="28"/>
        </w:rPr>
        <w:sym w:font="HQPB4" w:char="F0CF"/>
      </w:r>
      <w:r>
        <w:rPr>
          <w:sz w:val="28"/>
          <w:szCs w:val="28"/>
        </w:rPr>
        <w:sym w:font="HQPB4" w:char="F065"/>
      </w:r>
      <w:r>
        <w:rPr>
          <w:sz w:val="28"/>
          <w:szCs w:val="28"/>
        </w:rPr>
        <w:sym w:font="HQPB3" w:char="F024"/>
      </w:r>
      <w:r>
        <w:rPr>
          <w:sz w:val="28"/>
          <w:szCs w:val="28"/>
        </w:rPr>
        <w:sym w:font="HQPB3" w:char="F021"/>
      </w:r>
      <w:r>
        <w:rPr>
          <w:sz w:val="28"/>
          <w:szCs w:val="28"/>
        </w:rPr>
        <w:sym w:font="HQPB5" w:char="F024"/>
      </w:r>
      <w:r>
        <w:rPr>
          <w:sz w:val="28"/>
          <w:szCs w:val="28"/>
        </w:rPr>
        <w:sym w:font="HQPB1" w:char="F024"/>
      </w:r>
      <w:r>
        <w:rPr>
          <w:sz w:val="28"/>
          <w:szCs w:val="28"/>
        </w:rPr>
        <w:sym w:font="HQPB4" w:char="F0CE"/>
      </w:r>
      <w:r>
        <w:rPr>
          <w:sz w:val="28"/>
          <w:szCs w:val="28"/>
        </w:rPr>
        <w:sym w:font="HQPB1" w:char="F02F"/>
      </w:r>
      <w:r>
        <w:rPr>
          <w:rFonts w:ascii="(normal text)" w:hAnsi="(normal text)"/>
          <w:rtl/>
        </w:rPr>
        <w:t xml:space="preserve"> </w:t>
      </w:r>
      <w:r w:rsidR="006E1932">
        <w:rPr>
          <w:sz w:val="28"/>
          <w:szCs w:val="28"/>
        </w:rPr>
        <w:t>.</w:t>
      </w:r>
      <w:r>
        <w:rPr>
          <w:rFonts w:ascii="(normal text)" w:hAnsi="(normal text)"/>
          <w:rtl/>
        </w:rPr>
        <w:t xml:space="preserve"> </w:t>
      </w:r>
      <w:r>
        <w:rPr>
          <w:sz w:val="28"/>
          <w:szCs w:val="28"/>
        </w:rPr>
        <w:sym w:font="HQPB5" w:char="F09A"/>
      </w:r>
      <w:r>
        <w:rPr>
          <w:sz w:val="28"/>
          <w:szCs w:val="28"/>
        </w:rPr>
        <w:sym w:font="HQPB3" w:char="F081"/>
      </w:r>
      <w:r>
        <w:rPr>
          <w:sz w:val="28"/>
          <w:szCs w:val="28"/>
        </w:rPr>
        <w:sym w:font="HQPB4" w:char="F0CF"/>
      </w:r>
      <w:r>
        <w:rPr>
          <w:sz w:val="28"/>
          <w:szCs w:val="28"/>
        </w:rPr>
        <w:sym w:font="HQPB2" w:char="F039"/>
      </w:r>
      <w:r>
        <w:rPr>
          <w:sz w:val="28"/>
          <w:szCs w:val="28"/>
        </w:rPr>
        <w:sym w:font="HQPB2" w:char="F0BA"/>
      </w:r>
      <w:r>
        <w:rPr>
          <w:sz w:val="28"/>
          <w:szCs w:val="28"/>
        </w:rPr>
        <w:sym w:font="HQPB5" w:char="F078"/>
      </w:r>
      <w:r>
        <w:rPr>
          <w:sz w:val="28"/>
          <w:szCs w:val="28"/>
        </w:rPr>
        <w:sym w:font="HQPB1" w:char="F08B"/>
      </w:r>
      <w:r>
        <w:rPr>
          <w:sz w:val="28"/>
          <w:szCs w:val="28"/>
        </w:rPr>
        <w:sym w:font="HQPB5" w:char="F073"/>
      </w:r>
      <w:r>
        <w:rPr>
          <w:sz w:val="28"/>
          <w:szCs w:val="28"/>
        </w:rPr>
        <w:sym w:font="HQPB1" w:char="F0F9"/>
      </w:r>
      <w:r>
        <w:rPr>
          <w:rFonts w:ascii="(normal text)" w:hAnsi="(normal text)"/>
          <w:rtl/>
        </w:rPr>
        <w:t xml:space="preserve"> </w:t>
      </w:r>
      <w:r>
        <w:rPr>
          <w:sz w:val="28"/>
          <w:szCs w:val="28"/>
        </w:rPr>
        <w:sym w:font="HQPB2" w:char="F094"/>
      </w:r>
      <w:r>
        <w:rPr>
          <w:sz w:val="28"/>
          <w:szCs w:val="28"/>
        </w:rPr>
        <w:sym w:font="HQPB4" w:char="F0CF"/>
      </w:r>
      <w:r>
        <w:rPr>
          <w:sz w:val="28"/>
          <w:szCs w:val="28"/>
        </w:rPr>
        <w:sym w:font="HQPB3" w:char="F025"/>
      </w:r>
      <w:r>
        <w:rPr>
          <w:sz w:val="28"/>
          <w:szCs w:val="28"/>
        </w:rPr>
        <w:sym w:font="HQPB4" w:char="F0A9"/>
      </w:r>
      <w:r>
        <w:rPr>
          <w:sz w:val="28"/>
          <w:szCs w:val="28"/>
        </w:rPr>
        <w:sym w:font="HQPB3" w:char="F021"/>
      </w:r>
      <w:r>
        <w:rPr>
          <w:sz w:val="28"/>
          <w:szCs w:val="28"/>
        </w:rPr>
        <w:sym w:font="HQPB5" w:char="F024"/>
      </w:r>
      <w:r>
        <w:rPr>
          <w:sz w:val="28"/>
          <w:szCs w:val="28"/>
        </w:rPr>
        <w:sym w:font="HQPB1" w:char="F023"/>
      </w:r>
      <w:r>
        <w:rPr>
          <w:rFonts w:ascii="(normal text)" w:hAnsi="(normal text)"/>
          <w:rtl/>
        </w:rPr>
        <w:t xml:space="preserve"> </w:t>
      </w:r>
      <w:r>
        <w:rPr>
          <w:sz w:val="28"/>
          <w:szCs w:val="28"/>
        </w:rPr>
        <w:sym w:font="HQPB4" w:char="F091"/>
      </w:r>
      <w:r>
        <w:rPr>
          <w:sz w:val="28"/>
          <w:szCs w:val="28"/>
        </w:rPr>
        <w:sym w:font="HQPB1" w:char="F0ED"/>
      </w:r>
      <w:r>
        <w:rPr>
          <w:sz w:val="28"/>
          <w:szCs w:val="28"/>
        </w:rPr>
        <w:sym w:font="HQPB4" w:char="F0DF"/>
      </w:r>
      <w:r>
        <w:rPr>
          <w:sz w:val="28"/>
          <w:szCs w:val="28"/>
        </w:rPr>
        <w:sym w:font="HQPB1" w:char="F089"/>
      </w:r>
      <w:r>
        <w:rPr>
          <w:sz w:val="28"/>
          <w:szCs w:val="28"/>
        </w:rPr>
        <w:sym w:font="HQPB5" w:char="F074"/>
      </w:r>
      <w:r>
        <w:rPr>
          <w:sz w:val="28"/>
          <w:szCs w:val="28"/>
        </w:rPr>
        <w:sym w:font="HQPB2" w:char="F083"/>
      </w:r>
      <w:r>
        <w:rPr>
          <w:rFonts w:ascii="(normal text)" w:hAnsi="(normal text)"/>
          <w:rtl/>
        </w:rPr>
        <w:t xml:space="preserve"> </w:t>
      </w:r>
      <w:r>
        <w:rPr>
          <w:sz w:val="28"/>
          <w:szCs w:val="28"/>
        </w:rPr>
        <w:sym w:font="HQPB5" w:char="F07A"/>
      </w:r>
      <w:r>
        <w:rPr>
          <w:sz w:val="28"/>
          <w:szCs w:val="28"/>
        </w:rPr>
        <w:sym w:font="HQPB2" w:char="F04F"/>
      </w:r>
      <w:r>
        <w:rPr>
          <w:sz w:val="28"/>
          <w:szCs w:val="28"/>
        </w:rPr>
        <w:sym w:font="HQPB2" w:char="F08A"/>
      </w:r>
      <w:r>
        <w:rPr>
          <w:sz w:val="28"/>
          <w:szCs w:val="28"/>
        </w:rPr>
        <w:sym w:font="HQPB4" w:char="F0CF"/>
      </w:r>
      <w:r>
        <w:rPr>
          <w:sz w:val="28"/>
          <w:szCs w:val="28"/>
        </w:rPr>
        <w:sym w:font="HQPB1" w:char="F04B"/>
      </w:r>
      <w:r>
        <w:rPr>
          <w:sz w:val="28"/>
          <w:szCs w:val="28"/>
        </w:rPr>
        <w:sym w:font="HQPB5" w:char="F075"/>
      </w:r>
      <w:r>
        <w:rPr>
          <w:sz w:val="28"/>
          <w:szCs w:val="28"/>
        </w:rPr>
        <w:sym w:font="HQPB2" w:char="F08A"/>
      </w:r>
      <w:r>
        <w:rPr>
          <w:sz w:val="28"/>
          <w:szCs w:val="28"/>
        </w:rPr>
        <w:sym w:font="HQPB4" w:char="F0F8"/>
      </w:r>
      <w:r>
        <w:rPr>
          <w:sz w:val="28"/>
          <w:szCs w:val="28"/>
        </w:rPr>
        <w:sym w:font="HQPB2" w:char="F039"/>
      </w:r>
      <w:r>
        <w:rPr>
          <w:sz w:val="28"/>
          <w:szCs w:val="28"/>
        </w:rPr>
        <w:sym w:font="HQPB5" w:char="F024"/>
      </w:r>
      <w:r>
        <w:rPr>
          <w:sz w:val="28"/>
          <w:szCs w:val="28"/>
        </w:rPr>
        <w:sym w:font="HQPB1" w:char="F023"/>
      </w:r>
      <w:r>
        <w:rPr>
          <w:rFonts w:ascii="(normal text)" w:hAnsi="(normal text)"/>
          <w:rtl/>
        </w:rPr>
        <w:t xml:space="preserve"> </w:t>
      </w:r>
      <w:r w:rsidR="006E1932">
        <w:rPr>
          <w:rFonts w:ascii="(normal text)" w:hAnsi="(normal text)"/>
        </w:rPr>
        <w:t>.</w:t>
      </w:r>
      <w:r>
        <w:rPr>
          <w:rFonts w:ascii="(normal text)" w:hAnsi="(normal text)"/>
          <w:rtl/>
        </w:rPr>
        <w:t xml:space="preserve"> </w:t>
      </w:r>
      <w:r>
        <w:rPr>
          <w:sz w:val="28"/>
          <w:szCs w:val="28"/>
        </w:rPr>
        <w:sym w:font="HQPB5" w:char="F09F"/>
      </w:r>
      <w:r>
        <w:rPr>
          <w:sz w:val="28"/>
          <w:szCs w:val="28"/>
        </w:rPr>
        <w:sym w:font="HQPB2" w:char="F077"/>
      </w:r>
      <w:r>
        <w:rPr>
          <w:sz w:val="28"/>
          <w:szCs w:val="28"/>
        </w:rPr>
        <w:sym w:font="HQPB5" w:char="F075"/>
      </w:r>
      <w:r>
        <w:rPr>
          <w:sz w:val="28"/>
          <w:szCs w:val="28"/>
        </w:rPr>
        <w:sym w:font="HQPB2" w:char="F072"/>
      </w:r>
      <w:r>
        <w:rPr>
          <w:rFonts w:ascii="(normal text)" w:hAnsi="(normal text)"/>
          <w:rtl/>
        </w:rPr>
        <w:t xml:space="preserve"> </w:t>
      </w:r>
      <w:r>
        <w:rPr>
          <w:sz w:val="28"/>
          <w:szCs w:val="28"/>
        </w:rPr>
        <w:sym w:font="HQPB4" w:char="F090"/>
      </w:r>
      <w:r>
        <w:rPr>
          <w:sz w:val="28"/>
          <w:szCs w:val="28"/>
        </w:rPr>
        <w:sym w:font="HQPB1" w:char="F0D9"/>
      </w:r>
      <w:r>
        <w:rPr>
          <w:sz w:val="28"/>
          <w:szCs w:val="28"/>
        </w:rPr>
        <w:sym w:font="HQPB4" w:char="F0E7"/>
      </w:r>
      <w:r>
        <w:rPr>
          <w:sz w:val="28"/>
          <w:szCs w:val="28"/>
        </w:rPr>
        <w:sym w:font="HQPB1" w:char="F074"/>
      </w:r>
      <w:r>
        <w:rPr>
          <w:sz w:val="28"/>
          <w:szCs w:val="28"/>
        </w:rPr>
        <w:sym w:font="HQPB5" w:char="F073"/>
      </w:r>
      <w:r>
        <w:rPr>
          <w:sz w:val="28"/>
          <w:szCs w:val="28"/>
        </w:rPr>
        <w:sym w:font="HQPB2" w:char="F086"/>
      </w:r>
      <w:r>
        <w:rPr>
          <w:rFonts w:ascii="(normal text)" w:hAnsi="(normal text)"/>
          <w:rtl/>
        </w:rPr>
        <w:t xml:space="preserve"> </w:t>
      </w:r>
      <w:r>
        <w:rPr>
          <w:sz w:val="28"/>
          <w:szCs w:val="28"/>
        </w:rPr>
        <w:sym w:font="HQPB5" w:char="F034"/>
      </w:r>
      <w:r>
        <w:rPr>
          <w:sz w:val="28"/>
          <w:szCs w:val="28"/>
        </w:rPr>
        <w:sym w:font="HQPB2" w:char="F092"/>
      </w:r>
      <w:r>
        <w:rPr>
          <w:sz w:val="28"/>
          <w:szCs w:val="28"/>
        </w:rPr>
        <w:sym w:font="HQPB5" w:char="F06E"/>
      </w:r>
      <w:r>
        <w:rPr>
          <w:sz w:val="28"/>
          <w:szCs w:val="28"/>
        </w:rPr>
        <w:sym w:font="HQPB2" w:char="F03F"/>
      </w:r>
      <w:r>
        <w:rPr>
          <w:sz w:val="28"/>
          <w:szCs w:val="28"/>
        </w:rPr>
        <w:sym w:font="HQPB5" w:char="F074"/>
      </w:r>
      <w:r>
        <w:rPr>
          <w:sz w:val="28"/>
          <w:szCs w:val="28"/>
        </w:rPr>
        <w:sym w:font="HQPB1" w:char="F0E3"/>
      </w:r>
      <w:r>
        <w:rPr>
          <w:rFonts w:ascii="(normal text)" w:hAnsi="(normal text)"/>
          <w:rtl/>
        </w:rPr>
        <w:t xml:space="preserve"> </w:t>
      </w:r>
      <w:r>
        <w:rPr>
          <w:sz w:val="28"/>
          <w:szCs w:val="28"/>
        </w:rPr>
        <w:sym w:font="HQPB4" w:char="F0CF"/>
      </w:r>
      <w:r>
        <w:rPr>
          <w:sz w:val="28"/>
          <w:szCs w:val="28"/>
        </w:rPr>
        <w:sym w:font="HQPB2" w:char="F051"/>
      </w:r>
      <w:r>
        <w:rPr>
          <w:sz w:val="28"/>
          <w:szCs w:val="28"/>
        </w:rPr>
        <w:sym w:font="HQPB1" w:char="F024"/>
      </w:r>
      <w:r>
        <w:rPr>
          <w:sz w:val="28"/>
          <w:szCs w:val="28"/>
        </w:rPr>
        <w:sym w:font="HQPB5" w:char="F079"/>
      </w:r>
      <w:r>
        <w:rPr>
          <w:sz w:val="28"/>
          <w:szCs w:val="28"/>
        </w:rPr>
        <w:sym w:font="HQPB1" w:char="F0E8"/>
      </w:r>
      <w:r>
        <w:rPr>
          <w:sz w:val="28"/>
          <w:szCs w:val="28"/>
        </w:rPr>
        <w:sym w:font="HQPB5" w:char="F073"/>
      </w:r>
      <w:r>
        <w:rPr>
          <w:sz w:val="28"/>
          <w:szCs w:val="28"/>
        </w:rPr>
        <w:sym w:font="HQPB1" w:char="F0DB"/>
      </w:r>
      <w:r>
        <w:rPr>
          <w:rFonts w:ascii="(normal text)" w:hAnsi="(normal text)"/>
          <w:rtl/>
        </w:rPr>
        <w:t xml:space="preserve"> </w:t>
      </w:r>
      <w:r>
        <w:rPr>
          <w:sz w:val="28"/>
          <w:szCs w:val="28"/>
        </w:rPr>
        <w:sym w:font="HQPB4" w:char="F0C8"/>
      </w:r>
      <w:r>
        <w:rPr>
          <w:sz w:val="28"/>
          <w:szCs w:val="28"/>
        </w:rPr>
        <w:sym w:font="HQPB2" w:char="F0FB"/>
      </w:r>
      <w:r>
        <w:rPr>
          <w:sz w:val="28"/>
          <w:szCs w:val="28"/>
        </w:rPr>
        <w:sym w:font="HQPB2" w:char="F0FC"/>
      </w:r>
      <w:r>
        <w:rPr>
          <w:sz w:val="28"/>
          <w:szCs w:val="28"/>
        </w:rPr>
        <w:sym w:font="HQPB4" w:char="F0C5"/>
      </w:r>
      <w:r>
        <w:rPr>
          <w:sz w:val="28"/>
          <w:szCs w:val="28"/>
        </w:rPr>
        <w:sym w:font="HQPB2" w:char="F033"/>
      </w:r>
      <w:r>
        <w:rPr>
          <w:sz w:val="28"/>
          <w:szCs w:val="28"/>
        </w:rPr>
        <w:sym w:font="HQPB4" w:char="F0F3"/>
      </w:r>
      <w:r>
        <w:rPr>
          <w:sz w:val="28"/>
          <w:szCs w:val="28"/>
        </w:rPr>
        <w:sym w:font="HQPB1" w:char="F0A1"/>
      </w:r>
      <w:r>
        <w:rPr>
          <w:sz w:val="28"/>
          <w:szCs w:val="28"/>
        </w:rPr>
        <w:sym w:font="HQPB4" w:char="F0CF"/>
      </w:r>
      <w:r>
        <w:rPr>
          <w:sz w:val="28"/>
          <w:szCs w:val="28"/>
        </w:rPr>
        <w:sym w:font="HQPB2" w:char="F04A"/>
      </w:r>
      <w:r>
        <w:rPr>
          <w:sz w:val="28"/>
          <w:szCs w:val="28"/>
        </w:rPr>
        <w:sym w:font="HQPB4" w:char="F0F8"/>
      </w:r>
      <w:r>
        <w:rPr>
          <w:sz w:val="28"/>
          <w:szCs w:val="28"/>
        </w:rPr>
        <w:sym w:font="HQPB2" w:char="F039"/>
      </w:r>
      <w:r>
        <w:rPr>
          <w:sz w:val="28"/>
          <w:szCs w:val="28"/>
        </w:rPr>
        <w:sym w:font="HQPB5" w:char="F024"/>
      </w:r>
      <w:r>
        <w:rPr>
          <w:sz w:val="28"/>
          <w:szCs w:val="28"/>
        </w:rPr>
        <w:sym w:font="HQPB1" w:char="F023"/>
      </w:r>
      <w:r>
        <w:rPr>
          <w:rFonts w:ascii="(normal text)" w:hAnsi="(normal text)"/>
          <w:rtl/>
        </w:rPr>
        <w:t xml:space="preserve"> </w:t>
      </w:r>
      <w:r w:rsidR="006E1932">
        <w:rPr>
          <w:sz w:val="28"/>
          <w:szCs w:val="28"/>
        </w:rPr>
        <w:t>.</w:t>
      </w:r>
      <w:r>
        <w:rPr>
          <w:rFonts w:ascii="(normal text)" w:hAnsi="(normal text)"/>
          <w:rtl/>
        </w:rPr>
        <w:t xml:space="preserve">   </w:t>
      </w:r>
    </w:p>
    <w:p w:rsidR="003E291E" w:rsidRDefault="009323F3" w:rsidP="00AC46B6">
      <w:pPr>
        <w:pStyle w:val="NoSpacing"/>
        <w:ind w:left="2410" w:hanging="850"/>
        <w:jc w:val="both"/>
        <w:rPr>
          <w:rFonts w:ascii="Times New Roman" w:hAnsi="Times New Roman" w:cs="Times New Roman"/>
          <w:sz w:val="24"/>
          <w:szCs w:val="24"/>
        </w:rPr>
      </w:pPr>
      <w:r>
        <w:rPr>
          <w:rFonts w:ascii="Times New Roman" w:hAnsi="Times New Roman" w:cs="Times New Roman"/>
          <w:sz w:val="24"/>
          <w:szCs w:val="24"/>
        </w:rPr>
        <w:t>Artinya</w:t>
      </w:r>
      <w:r>
        <w:rPr>
          <w:rFonts w:ascii="Times New Roman" w:hAnsi="Times New Roman" w:cs="Times New Roman"/>
          <w:sz w:val="24"/>
          <w:szCs w:val="24"/>
        </w:rPr>
        <w:tab/>
        <w:t xml:space="preserve">: </w:t>
      </w:r>
      <w:r w:rsidR="00AA144F" w:rsidRPr="00EB72E2">
        <w:rPr>
          <w:rFonts w:ascii="Times New Roman" w:hAnsi="Times New Roman" w:cs="Times New Roman"/>
          <w:sz w:val="24"/>
          <w:szCs w:val="24"/>
        </w:rPr>
        <w:t>“</w:t>
      </w:r>
      <w:r w:rsidR="00AA144F" w:rsidRPr="00EB72E2">
        <w:rPr>
          <w:rFonts w:asciiTheme="majorBidi" w:hAnsiTheme="majorBidi" w:cstheme="majorBidi"/>
          <w:i/>
          <w:iCs/>
          <w:sz w:val="24"/>
          <w:szCs w:val="24"/>
        </w:rPr>
        <w:t>Tahukah kamu (orang) yang mendustakan agama?, itulah orang yang menghardik anak yatim, dan tidak menganjurkan memberi makan orang miskin.</w:t>
      </w:r>
      <w:r w:rsidR="00AA144F" w:rsidRPr="00EB72E2">
        <w:rPr>
          <w:rFonts w:ascii="(normal text)" w:hAnsi="(normal text)"/>
          <w:sz w:val="20"/>
        </w:rPr>
        <w:t xml:space="preserve">” </w:t>
      </w:r>
      <w:r w:rsidR="00AA144F" w:rsidRPr="00EB72E2">
        <w:rPr>
          <w:rFonts w:ascii="Times New Roman" w:hAnsi="Times New Roman" w:cs="Times New Roman"/>
          <w:sz w:val="24"/>
          <w:szCs w:val="24"/>
        </w:rPr>
        <w:t>[Q.S. Al-</w:t>
      </w:r>
      <w:r w:rsidR="00AA144F">
        <w:rPr>
          <w:rFonts w:ascii="Times New Roman" w:hAnsi="Times New Roman" w:cs="Times New Roman"/>
          <w:sz w:val="24"/>
          <w:szCs w:val="24"/>
        </w:rPr>
        <w:t>M</w:t>
      </w:r>
      <w:r w:rsidR="00AA144F" w:rsidRPr="00EB72E2">
        <w:rPr>
          <w:rFonts w:ascii="Times New Roman" w:hAnsi="Times New Roman" w:cs="Times New Roman"/>
          <w:sz w:val="24"/>
          <w:szCs w:val="24"/>
        </w:rPr>
        <w:t>a’un (107) : 1-3].</w:t>
      </w:r>
    </w:p>
    <w:p w:rsidR="003E291E" w:rsidRDefault="003E291E" w:rsidP="00AC46B6">
      <w:pPr>
        <w:pStyle w:val="NoSpacing"/>
        <w:ind w:left="2410" w:hanging="850"/>
        <w:jc w:val="both"/>
        <w:rPr>
          <w:rFonts w:ascii="Times New Roman" w:hAnsi="Times New Roman" w:cs="Times New Roman"/>
          <w:sz w:val="24"/>
          <w:szCs w:val="24"/>
        </w:rPr>
      </w:pPr>
    </w:p>
    <w:p w:rsidR="00AE1633" w:rsidRDefault="00AA144F" w:rsidP="002F7263">
      <w:pPr>
        <w:pStyle w:val="NoSpacing"/>
        <w:bidi/>
        <w:ind w:left="-1"/>
        <w:jc w:val="both"/>
        <w:rPr>
          <w:rFonts w:ascii="(normal text)" w:hAnsi="(normal text)"/>
          <w:rtl/>
        </w:rPr>
      </w:pPr>
      <w:r w:rsidRPr="00EB72E2">
        <w:rPr>
          <w:rFonts w:ascii="(normal text)" w:hAnsi="(normal text)"/>
          <w:sz w:val="20"/>
        </w:rPr>
        <w:t xml:space="preserve"> </w:t>
      </w:r>
      <w:r w:rsidR="00AE1633">
        <w:rPr>
          <w:sz w:val="28"/>
          <w:szCs w:val="28"/>
        </w:rPr>
        <w:sym w:font="HQPB5" w:char="F074"/>
      </w:r>
      <w:r w:rsidR="00AE1633">
        <w:rPr>
          <w:sz w:val="28"/>
          <w:szCs w:val="28"/>
        </w:rPr>
        <w:sym w:font="HQPB2" w:char="F0FB"/>
      </w:r>
      <w:r w:rsidR="00AE1633">
        <w:rPr>
          <w:sz w:val="28"/>
          <w:szCs w:val="28"/>
        </w:rPr>
        <w:sym w:font="HQPB2" w:char="F0EF"/>
      </w:r>
      <w:r w:rsidR="00AE1633">
        <w:rPr>
          <w:sz w:val="28"/>
          <w:szCs w:val="28"/>
        </w:rPr>
        <w:sym w:font="HQPB4" w:char="F0CF"/>
      </w:r>
      <w:r w:rsidR="00AE1633">
        <w:rPr>
          <w:sz w:val="28"/>
          <w:szCs w:val="28"/>
        </w:rPr>
        <w:sym w:font="HQPB3" w:char="F025"/>
      </w:r>
      <w:r w:rsidR="00AE1633">
        <w:rPr>
          <w:sz w:val="28"/>
          <w:szCs w:val="28"/>
        </w:rPr>
        <w:sym w:font="HQPB4" w:char="F0A9"/>
      </w:r>
      <w:r w:rsidR="00AE1633">
        <w:rPr>
          <w:sz w:val="28"/>
          <w:szCs w:val="28"/>
        </w:rPr>
        <w:sym w:font="HQPB3" w:char="F021"/>
      </w:r>
      <w:r w:rsidR="00AE1633">
        <w:rPr>
          <w:sz w:val="28"/>
          <w:szCs w:val="28"/>
        </w:rPr>
        <w:sym w:font="HQPB5" w:char="F024"/>
      </w:r>
      <w:r w:rsidR="00AE1633">
        <w:rPr>
          <w:sz w:val="28"/>
          <w:szCs w:val="28"/>
        </w:rPr>
        <w:sym w:font="HQPB1" w:char="F023"/>
      </w:r>
      <w:r w:rsidR="00AE1633">
        <w:rPr>
          <w:sz w:val="28"/>
          <w:szCs w:val="28"/>
        </w:rPr>
        <w:sym w:font="HQPB5" w:char="F075"/>
      </w:r>
      <w:r w:rsidR="00AE1633">
        <w:rPr>
          <w:sz w:val="28"/>
          <w:szCs w:val="28"/>
        </w:rPr>
        <w:sym w:font="HQPB2" w:char="F072"/>
      </w:r>
      <w:r w:rsidR="00AE1633">
        <w:rPr>
          <w:rFonts w:ascii="(normal text)" w:hAnsi="(normal text)"/>
          <w:rtl/>
        </w:rPr>
        <w:t xml:space="preserve"> </w:t>
      </w:r>
      <w:r w:rsidR="00AE1633">
        <w:rPr>
          <w:sz w:val="28"/>
          <w:szCs w:val="28"/>
        </w:rPr>
        <w:sym w:font="HQPB4" w:char="F0F6"/>
      </w:r>
      <w:r w:rsidR="00AE1633">
        <w:rPr>
          <w:sz w:val="28"/>
          <w:szCs w:val="28"/>
        </w:rPr>
        <w:sym w:font="HQPB2" w:char="F04E"/>
      </w:r>
      <w:r w:rsidR="00AE1633">
        <w:rPr>
          <w:sz w:val="28"/>
          <w:szCs w:val="28"/>
        </w:rPr>
        <w:sym w:font="HQPB4" w:char="F0E8"/>
      </w:r>
      <w:r w:rsidR="00AE1633">
        <w:rPr>
          <w:sz w:val="28"/>
          <w:szCs w:val="28"/>
        </w:rPr>
        <w:sym w:font="HQPB2" w:char="F064"/>
      </w:r>
      <w:r w:rsidR="00AE1633">
        <w:rPr>
          <w:rFonts w:ascii="(normal text)" w:hAnsi="(normal text)"/>
          <w:rtl/>
        </w:rPr>
        <w:t xml:space="preserve"> </w:t>
      </w:r>
      <w:r w:rsidR="00AE1633">
        <w:rPr>
          <w:sz w:val="28"/>
          <w:szCs w:val="28"/>
        </w:rPr>
        <w:sym w:font="HQPB4" w:char="F0F6"/>
      </w:r>
      <w:r w:rsidR="00AE1633">
        <w:rPr>
          <w:sz w:val="28"/>
          <w:szCs w:val="28"/>
        </w:rPr>
        <w:sym w:font="HQPB2" w:char="F04E"/>
      </w:r>
      <w:r w:rsidR="00AE1633">
        <w:rPr>
          <w:sz w:val="28"/>
          <w:szCs w:val="28"/>
        </w:rPr>
        <w:sym w:font="HQPB4" w:char="F0CE"/>
      </w:r>
      <w:r w:rsidR="00AE1633">
        <w:rPr>
          <w:sz w:val="28"/>
          <w:szCs w:val="28"/>
        </w:rPr>
        <w:sym w:font="HQPB2" w:char="F067"/>
      </w:r>
      <w:r w:rsidR="00AE1633">
        <w:rPr>
          <w:sz w:val="28"/>
          <w:szCs w:val="28"/>
        </w:rPr>
        <w:sym w:font="HQPB4" w:char="F0CF"/>
      </w:r>
      <w:r w:rsidR="00AE1633">
        <w:rPr>
          <w:sz w:val="28"/>
          <w:szCs w:val="28"/>
        </w:rPr>
        <w:sym w:font="HQPB1" w:char="F046"/>
      </w:r>
      <w:r w:rsidR="00AE1633">
        <w:rPr>
          <w:sz w:val="28"/>
          <w:szCs w:val="28"/>
        </w:rPr>
        <w:sym w:font="HQPB2" w:char="F0BB"/>
      </w:r>
      <w:r w:rsidR="00AE1633">
        <w:rPr>
          <w:sz w:val="28"/>
          <w:szCs w:val="28"/>
        </w:rPr>
        <w:sym w:font="HQPB5" w:char="F06F"/>
      </w:r>
      <w:r w:rsidR="00AE1633">
        <w:rPr>
          <w:sz w:val="28"/>
          <w:szCs w:val="28"/>
        </w:rPr>
        <w:sym w:font="HQPB2" w:char="F059"/>
      </w:r>
      <w:r w:rsidR="00AE1633">
        <w:rPr>
          <w:sz w:val="28"/>
          <w:szCs w:val="28"/>
        </w:rPr>
        <w:sym w:font="HQPB2" w:char="F0BB"/>
      </w:r>
      <w:r w:rsidR="00AE1633">
        <w:rPr>
          <w:sz w:val="28"/>
          <w:szCs w:val="28"/>
        </w:rPr>
        <w:sym w:font="HQPB5" w:char="F074"/>
      </w:r>
      <w:r w:rsidR="00AE1633">
        <w:rPr>
          <w:sz w:val="28"/>
          <w:szCs w:val="28"/>
        </w:rPr>
        <w:sym w:font="HQPB2" w:char="F042"/>
      </w:r>
      <w:r w:rsidR="00AE1633">
        <w:rPr>
          <w:sz w:val="28"/>
          <w:szCs w:val="28"/>
        </w:rPr>
        <w:sym w:font="HQPB5" w:char="F04C"/>
      </w:r>
      <w:r w:rsidR="00AE1633">
        <w:rPr>
          <w:sz w:val="28"/>
          <w:szCs w:val="28"/>
        </w:rPr>
        <w:sym w:font="HQPB2" w:char="F07B"/>
      </w:r>
      <w:r w:rsidR="00AE1633">
        <w:rPr>
          <w:rFonts w:ascii="(normal text)" w:hAnsi="(normal text)"/>
          <w:rtl/>
        </w:rPr>
        <w:t xml:space="preserve"> </w:t>
      </w:r>
      <w:r w:rsidR="00AE1633">
        <w:rPr>
          <w:sz w:val="28"/>
          <w:szCs w:val="28"/>
        </w:rPr>
        <w:sym w:font="HQPB4" w:char="F0F6"/>
      </w:r>
      <w:r w:rsidR="00AE1633">
        <w:rPr>
          <w:sz w:val="28"/>
          <w:szCs w:val="28"/>
        </w:rPr>
        <w:sym w:font="HQPB2" w:char="F04E"/>
      </w:r>
      <w:r w:rsidR="00AE1633">
        <w:rPr>
          <w:sz w:val="28"/>
          <w:szCs w:val="28"/>
        </w:rPr>
        <w:sym w:font="HQPB4" w:char="F0CF"/>
      </w:r>
      <w:r w:rsidR="00AE1633">
        <w:rPr>
          <w:sz w:val="28"/>
          <w:szCs w:val="28"/>
        </w:rPr>
        <w:sym w:font="HQPB2" w:char="F064"/>
      </w:r>
      <w:r w:rsidR="00AE1633">
        <w:rPr>
          <w:sz w:val="28"/>
          <w:szCs w:val="28"/>
        </w:rPr>
        <w:sym w:font="HQPB4" w:char="F0CF"/>
      </w:r>
      <w:r w:rsidR="00AE1633">
        <w:rPr>
          <w:sz w:val="28"/>
          <w:szCs w:val="28"/>
        </w:rPr>
        <w:sym w:font="HQPB1" w:char="F089"/>
      </w:r>
      <w:r w:rsidR="00AE1633">
        <w:rPr>
          <w:sz w:val="28"/>
          <w:szCs w:val="28"/>
        </w:rPr>
        <w:sym w:font="HQPB4" w:char="F0F4"/>
      </w:r>
      <w:r w:rsidR="00AE1633">
        <w:rPr>
          <w:sz w:val="28"/>
          <w:szCs w:val="28"/>
        </w:rPr>
        <w:sym w:font="HQPB2" w:char="F067"/>
      </w:r>
      <w:r w:rsidR="00AE1633">
        <w:rPr>
          <w:sz w:val="28"/>
          <w:szCs w:val="28"/>
        </w:rPr>
        <w:sym w:font="HQPB5" w:char="F074"/>
      </w:r>
      <w:r w:rsidR="00AE1633">
        <w:rPr>
          <w:sz w:val="28"/>
          <w:szCs w:val="28"/>
        </w:rPr>
        <w:sym w:font="HQPB1" w:char="F0E3"/>
      </w:r>
      <w:r w:rsidR="00AE1633">
        <w:rPr>
          <w:sz w:val="28"/>
          <w:szCs w:val="28"/>
        </w:rPr>
        <w:sym w:font="HQPB5" w:char="F075"/>
      </w:r>
      <w:r w:rsidR="00AE1633">
        <w:rPr>
          <w:sz w:val="28"/>
          <w:szCs w:val="28"/>
        </w:rPr>
        <w:sym w:font="HQPB2" w:char="F072"/>
      </w:r>
      <w:r w:rsidR="00AE1633">
        <w:rPr>
          <w:rFonts w:ascii="(normal text)" w:hAnsi="(normal text)"/>
          <w:rtl/>
        </w:rPr>
        <w:t xml:space="preserve"> </w:t>
      </w:r>
      <w:r w:rsidR="00AE1633">
        <w:rPr>
          <w:sz w:val="28"/>
          <w:szCs w:val="28"/>
        </w:rPr>
        <w:sym w:font="HQPB5" w:char="F074"/>
      </w:r>
      <w:r w:rsidR="00AE1633">
        <w:rPr>
          <w:sz w:val="28"/>
          <w:szCs w:val="28"/>
        </w:rPr>
        <w:sym w:font="HQPB2" w:char="F062"/>
      </w:r>
      <w:r w:rsidR="00AE1633">
        <w:rPr>
          <w:sz w:val="28"/>
          <w:szCs w:val="28"/>
        </w:rPr>
        <w:sym w:font="HQPB2" w:char="F071"/>
      </w:r>
      <w:r w:rsidR="00AE1633">
        <w:rPr>
          <w:sz w:val="28"/>
          <w:szCs w:val="28"/>
        </w:rPr>
        <w:sym w:font="HQPB4" w:char="F0E3"/>
      </w:r>
      <w:r w:rsidR="00AE1633">
        <w:rPr>
          <w:sz w:val="28"/>
          <w:szCs w:val="28"/>
        </w:rPr>
        <w:sym w:font="HQPB1" w:char="F0E3"/>
      </w:r>
      <w:r w:rsidR="00AE1633">
        <w:rPr>
          <w:sz w:val="28"/>
          <w:szCs w:val="28"/>
        </w:rPr>
        <w:sym w:font="HQPB2" w:char="F0BA"/>
      </w:r>
      <w:r w:rsidR="00AE1633">
        <w:rPr>
          <w:sz w:val="28"/>
          <w:szCs w:val="28"/>
        </w:rPr>
        <w:sym w:font="HQPB5" w:char="F075"/>
      </w:r>
      <w:r w:rsidR="00AE1633">
        <w:rPr>
          <w:sz w:val="28"/>
          <w:szCs w:val="28"/>
        </w:rPr>
        <w:sym w:font="HQPB1" w:char="F091"/>
      </w:r>
      <w:r w:rsidR="00AE1633">
        <w:rPr>
          <w:rFonts w:ascii="(normal text)" w:hAnsi="(normal text)"/>
          <w:rtl/>
        </w:rPr>
        <w:t xml:space="preserve"> </w:t>
      </w:r>
      <w:r w:rsidR="002F7263">
        <w:rPr>
          <w:sz w:val="28"/>
          <w:szCs w:val="28"/>
        </w:rPr>
        <w:t>.</w:t>
      </w:r>
      <w:r w:rsidR="00AE1633">
        <w:rPr>
          <w:rFonts w:ascii="(normal text)" w:hAnsi="(normal text)"/>
          <w:rtl/>
        </w:rPr>
        <w:t xml:space="preserve">   </w:t>
      </w:r>
    </w:p>
    <w:p w:rsidR="00AA144F" w:rsidRDefault="00AC46B6" w:rsidP="00AC46B6">
      <w:pPr>
        <w:pStyle w:val="NoSpacing"/>
        <w:ind w:left="2410" w:hanging="850"/>
        <w:jc w:val="both"/>
        <w:rPr>
          <w:rFonts w:ascii="Times New Roman" w:hAnsi="Times New Roman" w:cs="Times New Roman"/>
          <w:sz w:val="24"/>
          <w:szCs w:val="24"/>
        </w:rPr>
      </w:pPr>
      <w:r>
        <w:rPr>
          <w:rFonts w:ascii="(normal text)" w:hAnsi="(normal text)"/>
          <w:sz w:val="20"/>
        </w:rPr>
        <w:t>Artinya</w:t>
      </w:r>
      <w:r>
        <w:rPr>
          <w:rFonts w:ascii="(normal text)" w:hAnsi="(normal text)"/>
          <w:sz w:val="20"/>
        </w:rPr>
        <w:tab/>
        <w:t xml:space="preserve">: </w:t>
      </w:r>
      <w:r w:rsidR="00AA144F" w:rsidRPr="00EB72E2">
        <w:rPr>
          <w:rFonts w:ascii="(normal text)" w:hAnsi="(normal text)"/>
          <w:sz w:val="20"/>
        </w:rPr>
        <w:t>“</w:t>
      </w:r>
      <w:r w:rsidR="00AA144F" w:rsidRPr="00EB72E2">
        <w:rPr>
          <w:rFonts w:asciiTheme="majorBidi" w:hAnsiTheme="majorBidi" w:cstheme="majorBidi"/>
          <w:i/>
          <w:iCs/>
          <w:sz w:val="24"/>
          <w:szCs w:val="24"/>
        </w:rPr>
        <w:t>Dan orang-orang yang memelihara amanat-amanat (yang dipikulnya) dan janjinya.</w:t>
      </w:r>
      <w:r w:rsidR="00AA144F" w:rsidRPr="00EB72E2">
        <w:rPr>
          <w:rFonts w:asciiTheme="majorBidi" w:hAnsiTheme="majorBidi" w:cstheme="majorBidi"/>
          <w:sz w:val="24"/>
          <w:szCs w:val="24"/>
        </w:rPr>
        <w:t>” [Q.S. Al-mukminun (23) : 8]</w:t>
      </w:r>
    </w:p>
    <w:p w:rsidR="00DA1112" w:rsidRDefault="00DA1112" w:rsidP="00DF067D">
      <w:pPr>
        <w:pStyle w:val="NoSpacing"/>
        <w:ind w:left="1276" w:firstLine="720"/>
        <w:jc w:val="both"/>
        <w:rPr>
          <w:rFonts w:ascii="Times New Roman" w:hAnsi="Times New Roman" w:cs="Times New Roman"/>
          <w:sz w:val="24"/>
          <w:szCs w:val="24"/>
        </w:rPr>
      </w:pPr>
    </w:p>
    <w:p w:rsidR="00817FB8" w:rsidRDefault="00F47E7A" w:rsidP="00F47E7A">
      <w:pPr>
        <w:pStyle w:val="NoSpacing"/>
        <w:spacing w:line="480" w:lineRule="auto"/>
        <w:ind w:left="1276" w:firstLine="720"/>
        <w:jc w:val="both"/>
        <w:rPr>
          <w:rFonts w:ascii="Times New Roman" w:hAnsi="Times New Roman" w:cs="Times New Roman"/>
          <w:sz w:val="24"/>
          <w:szCs w:val="24"/>
        </w:rPr>
      </w:pPr>
      <w:r>
        <w:rPr>
          <w:rFonts w:ascii="Times New Roman" w:hAnsi="Times New Roman" w:cs="Times New Roman"/>
          <w:sz w:val="24"/>
          <w:szCs w:val="24"/>
        </w:rPr>
        <w:t>Pengembangan masyarakat berarti membantu m</w:t>
      </w:r>
      <w:r w:rsidR="0053722F">
        <w:rPr>
          <w:rFonts w:ascii="Times New Roman" w:hAnsi="Times New Roman" w:cs="Times New Roman"/>
          <w:sz w:val="24"/>
          <w:szCs w:val="24"/>
        </w:rPr>
        <w:t xml:space="preserve">asyarakat </w:t>
      </w:r>
      <w:r w:rsidR="00572C6C">
        <w:rPr>
          <w:rFonts w:ascii="Times New Roman" w:hAnsi="Times New Roman" w:cs="Times New Roman"/>
          <w:sz w:val="24"/>
          <w:szCs w:val="24"/>
        </w:rPr>
        <w:t xml:space="preserve">agar </w:t>
      </w:r>
      <w:r w:rsidR="0053722F">
        <w:rPr>
          <w:rFonts w:ascii="Times New Roman" w:hAnsi="Times New Roman" w:cs="Times New Roman"/>
          <w:sz w:val="24"/>
          <w:szCs w:val="24"/>
        </w:rPr>
        <w:t>mampu keluar dari zona terlarang dan kembali k</w:t>
      </w:r>
      <w:r w:rsidR="000C483E">
        <w:rPr>
          <w:rFonts w:ascii="Times New Roman" w:hAnsi="Times New Roman" w:cs="Times New Roman"/>
          <w:sz w:val="24"/>
          <w:szCs w:val="24"/>
        </w:rPr>
        <w:t>epada zona</w:t>
      </w:r>
      <w:r w:rsidR="0053722F">
        <w:rPr>
          <w:rFonts w:ascii="Times New Roman" w:hAnsi="Times New Roman" w:cs="Times New Roman"/>
          <w:sz w:val="24"/>
          <w:szCs w:val="24"/>
        </w:rPr>
        <w:t xml:space="preserve"> aman. Zona terlarang merupakan kondisi atau keadaan lemah atau tidak mampu untuk memenuhi kebutuhannya sendiri, bahkan bangkit dari posisi dimana dia itu berdiri saja tidak mampu. Sebaliknya zona aman adalah kondisi sebaliknya yang berarti dia tidak perlu bantuan dari orang lain lagi untuk mendapatkan kebutuhannya. </w:t>
      </w:r>
      <w:r w:rsidR="003D7DA1">
        <w:rPr>
          <w:rFonts w:asciiTheme="majorBidi" w:hAnsiTheme="majorBidi" w:cstheme="majorBidi"/>
          <w:sz w:val="24"/>
          <w:szCs w:val="24"/>
        </w:rPr>
        <w:t>M</w:t>
      </w:r>
      <w:r w:rsidR="000A65F4">
        <w:rPr>
          <w:rFonts w:asciiTheme="majorBidi" w:hAnsiTheme="majorBidi" w:cstheme="majorBidi"/>
          <w:sz w:val="24"/>
          <w:szCs w:val="24"/>
        </w:rPr>
        <w:t xml:space="preserve">enurut </w:t>
      </w:r>
      <w:r w:rsidR="0013747F">
        <w:rPr>
          <w:rFonts w:ascii="Times New Roman" w:hAnsi="Times New Roman" w:cs="Times New Roman"/>
          <w:sz w:val="24"/>
          <w:szCs w:val="24"/>
        </w:rPr>
        <w:t xml:space="preserve">M. Ali Aziz, dkk </w:t>
      </w:r>
      <w:r w:rsidR="003D7DA1">
        <w:rPr>
          <w:rFonts w:ascii="Times New Roman" w:hAnsi="Times New Roman" w:cs="Times New Roman"/>
          <w:sz w:val="24"/>
          <w:szCs w:val="24"/>
        </w:rPr>
        <w:t>memaknai hakekat pengembangan masyarakat adalah dengan</w:t>
      </w:r>
      <w:r w:rsidR="004E2226">
        <w:rPr>
          <w:rFonts w:ascii="Times New Roman" w:hAnsi="Times New Roman" w:cs="Times New Roman"/>
          <w:sz w:val="24"/>
          <w:szCs w:val="24"/>
        </w:rPr>
        <w:t xml:space="preserve"> membantu masyarakat agar masyarakat itu mampu membangun dirinya sendiri</w:t>
      </w:r>
      <w:r w:rsidR="0013747F">
        <w:rPr>
          <w:rFonts w:ascii="Times New Roman" w:hAnsi="Times New Roman" w:cs="Times New Roman"/>
          <w:sz w:val="24"/>
          <w:szCs w:val="24"/>
        </w:rPr>
        <w:t xml:space="preserve"> </w:t>
      </w:r>
      <w:r w:rsidR="004E2226">
        <w:rPr>
          <w:rFonts w:ascii="Times New Roman" w:hAnsi="Times New Roman" w:cs="Times New Roman"/>
          <w:sz w:val="24"/>
          <w:szCs w:val="24"/>
        </w:rPr>
        <w:t>(</w:t>
      </w:r>
      <w:r w:rsidR="0013747F">
        <w:rPr>
          <w:rFonts w:ascii="Times New Roman" w:hAnsi="Times New Roman" w:cs="Times New Roman"/>
          <w:i/>
          <w:iCs/>
          <w:sz w:val="24"/>
          <w:szCs w:val="24"/>
        </w:rPr>
        <w:t>help people to the help himself</w:t>
      </w:r>
      <w:r w:rsidR="0013747F">
        <w:rPr>
          <w:rFonts w:ascii="Times New Roman" w:hAnsi="Times New Roman" w:cs="Times New Roman"/>
          <w:sz w:val="24"/>
          <w:szCs w:val="24"/>
        </w:rPr>
        <w:t xml:space="preserve">). </w:t>
      </w:r>
      <w:r w:rsidR="000F219D">
        <w:rPr>
          <w:rFonts w:ascii="Times New Roman" w:hAnsi="Times New Roman" w:cs="Times New Roman"/>
          <w:sz w:val="24"/>
          <w:szCs w:val="24"/>
        </w:rPr>
        <w:t>Untuk itu, m</w:t>
      </w:r>
      <w:r w:rsidR="00BC6D3B">
        <w:rPr>
          <w:rFonts w:ascii="Times New Roman" w:hAnsi="Times New Roman" w:cs="Times New Roman"/>
          <w:sz w:val="24"/>
          <w:szCs w:val="24"/>
        </w:rPr>
        <w:t xml:space="preserve">embantu masyarakat </w:t>
      </w:r>
      <w:r w:rsidR="000F219D">
        <w:rPr>
          <w:rFonts w:ascii="Times New Roman" w:hAnsi="Times New Roman" w:cs="Times New Roman"/>
          <w:sz w:val="24"/>
          <w:szCs w:val="24"/>
        </w:rPr>
        <w:t>dengan memahami masyarakat itu</w:t>
      </w:r>
      <w:r w:rsidR="0013747F">
        <w:rPr>
          <w:rFonts w:ascii="Times New Roman" w:hAnsi="Times New Roman" w:cs="Times New Roman"/>
          <w:sz w:val="24"/>
          <w:szCs w:val="24"/>
        </w:rPr>
        <w:t xml:space="preserve"> senantiasa dalam suatu proses menjadi atau </w:t>
      </w:r>
      <w:r w:rsidR="0013747F">
        <w:rPr>
          <w:rFonts w:ascii="Times New Roman" w:hAnsi="Times New Roman" w:cs="Times New Roman"/>
          <w:i/>
          <w:iCs/>
          <w:sz w:val="24"/>
          <w:szCs w:val="24"/>
        </w:rPr>
        <w:t xml:space="preserve">becoming being </w:t>
      </w:r>
      <w:r w:rsidR="0013747F">
        <w:rPr>
          <w:rFonts w:ascii="Times New Roman" w:hAnsi="Times New Roman" w:cs="Times New Roman"/>
          <w:sz w:val="24"/>
          <w:szCs w:val="24"/>
        </w:rPr>
        <w:t>bukan</w:t>
      </w:r>
      <w:r w:rsidR="009E4B69">
        <w:rPr>
          <w:rFonts w:ascii="Times New Roman" w:hAnsi="Times New Roman" w:cs="Times New Roman"/>
          <w:sz w:val="24"/>
          <w:szCs w:val="24"/>
        </w:rPr>
        <w:t xml:space="preserve"> memahami masyarakat dalam keadaan statis atau diam saja (</w:t>
      </w:r>
      <w:r w:rsidR="0013747F">
        <w:rPr>
          <w:rFonts w:ascii="Times New Roman" w:hAnsi="Times New Roman" w:cs="Times New Roman"/>
          <w:i/>
          <w:iCs/>
          <w:sz w:val="24"/>
          <w:szCs w:val="24"/>
        </w:rPr>
        <w:t>being in static state</w:t>
      </w:r>
      <w:r w:rsidR="0013747F">
        <w:rPr>
          <w:rFonts w:ascii="Times New Roman" w:hAnsi="Times New Roman" w:cs="Times New Roman"/>
          <w:sz w:val="24"/>
          <w:szCs w:val="24"/>
        </w:rPr>
        <w:t>)</w:t>
      </w:r>
      <w:r w:rsidR="0013747F">
        <w:rPr>
          <w:rFonts w:ascii="Times New Roman" w:hAnsi="Times New Roman" w:cs="Times New Roman"/>
          <w:i/>
          <w:iCs/>
          <w:sz w:val="24"/>
          <w:szCs w:val="24"/>
        </w:rPr>
        <w:t>.</w:t>
      </w:r>
      <w:r w:rsidR="0013747F">
        <w:rPr>
          <w:rFonts w:ascii="Times New Roman" w:hAnsi="Times New Roman" w:cs="Times New Roman"/>
          <w:sz w:val="24"/>
          <w:szCs w:val="24"/>
        </w:rPr>
        <w:t xml:space="preserve"> Itulah titik tolak yang hakiki bagi semua metode dan prinsip dasar pengembangan masyarakat.</w:t>
      </w:r>
      <w:r w:rsidR="0013747F">
        <w:rPr>
          <w:rStyle w:val="FootnoteReference"/>
          <w:rFonts w:ascii="Times New Roman" w:hAnsi="Times New Roman" w:cs="Times New Roman"/>
          <w:sz w:val="24"/>
          <w:szCs w:val="24"/>
        </w:rPr>
        <w:footnoteReference w:id="80"/>
      </w:r>
      <w:r w:rsidR="0013747F">
        <w:rPr>
          <w:rFonts w:ascii="Times New Roman" w:hAnsi="Times New Roman" w:cs="Times New Roman"/>
          <w:sz w:val="24"/>
          <w:szCs w:val="24"/>
        </w:rPr>
        <w:t xml:space="preserve"> </w:t>
      </w:r>
    </w:p>
    <w:p w:rsidR="00B20BB6" w:rsidRPr="00A4617D" w:rsidRDefault="001826CE" w:rsidP="00052426">
      <w:pPr>
        <w:pStyle w:val="NoSpacing"/>
        <w:numPr>
          <w:ilvl w:val="0"/>
          <w:numId w:val="8"/>
        </w:numPr>
        <w:spacing w:line="480" w:lineRule="auto"/>
        <w:ind w:left="1276" w:hanging="425"/>
        <w:jc w:val="both"/>
        <w:rPr>
          <w:rFonts w:ascii="Times New Roman" w:hAnsi="Times New Roman" w:cs="Times New Roman"/>
          <w:sz w:val="24"/>
          <w:szCs w:val="24"/>
        </w:rPr>
      </w:pPr>
      <w:r w:rsidRPr="00A4617D">
        <w:rPr>
          <w:rFonts w:ascii="Times New Roman" w:hAnsi="Times New Roman" w:cs="Times New Roman"/>
          <w:sz w:val="24"/>
          <w:szCs w:val="24"/>
        </w:rPr>
        <w:t>Partisipasi</w:t>
      </w:r>
    </w:p>
    <w:p w:rsidR="004415DE" w:rsidRDefault="004415DE" w:rsidP="004415DE">
      <w:pPr>
        <w:pStyle w:val="NoSpacing"/>
        <w:spacing w:line="480" w:lineRule="auto"/>
        <w:ind w:left="1276" w:firstLine="720"/>
        <w:jc w:val="both"/>
        <w:rPr>
          <w:rFonts w:ascii="Times New Roman" w:hAnsi="Times New Roman" w:cs="Times New Roman"/>
          <w:sz w:val="24"/>
          <w:szCs w:val="24"/>
        </w:rPr>
      </w:pPr>
      <w:r>
        <w:rPr>
          <w:rFonts w:ascii="Times New Roman" w:hAnsi="Times New Roman" w:cs="Times New Roman"/>
          <w:sz w:val="24"/>
          <w:szCs w:val="24"/>
        </w:rPr>
        <w:t>Dalam pandangan Jim Efe dan Frank Tesoriero, “partisipasi adalah sebuah konsep sentral dan prinsip dasar dari pengembangan masyarakat”. Menurutnya partisipasi dalam pengembangan masyarakat merupakan ide HAM, dimana setiap orang memiliki hak yang sama dalam pengembangan masyarakat secara partisipatif. Maka, partisipasi masyarakat dalam pengembangan masyarakat adalah alat sekaligus tujuan.</w:t>
      </w:r>
      <w:r w:rsidRPr="009E5BC0">
        <w:rPr>
          <w:rStyle w:val="FootnoteReference"/>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81"/>
      </w:r>
      <w:r>
        <w:rPr>
          <w:rFonts w:ascii="Times New Roman" w:hAnsi="Times New Roman" w:cs="Times New Roman"/>
          <w:sz w:val="24"/>
          <w:szCs w:val="24"/>
        </w:rPr>
        <w:t xml:space="preserve"> </w:t>
      </w:r>
    </w:p>
    <w:p w:rsidR="008C0A7E" w:rsidRDefault="008C0A7E" w:rsidP="004826C1">
      <w:pPr>
        <w:pStyle w:val="NoSpacing"/>
        <w:spacing w:line="480" w:lineRule="auto"/>
        <w:ind w:left="1276" w:firstLine="720"/>
        <w:jc w:val="both"/>
        <w:rPr>
          <w:rFonts w:ascii="Times New Roman" w:hAnsi="Times New Roman" w:cs="Times New Roman"/>
          <w:bCs/>
          <w:sz w:val="24"/>
          <w:szCs w:val="24"/>
        </w:rPr>
      </w:pPr>
      <w:r w:rsidRPr="008C0A7E">
        <w:rPr>
          <w:rFonts w:ascii="Times New Roman" w:hAnsi="Times New Roman" w:cs="Times New Roman"/>
          <w:sz w:val="24"/>
          <w:szCs w:val="24"/>
        </w:rPr>
        <w:t>Pengembangan</w:t>
      </w:r>
      <w:r w:rsidRPr="00BF33E2">
        <w:rPr>
          <w:rFonts w:ascii="Times New Roman" w:hAnsi="Times New Roman" w:cs="Times New Roman"/>
          <w:bCs/>
          <w:sz w:val="24"/>
          <w:szCs w:val="24"/>
        </w:rPr>
        <w:t xml:space="preserve"> Masyarakat </w:t>
      </w:r>
      <w:r w:rsidR="00AC5EA7">
        <w:rPr>
          <w:rFonts w:ascii="Times New Roman" w:hAnsi="Times New Roman" w:cs="Times New Roman"/>
          <w:bCs/>
          <w:sz w:val="24"/>
          <w:szCs w:val="24"/>
        </w:rPr>
        <w:t xml:space="preserve">dengan pendekatan </w:t>
      </w:r>
      <w:r w:rsidR="00AC5EA7">
        <w:rPr>
          <w:rFonts w:ascii="Times New Roman" w:hAnsi="Times New Roman" w:cs="Times New Roman"/>
          <w:bCs/>
          <w:i/>
          <w:iCs/>
          <w:sz w:val="24"/>
          <w:szCs w:val="24"/>
        </w:rPr>
        <w:t xml:space="preserve">bottom </w:t>
      </w:r>
      <w:r w:rsidR="00AC5EA7" w:rsidRPr="00AC5EA7">
        <w:rPr>
          <w:rFonts w:ascii="Times New Roman" w:hAnsi="Times New Roman" w:cs="Times New Roman"/>
          <w:bCs/>
          <w:i/>
          <w:iCs/>
          <w:sz w:val="24"/>
          <w:szCs w:val="24"/>
        </w:rPr>
        <w:t>up</w:t>
      </w:r>
      <w:r w:rsidR="00AC5EA7">
        <w:rPr>
          <w:rFonts w:ascii="Times New Roman" w:hAnsi="Times New Roman" w:cs="Times New Roman"/>
          <w:bCs/>
          <w:sz w:val="24"/>
          <w:szCs w:val="24"/>
        </w:rPr>
        <w:t xml:space="preserve"> lebih </w:t>
      </w:r>
      <w:r w:rsidRPr="00AC5EA7">
        <w:rPr>
          <w:rFonts w:ascii="Times New Roman" w:hAnsi="Times New Roman" w:cs="Times New Roman"/>
          <w:bCs/>
          <w:sz w:val="24"/>
          <w:szCs w:val="24"/>
        </w:rPr>
        <w:t>menekankan</w:t>
      </w:r>
      <w:r w:rsidRPr="00BF33E2">
        <w:rPr>
          <w:rFonts w:ascii="Times New Roman" w:hAnsi="Times New Roman" w:cs="Times New Roman"/>
          <w:bCs/>
          <w:sz w:val="24"/>
          <w:szCs w:val="24"/>
        </w:rPr>
        <w:t xml:space="preserve"> pada keterlibatan masyarakat secara aktif dalam </w:t>
      </w:r>
      <w:r w:rsidR="00721D98">
        <w:rPr>
          <w:rFonts w:ascii="Times New Roman" w:hAnsi="Times New Roman" w:cs="Times New Roman"/>
          <w:bCs/>
          <w:sz w:val="24"/>
          <w:szCs w:val="24"/>
        </w:rPr>
        <w:t xml:space="preserve">keseluruhan </w:t>
      </w:r>
      <w:r w:rsidRPr="00BF33E2">
        <w:rPr>
          <w:rFonts w:ascii="Times New Roman" w:hAnsi="Times New Roman" w:cs="Times New Roman"/>
          <w:bCs/>
          <w:sz w:val="24"/>
          <w:szCs w:val="24"/>
        </w:rPr>
        <w:t xml:space="preserve">prosesnya, mulai dari perencanaan, pengeorganisasian, penggerakan, dan penilaiannya. </w:t>
      </w:r>
      <w:r w:rsidR="00A62BBA">
        <w:rPr>
          <w:rFonts w:ascii="Times New Roman" w:hAnsi="Times New Roman" w:cs="Times New Roman"/>
          <w:bCs/>
          <w:sz w:val="24"/>
          <w:szCs w:val="24"/>
        </w:rPr>
        <w:t xml:space="preserve">Partisipasi masyarakat tersebut </w:t>
      </w:r>
      <w:r w:rsidRPr="00BF33E2">
        <w:rPr>
          <w:rFonts w:ascii="Times New Roman" w:hAnsi="Times New Roman" w:cs="Times New Roman"/>
          <w:bCs/>
          <w:sz w:val="24"/>
          <w:szCs w:val="24"/>
        </w:rPr>
        <w:t xml:space="preserve">bertujuan untuk; </w:t>
      </w:r>
      <w:r>
        <w:rPr>
          <w:rFonts w:ascii="Times New Roman" w:hAnsi="Times New Roman" w:cs="Times New Roman"/>
          <w:bCs/>
          <w:sz w:val="24"/>
          <w:szCs w:val="24"/>
        </w:rPr>
        <w:t xml:space="preserve"> 1) </w:t>
      </w:r>
      <w:r w:rsidRPr="00BF33E2">
        <w:rPr>
          <w:rFonts w:ascii="Times New Roman" w:hAnsi="Times New Roman" w:cs="Times New Roman"/>
          <w:bCs/>
          <w:sz w:val="24"/>
          <w:szCs w:val="24"/>
        </w:rPr>
        <w:t xml:space="preserve">Mendorong tumbuhnya perubahan sikap dan perilaku masyarakat yang kondusif dan berkemajuan, </w:t>
      </w:r>
      <w:r>
        <w:rPr>
          <w:rFonts w:ascii="Times New Roman" w:hAnsi="Times New Roman" w:cs="Times New Roman"/>
          <w:bCs/>
          <w:sz w:val="24"/>
          <w:szCs w:val="24"/>
        </w:rPr>
        <w:t xml:space="preserve">2) </w:t>
      </w:r>
      <w:r w:rsidRPr="00BF33E2">
        <w:rPr>
          <w:rFonts w:ascii="Times New Roman" w:hAnsi="Times New Roman" w:cs="Times New Roman"/>
          <w:bCs/>
          <w:sz w:val="24"/>
          <w:szCs w:val="24"/>
        </w:rPr>
        <w:t>Meningkatkan kualitas partisipatif masyarakat, dari sekadar mendukung, menghadiri, dan menjadi kontibutor program Pengembangan Masyarakat Islam, dan</w:t>
      </w:r>
      <w:r>
        <w:rPr>
          <w:rFonts w:ascii="Times New Roman" w:hAnsi="Times New Roman" w:cs="Times New Roman"/>
          <w:bCs/>
          <w:sz w:val="24"/>
          <w:szCs w:val="24"/>
        </w:rPr>
        <w:t xml:space="preserve"> 3) </w:t>
      </w:r>
      <w:r w:rsidRPr="00BF33E2">
        <w:rPr>
          <w:rFonts w:ascii="Times New Roman" w:hAnsi="Times New Roman" w:cs="Times New Roman"/>
          <w:bCs/>
          <w:sz w:val="24"/>
          <w:szCs w:val="24"/>
        </w:rPr>
        <w:t>Menyegarkan dan meningkatkan efektifitas fungsi dan peran pemimpin lokal.</w:t>
      </w:r>
    </w:p>
    <w:p w:rsidR="003B6326" w:rsidRPr="00FD0C7F" w:rsidRDefault="002E264B" w:rsidP="00C9142B">
      <w:pPr>
        <w:pStyle w:val="NoSpacing"/>
        <w:spacing w:line="480" w:lineRule="auto"/>
        <w:ind w:left="1276" w:firstLine="720"/>
        <w:jc w:val="both"/>
        <w:rPr>
          <w:rFonts w:ascii="Times New Roman" w:hAnsi="Times New Roman" w:cs="Times New Roman"/>
          <w:bCs/>
          <w:sz w:val="24"/>
          <w:szCs w:val="24"/>
        </w:rPr>
      </w:pPr>
      <w:r>
        <w:rPr>
          <w:rFonts w:ascii="Times New Roman" w:hAnsi="Times New Roman" w:cs="Times New Roman"/>
          <w:bCs/>
          <w:sz w:val="24"/>
          <w:szCs w:val="24"/>
        </w:rPr>
        <w:t xml:space="preserve">Menurut </w:t>
      </w:r>
      <w:r w:rsidR="00260A70">
        <w:rPr>
          <w:rFonts w:ascii="Times New Roman" w:hAnsi="Times New Roman" w:cs="Times New Roman"/>
          <w:bCs/>
          <w:sz w:val="24"/>
          <w:szCs w:val="24"/>
        </w:rPr>
        <w:t>Ernan Rustiadi dkk,</w:t>
      </w:r>
      <w:r w:rsidR="006F195A">
        <w:rPr>
          <w:rStyle w:val="FootnoteReference"/>
          <w:rFonts w:ascii="Times New Roman" w:hAnsi="Times New Roman" w:cs="Times New Roman"/>
          <w:bCs/>
          <w:sz w:val="24"/>
          <w:szCs w:val="24"/>
        </w:rPr>
        <w:footnoteReference w:id="82"/>
      </w:r>
      <w:r w:rsidR="00260A70">
        <w:rPr>
          <w:rFonts w:ascii="Times New Roman" w:hAnsi="Times New Roman" w:cs="Times New Roman"/>
          <w:bCs/>
          <w:sz w:val="24"/>
          <w:szCs w:val="24"/>
        </w:rPr>
        <w:t xml:space="preserve"> ada l</w:t>
      </w:r>
      <w:r w:rsidR="00A70E81">
        <w:rPr>
          <w:rFonts w:ascii="Times New Roman" w:hAnsi="Times New Roman" w:cs="Times New Roman"/>
          <w:bCs/>
          <w:sz w:val="24"/>
          <w:szCs w:val="24"/>
        </w:rPr>
        <w:t xml:space="preserve">embaga-lembaga seperti pemerintah, non pemerintah dan komunitas </w:t>
      </w:r>
      <w:r w:rsidR="00826600">
        <w:rPr>
          <w:rFonts w:ascii="Times New Roman" w:hAnsi="Times New Roman" w:cs="Times New Roman"/>
          <w:bCs/>
          <w:sz w:val="24"/>
          <w:szCs w:val="24"/>
        </w:rPr>
        <w:t xml:space="preserve">yang </w:t>
      </w:r>
      <w:r w:rsidR="00A70E81">
        <w:rPr>
          <w:rFonts w:ascii="Times New Roman" w:hAnsi="Times New Roman" w:cs="Times New Roman"/>
          <w:bCs/>
          <w:sz w:val="24"/>
          <w:szCs w:val="24"/>
        </w:rPr>
        <w:t>dapat berpartisipasi dalam pengembangan masyarakat.</w:t>
      </w:r>
      <w:r w:rsidR="00396201">
        <w:rPr>
          <w:rFonts w:ascii="Times New Roman" w:hAnsi="Times New Roman" w:cs="Times New Roman"/>
          <w:bCs/>
          <w:sz w:val="24"/>
          <w:szCs w:val="24"/>
        </w:rPr>
        <w:t xml:space="preserve"> Tentu saja masing-masing lembaga memiliki peran </w:t>
      </w:r>
      <w:r w:rsidR="00076FE7">
        <w:rPr>
          <w:rFonts w:ascii="Times New Roman" w:hAnsi="Times New Roman" w:cs="Times New Roman"/>
          <w:bCs/>
          <w:sz w:val="24"/>
          <w:szCs w:val="24"/>
        </w:rPr>
        <w:t>sesuai dengan kapsitas</w:t>
      </w:r>
      <w:r w:rsidR="000C6168">
        <w:rPr>
          <w:rFonts w:ascii="Times New Roman" w:hAnsi="Times New Roman" w:cs="Times New Roman"/>
          <w:bCs/>
          <w:sz w:val="24"/>
          <w:szCs w:val="24"/>
        </w:rPr>
        <w:t>nya</w:t>
      </w:r>
      <w:r w:rsidR="00076FE7">
        <w:rPr>
          <w:rFonts w:ascii="Times New Roman" w:hAnsi="Times New Roman" w:cs="Times New Roman"/>
          <w:bCs/>
          <w:sz w:val="24"/>
          <w:szCs w:val="24"/>
        </w:rPr>
        <w:t xml:space="preserve">. </w:t>
      </w:r>
      <w:r w:rsidR="00FD0C7F">
        <w:rPr>
          <w:rFonts w:ascii="Times New Roman" w:hAnsi="Times New Roman" w:cs="Times New Roman"/>
          <w:bCs/>
          <w:sz w:val="24"/>
          <w:szCs w:val="24"/>
        </w:rPr>
        <w:t xml:space="preserve">Bagi lembaga pemerintah perannya sangatlah besar hanya saja lebih banyak dicirikan sebagai pelaksana yang gagal karena pendekatannya bersifat </w:t>
      </w:r>
      <w:r w:rsidR="00FD0C7F">
        <w:rPr>
          <w:rFonts w:ascii="Times New Roman" w:hAnsi="Times New Roman" w:cs="Times New Roman"/>
          <w:bCs/>
          <w:i/>
          <w:iCs/>
          <w:sz w:val="24"/>
          <w:szCs w:val="24"/>
        </w:rPr>
        <w:t>top down</w:t>
      </w:r>
      <w:r w:rsidR="00FD0C7F">
        <w:rPr>
          <w:rFonts w:ascii="Times New Roman" w:hAnsi="Times New Roman" w:cs="Times New Roman"/>
          <w:bCs/>
          <w:sz w:val="24"/>
          <w:szCs w:val="24"/>
        </w:rPr>
        <w:t>.</w:t>
      </w:r>
      <w:r w:rsidR="00AC5469">
        <w:rPr>
          <w:rFonts w:ascii="Times New Roman" w:hAnsi="Times New Roman" w:cs="Times New Roman"/>
          <w:bCs/>
          <w:sz w:val="24"/>
          <w:szCs w:val="24"/>
        </w:rPr>
        <w:t xml:space="preserve"> </w:t>
      </w:r>
      <w:r w:rsidR="00634980">
        <w:rPr>
          <w:rFonts w:ascii="Times New Roman" w:hAnsi="Times New Roman" w:cs="Times New Roman"/>
          <w:bCs/>
          <w:sz w:val="24"/>
          <w:szCs w:val="24"/>
        </w:rPr>
        <w:t>Indikator kegagalannya dapat dilihat dari tiga faktor yaitu; inefisiensi dan sistem/ struktur politik yang asimetrik. Dalam hal ini, Politiisi lebih mengutamakan kemenangan kelompok (partai politik) ketimbang membangun masyarakat</w:t>
      </w:r>
      <w:r w:rsidR="00594600">
        <w:rPr>
          <w:rFonts w:ascii="Times New Roman" w:hAnsi="Times New Roman" w:cs="Times New Roman"/>
          <w:bCs/>
          <w:sz w:val="24"/>
          <w:szCs w:val="24"/>
        </w:rPr>
        <w:t>.</w:t>
      </w:r>
      <w:r w:rsidR="00BC2F78">
        <w:rPr>
          <w:rFonts w:ascii="Times New Roman" w:hAnsi="Times New Roman" w:cs="Times New Roman"/>
          <w:bCs/>
          <w:sz w:val="24"/>
          <w:szCs w:val="24"/>
        </w:rPr>
        <w:t xml:space="preserve"> Kemudian terhentinya pelayanan masyarakat.</w:t>
      </w:r>
      <w:r w:rsidR="00C96263">
        <w:rPr>
          <w:rFonts w:ascii="Times New Roman" w:hAnsi="Times New Roman" w:cs="Times New Roman"/>
          <w:bCs/>
          <w:sz w:val="24"/>
          <w:szCs w:val="24"/>
        </w:rPr>
        <w:t xml:space="preserve"> Dan intervensi pemerintah untuk kepentingan pribadi dan kelompok.</w:t>
      </w:r>
      <w:r w:rsidR="00C9142B">
        <w:rPr>
          <w:rFonts w:ascii="Times New Roman" w:hAnsi="Times New Roman" w:cs="Times New Roman"/>
          <w:bCs/>
          <w:sz w:val="24"/>
          <w:szCs w:val="24"/>
        </w:rPr>
        <w:t xml:space="preserve"> </w:t>
      </w:r>
      <w:r w:rsidR="00AC5469">
        <w:rPr>
          <w:rFonts w:ascii="Times New Roman" w:hAnsi="Times New Roman" w:cs="Times New Roman"/>
          <w:bCs/>
          <w:sz w:val="24"/>
          <w:szCs w:val="24"/>
        </w:rPr>
        <w:t xml:space="preserve">Sedangkan lembaga-lembaga </w:t>
      </w:r>
      <w:r w:rsidR="00AE52EA">
        <w:rPr>
          <w:rFonts w:ascii="Times New Roman" w:hAnsi="Times New Roman" w:cs="Times New Roman"/>
          <w:bCs/>
          <w:sz w:val="24"/>
          <w:szCs w:val="24"/>
        </w:rPr>
        <w:t>non pemerintah dan komuni</w:t>
      </w:r>
      <w:r w:rsidR="00BA443C">
        <w:rPr>
          <w:rFonts w:ascii="Times New Roman" w:hAnsi="Times New Roman" w:cs="Times New Roman"/>
          <w:bCs/>
          <w:sz w:val="24"/>
          <w:szCs w:val="24"/>
        </w:rPr>
        <w:t>t</w:t>
      </w:r>
      <w:r w:rsidR="00AE52EA">
        <w:rPr>
          <w:rFonts w:ascii="Times New Roman" w:hAnsi="Times New Roman" w:cs="Times New Roman"/>
          <w:bCs/>
          <w:sz w:val="24"/>
          <w:szCs w:val="24"/>
        </w:rPr>
        <w:t>as yang didirikan atas inisiatif dari masyarakat lebih memimiliki inisiatif yang lebih kuat namun lemah dari sisi yang lain</w:t>
      </w:r>
      <w:r w:rsidR="002D212C">
        <w:rPr>
          <w:rFonts w:ascii="Times New Roman" w:hAnsi="Times New Roman" w:cs="Times New Roman"/>
          <w:bCs/>
          <w:sz w:val="24"/>
          <w:szCs w:val="24"/>
        </w:rPr>
        <w:t xml:space="preserve"> sehingga lembaga-lembaga tersebut lebih tepat sebagai pendukung lembaga pemerintahan</w:t>
      </w:r>
      <w:r w:rsidR="00C9142B">
        <w:rPr>
          <w:rFonts w:ascii="Times New Roman" w:hAnsi="Times New Roman" w:cs="Times New Roman"/>
          <w:bCs/>
          <w:sz w:val="24"/>
          <w:szCs w:val="24"/>
        </w:rPr>
        <w:t>.</w:t>
      </w:r>
      <w:r w:rsidR="00AE52EA">
        <w:rPr>
          <w:rFonts w:ascii="Times New Roman" w:hAnsi="Times New Roman" w:cs="Times New Roman"/>
          <w:bCs/>
          <w:sz w:val="24"/>
          <w:szCs w:val="24"/>
        </w:rPr>
        <w:t xml:space="preserve"> </w:t>
      </w:r>
    </w:p>
    <w:p w:rsidR="004826C1" w:rsidRDefault="00D852C2" w:rsidP="00C35975">
      <w:pPr>
        <w:pStyle w:val="NoSpacing"/>
        <w:spacing w:line="480" w:lineRule="auto"/>
        <w:ind w:left="1276" w:firstLine="720"/>
        <w:jc w:val="both"/>
        <w:rPr>
          <w:rFonts w:ascii="Times New Roman" w:hAnsi="Times New Roman" w:cs="Times New Roman"/>
          <w:bCs/>
          <w:sz w:val="24"/>
          <w:szCs w:val="24"/>
        </w:rPr>
      </w:pPr>
      <w:r>
        <w:rPr>
          <w:rFonts w:ascii="Times New Roman" w:hAnsi="Times New Roman" w:cs="Times New Roman"/>
          <w:bCs/>
          <w:sz w:val="24"/>
          <w:szCs w:val="24"/>
        </w:rPr>
        <w:t>Ada faktor yang menyebabkan lemahnya partisipasi masyarakat dalam pengembangan masyarakat</w:t>
      </w:r>
      <w:r w:rsidR="003461AE">
        <w:rPr>
          <w:rFonts w:ascii="Times New Roman" w:hAnsi="Times New Roman" w:cs="Times New Roman"/>
          <w:bCs/>
          <w:sz w:val="24"/>
          <w:szCs w:val="24"/>
        </w:rPr>
        <w:t xml:space="preserve">. </w:t>
      </w:r>
      <w:r w:rsidR="0065742F">
        <w:rPr>
          <w:rFonts w:ascii="Times New Roman" w:hAnsi="Times New Roman" w:cs="Times New Roman"/>
          <w:bCs/>
          <w:sz w:val="24"/>
          <w:szCs w:val="24"/>
        </w:rPr>
        <w:t>Norman Uphof mengatakan bahwa organisasi sosial (penulis: termasuk partai politik) dalam partisipasi yang tergolong lemah atau malahan tidak ada</w:t>
      </w:r>
      <w:r w:rsidR="00C35975">
        <w:rPr>
          <w:rFonts w:ascii="Times New Roman" w:hAnsi="Times New Roman" w:cs="Times New Roman"/>
          <w:bCs/>
          <w:sz w:val="24"/>
          <w:szCs w:val="24"/>
        </w:rPr>
        <w:t xml:space="preserve">, karena </w:t>
      </w:r>
      <w:r w:rsidR="003F420A">
        <w:rPr>
          <w:rFonts w:ascii="Times New Roman" w:hAnsi="Times New Roman" w:cs="Times New Roman"/>
          <w:bCs/>
          <w:sz w:val="24"/>
          <w:szCs w:val="24"/>
        </w:rPr>
        <w:t xml:space="preserve">disebabkan oleh </w:t>
      </w:r>
      <w:r w:rsidR="00C0522F">
        <w:rPr>
          <w:rFonts w:ascii="Times New Roman" w:hAnsi="Times New Roman" w:cs="Times New Roman"/>
          <w:bCs/>
          <w:sz w:val="24"/>
          <w:szCs w:val="24"/>
        </w:rPr>
        <w:t>adanya</w:t>
      </w:r>
      <w:r w:rsidR="0065742F">
        <w:rPr>
          <w:rFonts w:ascii="Times New Roman" w:hAnsi="Times New Roman" w:cs="Times New Roman"/>
          <w:bCs/>
          <w:sz w:val="24"/>
          <w:szCs w:val="24"/>
        </w:rPr>
        <w:t xml:space="preserve"> ketergantungan terhadap perencanaan yang tersentralisasi.</w:t>
      </w:r>
      <w:r w:rsidR="004D10CA">
        <w:rPr>
          <w:rFonts w:ascii="Times New Roman" w:hAnsi="Times New Roman" w:cs="Times New Roman"/>
          <w:bCs/>
          <w:sz w:val="24"/>
          <w:szCs w:val="24"/>
        </w:rPr>
        <w:t xml:space="preserve"> </w:t>
      </w:r>
      <w:r w:rsidR="0028740C">
        <w:rPr>
          <w:rFonts w:ascii="Times New Roman" w:hAnsi="Times New Roman" w:cs="Times New Roman"/>
          <w:bCs/>
          <w:sz w:val="24"/>
          <w:szCs w:val="24"/>
        </w:rPr>
        <w:t xml:space="preserve">(Penulis: </w:t>
      </w:r>
      <w:r w:rsidR="00AB0D89">
        <w:rPr>
          <w:rFonts w:ascii="Times New Roman" w:hAnsi="Times New Roman" w:cs="Times New Roman"/>
          <w:bCs/>
          <w:sz w:val="24"/>
          <w:szCs w:val="24"/>
        </w:rPr>
        <w:t>Seperti halnya pengurus partai politik yang ada di</w:t>
      </w:r>
      <w:r w:rsidR="003A2E66">
        <w:rPr>
          <w:rFonts w:ascii="Times New Roman" w:hAnsi="Times New Roman" w:cs="Times New Roman"/>
          <w:bCs/>
          <w:sz w:val="24"/>
          <w:szCs w:val="24"/>
        </w:rPr>
        <w:t xml:space="preserve"> </w:t>
      </w:r>
      <w:r w:rsidR="00AB0D89">
        <w:rPr>
          <w:rFonts w:ascii="Times New Roman" w:hAnsi="Times New Roman" w:cs="Times New Roman"/>
          <w:bCs/>
          <w:sz w:val="24"/>
          <w:szCs w:val="24"/>
        </w:rPr>
        <w:t xml:space="preserve">tingkat daerah </w:t>
      </w:r>
      <w:r w:rsidR="003A2E66">
        <w:rPr>
          <w:rFonts w:ascii="Times New Roman" w:hAnsi="Times New Roman" w:cs="Times New Roman"/>
          <w:bCs/>
          <w:sz w:val="24"/>
          <w:szCs w:val="24"/>
        </w:rPr>
        <w:t>harus mengikuti kebijakan yang ada di tingkat atasnya sampai pusat. Partai politik tidak juga dapat melepaskan diri dari kebijakan pemerintahan, sehingga partai politik tidak memungkinkan untuk berjalan sendiri tanpa kebijakan pemerintah</w:t>
      </w:r>
      <w:r w:rsidR="0028740C">
        <w:rPr>
          <w:rFonts w:ascii="Times New Roman" w:hAnsi="Times New Roman" w:cs="Times New Roman"/>
          <w:bCs/>
          <w:sz w:val="24"/>
          <w:szCs w:val="24"/>
        </w:rPr>
        <w:t>)</w:t>
      </w:r>
      <w:r w:rsidR="003A2E66">
        <w:rPr>
          <w:rFonts w:ascii="Times New Roman" w:hAnsi="Times New Roman" w:cs="Times New Roman"/>
          <w:bCs/>
          <w:sz w:val="24"/>
          <w:szCs w:val="24"/>
        </w:rPr>
        <w:t>.</w:t>
      </w:r>
      <w:r w:rsidR="0028740C">
        <w:rPr>
          <w:rFonts w:ascii="Times New Roman" w:hAnsi="Times New Roman" w:cs="Times New Roman"/>
          <w:bCs/>
          <w:sz w:val="24"/>
          <w:szCs w:val="24"/>
        </w:rPr>
        <w:t xml:space="preserve"> </w:t>
      </w:r>
      <w:r w:rsidR="0090763A">
        <w:rPr>
          <w:rFonts w:ascii="Times New Roman" w:hAnsi="Times New Roman" w:cs="Times New Roman"/>
          <w:bCs/>
          <w:sz w:val="24"/>
          <w:szCs w:val="24"/>
        </w:rPr>
        <w:t>Padahal</w:t>
      </w:r>
      <w:r w:rsidR="004D10CA">
        <w:rPr>
          <w:rFonts w:ascii="Times New Roman" w:hAnsi="Times New Roman" w:cs="Times New Roman"/>
          <w:bCs/>
          <w:sz w:val="24"/>
          <w:szCs w:val="24"/>
        </w:rPr>
        <w:t xml:space="preserve">, pertasipasi masyarakat tidak semata-mata pada pembuatan kebijakan melainkan ketika penggalian pengetahuan. </w:t>
      </w:r>
      <w:r w:rsidR="00420CE3">
        <w:rPr>
          <w:rStyle w:val="FootnoteReference"/>
          <w:rFonts w:ascii="Times New Roman" w:hAnsi="Times New Roman" w:cs="Times New Roman"/>
          <w:bCs/>
          <w:sz w:val="24"/>
          <w:szCs w:val="24"/>
        </w:rPr>
        <w:footnoteReference w:id="83"/>
      </w:r>
      <w:r w:rsidR="0065742F">
        <w:rPr>
          <w:rFonts w:ascii="Times New Roman" w:hAnsi="Times New Roman" w:cs="Times New Roman"/>
          <w:bCs/>
          <w:sz w:val="24"/>
          <w:szCs w:val="24"/>
        </w:rPr>
        <w:t xml:space="preserve">  </w:t>
      </w:r>
    </w:p>
    <w:p w:rsidR="001826CE" w:rsidRPr="00A4617D" w:rsidRDefault="008A06B9" w:rsidP="00052426">
      <w:pPr>
        <w:pStyle w:val="NoSpacing"/>
        <w:numPr>
          <w:ilvl w:val="0"/>
          <w:numId w:val="8"/>
        </w:numPr>
        <w:spacing w:line="480" w:lineRule="auto"/>
        <w:ind w:left="1276" w:hanging="425"/>
        <w:jc w:val="both"/>
        <w:rPr>
          <w:rFonts w:ascii="Times New Roman" w:hAnsi="Times New Roman" w:cs="Times New Roman"/>
          <w:sz w:val="24"/>
          <w:szCs w:val="24"/>
        </w:rPr>
      </w:pPr>
      <w:r w:rsidRPr="00A4617D">
        <w:rPr>
          <w:rFonts w:ascii="Times New Roman" w:hAnsi="Times New Roman" w:cs="Times New Roman"/>
          <w:sz w:val="24"/>
          <w:szCs w:val="24"/>
        </w:rPr>
        <w:t>Pemberdayaan</w:t>
      </w:r>
    </w:p>
    <w:p w:rsidR="005B5BDC" w:rsidRPr="00BF33E2" w:rsidRDefault="00D705C1" w:rsidP="003D070C">
      <w:pPr>
        <w:pStyle w:val="NoSpacing"/>
        <w:spacing w:line="480" w:lineRule="auto"/>
        <w:ind w:left="1276" w:firstLine="720"/>
        <w:jc w:val="both"/>
        <w:rPr>
          <w:rFonts w:ascii="Times New Roman" w:hAnsi="Times New Roman" w:cs="Times New Roman"/>
          <w:bCs/>
          <w:sz w:val="24"/>
          <w:szCs w:val="24"/>
        </w:rPr>
      </w:pPr>
      <w:r>
        <w:rPr>
          <w:rFonts w:ascii="Times New Roman" w:hAnsi="Times New Roman" w:cs="Times New Roman"/>
          <w:sz w:val="24"/>
          <w:szCs w:val="24"/>
        </w:rPr>
        <w:t xml:space="preserve"> </w:t>
      </w:r>
      <w:r w:rsidR="005B5BDC">
        <w:rPr>
          <w:rFonts w:ascii="Times New Roman" w:hAnsi="Times New Roman" w:cs="Times New Roman"/>
          <w:sz w:val="24"/>
          <w:szCs w:val="24"/>
        </w:rPr>
        <w:t xml:space="preserve">Pengembangan masyarakat pada dasarnya adalah pengembangan manusia dalam rangka kemandirian dan pemenuhan kebutuhan manusia. Artinya, pengembangan masyarakat </w:t>
      </w:r>
      <w:r w:rsidR="00C96EA7">
        <w:rPr>
          <w:rFonts w:ascii="Times New Roman" w:hAnsi="Times New Roman" w:cs="Times New Roman"/>
          <w:sz w:val="24"/>
          <w:szCs w:val="24"/>
        </w:rPr>
        <w:t xml:space="preserve">sebagai pembinaan </w:t>
      </w:r>
      <w:r w:rsidR="005B5BDC">
        <w:rPr>
          <w:rFonts w:ascii="Times New Roman" w:hAnsi="Times New Roman" w:cs="Times New Roman"/>
          <w:sz w:val="24"/>
          <w:szCs w:val="24"/>
        </w:rPr>
        <w:t>untuk menjadikan masyarakat mandiri, yang mampu memenuhi kebutuhan hidup yang berkwalitas.</w:t>
      </w:r>
      <w:r w:rsidR="005B5BDC">
        <w:rPr>
          <w:rStyle w:val="FootnoteReference"/>
          <w:rFonts w:ascii="Times New Roman" w:hAnsi="Times New Roman" w:cs="Times New Roman"/>
          <w:sz w:val="24"/>
          <w:szCs w:val="24"/>
        </w:rPr>
        <w:footnoteReference w:id="84"/>
      </w:r>
      <w:r w:rsidR="00E42E02">
        <w:rPr>
          <w:rFonts w:ascii="Times New Roman" w:hAnsi="Times New Roman" w:cs="Times New Roman"/>
          <w:sz w:val="24"/>
          <w:szCs w:val="24"/>
        </w:rPr>
        <w:t xml:space="preserve"> Untuk itu, </w:t>
      </w:r>
      <w:r w:rsidR="005B5BDC">
        <w:rPr>
          <w:rFonts w:asciiTheme="majorBidi" w:hAnsiTheme="majorBidi" w:cstheme="majorBidi"/>
          <w:sz w:val="24"/>
          <w:szCs w:val="24"/>
        </w:rPr>
        <w:t>orientasi</w:t>
      </w:r>
      <w:r w:rsidR="00E42E02">
        <w:rPr>
          <w:rFonts w:asciiTheme="majorBidi" w:hAnsiTheme="majorBidi" w:cstheme="majorBidi"/>
          <w:sz w:val="24"/>
          <w:szCs w:val="24"/>
        </w:rPr>
        <w:t xml:space="preserve">nya adalah </w:t>
      </w:r>
      <w:r w:rsidR="00AD7A05">
        <w:rPr>
          <w:rFonts w:asciiTheme="majorBidi" w:hAnsiTheme="majorBidi" w:cstheme="majorBidi"/>
          <w:sz w:val="24"/>
          <w:szCs w:val="24"/>
        </w:rPr>
        <w:t>kesejahteraan lahir dan batin</w:t>
      </w:r>
      <w:r w:rsidR="005B5BDC">
        <w:rPr>
          <w:rFonts w:asciiTheme="majorBidi" w:hAnsiTheme="majorBidi" w:cstheme="majorBidi"/>
          <w:sz w:val="24"/>
          <w:szCs w:val="24"/>
        </w:rPr>
        <w:t xml:space="preserve">. </w:t>
      </w:r>
      <w:r w:rsidR="003D070C">
        <w:rPr>
          <w:rFonts w:asciiTheme="majorBidi" w:hAnsiTheme="majorBidi" w:cstheme="majorBidi"/>
          <w:sz w:val="24"/>
          <w:szCs w:val="24"/>
        </w:rPr>
        <w:t>M</w:t>
      </w:r>
      <w:r w:rsidR="005B5BDC">
        <w:rPr>
          <w:rFonts w:asciiTheme="majorBidi" w:hAnsiTheme="majorBidi" w:cstheme="majorBidi"/>
          <w:sz w:val="24"/>
          <w:szCs w:val="24"/>
        </w:rPr>
        <w:t>asyarakat terbebas dari penindasan, ketidakadilan, dan kesewenang-wenangan. Setelah masyarakat terbebas dari belenggu penindasan, ketidakadilan, dan kesewang-wenangan, maka akan mudah untuk mencapai kesejahteraan masyarakat yang diidam-idamkan oleh semua anggota masyarakat melalui sekelompok elit</w:t>
      </w:r>
      <w:r w:rsidR="005B5BDC">
        <w:rPr>
          <w:rStyle w:val="FootnoteReference"/>
          <w:rFonts w:asciiTheme="majorBidi" w:hAnsiTheme="majorBidi" w:cstheme="majorBidi"/>
          <w:sz w:val="24"/>
          <w:szCs w:val="24"/>
        </w:rPr>
        <w:footnoteReference w:id="85"/>
      </w:r>
      <w:r w:rsidR="005B5BDC">
        <w:rPr>
          <w:rFonts w:asciiTheme="majorBidi" w:hAnsiTheme="majorBidi" w:cstheme="majorBidi"/>
          <w:sz w:val="24"/>
          <w:szCs w:val="24"/>
        </w:rPr>
        <w:t xml:space="preserve"> di dalam masyarakat.</w:t>
      </w:r>
      <w:r w:rsidR="005B5BDC">
        <w:rPr>
          <w:rStyle w:val="FootnoteReference"/>
          <w:rFonts w:asciiTheme="majorBidi" w:hAnsiTheme="majorBidi" w:cstheme="majorBidi"/>
          <w:sz w:val="24"/>
          <w:szCs w:val="24"/>
        </w:rPr>
        <w:footnoteReference w:id="86"/>
      </w:r>
    </w:p>
    <w:p w:rsidR="00394E5C" w:rsidRDefault="00394E5C" w:rsidP="00D25A96">
      <w:pPr>
        <w:pStyle w:val="NoSpacing"/>
        <w:spacing w:line="480" w:lineRule="auto"/>
        <w:ind w:left="1276" w:firstLine="720"/>
        <w:jc w:val="both"/>
        <w:rPr>
          <w:rFonts w:ascii="Times New Roman" w:hAnsi="Times New Roman" w:cs="Times New Roman"/>
          <w:sz w:val="24"/>
          <w:szCs w:val="24"/>
        </w:rPr>
      </w:pPr>
      <w:r>
        <w:rPr>
          <w:rFonts w:ascii="Times New Roman" w:hAnsi="Times New Roman" w:cs="Times New Roman"/>
          <w:sz w:val="24"/>
          <w:szCs w:val="24"/>
        </w:rPr>
        <w:t>Menurut Yakop Napu dkk,</w:t>
      </w:r>
      <w:r>
        <w:rPr>
          <w:rStyle w:val="FootnoteReference"/>
          <w:rFonts w:ascii="Times New Roman" w:hAnsi="Times New Roman" w:cs="Times New Roman"/>
          <w:sz w:val="24"/>
          <w:szCs w:val="24"/>
        </w:rPr>
        <w:footnoteReference w:id="87"/>
      </w:r>
      <w:r>
        <w:rPr>
          <w:rFonts w:ascii="Times New Roman" w:hAnsi="Times New Roman" w:cs="Times New Roman"/>
          <w:sz w:val="24"/>
          <w:szCs w:val="24"/>
        </w:rPr>
        <w:t xml:space="preserve"> </w:t>
      </w:r>
      <w:r w:rsidR="00C235F7">
        <w:rPr>
          <w:rFonts w:ascii="Times New Roman" w:hAnsi="Times New Roman" w:cs="Times New Roman"/>
          <w:sz w:val="24"/>
          <w:szCs w:val="24"/>
        </w:rPr>
        <w:t xml:space="preserve">pengembangan masyarakat </w:t>
      </w:r>
      <w:r>
        <w:rPr>
          <w:rFonts w:ascii="Times New Roman" w:hAnsi="Times New Roman" w:cs="Times New Roman"/>
          <w:sz w:val="24"/>
          <w:szCs w:val="24"/>
        </w:rPr>
        <w:t>mengutamakan sumber daya manusia</w:t>
      </w:r>
      <w:r w:rsidR="0043429E">
        <w:rPr>
          <w:rFonts w:ascii="Times New Roman" w:hAnsi="Times New Roman" w:cs="Times New Roman"/>
          <w:sz w:val="24"/>
          <w:szCs w:val="24"/>
        </w:rPr>
        <w:t>.</w:t>
      </w:r>
      <w:r>
        <w:rPr>
          <w:rFonts w:ascii="Times New Roman" w:hAnsi="Times New Roman" w:cs="Times New Roman"/>
          <w:sz w:val="24"/>
          <w:szCs w:val="24"/>
        </w:rPr>
        <w:t xml:space="preserve"> </w:t>
      </w:r>
      <w:r w:rsidR="00657422">
        <w:rPr>
          <w:rFonts w:ascii="Times New Roman" w:hAnsi="Times New Roman" w:cs="Times New Roman"/>
          <w:sz w:val="24"/>
          <w:szCs w:val="24"/>
        </w:rPr>
        <w:t>Dengan demikian</w:t>
      </w:r>
      <w:r>
        <w:rPr>
          <w:rFonts w:ascii="Times New Roman" w:hAnsi="Times New Roman" w:cs="Times New Roman"/>
          <w:sz w:val="24"/>
          <w:szCs w:val="24"/>
        </w:rPr>
        <w:t xml:space="preserve"> proses humanisasi dalam pengembangan masyarakat </w:t>
      </w:r>
      <w:r w:rsidR="00C34AA4">
        <w:rPr>
          <w:rFonts w:ascii="Times New Roman" w:hAnsi="Times New Roman" w:cs="Times New Roman"/>
          <w:sz w:val="24"/>
          <w:szCs w:val="24"/>
        </w:rPr>
        <w:t>dapat dilaksanakan</w:t>
      </w:r>
      <w:r>
        <w:rPr>
          <w:rFonts w:ascii="Times New Roman" w:hAnsi="Times New Roman" w:cs="Times New Roman"/>
          <w:sz w:val="24"/>
          <w:szCs w:val="24"/>
        </w:rPr>
        <w:t>.</w:t>
      </w:r>
      <w:r w:rsidR="00A97E85">
        <w:rPr>
          <w:rFonts w:ascii="Times New Roman" w:hAnsi="Times New Roman" w:cs="Times New Roman"/>
          <w:sz w:val="24"/>
          <w:szCs w:val="24"/>
        </w:rPr>
        <w:t xml:space="preserve"> Dengan kata lain, </w:t>
      </w:r>
      <w:r>
        <w:rPr>
          <w:rFonts w:ascii="Times New Roman" w:hAnsi="Times New Roman" w:cs="Times New Roman"/>
          <w:sz w:val="24"/>
          <w:szCs w:val="24"/>
        </w:rPr>
        <w:t>merubah peran masyarakat yang pasif menjadi aktif</w:t>
      </w:r>
      <w:r w:rsidR="00A97E85">
        <w:rPr>
          <w:rFonts w:ascii="Times New Roman" w:hAnsi="Times New Roman" w:cs="Times New Roman"/>
          <w:sz w:val="24"/>
          <w:szCs w:val="24"/>
        </w:rPr>
        <w:t>. Disatu sisi s</w:t>
      </w:r>
      <w:r>
        <w:rPr>
          <w:rFonts w:ascii="Times New Roman" w:hAnsi="Times New Roman" w:cs="Times New Roman"/>
          <w:sz w:val="24"/>
          <w:szCs w:val="24"/>
        </w:rPr>
        <w:t xml:space="preserve">eluruh kebutuhan </w:t>
      </w:r>
      <w:r w:rsidR="00D25A96">
        <w:rPr>
          <w:rFonts w:ascii="Times New Roman" w:hAnsi="Times New Roman" w:cs="Times New Roman"/>
          <w:sz w:val="24"/>
          <w:szCs w:val="24"/>
        </w:rPr>
        <w:t xml:space="preserve">pokok </w:t>
      </w:r>
      <w:r>
        <w:rPr>
          <w:rFonts w:ascii="Times New Roman" w:hAnsi="Times New Roman" w:cs="Times New Roman"/>
          <w:sz w:val="24"/>
          <w:szCs w:val="24"/>
        </w:rPr>
        <w:t xml:space="preserve">manuia harus dipenuhi </w:t>
      </w:r>
      <w:r w:rsidR="00D25A96">
        <w:rPr>
          <w:rFonts w:ascii="Times New Roman" w:hAnsi="Times New Roman" w:cs="Times New Roman"/>
          <w:sz w:val="24"/>
          <w:szCs w:val="24"/>
        </w:rPr>
        <w:t>seperti</w:t>
      </w:r>
      <w:r>
        <w:rPr>
          <w:rFonts w:ascii="Times New Roman" w:hAnsi="Times New Roman" w:cs="Times New Roman"/>
          <w:sz w:val="24"/>
          <w:szCs w:val="24"/>
        </w:rPr>
        <w:t xml:space="preserve"> kebutuhan makanan yang cukup agar dapat mengembangkan potensi diri, kebutuhan tempat tinggal atau perumahan yang layak dihuni beserta keluarganya, kebutuhan pakaian yang bersih, aman, dan nyaman untuk menjaga kesehatannya, dan juga kebutuhan-kebutuhan lainnya seperti penerangan, transportasi, alat komunikasi yang cukup agar dapat memudahkan aktifitas hidupnya.</w:t>
      </w:r>
    </w:p>
    <w:p w:rsidR="009670FF" w:rsidRDefault="00D705C1" w:rsidP="009670FF">
      <w:pPr>
        <w:pStyle w:val="NoSpacing"/>
        <w:spacing w:line="480" w:lineRule="auto"/>
        <w:ind w:left="1276" w:firstLine="720"/>
        <w:jc w:val="both"/>
        <w:rPr>
          <w:rFonts w:ascii="Times New Roman" w:hAnsi="Times New Roman" w:cs="Times New Roman"/>
          <w:sz w:val="24"/>
          <w:szCs w:val="24"/>
        </w:rPr>
      </w:pPr>
      <w:r>
        <w:rPr>
          <w:rFonts w:ascii="Times New Roman" w:hAnsi="Times New Roman" w:cs="Times New Roman"/>
          <w:sz w:val="24"/>
          <w:szCs w:val="24"/>
        </w:rPr>
        <w:t xml:space="preserve">Secara lahir, </w:t>
      </w:r>
      <w:r w:rsidR="00D106CD">
        <w:rPr>
          <w:rFonts w:ascii="Times New Roman" w:hAnsi="Times New Roman" w:cs="Times New Roman"/>
          <w:sz w:val="24"/>
          <w:szCs w:val="24"/>
        </w:rPr>
        <w:t xml:space="preserve">kebutuhan masyarakat </w:t>
      </w:r>
      <w:r>
        <w:rPr>
          <w:rFonts w:ascii="Times New Roman" w:hAnsi="Times New Roman" w:cs="Times New Roman"/>
          <w:sz w:val="24"/>
          <w:szCs w:val="24"/>
        </w:rPr>
        <w:t xml:space="preserve">terpenuhi </w:t>
      </w:r>
      <w:r w:rsidR="00D106CD">
        <w:rPr>
          <w:rFonts w:ascii="Times New Roman" w:hAnsi="Times New Roman" w:cs="Times New Roman"/>
          <w:sz w:val="24"/>
          <w:szCs w:val="24"/>
        </w:rPr>
        <w:t>termasuk</w:t>
      </w:r>
      <w:r>
        <w:rPr>
          <w:rFonts w:ascii="Times New Roman" w:hAnsi="Times New Roman" w:cs="Times New Roman"/>
          <w:sz w:val="24"/>
          <w:szCs w:val="24"/>
        </w:rPr>
        <w:t xml:space="preserve"> rasa aman, puas, dan spiritual (agama). </w:t>
      </w:r>
      <w:r w:rsidR="009301EF">
        <w:rPr>
          <w:rFonts w:ascii="Times New Roman" w:hAnsi="Times New Roman" w:cs="Times New Roman"/>
          <w:sz w:val="24"/>
          <w:szCs w:val="24"/>
        </w:rPr>
        <w:t xml:space="preserve">Rasulullah </w:t>
      </w:r>
      <w:r>
        <w:rPr>
          <w:rFonts w:ascii="Times New Roman" w:hAnsi="Times New Roman" w:cs="Times New Roman"/>
          <w:sz w:val="24"/>
          <w:szCs w:val="24"/>
        </w:rPr>
        <w:t xml:space="preserve">memberikan motivasi agar terjadi perubahan di dalam masyarakat </w:t>
      </w:r>
      <w:r w:rsidR="009C72F6">
        <w:rPr>
          <w:rFonts w:ascii="Times New Roman" w:hAnsi="Times New Roman" w:cs="Times New Roman"/>
          <w:sz w:val="24"/>
          <w:szCs w:val="24"/>
        </w:rPr>
        <w:t>agar selalu</w:t>
      </w:r>
      <w:r>
        <w:rPr>
          <w:rFonts w:ascii="Times New Roman" w:hAnsi="Times New Roman" w:cs="Times New Roman"/>
          <w:sz w:val="24"/>
          <w:szCs w:val="24"/>
        </w:rPr>
        <w:t xml:space="preserve"> dinamis, </w:t>
      </w:r>
      <w:r w:rsidR="009C72F6">
        <w:rPr>
          <w:rFonts w:ascii="Times New Roman" w:hAnsi="Times New Roman" w:cs="Times New Roman"/>
          <w:sz w:val="24"/>
          <w:szCs w:val="24"/>
        </w:rPr>
        <w:t xml:space="preserve">tidak </w:t>
      </w:r>
      <w:r>
        <w:rPr>
          <w:rFonts w:ascii="Times New Roman" w:hAnsi="Times New Roman" w:cs="Times New Roman"/>
          <w:sz w:val="24"/>
          <w:szCs w:val="24"/>
        </w:rPr>
        <w:t xml:space="preserve">bergantung </w:t>
      </w:r>
      <w:r w:rsidR="009C72F6">
        <w:rPr>
          <w:rFonts w:ascii="Times New Roman" w:hAnsi="Times New Roman" w:cs="Times New Roman"/>
          <w:sz w:val="24"/>
          <w:szCs w:val="24"/>
        </w:rPr>
        <w:t>orang lain melainkan tumbuh</w:t>
      </w:r>
      <w:r>
        <w:rPr>
          <w:rFonts w:ascii="Times New Roman" w:hAnsi="Times New Roman" w:cs="Times New Roman"/>
          <w:sz w:val="24"/>
          <w:szCs w:val="24"/>
        </w:rPr>
        <w:t xml:space="preserve"> </w:t>
      </w:r>
      <w:r w:rsidR="009C72F6">
        <w:rPr>
          <w:rFonts w:ascii="Times New Roman" w:hAnsi="Times New Roman" w:cs="Times New Roman"/>
          <w:sz w:val="24"/>
          <w:szCs w:val="24"/>
        </w:rPr>
        <w:t>ke</w:t>
      </w:r>
      <w:r>
        <w:rPr>
          <w:rFonts w:ascii="Times New Roman" w:hAnsi="Times New Roman" w:cs="Times New Roman"/>
          <w:sz w:val="24"/>
          <w:szCs w:val="24"/>
        </w:rPr>
        <w:t>mandiri</w:t>
      </w:r>
      <w:r w:rsidR="009C72F6">
        <w:rPr>
          <w:rFonts w:ascii="Times New Roman" w:hAnsi="Times New Roman" w:cs="Times New Roman"/>
          <w:sz w:val="24"/>
          <w:szCs w:val="24"/>
        </w:rPr>
        <w:t>an sejati</w:t>
      </w:r>
      <w:r>
        <w:rPr>
          <w:rFonts w:ascii="Times New Roman" w:hAnsi="Times New Roman" w:cs="Times New Roman"/>
          <w:sz w:val="24"/>
          <w:szCs w:val="24"/>
        </w:rPr>
        <w:t xml:space="preserve">,  </w:t>
      </w:r>
      <w:r w:rsidR="00F05E4E">
        <w:rPr>
          <w:rFonts w:ascii="Times New Roman" w:hAnsi="Times New Roman" w:cs="Times New Roman"/>
          <w:sz w:val="24"/>
          <w:szCs w:val="24"/>
        </w:rPr>
        <w:t xml:space="preserve">tidak </w:t>
      </w:r>
      <w:r>
        <w:rPr>
          <w:rFonts w:ascii="Times New Roman" w:hAnsi="Times New Roman" w:cs="Times New Roman"/>
          <w:sz w:val="24"/>
          <w:szCs w:val="24"/>
        </w:rPr>
        <w:t xml:space="preserve">pasrah </w:t>
      </w:r>
      <w:r w:rsidR="00F05E4E">
        <w:rPr>
          <w:rFonts w:ascii="Times New Roman" w:hAnsi="Times New Roman" w:cs="Times New Roman"/>
          <w:sz w:val="24"/>
          <w:szCs w:val="24"/>
        </w:rPr>
        <w:t>ke</w:t>
      </w:r>
      <w:r>
        <w:rPr>
          <w:rFonts w:ascii="Times New Roman" w:hAnsi="Times New Roman" w:cs="Times New Roman"/>
          <w:sz w:val="24"/>
          <w:szCs w:val="24"/>
        </w:rPr>
        <w:t xml:space="preserve">pada nasib </w:t>
      </w:r>
      <w:r w:rsidR="00F05E4E">
        <w:rPr>
          <w:rFonts w:ascii="Times New Roman" w:hAnsi="Times New Roman" w:cs="Times New Roman"/>
          <w:sz w:val="24"/>
          <w:szCs w:val="24"/>
        </w:rPr>
        <w:t>dan kead</w:t>
      </w:r>
      <w:r>
        <w:rPr>
          <w:rFonts w:ascii="Times New Roman" w:hAnsi="Times New Roman" w:cs="Times New Roman"/>
          <w:sz w:val="24"/>
          <w:szCs w:val="24"/>
        </w:rPr>
        <w:t xml:space="preserve">aan </w:t>
      </w:r>
      <w:r w:rsidR="00F05E4E">
        <w:rPr>
          <w:rFonts w:ascii="Times New Roman" w:hAnsi="Times New Roman" w:cs="Times New Roman"/>
          <w:sz w:val="24"/>
          <w:szCs w:val="24"/>
        </w:rPr>
        <w:t xml:space="preserve">namun </w:t>
      </w:r>
      <w:r>
        <w:rPr>
          <w:rFonts w:ascii="Times New Roman" w:hAnsi="Times New Roman" w:cs="Times New Roman"/>
          <w:sz w:val="24"/>
          <w:szCs w:val="24"/>
        </w:rPr>
        <w:t xml:space="preserve">menjadi </w:t>
      </w:r>
      <w:r w:rsidR="00F05E4E">
        <w:rPr>
          <w:rFonts w:ascii="Times New Roman" w:hAnsi="Times New Roman" w:cs="Times New Roman"/>
          <w:sz w:val="24"/>
          <w:szCs w:val="24"/>
        </w:rPr>
        <w:t>lebih ber</w:t>
      </w:r>
      <w:r>
        <w:rPr>
          <w:rFonts w:ascii="Times New Roman" w:hAnsi="Times New Roman" w:cs="Times New Roman"/>
          <w:sz w:val="24"/>
          <w:szCs w:val="24"/>
        </w:rPr>
        <w:t xml:space="preserve">semangat. </w:t>
      </w:r>
      <w:r w:rsidR="009301EF">
        <w:rPr>
          <w:rFonts w:ascii="Times New Roman" w:hAnsi="Times New Roman" w:cs="Times New Roman"/>
          <w:sz w:val="24"/>
          <w:szCs w:val="24"/>
        </w:rPr>
        <w:t>P</w:t>
      </w:r>
      <w:r>
        <w:rPr>
          <w:rFonts w:ascii="Times New Roman" w:hAnsi="Times New Roman" w:cs="Times New Roman"/>
          <w:sz w:val="24"/>
          <w:szCs w:val="24"/>
        </w:rPr>
        <w:t xml:space="preserve">erubahan itu untuk mengangkat harkat dan martabat kehidupan manusia di dunia. Dalam hadis </w:t>
      </w:r>
      <w:r w:rsidR="009670FF">
        <w:rPr>
          <w:rFonts w:ascii="Times New Roman" w:hAnsi="Times New Roman" w:cs="Times New Roman"/>
          <w:sz w:val="24"/>
          <w:szCs w:val="24"/>
        </w:rPr>
        <w:t xml:space="preserve">(walaupun sanadnya lemah) tetapi dapat dijadikan sebagai motivasi untuk kebaikan, </w:t>
      </w:r>
      <w:r>
        <w:rPr>
          <w:rFonts w:ascii="Times New Roman" w:hAnsi="Times New Roman" w:cs="Times New Roman"/>
          <w:sz w:val="24"/>
          <w:szCs w:val="24"/>
        </w:rPr>
        <w:t>di sebutkan</w:t>
      </w:r>
      <w:r w:rsidR="009670FF">
        <w:rPr>
          <w:rFonts w:ascii="Times New Roman" w:hAnsi="Times New Roman" w:cs="Times New Roman"/>
          <w:sz w:val="24"/>
          <w:szCs w:val="24"/>
        </w:rPr>
        <w:t xml:space="preserve"> bahwa</w:t>
      </w:r>
      <w:r>
        <w:rPr>
          <w:rFonts w:ascii="Times New Roman" w:hAnsi="Times New Roman" w:cs="Times New Roman"/>
          <w:sz w:val="24"/>
          <w:szCs w:val="24"/>
        </w:rPr>
        <w:t xml:space="preserve">; </w:t>
      </w:r>
    </w:p>
    <w:p w:rsidR="00A30381" w:rsidRPr="00A30381" w:rsidRDefault="00A30381" w:rsidP="00A30381">
      <w:pPr>
        <w:pStyle w:val="NoSpacing"/>
        <w:bidi/>
        <w:ind w:left="-1" w:right="1276"/>
        <w:jc w:val="both"/>
        <w:rPr>
          <w:rFonts w:ascii="Times New Roman" w:hAnsi="Times New Roman" w:cs="Times New Roman"/>
          <w:sz w:val="34"/>
          <w:szCs w:val="34"/>
        </w:rPr>
      </w:pPr>
      <w:r w:rsidRPr="00A30381">
        <w:rPr>
          <w:rFonts w:ascii="Arial" w:hAnsi="Arial" w:cs="Arial"/>
          <w:color w:val="333333"/>
          <w:sz w:val="34"/>
          <w:szCs w:val="34"/>
          <w:shd w:val="clear" w:color="auto" w:fill="FFFFFF"/>
          <w:rtl/>
        </w:rPr>
        <w:t>مَنۡ كَانَ يَوۡمُهُ خَيۡرًا مِنۡ اَمۡسِهِ فَهُوَ رَابِحُ. وَمَنۡ كَانَ يَوۡمُهُ مثل اَمۡسه فهو مَغۡبُون. ومَن كان يومه شَرًّا مِنۡ امسه فهو مَلۡعُون</w:t>
      </w:r>
    </w:p>
    <w:p w:rsidR="00A30381" w:rsidRDefault="00A30381" w:rsidP="00F70E4E">
      <w:pPr>
        <w:pStyle w:val="NoSpacing"/>
        <w:ind w:left="2835" w:hanging="839"/>
        <w:jc w:val="both"/>
        <w:rPr>
          <w:rFonts w:ascii="Times New Roman" w:hAnsi="Times New Roman" w:cs="Times New Roman"/>
          <w:sz w:val="24"/>
          <w:szCs w:val="24"/>
        </w:rPr>
      </w:pPr>
    </w:p>
    <w:p w:rsidR="00D705C1" w:rsidRDefault="00BE7D71" w:rsidP="00F70E4E">
      <w:pPr>
        <w:pStyle w:val="NoSpacing"/>
        <w:ind w:left="2835" w:hanging="839"/>
        <w:jc w:val="both"/>
        <w:rPr>
          <w:rFonts w:ascii="Times New Roman" w:hAnsi="Times New Roman" w:cs="Times New Roman"/>
          <w:sz w:val="24"/>
          <w:szCs w:val="24"/>
        </w:rPr>
      </w:pPr>
      <w:r>
        <w:rPr>
          <w:rFonts w:ascii="Times New Roman" w:hAnsi="Times New Roman" w:cs="Times New Roman"/>
          <w:sz w:val="24"/>
          <w:szCs w:val="24"/>
        </w:rPr>
        <w:t>Artinya</w:t>
      </w:r>
      <w:r>
        <w:rPr>
          <w:rFonts w:ascii="Times New Roman" w:hAnsi="Times New Roman" w:cs="Times New Roman"/>
          <w:sz w:val="24"/>
          <w:szCs w:val="24"/>
        </w:rPr>
        <w:tab/>
        <w:t xml:space="preserve">: </w:t>
      </w:r>
      <w:r w:rsidR="00D705C1">
        <w:rPr>
          <w:rFonts w:ascii="Times New Roman" w:hAnsi="Times New Roman" w:cs="Times New Roman"/>
          <w:sz w:val="24"/>
          <w:szCs w:val="24"/>
        </w:rPr>
        <w:t>“</w:t>
      </w:r>
      <w:r w:rsidR="00D705C1">
        <w:rPr>
          <w:rFonts w:ascii="Times New Roman" w:hAnsi="Times New Roman" w:cs="Times New Roman"/>
          <w:i/>
          <w:iCs/>
          <w:sz w:val="24"/>
          <w:szCs w:val="24"/>
        </w:rPr>
        <w:t>Barang siapa yang hari ini lebih baik dari pada hari kemarin, maka dia adalah yang yang beruntung. Sedangkan orang yang hari ini sama dengan hari kemarin, maka dia adalah orang yang rugi. Dan orang yang hari ini sama dengan hari kemarin, maka dia adalah yang celaka.”</w:t>
      </w:r>
    </w:p>
    <w:p w:rsidR="00F70E4E" w:rsidRDefault="00F70E4E" w:rsidP="00F70E4E">
      <w:pPr>
        <w:pStyle w:val="NoSpacing"/>
        <w:ind w:left="1276" w:firstLine="720"/>
        <w:jc w:val="both"/>
        <w:rPr>
          <w:rFonts w:ascii="Times New Roman" w:hAnsi="Times New Roman" w:cs="Times New Roman"/>
          <w:sz w:val="24"/>
          <w:szCs w:val="24"/>
        </w:rPr>
      </w:pPr>
    </w:p>
    <w:p w:rsidR="00D705C1" w:rsidRDefault="00D705C1" w:rsidP="000752F9">
      <w:pPr>
        <w:pStyle w:val="NoSpacing"/>
        <w:spacing w:line="480" w:lineRule="auto"/>
        <w:ind w:left="1276" w:firstLine="720"/>
        <w:jc w:val="both"/>
        <w:rPr>
          <w:rFonts w:ascii="Times New Roman" w:hAnsi="Times New Roman" w:cs="Times New Roman"/>
          <w:sz w:val="24"/>
          <w:szCs w:val="24"/>
        </w:rPr>
      </w:pPr>
      <w:r>
        <w:rPr>
          <w:rFonts w:ascii="Times New Roman" w:hAnsi="Times New Roman" w:cs="Times New Roman"/>
          <w:sz w:val="24"/>
          <w:szCs w:val="24"/>
        </w:rPr>
        <w:t>P</w:t>
      </w:r>
      <w:r w:rsidR="003A4734">
        <w:rPr>
          <w:rFonts w:ascii="Times New Roman" w:hAnsi="Times New Roman" w:cs="Times New Roman"/>
          <w:sz w:val="24"/>
          <w:szCs w:val="24"/>
        </w:rPr>
        <w:t xml:space="preserve">embinaan </w:t>
      </w:r>
      <w:r>
        <w:rPr>
          <w:rFonts w:ascii="Times New Roman" w:hAnsi="Times New Roman" w:cs="Times New Roman"/>
          <w:sz w:val="24"/>
          <w:szCs w:val="24"/>
        </w:rPr>
        <w:t>masyarakat dipengaruhi oleh beberapa faktor, baik dari dalam maupun dari luar. Faktor-faktor yang berasal dari dalam yaitu perubahan pada kondisi ekonomi, sosial, perkembangan ilmu pengetahuan, teknologi dan lain sebagainya. Sedangkan faktor perubahan yang berasal dari luar masyarakat yaitu bencana alam. Yakop Napu dkk menggunakan teori sosial dalam perubahan dan pengembangan masyarakat yang diklasifikasikan ke dalam 3 kategori, yaitu; sebagai proses diferensiasi dan integrasi, sebagai suatu proses perubahan dan pembentukan nilai-nilai modern, dan sebagai suatu proses secara radikal.</w:t>
      </w:r>
      <w:r>
        <w:rPr>
          <w:rStyle w:val="FootnoteReference"/>
          <w:rFonts w:ascii="Times New Roman" w:hAnsi="Times New Roman" w:cs="Times New Roman"/>
          <w:sz w:val="24"/>
          <w:szCs w:val="24"/>
        </w:rPr>
        <w:footnoteReference w:id="88"/>
      </w:r>
      <w:r w:rsidR="00FC75A7">
        <w:rPr>
          <w:rFonts w:ascii="Times New Roman" w:hAnsi="Times New Roman" w:cs="Times New Roman"/>
          <w:sz w:val="24"/>
          <w:szCs w:val="24"/>
        </w:rPr>
        <w:t xml:space="preserve"> </w:t>
      </w:r>
      <w:r w:rsidR="000B3838">
        <w:rPr>
          <w:rFonts w:ascii="Times New Roman" w:hAnsi="Times New Roman" w:cs="Times New Roman"/>
          <w:sz w:val="24"/>
          <w:szCs w:val="24"/>
        </w:rPr>
        <w:t>H</w:t>
      </w:r>
      <w:r w:rsidR="00FC75A7">
        <w:rPr>
          <w:rFonts w:ascii="Times New Roman" w:hAnsi="Times New Roman" w:cs="Times New Roman"/>
          <w:sz w:val="24"/>
          <w:szCs w:val="24"/>
        </w:rPr>
        <w:t xml:space="preserve">akekatnya adalah </w:t>
      </w:r>
      <w:r w:rsidR="00157F3B">
        <w:rPr>
          <w:rFonts w:ascii="Times New Roman" w:hAnsi="Times New Roman" w:cs="Times New Roman"/>
          <w:sz w:val="24"/>
          <w:szCs w:val="24"/>
        </w:rPr>
        <w:t>peng</w:t>
      </w:r>
      <w:r w:rsidR="00266B81">
        <w:rPr>
          <w:rFonts w:ascii="Times New Roman" w:hAnsi="Times New Roman" w:cs="Times New Roman"/>
          <w:sz w:val="24"/>
          <w:szCs w:val="24"/>
        </w:rPr>
        <w:t xml:space="preserve">abdian untuk suatu </w:t>
      </w:r>
      <w:r w:rsidR="00FC75A7">
        <w:rPr>
          <w:rFonts w:ascii="Times New Roman" w:hAnsi="Times New Roman" w:cs="Times New Roman"/>
          <w:sz w:val="24"/>
          <w:szCs w:val="24"/>
        </w:rPr>
        <w:t>perubahan</w:t>
      </w:r>
      <w:r w:rsidR="005539DE">
        <w:rPr>
          <w:rFonts w:ascii="Times New Roman" w:hAnsi="Times New Roman" w:cs="Times New Roman"/>
          <w:sz w:val="24"/>
          <w:szCs w:val="24"/>
        </w:rPr>
        <w:t xml:space="preserve"> ke arah yang lebih baik</w:t>
      </w:r>
      <w:r w:rsidR="00A15D98">
        <w:rPr>
          <w:rFonts w:ascii="Times New Roman" w:hAnsi="Times New Roman" w:cs="Times New Roman"/>
          <w:sz w:val="24"/>
          <w:szCs w:val="24"/>
        </w:rPr>
        <w:t>.</w:t>
      </w:r>
    </w:p>
    <w:p w:rsidR="00D705C1" w:rsidRDefault="00D705C1" w:rsidP="00D705C1">
      <w:pPr>
        <w:pStyle w:val="NoSpacing"/>
        <w:spacing w:line="480" w:lineRule="auto"/>
        <w:ind w:left="851" w:firstLine="720"/>
        <w:jc w:val="both"/>
        <w:rPr>
          <w:rFonts w:asciiTheme="majorBidi" w:hAnsiTheme="majorBidi" w:cstheme="majorBidi"/>
          <w:sz w:val="24"/>
          <w:szCs w:val="24"/>
        </w:rPr>
      </w:pPr>
    </w:p>
    <w:p w:rsidR="008E40D6" w:rsidRPr="00C461C1" w:rsidRDefault="00775962" w:rsidP="00052426">
      <w:pPr>
        <w:pStyle w:val="NoSpacing"/>
        <w:numPr>
          <w:ilvl w:val="0"/>
          <w:numId w:val="7"/>
        </w:numPr>
        <w:spacing w:line="480" w:lineRule="auto"/>
        <w:ind w:left="851" w:hanging="425"/>
        <w:jc w:val="both"/>
        <w:rPr>
          <w:rFonts w:ascii="Times New Roman" w:hAnsi="Times New Roman" w:cs="Times New Roman"/>
          <w:b/>
          <w:bCs/>
          <w:sz w:val="24"/>
          <w:szCs w:val="24"/>
        </w:rPr>
      </w:pPr>
      <w:r>
        <w:rPr>
          <w:rFonts w:ascii="Times New Roman" w:hAnsi="Times New Roman" w:cs="Times New Roman"/>
          <w:b/>
          <w:bCs/>
          <w:sz w:val="24"/>
          <w:szCs w:val="24"/>
        </w:rPr>
        <w:t>Pengelolaan</w:t>
      </w:r>
      <w:r w:rsidR="008E40D6" w:rsidRPr="00C461C1">
        <w:rPr>
          <w:rFonts w:ascii="Times New Roman" w:hAnsi="Times New Roman" w:cs="Times New Roman"/>
          <w:b/>
          <w:bCs/>
          <w:sz w:val="24"/>
          <w:szCs w:val="24"/>
        </w:rPr>
        <w:t xml:space="preserve"> Pengembangan Masyarakat </w:t>
      </w:r>
    </w:p>
    <w:p w:rsidR="00AF0739" w:rsidRDefault="00FD4E0F" w:rsidP="00FD4E0F">
      <w:pPr>
        <w:pStyle w:val="NoSpacing"/>
        <w:spacing w:line="480" w:lineRule="auto"/>
        <w:ind w:left="851" w:firstLine="720"/>
        <w:jc w:val="both"/>
        <w:rPr>
          <w:rFonts w:ascii="Times New Roman" w:hAnsi="Times New Roman" w:cs="Times New Roman"/>
          <w:sz w:val="24"/>
          <w:szCs w:val="24"/>
        </w:rPr>
      </w:pPr>
      <w:r>
        <w:rPr>
          <w:rFonts w:ascii="Times New Roman" w:hAnsi="Times New Roman" w:cs="Times New Roman"/>
          <w:sz w:val="24"/>
          <w:szCs w:val="24"/>
        </w:rPr>
        <w:t>Pengelolaan atau m</w:t>
      </w:r>
      <w:r w:rsidR="00B44BCC">
        <w:rPr>
          <w:rFonts w:ascii="Times New Roman" w:hAnsi="Times New Roman" w:cs="Times New Roman"/>
          <w:sz w:val="24"/>
          <w:szCs w:val="24"/>
        </w:rPr>
        <w:t xml:space="preserve">anajemen </w:t>
      </w:r>
      <w:r w:rsidR="002F4FF3">
        <w:rPr>
          <w:rFonts w:ascii="Times New Roman" w:hAnsi="Times New Roman" w:cs="Times New Roman"/>
          <w:sz w:val="24"/>
          <w:szCs w:val="24"/>
        </w:rPr>
        <w:t>disebut</w:t>
      </w:r>
      <w:r w:rsidR="003B2F8C">
        <w:rPr>
          <w:rFonts w:ascii="Times New Roman" w:hAnsi="Times New Roman" w:cs="Times New Roman"/>
          <w:sz w:val="24"/>
          <w:szCs w:val="24"/>
        </w:rPr>
        <w:t xml:space="preserve"> sebagai </w:t>
      </w:r>
      <w:r w:rsidR="00355C57">
        <w:rPr>
          <w:rFonts w:ascii="Times New Roman" w:hAnsi="Times New Roman" w:cs="Times New Roman"/>
          <w:sz w:val="24"/>
          <w:szCs w:val="24"/>
        </w:rPr>
        <w:t>tindakan</w:t>
      </w:r>
      <w:r w:rsidR="003B2F8C">
        <w:rPr>
          <w:rFonts w:ascii="Times New Roman" w:hAnsi="Times New Roman" w:cs="Times New Roman"/>
          <w:sz w:val="24"/>
          <w:szCs w:val="24"/>
        </w:rPr>
        <w:t xml:space="preserve"> mengatur</w:t>
      </w:r>
      <w:r w:rsidR="00355C57">
        <w:rPr>
          <w:rFonts w:ascii="Times New Roman" w:hAnsi="Times New Roman" w:cs="Times New Roman"/>
          <w:sz w:val="24"/>
          <w:szCs w:val="24"/>
        </w:rPr>
        <w:t>.</w:t>
      </w:r>
      <w:r w:rsidR="006E40B7">
        <w:rPr>
          <w:rFonts w:ascii="Times New Roman" w:hAnsi="Times New Roman" w:cs="Times New Roman"/>
          <w:sz w:val="24"/>
          <w:szCs w:val="24"/>
        </w:rPr>
        <w:t xml:space="preserve"> </w:t>
      </w:r>
      <w:r w:rsidR="0004175B">
        <w:rPr>
          <w:rFonts w:ascii="Times New Roman" w:hAnsi="Times New Roman" w:cs="Times New Roman"/>
          <w:sz w:val="24"/>
          <w:szCs w:val="24"/>
        </w:rPr>
        <w:t>O</w:t>
      </w:r>
      <w:r w:rsidR="009867CC">
        <w:rPr>
          <w:rFonts w:ascii="Times New Roman" w:hAnsi="Times New Roman" w:cs="Times New Roman"/>
          <w:sz w:val="24"/>
          <w:szCs w:val="24"/>
        </w:rPr>
        <w:t xml:space="preserve">rang yang menggunakan tindakan manajemen disebut sebagai manajer atau pengatur. </w:t>
      </w:r>
      <w:r w:rsidR="006E40B7">
        <w:rPr>
          <w:rFonts w:ascii="Times New Roman" w:hAnsi="Times New Roman" w:cs="Times New Roman"/>
          <w:sz w:val="24"/>
          <w:szCs w:val="24"/>
        </w:rPr>
        <w:t xml:space="preserve">Dalam bukunya J. David Hunger dan Thomas L. Mheelen yang mengutip pendapat </w:t>
      </w:r>
      <w:r w:rsidR="0060713B">
        <w:rPr>
          <w:rFonts w:ascii="Times New Roman" w:hAnsi="Times New Roman" w:cs="Times New Roman"/>
          <w:sz w:val="24"/>
          <w:szCs w:val="24"/>
        </w:rPr>
        <w:t xml:space="preserve">dari </w:t>
      </w:r>
      <w:r w:rsidR="006E40B7">
        <w:rPr>
          <w:rFonts w:ascii="Times New Roman" w:hAnsi="Times New Roman" w:cs="Times New Roman"/>
          <w:sz w:val="24"/>
          <w:szCs w:val="24"/>
        </w:rPr>
        <w:t>laporan American Assembly of Collegiate school of business dan European Foundation Management Development yang menyatakan bahwa tantangan tersebesar dalam manajemen</w:t>
      </w:r>
      <w:r w:rsidR="005C0C43" w:rsidRPr="005C0C43">
        <w:rPr>
          <w:rFonts w:ascii="Times New Roman" w:hAnsi="Times New Roman" w:cs="Times New Roman"/>
          <w:sz w:val="24"/>
          <w:szCs w:val="24"/>
        </w:rPr>
        <w:t xml:space="preserve"> </w:t>
      </w:r>
      <w:r w:rsidR="005C0C43">
        <w:rPr>
          <w:rFonts w:ascii="Times New Roman" w:hAnsi="Times New Roman" w:cs="Times New Roman"/>
          <w:sz w:val="24"/>
          <w:szCs w:val="24"/>
        </w:rPr>
        <w:t>adalah hidup dengan ketidakpastian</w:t>
      </w:r>
      <w:r w:rsidR="006E40B7">
        <w:rPr>
          <w:rFonts w:ascii="Times New Roman" w:hAnsi="Times New Roman" w:cs="Times New Roman"/>
          <w:sz w:val="24"/>
          <w:szCs w:val="24"/>
        </w:rPr>
        <w:t>.</w:t>
      </w:r>
      <w:r w:rsidR="006E40B7">
        <w:rPr>
          <w:rStyle w:val="FootnoteReference"/>
          <w:rFonts w:ascii="Times New Roman" w:hAnsi="Times New Roman" w:cs="Times New Roman"/>
          <w:sz w:val="24"/>
          <w:szCs w:val="24"/>
        </w:rPr>
        <w:footnoteReference w:id="89"/>
      </w:r>
      <w:r w:rsidR="00C33FD7">
        <w:rPr>
          <w:rFonts w:ascii="Times New Roman" w:hAnsi="Times New Roman" w:cs="Times New Roman"/>
          <w:sz w:val="24"/>
          <w:szCs w:val="24"/>
        </w:rPr>
        <w:t xml:space="preserve"> </w:t>
      </w:r>
      <w:r w:rsidR="00360680">
        <w:rPr>
          <w:rFonts w:ascii="Times New Roman" w:hAnsi="Times New Roman" w:cs="Times New Roman"/>
          <w:sz w:val="24"/>
          <w:szCs w:val="24"/>
        </w:rPr>
        <w:t>Un</w:t>
      </w:r>
      <w:r w:rsidR="00856113">
        <w:rPr>
          <w:rFonts w:ascii="Times New Roman" w:hAnsi="Times New Roman" w:cs="Times New Roman"/>
          <w:sz w:val="24"/>
          <w:szCs w:val="24"/>
        </w:rPr>
        <w:t>tuk itu, manajemen digunakan dalam rangka</w:t>
      </w:r>
      <w:r w:rsidR="00360680">
        <w:rPr>
          <w:rFonts w:ascii="Times New Roman" w:hAnsi="Times New Roman" w:cs="Times New Roman"/>
          <w:sz w:val="24"/>
          <w:szCs w:val="24"/>
        </w:rPr>
        <w:t xml:space="preserve"> mencapai suatu tujuan</w:t>
      </w:r>
      <w:r w:rsidR="00C9579E">
        <w:rPr>
          <w:rFonts w:ascii="Times New Roman" w:hAnsi="Times New Roman" w:cs="Times New Roman"/>
          <w:sz w:val="24"/>
          <w:szCs w:val="24"/>
        </w:rPr>
        <w:t xml:space="preserve"> agar ada kepastian</w:t>
      </w:r>
      <w:r w:rsidR="00360680">
        <w:rPr>
          <w:rFonts w:ascii="Times New Roman" w:hAnsi="Times New Roman" w:cs="Times New Roman"/>
          <w:sz w:val="24"/>
          <w:szCs w:val="24"/>
        </w:rPr>
        <w:t xml:space="preserve">. </w:t>
      </w:r>
      <w:r w:rsidR="00C9579E">
        <w:rPr>
          <w:rFonts w:ascii="Times New Roman" w:hAnsi="Times New Roman" w:cs="Times New Roman"/>
          <w:sz w:val="24"/>
          <w:szCs w:val="24"/>
        </w:rPr>
        <w:t>Artinya dengan tindakan manajemen suatu tujuan yang sudah ditentukan dapat dicapai secara efektif dan efisien.</w:t>
      </w:r>
      <w:r w:rsidR="00DF7017">
        <w:rPr>
          <w:rFonts w:ascii="Times New Roman" w:hAnsi="Times New Roman" w:cs="Times New Roman"/>
          <w:sz w:val="24"/>
          <w:szCs w:val="24"/>
        </w:rPr>
        <w:t xml:space="preserve"> </w:t>
      </w:r>
    </w:p>
    <w:p w:rsidR="00DF7017" w:rsidRDefault="00FB1CDD" w:rsidP="00D90C1A">
      <w:pPr>
        <w:pStyle w:val="NoSpacing"/>
        <w:spacing w:line="480" w:lineRule="auto"/>
        <w:ind w:left="851" w:firstLine="720"/>
        <w:jc w:val="both"/>
        <w:rPr>
          <w:rFonts w:ascii="Times New Roman" w:hAnsi="Times New Roman" w:cs="Times New Roman"/>
          <w:sz w:val="24"/>
          <w:szCs w:val="24"/>
        </w:rPr>
      </w:pPr>
      <w:r>
        <w:rPr>
          <w:rFonts w:ascii="Times New Roman" w:hAnsi="Times New Roman" w:cs="Times New Roman"/>
          <w:sz w:val="24"/>
          <w:szCs w:val="24"/>
        </w:rPr>
        <w:t xml:space="preserve">Syahrizal Abbas </w:t>
      </w:r>
      <w:r w:rsidR="003B2EE8">
        <w:rPr>
          <w:rFonts w:ascii="Times New Roman" w:hAnsi="Times New Roman" w:cs="Times New Roman"/>
          <w:sz w:val="24"/>
          <w:szCs w:val="24"/>
        </w:rPr>
        <w:t>berpendapat</w:t>
      </w:r>
      <w:r>
        <w:rPr>
          <w:rFonts w:ascii="Times New Roman" w:hAnsi="Times New Roman" w:cs="Times New Roman"/>
          <w:sz w:val="24"/>
          <w:szCs w:val="24"/>
        </w:rPr>
        <w:t xml:space="preserve"> bahwa manajemen itu sebagai st</w:t>
      </w:r>
      <w:r w:rsidR="00315A4A">
        <w:rPr>
          <w:rFonts w:ascii="Times New Roman" w:hAnsi="Times New Roman" w:cs="Times New Roman"/>
          <w:sz w:val="24"/>
          <w:szCs w:val="24"/>
        </w:rPr>
        <w:t xml:space="preserve">rategi </w:t>
      </w:r>
      <w:r w:rsidR="00CD7CF6">
        <w:rPr>
          <w:rFonts w:ascii="Times New Roman" w:hAnsi="Times New Roman" w:cs="Times New Roman"/>
          <w:sz w:val="24"/>
          <w:szCs w:val="24"/>
        </w:rPr>
        <w:t xml:space="preserve">bagi </w:t>
      </w:r>
      <w:r w:rsidR="00315A4A">
        <w:rPr>
          <w:rFonts w:ascii="Times New Roman" w:hAnsi="Times New Roman" w:cs="Times New Roman"/>
          <w:sz w:val="24"/>
          <w:szCs w:val="24"/>
        </w:rPr>
        <w:t xml:space="preserve">pemimpin </w:t>
      </w:r>
      <w:r w:rsidR="00EB255D">
        <w:rPr>
          <w:rFonts w:ascii="Times New Roman" w:hAnsi="Times New Roman" w:cs="Times New Roman"/>
          <w:sz w:val="24"/>
          <w:szCs w:val="24"/>
        </w:rPr>
        <w:t>dengan</w:t>
      </w:r>
      <w:r w:rsidR="00EE3B34">
        <w:rPr>
          <w:rFonts w:ascii="Times New Roman" w:hAnsi="Times New Roman" w:cs="Times New Roman"/>
          <w:sz w:val="24"/>
          <w:szCs w:val="24"/>
        </w:rPr>
        <w:t xml:space="preserve"> </w:t>
      </w:r>
      <w:r w:rsidR="00315A4A">
        <w:rPr>
          <w:rFonts w:ascii="Times New Roman" w:hAnsi="Times New Roman" w:cs="Times New Roman"/>
          <w:sz w:val="24"/>
          <w:szCs w:val="24"/>
        </w:rPr>
        <w:t>menggunakan kem</w:t>
      </w:r>
      <w:r>
        <w:rPr>
          <w:rFonts w:ascii="Times New Roman" w:hAnsi="Times New Roman" w:cs="Times New Roman"/>
          <w:sz w:val="24"/>
          <w:szCs w:val="24"/>
        </w:rPr>
        <w:t>ampuan (</w:t>
      </w:r>
      <w:r w:rsidRPr="00FB1CDD">
        <w:rPr>
          <w:rFonts w:ascii="Times New Roman" w:hAnsi="Times New Roman" w:cs="Times New Roman"/>
          <w:i/>
          <w:iCs/>
          <w:sz w:val="24"/>
          <w:szCs w:val="24"/>
        </w:rPr>
        <w:t>skill</w:t>
      </w:r>
      <w:r>
        <w:rPr>
          <w:rFonts w:ascii="Times New Roman" w:hAnsi="Times New Roman" w:cs="Times New Roman"/>
          <w:sz w:val="24"/>
          <w:szCs w:val="24"/>
        </w:rPr>
        <w:t xml:space="preserve">) yang dimilikinya </w:t>
      </w:r>
      <w:r w:rsidR="00EE3B34">
        <w:rPr>
          <w:rFonts w:ascii="Times New Roman" w:hAnsi="Times New Roman" w:cs="Times New Roman"/>
          <w:sz w:val="24"/>
          <w:szCs w:val="24"/>
        </w:rPr>
        <w:t xml:space="preserve">untuk </w:t>
      </w:r>
      <w:r>
        <w:rPr>
          <w:rFonts w:ascii="Times New Roman" w:hAnsi="Times New Roman" w:cs="Times New Roman"/>
          <w:sz w:val="24"/>
          <w:szCs w:val="24"/>
        </w:rPr>
        <w:t>mengatur organisasi.</w:t>
      </w:r>
      <w:r w:rsidR="00B06C77">
        <w:rPr>
          <w:rStyle w:val="FootnoteReference"/>
          <w:rFonts w:ascii="Times New Roman" w:hAnsi="Times New Roman" w:cs="Times New Roman"/>
          <w:sz w:val="24"/>
          <w:szCs w:val="24"/>
        </w:rPr>
        <w:footnoteReference w:id="90"/>
      </w:r>
      <w:r w:rsidR="003B2EE8">
        <w:rPr>
          <w:rFonts w:ascii="Times New Roman" w:hAnsi="Times New Roman" w:cs="Times New Roman"/>
          <w:sz w:val="24"/>
          <w:szCs w:val="24"/>
        </w:rPr>
        <w:t xml:space="preserve"> </w:t>
      </w:r>
      <w:r w:rsidR="00FF3CEC">
        <w:rPr>
          <w:rFonts w:ascii="Times New Roman" w:hAnsi="Times New Roman" w:cs="Times New Roman"/>
          <w:sz w:val="24"/>
          <w:szCs w:val="24"/>
        </w:rPr>
        <w:t xml:space="preserve">Sedangkan </w:t>
      </w:r>
      <w:r w:rsidR="000B65AD">
        <w:rPr>
          <w:rFonts w:ascii="Times New Roman" w:hAnsi="Times New Roman" w:cs="Times New Roman"/>
          <w:sz w:val="24"/>
          <w:szCs w:val="24"/>
        </w:rPr>
        <w:t xml:space="preserve">Imam Gunawan dan Djum Djum Noor Benty, </w:t>
      </w:r>
      <w:r w:rsidR="00FF3CEC">
        <w:rPr>
          <w:rFonts w:ascii="Times New Roman" w:hAnsi="Times New Roman" w:cs="Times New Roman"/>
          <w:sz w:val="24"/>
          <w:szCs w:val="24"/>
        </w:rPr>
        <w:t xml:space="preserve">mengungkapkan bahwa </w:t>
      </w:r>
      <w:r w:rsidR="000B65AD">
        <w:rPr>
          <w:rFonts w:ascii="Times New Roman" w:hAnsi="Times New Roman" w:cs="Times New Roman"/>
          <w:sz w:val="24"/>
          <w:szCs w:val="24"/>
        </w:rPr>
        <w:t xml:space="preserve">manajemen sebagai </w:t>
      </w:r>
      <w:r w:rsidR="00B9600A">
        <w:rPr>
          <w:rFonts w:ascii="Times New Roman" w:hAnsi="Times New Roman" w:cs="Times New Roman"/>
          <w:sz w:val="24"/>
          <w:szCs w:val="24"/>
        </w:rPr>
        <w:t xml:space="preserve">suatu </w:t>
      </w:r>
      <w:r w:rsidR="000B65AD">
        <w:rPr>
          <w:rFonts w:ascii="Times New Roman" w:hAnsi="Times New Roman" w:cs="Times New Roman"/>
          <w:sz w:val="24"/>
          <w:szCs w:val="24"/>
        </w:rPr>
        <w:t>proses penataan yang melibatkan sumber daya potensial berupa manusia dan non manusia untuk mencapai tujuan yang telah ditentukan secara efektif dan efisien.</w:t>
      </w:r>
      <w:r w:rsidR="000B65AD">
        <w:rPr>
          <w:rStyle w:val="FootnoteReference"/>
          <w:rFonts w:ascii="Times New Roman" w:hAnsi="Times New Roman" w:cs="Times New Roman"/>
          <w:sz w:val="24"/>
          <w:szCs w:val="24"/>
        </w:rPr>
        <w:footnoteReference w:id="91"/>
      </w:r>
      <w:r w:rsidR="000F3B12">
        <w:rPr>
          <w:rFonts w:ascii="Times New Roman" w:hAnsi="Times New Roman" w:cs="Times New Roman"/>
          <w:sz w:val="24"/>
          <w:szCs w:val="24"/>
        </w:rPr>
        <w:t xml:space="preserve"> </w:t>
      </w:r>
    </w:p>
    <w:p w:rsidR="006704DC" w:rsidRDefault="00E165FB" w:rsidP="00000D0C">
      <w:pPr>
        <w:pStyle w:val="NoSpacing"/>
        <w:spacing w:line="480" w:lineRule="auto"/>
        <w:ind w:left="851" w:firstLine="720"/>
        <w:jc w:val="both"/>
        <w:rPr>
          <w:rFonts w:ascii="Times New Roman" w:hAnsi="Times New Roman" w:cs="Times New Roman"/>
          <w:sz w:val="24"/>
          <w:szCs w:val="24"/>
        </w:rPr>
      </w:pPr>
      <w:r>
        <w:rPr>
          <w:rFonts w:ascii="Times New Roman" w:hAnsi="Times New Roman" w:cs="Times New Roman"/>
          <w:sz w:val="24"/>
          <w:szCs w:val="24"/>
        </w:rPr>
        <w:t>P</w:t>
      </w:r>
      <w:r w:rsidR="00E6288C" w:rsidRPr="00E6288C">
        <w:rPr>
          <w:rFonts w:ascii="Times New Roman" w:hAnsi="Times New Roman" w:cs="Times New Roman"/>
          <w:sz w:val="24"/>
          <w:szCs w:val="24"/>
        </w:rPr>
        <w:t>endapat</w:t>
      </w:r>
      <w:r w:rsidR="00E6288C">
        <w:rPr>
          <w:rFonts w:ascii="Times New Roman" w:hAnsi="Times New Roman" w:cs="Times New Roman"/>
          <w:bCs/>
          <w:sz w:val="24"/>
          <w:szCs w:val="24"/>
        </w:rPr>
        <w:t xml:space="preserve"> lain </w:t>
      </w:r>
      <w:r w:rsidR="00E85925">
        <w:rPr>
          <w:rFonts w:ascii="Times New Roman" w:hAnsi="Times New Roman" w:cs="Times New Roman"/>
          <w:bCs/>
          <w:sz w:val="24"/>
          <w:szCs w:val="24"/>
        </w:rPr>
        <w:t xml:space="preserve">memahami </w:t>
      </w:r>
      <w:r w:rsidR="00E6288C">
        <w:rPr>
          <w:rFonts w:ascii="Times New Roman" w:hAnsi="Times New Roman" w:cs="Times New Roman"/>
          <w:bCs/>
          <w:sz w:val="24"/>
          <w:szCs w:val="24"/>
        </w:rPr>
        <w:t>manajemen dari sudut pandang fungsi manajemen</w:t>
      </w:r>
      <w:r w:rsidR="00E85925">
        <w:rPr>
          <w:rFonts w:ascii="Times New Roman" w:hAnsi="Times New Roman" w:cs="Times New Roman"/>
          <w:bCs/>
          <w:sz w:val="24"/>
          <w:szCs w:val="24"/>
        </w:rPr>
        <w:t>.</w:t>
      </w:r>
      <w:r w:rsidR="000F3B12">
        <w:rPr>
          <w:rFonts w:ascii="Times New Roman" w:hAnsi="Times New Roman" w:cs="Times New Roman"/>
          <w:bCs/>
          <w:sz w:val="24"/>
          <w:szCs w:val="24"/>
        </w:rPr>
        <w:t xml:space="preserve"> </w:t>
      </w:r>
      <w:r w:rsidR="007E7685">
        <w:rPr>
          <w:rFonts w:ascii="Times New Roman" w:hAnsi="Times New Roman" w:cs="Times New Roman"/>
          <w:bCs/>
          <w:sz w:val="24"/>
          <w:szCs w:val="24"/>
        </w:rPr>
        <w:t>Manajemen dari sudut pandang ini berarti implementasi fungsi manajemen. Seperti</w:t>
      </w:r>
      <w:r w:rsidR="00812312">
        <w:rPr>
          <w:rFonts w:ascii="Times New Roman" w:hAnsi="Times New Roman" w:cs="Times New Roman"/>
          <w:bCs/>
          <w:sz w:val="24"/>
          <w:szCs w:val="24"/>
        </w:rPr>
        <w:t xml:space="preserve">, </w:t>
      </w:r>
      <w:r w:rsidR="00E6288C">
        <w:rPr>
          <w:rFonts w:ascii="Times New Roman" w:hAnsi="Times New Roman" w:cs="Times New Roman"/>
          <w:sz w:val="24"/>
          <w:szCs w:val="24"/>
        </w:rPr>
        <w:t xml:space="preserve">Jejen Musfah mengartikan </w:t>
      </w:r>
      <w:r w:rsidR="00D6064A">
        <w:rPr>
          <w:rFonts w:ascii="Times New Roman" w:hAnsi="Times New Roman" w:cs="Times New Roman"/>
          <w:sz w:val="24"/>
          <w:szCs w:val="24"/>
        </w:rPr>
        <w:t>manajemen yaitu</w:t>
      </w:r>
      <w:r w:rsidR="00E6288C">
        <w:rPr>
          <w:rFonts w:ascii="Times New Roman" w:hAnsi="Times New Roman" w:cs="Times New Roman"/>
          <w:sz w:val="24"/>
          <w:szCs w:val="24"/>
        </w:rPr>
        <w:t xml:space="preserve"> usaha-usaha yang digunakan oleh anggota organisasi untuk mencapai tujuan dengan sumber daya organisasi melalui proses perencanaan, pengorganisasian, pengarahan, dan pengewasan</w:t>
      </w:r>
      <w:r w:rsidR="000053D8">
        <w:rPr>
          <w:rFonts w:ascii="Times New Roman" w:hAnsi="Times New Roman" w:cs="Times New Roman"/>
          <w:sz w:val="24"/>
          <w:szCs w:val="24"/>
        </w:rPr>
        <w:t>.</w:t>
      </w:r>
      <w:r w:rsidR="000053D8" w:rsidRPr="000053D8">
        <w:rPr>
          <w:rFonts w:ascii="Times New Roman" w:hAnsi="Times New Roman" w:cs="Times New Roman"/>
          <w:sz w:val="24"/>
          <w:szCs w:val="24"/>
        </w:rPr>
        <w:t xml:space="preserve"> </w:t>
      </w:r>
      <w:r w:rsidR="00941619">
        <w:rPr>
          <w:rFonts w:ascii="Times New Roman" w:hAnsi="Times New Roman" w:cs="Times New Roman"/>
          <w:sz w:val="24"/>
          <w:szCs w:val="24"/>
        </w:rPr>
        <w:t>Oleh karena itu, d</w:t>
      </w:r>
      <w:r w:rsidR="001F4C59">
        <w:rPr>
          <w:rFonts w:ascii="Times New Roman" w:hAnsi="Times New Roman" w:cs="Times New Roman"/>
          <w:sz w:val="24"/>
          <w:szCs w:val="24"/>
        </w:rPr>
        <w:t xml:space="preserve">ia menegaskan bahwa inti </w:t>
      </w:r>
      <w:r w:rsidR="000053D8">
        <w:rPr>
          <w:rFonts w:ascii="Times New Roman" w:hAnsi="Times New Roman" w:cs="Times New Roman"/>
          <w:sz w:val="24"/>
          <w:szCs w:val="24"/>
        </w:rPr>
        <w:t>manajemen adalah pengaturan.</w:t>
      </w:r>
      <w:r w:rsidR="00E6288C">
        <w:rPr>
          <w:rStyle w:val="FootnoteReference"/>
          <w:rFonts w:ascii="Times New Roman" w:hAnsi="Times New Roman" w:cs="Times New Roman"/>
          <w:sz w:val="24"/>
          <w:szCs w:val="24"/>
        </w:rPr>
        <w:footnoteReference w:id="92"/>
      </w:r>
      <w:r w:rsidR="00D7668A">
        <w:rPr>
          <w:rFonts w:ascii="Times New Roman" w:hAnsi="Times New Roman" w:cs="Times New Roman"/>
          <w:sz w:val="24"/>
          <w:szCs w:val="24"/>
        </w:rPr>
        <w:t xml:space="preserve"> </w:t>
      </w:r>
      <w:r w:rsidR="00B322D5">
        <w:rPr>
          <w:rFonts w:ascii="Times New Roman" w:hAnsi="Times New Roman" w:cs="Times New Roman"/>
          <w:sz w:val="24"/>
          <w:szCs w:val="24"/>
        </w:rPr>
        <w:t xml:space="preserve">Adapun menurut Aziz Muslim, fungsi manajemen meliputi perencanaan, pengorganisasian, pelaksanaan, pengawasan, </w:t>
      </w:r>
      <w:r w:rsidR="00B322D5" w:rsidRPr="00000D0C">
        <w:rPr>
          <w:rFonts w:ascii="Times New Roman" w:hAnsi="Times New Roman" w:cs="Times New Roman"/>
          <w:i/>
          <w:iCs/>
          <w:sz w:val="24"/>
          <w:szCs w:val="24"/>
        </w:rPr>
        <w:t>penelitian</w:t>
      </w:r>
      <w:r w:rsidR="00B322D5">
        <w:rPr>
          <w:rFonts w:ascii="Times New Roman" w:hAnsi="Times New Roman" w:cs="Times New Roman"/>
          <w:sz w:val="24"/>
          <w:szCs w:val="24"/>
        </w:rPr>
        <w:t>, penempatan personil, evaluasi, dan penganggaran.</w:t>
      </w:r>
      <w:r w:rsidR="00B322D5">
        <w:rPr>
          <w:rStyle w:val="FootnoteReference"/>
          <w:rFonts w:ascii="Times New Roman" w:hAnsi="Times New Roman" w:cs="Times New Roman"/>
          <w:sz w:val="24"/>
          <w:szCs w:val="24"/>
        </w:rPr>
        <w:footnoteReference w:id="93"/>
      </w:r>
    </w:p>
    <w:p w:rsidR="00CC5D9D" w:rsidRDefault="00891F97" w:rsidP="00310934">
      <w:pPr>
        <w:pStyle w:val="NoSpacing"/>
        <w:spacing w:line="480" w:lineRule="auto"/>
        <w:ind w:left="851" w:firstLine="720"/>
        <w:jc w:val="both"/>
        <w:rPr>
          <w:rFonts w:ascii="Times New Roman" w:hAnsi="Times New Roman" w:cs="Times New Roman"/>
          <w:sz w:val="24"/>
          <w:szCs w:val="24"/>
        </w:rPr>
      </w:pPr>
      <w:r>
        <w:rPr>
          <w:rFonts w:ascii="Times New Roman" w:hAnsi="Times New Roman" w:cs="Times New Roman"/>
          <w:sz w:val="24"/>
          <w:szCs w:val="24"/>
        </w:rPr>
        <w:t xml:space="preserve">Sedangkan </w:t>
      </w:r>
      <w:r w:rsidR="007236A2">
        <w:rPr>
          <w:rFonts w:ascii="Times New Roman" w:hAnsi="Times New Roman" w:cs="Times New Roman"/>
          <w:sz w:val="24"/>
          <w:szCs w:val="24"/>
        </w:rPr>
        <w:t xml:space="preserve">bagi </w:t>
      </w:r>
      <w:r w:rsidR="00BD3B6F">
        <w:rPr>
          <w:rFonts w:ascii="Times New Roman" w:hAnsi="Times New Roman" w:cs="Times New Roman"/>
          <w:sz w:val="24"/>
          <w:szCs w:val="24"/>
        </w:rPr>
        <w:t xml:space="preserve">Jan Hoesada, </w:t>
      </w:r>
      <w:r w:rsidR="00310934">
        <w:rPr>
          <w:rFonts w:ascii="Times New Roman" w:hAnsi="Times New Roman" w:cs="Times New Roman"/>
          <w:sz w:val="24"/>
          <w:szCs w:val="24"/>
        </w:rPr>
        <w:t xml:space="preserve">fungsi manajemen </w:t>
      </w:r>
      <w:r w:rsidR="00BD3B6F">
        <w:rPr>
          <w:rFonts w:ascii="Times New Roman" w:hAnsi="Times New Roman" w:cs="Times New Roman"/>
          <w:sz w:val="24"/>
          <w:szCs w:val="24"/>
        </w:rPr>
        <w:t>yaitu perencaaan (planning) yang berarti menentukan dan pembentukan rencana kagiatan, pengorganisasian (</w:t>
      </w:r>
      <w:r w:rsidR="00BD3B6F">
        <w:rPr>
          <w:rFonts w:ascii="Times New Roman" w:hAnsi="Times New Roman" w:cs="Times New Roman"/>
          <w:i/>
          <w:iCs/>
          <w:sz w:val="24"/>
          <w:szCs w:val="24"/>
        </w:rPr>
        <w:t>organizing</w:t>
      </w:r>
      <w:r w:rsidR="00BD3B6F">
        <w:rPr>
          <w:rFonts w:ascii="Times New Roman" w:hAnsi="Times New Roman" w:cs="Times New Roman"/>
          <w:sz w:val="24"/>
          <w:szCs w:val="24"/>
        </w:rPr>
        <w:t>) yang berarti mengoptimalkan penggunaan sumberdaya yang ada</w:t>
      </w:r>
      <w:r w:rsidR="00000D0C">
        <w:rPr>
          <w:rFonts w:ascii="Times New Roman" w:hAnsi="Times New Roman" w:cs="Times New Roman"/>
          <w:sz w:val="24"/>
          <w:szCs w:val="24"/>
        </w:rPr>
        <w:t>, memimpin dan memotivasi (</w:t>
      </w:r>
      <w:r w:rsidR="00000D0C">
        <w:rPr>
          <w:rFonts w:ascii="Times New Roman" w:hAnsi="Times New Roman" w:cs="Times New Roman"/>
          <w:i/>
          <w:iCs/>
          <w:sz w:val="24"/>
          <w:szCs w:val="24"/>
        </w:rPr>
        <w:t>leading/</w:t>
      </w:r>
      <w:r w:rsidR="00000D0C" w:rsidRPr="00000D0C">
        <w:rPr>
          <w:rFonts w:ascii="Times New Roman" w:hAnsi="Times New Roman" w:cs="Times New Roman"/>
          <w:i/>
          <w:iCs/>
          <w:sz w:val="24"/>
          <w:szCs w:val="24"/>
        </w:rPr>
        <w:t>motivating</w:t>
      </w:r>
      <w:r w:rsidR="00000D0C">
        <w:rPr>
          <w:rFonts w:ascii="Times New Roman" w:hAnsi="Times New Roman" w:cs="Times New Roman"/>
          <w:sz w:val="24"/>
          <w:szCs w:val="24"/>
        </w:rPr>
        <w:t xml:space="preserve">) yang berarti </w:t>
      </w:r>
      <w:r w:rsidR="00372570">
        <w:rPr>
          <w:rFonts w:ascii="Times New Roman" w:hAnsi="Times New Roman" w:cs="Times New Roman"/>
          <w:sz w:val="24"/>
          <w:szCs w:val="24"/>
        </w:rPr>
        <w:t>menggunakan kemahiran untuk mengfungsikan sumberdaya yang ada</w:t>
      </w:r>
      <w:r w:rsidR="006D3F64">
        <w:rPr>
          <w:rFonts w:ascii="Times New Roman" w:hAnsi="Times New Roman" w:cs="Times New Roman"/>
          <w:sz w:val="24"/>
          <w:szCs w:val="24"/>
        </w:rPr>
        <w:t>, dan pengendalian dan pemantauan (</w:t>
      </w:r>
      <w:r w:rsidR="006D3F64">
        <w:rPr>
          <w:rFonts w:ascii="Times New Roman" w:hAnsi="Times New Roman" w:cs="Times New Roman"/>
          <w:i/>
          <w:iCs/>
          <w:sz w:val="24"/>
          <w:szCs w:val="24"/>
        </w:rPr>
        <w:t xml:space="preserve">controlling </w:t>
      </w:r>
      <w:r w:rsidR="006D3F64" w:rsidRPr="006D3F64">
        <w:rPr>
          <w:rFonts w:ascii="Times New Roman" w:hAnsi="Times New Roman" w:cs="Times New Roman"/>
          <w:sz w:val="24"/>
          <w:szCs w:val="24"/>
        </w:rPr>
        <w:t>dan</w:t>
      </w:r>
      <w:r w:rsidR="006D3F64">
        <w:rPr>
          <w:rFonts w:ascii="Times New Roman" w:hAnsi="Times New Roman" w:cs="Times New Roman"/>
          <w:sz w:val="24"/>
          <w:szCs w:val="24"/>
        </w:rPr>
        <w:t xml:space="preserve"> </w:t>
      </w:r>
      <w:r w:rsidR="006D3F64">
        <w:rPr>
          <w:rFonts w:ascii="Times New Roman" w:hAnsi="Times New Roman" w:cs="Times New Roman"/>
          <w:i/>
          <w:iCs/>
          <w:sz w:val="24"/>
          <w:szCs w:val="24"/>
        </w:rPr>
        <w:t>monitoring</w:t>
      </w:r>
      <w:r w:rsidR="006D3F64">
        <w:rPr>
          <w:rFonts w:ascii="Times New Roman" w:hAnsi="Times New Roman" w:cs="Times New Roman"/>
          <w:sz w:val="24"/>
          <w:szCs w:val="24"/>
        </w:rPr>
        <w:t>)</w:t>
      </w:r>
      <w:r w:rsidR="00B40652">
        <w:rPr>
          <w:rFonts w:ascii="Times New Roman" w:hAnsi="Times New Roman" w:cs="Times New Roman"/>
          <w:sz w:val="24"/>
          <w:szCs w:val="24"/>
        </w:rPr>
        <w:t xml:space="preserve"> yang berarti membandingkan antara rencana dengan proses dan melakukan perbaikan untuk tindakan selanjutnya</w:t>
      </w:r>
      <w:r w:rsidR="005E7FA9">
        <w:rPr>
          <w:rFonts w:ascii="Times New Roman" w:hAnsi="Times New Roman" w:cs="Times New Roman"/>
          <w:sz w:val="24"/>
          <w:szCs w:val="24"/>
        </w:rPr>
        <w:t>.</w:t>
      </w:r>
      <w:r w:rsidR="005A5F00">
        <w:rPr>
          <w:rStyle w:val="FootnoteReference"/>
          <w:rFonts w:ascii="Times New Roman" w:hAnsi="Times New Roman" w:cs="Times New Roman"/>
          <w:sz w:val="24"/>
          <w:szCs w:val="24"/>
        </w:rPr>
        <w:footnoteReference w:id="94"/>
      </w:r>
    </w:p>
    <w:p w:rsidR="00BD3B6F" w:rsidRPr="00B1472C" w:rsidRDefault="002D442C" w:rsidP="000C27C2">
      <w:pPr>
        <w:pStyle w:val="NoSpacing"/>
        <w:spacing w:line="480" w:lineRule="auto"/>
        <w:ind w:left="851" w:firstLine="720"/>
        <w:jc w:val="both"/>
        <w:rPr>
          <w:rFonts w:ascii="Times New Roman" w:hAnsi="Times New Roman" w:cs="Times New Roman"/>
          <w:sz w:val="24"/>
          <w:szCs w:val="24"/>
        </w:rPr>
      </w:pPr>
      <w:r>
        <w:rPr>
          <w:rFonts w:ascii="Times New Roman" w:hAnsi="Times New Roman" w:cs="Times New Roman"/>
          <w:sz w:val="24"/>
          <w:szCs w:val="24"/>
        </w:rPr>
        <w:t>Sementara itu, menurut Goerge R. Terry dan Leslie W. Rue</w:t>
      </w:r>
      <w:r w:rsidR="00B1472C">
        <w:rPr>
          <w:rFonts w:ascii="Times New Roman" w:hAnsi="Times New Roman" w:cs="Times New Roman"/>
          <w:sz w:val="24"/>
          <w:szCs w:val="24"/>
        </w:rPr>
        <w:t xml:space="preserve"> </w:t>
      </w:r>
      <w:r w:rsidR="00907589">
        <w:rPr>
          <w:rFonts w:ascii="Times New Roman" w:hAnsi="Times New Roman" w:cs="Times New Roman"/>
          <w:sz w:val="24"/>
          <w:szCs w:val="24"/>
        </w:rPr>
        <w:t xml:space="preserve">fungsi manajemen </w:t>
      </w:r>
      <w:r w:rsidR="00B1472C">
        <w:rPr>
          <w:rFonts w:ascii="Times New Roman" w:hAnsi="Times New Roman" w:cs="Times New Roman"/>
          <w:sz w:val="24"/>
          <w:szCs w:val="24"/>
        </w:rPr>
        <w:t xml:space="preserve">ada lima. </w:t>
      </w:r>
      <w:r w:rsidR="00B1472C">
        <w:rPr>
          <w:rFonts w:ascii="Times New Roman" w:hAnsi="Times New Roman" w:cs="Times New Roman"/>
          <w:i/>
          <w:iCs/>
          <w:sz w:val="24"/>
          <w:szCs w:val="24"/>
        </w:rPr>
        <w:t>P</w:t>
      </w:r>
      <w:r w:rsidR="005F4DF5">
        <w:rPr>
          <w:rFonts w:ascii="Times New Roman" w:hAnsi="Times New Roman" w:cs="Times New Roman"/>
          <w:i/>
          <w:iCs/>
          <w:sz w:val="24"/>
          <w:szCs w:val="24"/>
        </w:rPr>
        <w:t xml:space="preserve">ertama, </w:t>
      </w:r>
      <w:r w:rsidR="005F4DF5" w:rsidRPr="005F4DF5">
        <w:rPr>
          <w:rFonts w:ascii="Times New Roman" w:hAnsi="Times New Roman" w:cs="Times New Roman"/>
          <w:sz w:val="24"/>
          <w:szCs w:val="24"/>
        </w:rPr>
        <w:t>p</w:t>
      </w:r>
      <w:r w:rsidR="00B1472C" w:rsidRPr="005F4DF5">
        <w:rPr>
          <w:rFonts w:ascii="Times New Roman" w:hAnsi="Times New Roman" w:cs="Times New Roman"/>
          <w:sz w:val="24"/>
          <w:szCs w:val="24"/>
        </w:rPr>
        <w:t>lanning</w:t>
      </w:r>
      <w:r w:rsidR="00B1472C">
        <w:rPr>
          <w:rFonts w:ascii="Times New Roman" w:hAnsi="Times New Roman" w:cs="Times New Roman"/>
          <w:sz w:val="24"/>
          <w:szCs w:val="24"/>
        </w:rPr>
        <w:t xml:space="preserve"> yaitu menentukan tujuan dan tindakan-tindakan untuk</w:t>
      </w:r>
      <w:r w:rsidR="00B13160">
        <w:rPr>
          <w:rFonts w:ascii="Times New Roman" w:hAnsi="Times New Roman" w:cs="Times New Roman"/>
          <w:sz w:val="24"/>
          <w:szCs w:val="24"/>
        </w:rPr>
        <w:t xml:space="preserve"> </w:t>
      </w:r>
      <w:r w:rsidR="00B1472C">
        <w:rPr>
          <w:rFonts w:ascii="Times New Roman" w:hAnsi="Times New Roman" w:cs="Times New Roman"/>
          <w:sz w:val="24"/>
          <w:szCs w:val="24"/>
        </w:rPr>
        <w:t xml:space="preserve">mencapai tujuan tersebut. </w:t>
      </w:r>
      <w:r w:rsidR="000C27C2">
        <w:rPr>
          <w:rFonts w:ascii="Times New Roman" w:hAnsi="Times New Roman" w:cs="Times New Roman"/>
          <w:i/>
          <w:iCs/>
          <w:sz w:val="24"/>
          <w:szCs w:val="24"/>
        </w:rPr>
        <w:t xml:space="preserve">Kedua, </w:t>
      </w:r>
      <w:r w:rsidR="000C27C2" w:rsidRPr="006C5FD0">
        <w:rPr>
          <w:rFonts w:ascii="Times New Roman" w:hAnsi="Times New Roman" w:cs="Times New Roman"/>
          <w:sz w:val="24"/>
          <w:szCs w:val="24"/>
        </w:rPr>
        <w:t>o</w:t>
      </w:r>
      <w:r w:rsidR="00B1472C" w:rsidRPr="006C5FD0">
        <w:rPr>
          <w:rFonts w:ascii="Times New Roman" w:hAnsi="Times New Roman" w:cs="Times New Roman"/>
          <w:sz w:val="24"/>
          <w:szCs w:val="24"/>
        </w:rPr>
        <w:t>rganizaing</w:t>
      </w:r>
      <w:r w:rsidR="00B1472C">
        <w:rPr>
          <w:rFonts w:ascii="Times New Roman" w:hAnsi="Times New Roman" w:cs="Times New Roman"/>
          <w:sz w:val="24"/>
          <w:szCs w:val="24"/>
        </w:rPr>
        <w:t xml:space="preserve"> yaitu </w:t>
      </w:r>
      <w:r w:rsidR="0008359E">
        <w:rPr>
          <w:rFonts w:ascii="Times New Roman" w:hAnsi="Times New Roman" w:cs="Times New Roman"/>
          <w:sz w:val="24"/>
          <w:szCs w:val="24"/>
        </w:rPr>
        <w:t xml:space="preserve">mengelompokan, </w:t>
      </w:r>
      <w:r w:rsidR="00B13160">
        <w:rPr>
          <w:rFonts w:ascii="Times New Roman" w:hAnsi="Times New Roman" w:cs="Times New Roman"/>
          <w:sz w:val="24"/>
          <w:szCs w:val="24"/>
        </w:rPr>
        <w:t xml:space="preserve">menentukan </w:t>
      </w:r>
      <w:r w:rsidR="0008359E">
        <w:rPr>
          <w:rFonts w:ascii="Times New Roman" w:hAnsi="Times New Roman" w:cs="Times New Roman"/>
          <w:sz w:val="24"/>
          <w:szCs w:val="24"/>
        </w:rPr>
        <w:t xml:space="preserve">dan memerikan kewenangan untuk </w:t>
      </w:r>
      <w:r w:rsidR="00B13160">
        <w:rPr>
          <w:rFonts w:ascii="Times New Roman" w:hAnsi="Times New Roman" w:cs="Times New Roman"/>
          <w:sz w:val="24"/>
          <w:szCs w:val="24"/>
        </w:rPr>
        <w:t xml:space="preserve">kegiatan-kegiatan </w:t>
      </w:r>
      <w:r w:rsidR="00A769AB">
        <w:rPr>
          <w:rFonts w:ascii="Times New Roman" w:hAnsi="Times New Roman" w:cs="Times New Roman"/>
          <w:sz w:val="24"/>
          <w:szCs w:val="24"/>
        </w:rPr>
        <w:t>untuk</w:t>
      </w:r>
      <w:r w:rsidR="00B13160">
        <w:rPr>
          <w:rFonts w:ascii="Times New Roman" w:hAnsi="Times New Roman" w:cs="Times New Roman"/>
          <w:sz w:val="24"/>
          <w:szCs w:val="24"/>
        </w:rPr>
        <w:t xml:space="preserve"> dilaksanakan</w:t>
      </w:r>
      <w:r w:rsidR="0067747D">
        <w:rPr>
          <w:rFonts w:ascii="Times New Roman" w:hAnsi="Times New Roman" w:cs="Times New Roman"/>
          <w:sz w:val="24"/>
          <w:szCs w:val="24"/>
        </w:rPr>
        <w:t xml:space="preserve">. </w:t>
      </w:r>
      <w:r w:rsidR="004C5843">
        <w:rPr>
          <w:rFonts w:ascii="Times New Roman" w:hAnsi="Times New Roman" w:cs="Times New Roman"/>
          <w:i/>
          <w:iCs/>
          <w:sz w:val="24"/>
          <w:szCs w:val="24"/>
        </w:rPr>
        <w:t xml:space="preserve">Ketiga, </w:t>
      </w:r>
      <w:r w:rsidR="0057124A">
        <w:rPr>
          <w:rFonts w:ascii="Times New Roman" w:hAnsi="Times New Roman" w:cs="Times New Roman"/>
          <w:sz w:val="24"/>
          <w:szCs w:val="24"/>
        </w:rPr>
        <w:t>s</w:t>
      </w:r>
      <w:r w:rsidR="0067747D" w:rsidRPr="004C5843">
        <w:rPr>
          <w:rFonts w:ascii="Times New Roman" w:hAnsi="Times New Roman" w:cs="Times New Roman"/>
          <w:sz w:val="24"/>
          <w:szCs w:val="24"/>
        </w:rPr>
        <w:t>taffing</w:t>
      </w:r>
      <w:r w:rsidR="0067747D">
        <w:rPr>
          <w:rFonts w:ascii="Times New Roman" w:hAnsi="Times New Roman" w:cs="Times New Roman"/>
          <w:i/>
          <w:iCs/>
          <w:sz w:val="24"/>
          <w:szCs w:val="24"/>
        </w:rPr>
        <w:t>,</w:t>
      </w:r>
      <w:r w:rsidR="0067747D">
        <w:rPr>
          <w:rFonts w:ascii="Times New Roman" w:hAnsi="Times New Roman" w:cs="Times New Roman"/>
          <w:sz w:val="24"/>
          <w:szCs w:val="24"/>
        </w:rPr>
        <w:t xml:space="preserve"> mengatur sumberdaya manusia. </w:t>
      </w:r>
      <w:r w:rsidR="0057124A">
        <w:rPr>
          <w:rFonts w:ascii="Times New Roman" w:hAnsi="Times New Roman" w:cs="Times New Roman"/>
          <w:i/>
          <w:iCs/>
          <w:sz w:val="24"/>
          <w:szCs w:val="24"/>
        </w:rPr>
        <w:t xml:space="preserve">keempat, </w:t>
      </w:r>
      <w:r w:rsidR="0057124A">
        <w:rPr>
          <w:rFonts w:ascii="Times New Roman" w:hAnsi="Times New Roman" w:cs="Times New Roman"/>
          <w:sz w:val="24"/>
          <w:szCs w:val="24"/>
        </w:rPr>
        <w:t>m</w:t>
      </w:r>
      <w:r w:rsidR="0067747D" w:rsidRPr="0057124A">
        <w:rPr>
          <w:rFonts w:ascii="Times New Roman" w:hAnsi="Times New Roman" w:cs="Times New Roman"/>
          <w:sz w:val="24"/>
          <w:szCs w:val="24"/>
        </w:rPr>
        <w:t>otivating</w:t>
      </w:r>
      <w:r w:rsidR="008D52D5">
        <w:rPr>
          <w:rFonts w:ascii="Times New Roman" w:hAnsi="Times New Roman" w:cs="Times New Roman"/>
          <w:i/>
          <w:iCs/>
          <w:sz w:val="24"/>
          <w:szCs w:val="24"/>
        </w:rPr>
        <w:t>,</w:t>
      </w:r>
      <w:r w:rsidR="008D52D5">
        <w:rPr>
          <w:rFonts w:ascii="Times New Roman" w:hAnsi="Times New Roman" w:cs="Times New Roman"/>
          <w:sz w:val="24"/>
          <w:szCs w:val="24"/>
        </w:rPr>
        <w:t xml:space="preserve"> yaitu mengarahkan </w:t>
      </w:r>
      <w:r w:rsidR="00012B5A">
        <w:rPr>
          <w:rFonts w:ascii="Times New Roman" w:hAnsi="Times New Roman" w:cs="Times New Roman"/>
          <w:sz w:val="24"/>
          <w:szCs w:val="24"/>
        </w:rPr>
        <w:t xml:space="preserve">perilaku manusia untuk mencapai tujuan. Dan </w:t>
      </w:r>
      <w:r w:rsidR="009A31B8">
        <w:rPr>
          <w:rFonts w:ascii="Times New Roman" w:hAnsi="Times New Roman" w:cs="Times New Roman"/>
          <w:i/>
          <w:iCs/>
          <w:sz w:val="24"/>
          <w:szCs w:val="24"/>
        </w:rPr>
        <w:t xml:space="preserve">kelima, </w:t>
      </w:r>
      <w:r w:rsidR="00012B5A" w:rsidRPr="009A31B8">
        <w:rPr>
          <w:rFonts w:ascii="Times New Roman" w:hAnsi="Times New Roman" w:cs="Times New Roman"/>
          <w:sz w:val="24"/>
          <w:szCs w:val="24"/>
        </w:rPr>
        <w:t>controlling</w:t>
      </w:r>
      <w:r w:rsidR="00012B5A">
        <w:rPr>
          <w:rFonts w:ascii="Times New Roman" w:hAnsi="Times New Roman" w:cs="Times New Roman"/>
          <w:sz w:val="24"/>
          <w:szCs w:val="24"/>
        </w:rPr>
        <w:t xml:space="preserve"> yaitu mengukur pelaksanaan dengan </w:t>
      </w:r>
      <w:r w:rsidR="004F7F88">
        <w:rPr>
          <w:rFonts w:ascii="Times New Roman" w:hAnsi="Times New Roman" w:cs="Times New Roman"/>
          <w:sz w:val="24"/>
          <w:szCs w:val="24"/>
        </w:rPr>
        <w:t xml:space="preserve">tujuan dan </w:t>
      </w:r>
      <w:r w:rsidR="00012B5A">
        <w:rPr>
          <w:rFonts w:ascii="Times New Roman" w:hAnsi="Times New Roman" w:cs="Times New Roman"/>
          <w:sz w:val="24"/>
          <w:szCs w:val="24"/>
        </w:rPr>
        <w:t>perencanaan kegiatan</w:t>
      </w:r>
      <w:r w:rsidR="004F7F88">
        <w:rPr>
          <w:rFonts w:ascii="Times New Roman" w:hAnsi="Times New Roman" w:cs="Times New Roman"/>
          <w:sz w:val="24"/>
          <w:szCs w:val="24"/>
        </w:rPr>
        <w:t xml:space="preserve"> dan</w:t>
      </w:r>
      <w:r w:rsidR="00012B5A">
        <w:rPr>
          <w:rFonts w:ascii="Times New Roman" w:hAnsi="Times New Roman" w:cs="Times New Roman"/>
          <w:sz w:val="24"/>
          <w:szCs w:val="24"/>
        </w:rPr>
        <w:t xml:space="preserve"> membuat perbaikan untuk kegiatan selanjutnya</w:t>
      </w:r>
      <w:r w:rsidR="008B4F8B">
        <w:rPr>
          <w:rFonts w:ascii="Times New Roman" w:hAnsi="Times New Roman" w:cs="Times New Roman"/>
          <w:sz w:val="24"/>
          <w:szCs w:val="24"/>
        </w:rPr>
        <w:t xml:space="preserve"> yang diperlukan</w:t>
      </w:r>
      <w:r w:rsidR="00012B5A">
        <w:rPr>
          <w:rFonts w:ascii="Times New Roman" w:hAnsi="Times New Roman" w:cs="Times New Roman"/>
          <w:sz w:val="24"/>
          <w:szCs w:val="24"/>
        </w:rPr>
        <w:t>.</w:t>
      </w:r>
      <w:r w:rsidR="0047077C">
        <w:rPr>
          <w:rStyle w:val="FootnoteReference"/>
          <w:rFonts w:ascii="Times New Roman" w:hAnsi="Times New Roman" w:cs="Times New Roman"/>
          <w:sz w:val="24"/>
          <w:szCs w:val="24"/>
        </w:rPr>
        <w:footnoteReference w:id="95"/>
      </w:r>
      <w:r w:rsidR="00012B5A">
        <w:rPr>
          <w:rFonts w:ascii="Times New Roman" w:hAnsi="Times New Roman" w:cs="Times New Roman"/>
          <w:sz w:val="24"/>
          <w:szCs w:val="24"/>
        </w:rPr>
        <w:t xml:space="preserve"> </w:t>
      </w:r>
      <w:r w:rsidR="0067747D">
        <w:rPr>
          <w:rFonts w:ascii="Times New Roman" w:hAnsi="Times New Roman" w:cs="Times New Roman"/>
          <w:sz w:val="24"/>
          <w:szCs w:val="24"/>
        </w:rPr>
        <w:t xml:space="preserve"> </w:t>
      </w:r>
      <w:r w:rsidR="00B1472C">
        <w:rPr>
          <w:rFonts w:ascii="Times New Roman" w:hAnsi="Times New Roman" w:cs="Times New Roman"/>
          <w:sz w:val="24"/>
          <w:szCs w:val="24"/>
        </w:rPr>
        <w:t xml:space="preserve"> </w:t>
      </w:r>
    </w:p>
    <w:p w:rsidR="000335C3" w:rsidRDefault="00CC4F28" w:rsidP="00634952">
      <w:pPr>
        <w:pStyle w:val="NoSpacing"/>
        <w:spacing w:line="480" w:lineRule="auto"/>
        <w:ind w:left="851" w:firstLine="720"/>
        <w:jc w:val="both"/>
        <w:rPr>
          <w:rFonts w:ascii="Times New Roman" w:hAnsi="Times New Roman" w:cs="Times New Roman"/>
          <w:sz w:val="24"/>
          <w:szCs w:val="24"/>
        </w:rPr>
      </w:pPr>
      <w:r>
        <w:rPr>
          <w:rFonts w:ascii="Times New Roman" w:hAnsi="Times New Roman" w:cs="Times New Roman"/>
          <w:sz w:val="24"/>
          <w:szCs w:val="24"/>
        </w:rPr>
        <w:t xml:space="preserve">Manajemen </w:t>
      </w:r>
      <w:r w:rsidR="007F0D16">
        <w:rPr>
          <w:rFonts w:ascii="Times New Roman" w:hAnsi="Times New Roman" w:cs="Times New Roman"/>
          <w:sz w:val="24"/>
          <w:szCs w:val="24"/>
        </w:rPr>
        <w:t xml:space="preserve">mengandung </w:t>
      </w:r>
      <w:r>
        <w:rPr>
          <w:rFonts w:ascii="Times New Roman" w:hAnsi="Times New Roman" w:cs="Times New Roman"/>
          <w:sz w:val="24"/>
          <w:szCs w:val="24"/>
        </w:rPr>
        <w:t xml:space="preserve">makna yang luas, sedangkan </w:t>
      </w:r>
      <w:r w:rsidR="00ED2291">
        <w:rPr>
          <w:rFonts w:ascii="Times New Roman" w:hAnsi="Times New Roman" w:cs="Times New Roman"/>
          <w:sz w:val="24"/>
          <w:szCs w:val="24"/>
        </w:rPr>
        <w:t>makna khususnya seperti</w:t>
      </w:r>
      <w:r w:rsidR="00A31243">
        <w:rPr>
          <w:rFonts w:ascii="Times New Roman" w:hAnsi="Times New Roman" w:cs="Times New Roman"/>
          <w:sz w:val="24"/>
          <w:szCs w:val="24"/>
        </w:rPr>
        <w:t xml:space="preserve"> manajemen sumber daya manusia, manajemen kinerja, manajemen strategi, </w:t>
      </w:r>
      <w:r w:rsidR="00315F20">
        <w:rPr>
          <w:rFonts w:ascii="Times New Roman" w:hAnsi="Times New Roman" w:cs="Times New Roman"/>
          <w:sz w:val="24"/>
          <w:szCs w:val="24"/>
        </w:rPr>
        <w:t xml:space="preserve">manajemen pendidikan, </w:t>
      </w:r>
      <w:r w:rsidR="00A31243">
        <w:rPr>
          <w:rFonts w:ascii="Times New Roman" w:hAnsi="Times New Roman" w:cs="Times New Roman"/>
          <w:sz w:val="24"/>
          <w:szCs w:val="24"/>
        </w:rPr>
        <w:t xml:space="preserve">manejemen kurikulum, </w:t>
      </w:r>
      <w:r w:rsidR="00307199">
        <w:rPr>
          <w:rFonts w:ascii="Times New Roman" w:hAnsi="Times New Roman" w:cs="Times New Roman"/>
          <w:sz w:val="24"/>
          <w:szCs w:val="24"/>
        </w:rPr>
        <w:t>manajemen mutu</w:t>
      </w:r>
      <w:r w:rsidR="00CF7772">
        <w:rPr>
          <w:rFonts w:ascii="Times New Roman" w:hAnsi="Times New Roman" w:cs="Times New Roman"/>
          <w:sz w:val="24"/>
          <w:szCs w:val="24"/>
        </w:rPr>
        <w:t>, termasuk manajemen pengembangan masyarakat</w:t>
      </w:r>
      <w:r w:rsidR="00A31243">
        <w:rPr>
          <w:rFonts w:ascii="Times New Roman" w:hAnsi="Times New Roman" w:cs="Times New Roman"/>
          <w:sz w:val="24"/>
          <w:szCs w:val="24"/>
        </w:rPr>
        <w:t xml:space="preserve">. </w:t>
      </w:r>
      <w:r w:rsidR="00634952">
        <w:rPr>
          <w:rFonts w:ascii="Times New Roman" w:hAnsi="Times New Roman" w:cs="Times New Roman"/>
          <w:sz w:val="24"/>
          <w:szCs w:val="24"/>
        </w:rPr>
        <w:t>Apabila di</w:t>
      </w:r>
      <w:r w:rsidR="00235CB0">
        <w:rPr>
          <w:rFonts w:ascii="Times New Roman" w:hAnsi="Times New Roman" w:cs="Times New Roman"/>
          <w:sz w:val="24"/>
          <w:szCs w:val="24"/>
        </w:rPr>
        <w:t>spasifikasikan</w:t>
      </w:r>
      <w:r w:rsidR="00634952">
        <w:rPr>
          <w:rFonts w:ascii="Times New Roman" w:hAnsi="Times New Roman" w:cs="Times New Roman"/>
          <w:sz w:val="24"/>
          <w:szCs w:val="24"/>
        </w:rPr>
        <w:t xml:space="preserve"> lagi, maka </w:t>
      </w:r>
      <w:r w:rsidR="00B75CA3">
        <w:rPr>
          <w:rFonts w:ascii="Times New Roman" w:hAnsi="Times New Roman" w:cs="Times New Roman"/>
          <w:sz w:val="24"/>
          <w:szCs w:val="24"/>
        </w:rPr>
        <w:t>manajemen pendidikan dapat dikategorikan sebagai manajemen dalam makna yang luas, sedangkan makna khususnya adalah m</w:t>
      </w:r>
      <w:r w:rsidR="00213AF9">
        <w:rPr>
          <w:rFonts w:ascii="Times New Roman" w:hAnsi="Times New Roman" w:cs="Times New Roman"/>
          <w:sz w:val="24"/>
          <w:szCs w:val="24"/>
        </w:rPr>
        <w:t>anajemen kurikulum, manajemen d</w:t>
      </w:r>
      <w:r w:rsidR="00B75CA3">
        <w:rPr>
          <w:rFonts w:ascii="Times New Roman" w:hAnsi="Times New Roman" w:cs="Times New Roman"/>
          <w:sz w:val="24"/>
          <w:szCs w:val="24"/>
        </w:rPr>
        <w:t>osen dan guru, atau manajemen siswa, dan lain sebagainya.</w:t>
      </w:r>
    </w:p>
    <w:p w:rsidR="00290E9C" w:rsidRDefault="006E503C" w:rsidP="00883FBB">
      <w:pPr>
        <w:pStyle w:val="NoSpacing"/>
        <w:spacing w:line="480" w:lineRule="auto"/>
        <w:ind w:left="851" w:firstLine="720"/>
        <w:jc w:val="both"/>
        <w:rPr>
          <w:rFonts w:ascii="Times New Roman" w:hAnsi="Times New Roman" w:cs="Times New Roman"/>
          <w:sz w:val="24"/>
          <w:szCs w:val="24"/>
        </w:rPr>
      </w:pPr>
      <w:r>
        <w:rPr>
          <w:rFonts w:ascii="Times New Roman" w:hAnsi="Times New Roman" w:cs="Times New Roman"/>
          <w:sz w:val="24"/>
          <w:szCs w:val="24"/>
        </w:rPr>
        <w:t xml:space="preserve">Memperhatikan pengertian manajemen sebagaimana di atas, maka apa yang dimaksud manajemen pengembangan masyarakat menunjukan pemahaman terhadap implentasi manajemen dalam praktik kegiatan pengembangan masyarakat. </w:t>
      </w:r>
      <w:r w:rsidR="000C1DAF">
        <w:rPr>
          <w:rFonts w:ascii="Times New Roman" w:hAnsi="Times New Roman" w:cs="Times New Roman"/>
          <w:sz w:val="24"/>
          <w:szCs w:val="24"/>
        </w:rPr>
        <w:t>M</w:t>
      </w:r>
      <w:r w:rsidR="000631AC">
        <w:rPr>
          <w:rFonts w:ascii="Times New Roman" w:hAnsi="Times New Roman" w:cs="Times New Roman"/>
          <w:sz w:val="24"/>
          <w:szCs w:val="24"/>
        </w:rPr>
        <w:t xml:space="preserve">anajemen pengembangan masyarakat </w:t>
      </w:r>
      <w:r w:rsidR="000C1DAF">
        <w:rPr>
          <w:rFonts w:ascii="Times New Roman" w:hAnsi="Times New Roman" w:cs="Times New Roman"/>
          <w:sz w:val="24"/>
          <w:szCs w:val="24"/>
        </w:rPr>
        <w:t>berarti</w:t>
      </w:r>
      <w:r w:rsidR="000631AC">
        <w:rPr>
          <w:rFonts w:ascii="Times New Roman" w:hAnsi="Times New Roman" w:cs="Times New Roman"/>
          <w:sz w:val="24"/>
          <w:szCs w:val="24"/>
        </w:rPr>
        <w:t xml:space="preserve"> </w:t>
      </w:r>
      <w:r w:rsidR="00ED2291">
        <w:rPr>
          <w:rFonts w:ascii="Times New Roman" w:hAnsi="Times New Roman" w:cs="Times New Roman"/>
          <w:sz w:val="24"/>
          <w:szCs w:val="24"/>
        </w:rPr>
        <w:t>tindakkan mengatur</w:t>
      </w:r>
      <w:r w:rsidR="007F0E7D">
        <w:rPr>
          <w:rFonts w:ascii="Times New Roman" w:hAnsi="Times New Roman" w:cs="Times New Roman"/>
          <w:sz w:val="24"/>
          <w:szCs w:val="24"/>
        </w:rPr>
        <w:t xml:space="preserve"> </w:t>
      </w:r>
      <w:r w:rsidR="00216EC6">
        <w:rPr>
          <w:rFonts w:ascii="Times New Roman" w:hAnsi="Times New Roman" w:cs="Times New Roman"/>
          <w:sz w:val="24"/>
          <w:szCs w:val="24"/>
        </w:rPr>
        <w:t>kegiatan-</w:t>
      </w:r>
      <w:r w:rsidR="007F0E7D">
        <w:rPr>
          <w:rFonts w:ascii="Times New Roman" w:hAnsi="Times New Roman" w:cs="Times New Roman"/>
          <w:sz w:val="24"/>
          <w:szCs w:val="24"/>
        </w:rPr>
        <w:t>kegiatan pengembangan masyarakat</w:t>
      </w:r>
      <w:r w:rsidR="004F4BB8">
        <w:rPr>
          <w:rFonts w:ascii="Times New Roman" w:hAnsi="Times New Roman" w:cs="Times New Roman"/>
          <w:sz w:val="24"/>
          <w:szCs w:val="24"/>
        </w:rPr>
        <w:t>.</w:t>
      </w:r>
      <w:r w:rsidR="007F0E7D">
        <w:rPr>
          <w:rFonts w:ascii="Times New Roman" w:hAnsi="Times New Roman" w:cs="Times New Roman"/>
          <w:sz w:val="24"/>
          <w:szCs w:val="24"/>
        </w:rPr>
        <w:t xml:space="preserve"> </w:t>
      </w:r>
    </w:p>
    <w:p w:rsidR="008A3C59" w:rsidRPr="00E6288C" w:rsidRDefault="001E2BF3" w:rsidP="00A15EFB">
      <w:pPr>
        <w:pStyle w:val="NoSpacing"/>
        <w:spacing w:line="480" w:lineRule="auto"/>
        <w:ind w:left="851" w:firstLine="720"/>
        <w:jc w:val="both"/>
        <w:rPr>
          <w:rFonts w:ascii="Times New Roman" w:hAnsi="Times New Roman" w:cs="Times New Roman"/>
          <w:sz w:val="24"/>
          <w:szCs w:val="24"/>
        </w:rPr>
      </w:pPr>
      <w:r>
        <w:rPr>
          <w:rFonts w:ascii="Times New Roman" w:hAnsi="Times New Roman" w:cs="Times New Roman"/>
          <w:sz w:val="24"/>
          <w:szCs w:val="24"/>
        </w:rPr>
        <w:t>T</w:t>
      </w:r>
      <w:r w:rsidR="004F4BB8">
        <w:rPr>
          <w:rFonts w:ascii="Times New Roman" w:hAnsi="Times New Roman" w:cs="Times New Roman"/>
          <w:sz w:val="24"/>
          <w:szCs w:val="24"/>
        </w:rPr>
        <w:t xml:space="preserve">indakan </w:t>
      </w:r>
      <w:r w:rsidR="007F0E7D">
        <w:rPr>
          <w:rFonts w:ascii="Times New Roman" w:hAnsi="Times New Roman" w:cs="Times New Roman"/>
          <w:sz w:val="24"/>
          <w:szCs w:val="24"/>
        </w:rPr>
        <w:t xml:space="preserve">manajemen </w:t>
      </w:r>
      <w:r w:rsidR="004F4BB8">
        <w:rPr>
          <w:rFonts w:ascii="Times New Roman" w:hAnsi="Times New Roman" w:cs="Times New Roman"/>
          <w:sz w:val="24"/>
          <w:szCs w:val="24"/>
        </w:rPr>
        <w:t>pengembangan masyarakat</w:t>
      </w:r>
      <w:r w:rsidR="009A4069">
        <w:rPr>
          <w:rFonts w:ascii="Times New Roman" w:hAnsi="Times New Roman" w:cs="Times New Roman"/>
          <w:sz w:val="24"/>
          <w:szCs w:val="24"/>
        </w:rPr>
        <w:t xml:space="preserve"> </w:t>
      </w:r>
      <w:r w:rsidR="008C6636">
        <w:rPr>
          <w:rFonts w:ascii="Times New Roman" w:hAnsi="Times New Roman" w:cs="Times New Roman"/>
          <w:sz w:val="24"/>
          <w:szCs w:val="24"/>
        </w:rPr>
        <w:t xml:space="preserve">sekurang-kurangnya meliputi </w:t>
      </w:r>
      <w:r w:rsidR="0007229A">
        <w:rPr>
          <w:rFonts w:ascii="Times New Roman" w:hAnsi="Times New Roman" w:cs="Times New Roman"/>
          <w:sz w:val="24"/>
          <w:szCs w:val="24"/>
        </w:rPr>
        <w:t>3</w:t>
      </w:r>
      <w:r w:rsidR="00470327">
        <w:rPr>
          <w:rFonts w:ascii="Times New Roman" w:hAnsi="Times New Roman" w:cs="Times New Roman"/>
          <w:sz w:val="24"/>
          <w:szCs w:val="24"/>
        </w:rPr>
        <w:t xml:space="preserve"> fungsi manajemen yaitu </w:t>
      </w:r>
      <w:r w:rsidR="008C6636">
        <w:rPr>
          <w:rFonts w:ascii="Times New Roman" w:hAnsi="Times New Roman" w:cs="Times New Roman"/>
          <w:sz w:val="24"/>
          <w:szCs w:val="24"/>
        </w:rPr>
        <w:t xml:space="preserve">perencanaan, </w:t>
      </w:r>
      <w:r w:rsidR="00470327">
        <w:rPr>
          <w:rFonts w:ascii="Times New Roman" w:hAnsi="Times New Roman" w:cs="Times New Roman"/>
          <w:sz w:val="24"/>
          <w:szCs w:val="24"/>
        </w:rPr>
        <w:t>pengorgan</w:t>
      </w:r>
      <w:r w:rsidR="009D26A3">
        <w:rPr>
          <w:rFonts w:ascii="Times New Roman" w:hAnsi="Times New Roman" w:cs="Times New Roman"/>
          <w:sz w:val="24"/>
          <w:szCs w:val="24"/>
        </w:rPr>
        <w:t>isasian/</w:t>
      </w:r>
      <w:r w:rsidR="001C57EA">
        <w:rPr>
          <w:rFonts w:ascii="Times New Roman" w:hAnsi="Times New Roman" w:cs="Times New Roman"/>
          <w:sz w:val="24"/>
          <w:szCs w:val="24"/>
        </w:rPr>
        <w:t>pelaksanaan</w:t>
      </w:r>
      <w:r w:rsidR="008C6636">
        <w:rPr>
          <w:rFonts w:ascii="Times New Roman" w:hAnsi="Times New Roman" w:cs="Times New Roman"/>
          <w:sz w:val="24"/>
          <w:szCs w:val="24"/>
        </w:rPr>
        <w:t>, dan pengawasan</w:t>
      </w:r>
      <w:r w:rsidR="009D26A3">
        <w:rPr>
          <w:rFonts w:ascii="Times New Roman" w:hAnsi="Times New Roman" w:cs="Times New Roman"/>
          <w:sz w:val="24"/>
          <w:szCs w:val="24"/>
        </w:rPr>
        <w:t>/evaluasi</w:t>
      </w:r>
      <w:r w:rsidR="008C6636">
        <w:rPr>
          <w:rFonts w:ascii="Times New Roman" w:hAnsi="Times New Roman" w:cs="Times New Roman"/>
          <w:sz w:val="24"/>
          <w:szCs w:val="24"/>
        </w:rPr>
        <w:t>.</w:t>
      </w:r>
      <w:r w:rsidR="00EF4DF1">
        <w:rPr>
          <w:rFonts w:ascii="Times New Roman" w:hAnsi="Times New Roman" w:cs="Times New Roman"/>
          <w:sz w:val="24"/>
          <w:szCs w:val="24"/>
        </w:rPr>
        <w:t xml:space="preserve"> </w:t>
      </w:r>
    </w:p>
    <w:p w:rsidR="003B4868" w:rsidRPr="004F3247" w:rsidRDefault="00793A9D" w:rsidP="00052426">
      <w:pPr>
        <w:pStyle w:val="NoSpacing"/>
        <w:numPr>
          <w:ilvl w:val="0"/>
          <w:numId w:val="9"/>
        </w:numPr>
        <w:spacing w:line="480" w:lineRule="auto"/>
        <w:ind w:left="1276" w:hanging="425"/>
        <w:jc w:val="both"/>
        <w:rPr>
          <w:rFonts w:ascii="Times New Roman" w:hAnsi="Times New Roman" w:cs="Times New Roman"/>
          <w:b/>
          <w:sz w:val="24"/>
          <w:szCs w:val="24"/>
        </w:rPr>
      </w:pPr>
      <w:r w:rsidRPr="004F3247">
        <w:rPr>
          <w:rFonts w:ascii="Times New Roman" w:hAnsi="Times New Roman" w:cs="Times New Roman"/>
          <w:b/>
          <w:sz w:val="24"/>
          <w:szCs w:val="24"/>
        </w:rPr>
        <w:t>Perencanaan (</w:t>
      </w:r>
      <w:r w:rsidRPr="004F3247">
        <w:rPr>
          <w:rFonts w:ascii="Times New Roman" w:hAnsi="Times New Roman" w:cs="Times New Roman"/>
          <w:b/>
          <w:i/>
          <w:iCs/>
          <w:sz w:val="24"/>
          <w:szCs w:val="24"/>
        </w:rPr>
        <w:t>Planning</w:t>
      </w:r>
      <w:r w:rsidRPr="004F3247">
        <w:rPr>
          <w:rFonts w:ascii="Times New Roman" w:hAnsi="Times New Roman" w:cs="Times New Roman"/>
          <w:b/>
          <w:sz w:val="24"/>
          <w:szCs w:val="24"/>
        </w:rPr>
        <w:t>)</w:t>
      </w:r>
    </w:p>
    <w:p w:rsidR="002D442C" w:rsidRDefault="00C53E43" w:rsidP="00C06FDB">
      <w:pPr>
        <w:pStyle w:val="NoSpacing"/>
        <w:spacing w:line="480" w:lineRule="auto"/>
        <w:ind w:left="1276" w:firstLine="720"/>
        <w:jc w:val="both"/>
        <w:rPr>
          <w:rFonts w:asciiTheme="majorBidi" w:hAnsiTheme="majorBidi" w:cstheme="majorBidi"/>
          <w:sz w:val="24"/>
          <w:szCs w:val="24"/>
        </w:rPr>
      </w:pPr>
      <w:r>
        <w:rPr>
          <w:rFonts w:asciiTheme="majorBidi" w:hAnsiTheme="majorBidi" w:cstheme="majorBidi"/>
          <w:sz w:val="24"/>
          <w:szCs w:val="24"/>
        </w:rPr>
        <w:t>Dalam pengembangan masyarakat</w:t>
      </w:r>
      <w:r w:rsidR="002D442C">
        <w:rPr>
          <w:rFonts w:asciiTheme="majorBidi" w:hAnsiTheme="majorBidi" w:cstheme="majorBidi"/>
          <w:sz w:val="24"/>
          <w:szCs w:val="24"/>
        </w:rPr>
        <w:t>,</w:t>
      </w:r>
      <w:r>
        <w:rPr>
          <w:rFonts w:asciiTheme="majorBidi" w:hAnsiTheme="majorBidi" w:cstheme="majorBidi"/>
          <w:sz w:val="24"/>
          <w:szCs w:val="24"/>
        </w:rPr>
        <w:t xml:space="preserve"> perencanaan berarti</w:t>
      </w:r>
      <w:r w:rsidR="004C32D5">
        <w:rPr>
          <w:rFonts w:asciiTheme="majorBidi" w:hAnsiTheme="majorBidi" w:cstheme="majorBidi"/>
          <w:sz w:val="24"/>
          <w:szCs w:val="24"/>
        </w:rPr>
        <w:t xml:space="preserve"> </w:t>
      </w:r>
      <w:r w:rsidR="00A615E2">
        <w:rPr>
          <w:rFonts w:asciiTheme="majorBidi" w:hAnsiTheme="majorBidi" w:cstheme="majorBidi"/>
          <w:sz w:val="24"/>
          <w:szCs w:val="24"/>
        </w:rPr>
        <w:t>menentukan arah selanjutnya</w:t>
      </w:r>
      <w:r w:rsidR="00917203">
        <w:rPr>
          <w:rFonts w:asciiTheme="majorBidi" w:hAnsiTheme="majorBidi" w:cstheme="majorBidi"/>
          <w:sz w:val="24"/>
          <w:szCs w:val="24"/>
        </w:rPr>
        <w:t xml:space="preserve"> dan </w:t>
      </w:r>
      <w:r w:rsidR="00A615E2">
        <w:rPr>
          <w:rFonts w:asciiTheme="majorBidi" w:hAnsiTheme="majorBidi" w:cstheme="majorBidi"/>
          <w:sz w:val="24"/>
          <w:szCs w:val="24"/>
        </w:rPr>
        <w:t>meru</w:t>
      </w:r>
      <w:r w:rsidR="000139DB">
        <w:rPr>
          <w:rFonts w:asciiTheme="majorBidi" w:hAnsiTheme="majorBidi" w:cstheme="majorBidi"/>
          <w:sz w:val="24"/>
          <w:szCs w:val="24"/>
        </w:rPr>
        <w:t>p</w:t>
      </w:r>
      <w:r w:rsidR="00A615E2">
        <w:rPr>
          <w:rFonts w:asciiTheme="majorBidi" w:hAnsiTheme="majorBidi" w:cstheme="majorBidi"/>
          <w:sz w:val="24"/>
          <w:szCs w:val="24"/>
        </w:rPr>
        <w:t>akan usah</w:t>
      </w:r>
      <w:r w:rsidR="00E91994">
        <w:rPr>
          <w:rFonts w:asciiTheme="majorBidi" w:hAnsiTheme="majorBidi" w:cstheme="majorBidi"/>
          <w:sz w:val="24"/>
          <w:szCs w:val="24"/>
        </w:rPr>
        <w:t>a se</w:t>
      </w:r>
      <w:r w:rsidR="004939D0">
        <w:rPr>
          <w:rFonts w:asciiTheme="majorBidi" w:hAnsiTheme="majorBidi" w:cstheme="majorBidi"/>
          <w:sz w:val="24"/>
          <w:szCs w:val="24"/>
        </w:rPr>
        <w:t>belum dilaksanakan tindakan pen</w:t>
      </w:r>
      <w:r w:rsidR="00E91994">
        <w:rPr>
          <w:rFonts w:asciiTheme="majorBidi" w:hAnsiTheme="majorBidi" w:cstheme="majorBidi"/>
          <w:sz w:val="24"/>
          <w:szCs w:val="24"/>
        </w:rPr>
        <w:t>g</w:t>
      </w:r>
      <w:r w:rsidR="004939D0">
        <w:rPr>
          <w:rFonts w:asciiTheme="majorBidi" w:hAnsiTheme="majorBidi" w:cstheme="majorBidi"/>
          <w:sz w:val="24"/>
          <w:szCs w:val="24"/>
        </w:rPr>
        <w:t>emban</w:t>
      </w:r>
      <w:r w:rsidR="00E91994">
        <w:rPr>
          <w:rFonts w:asciiTheme="majorBidi" w:hAnsiTheme="majorBidi" w:cstheme="majorBidi"/>
          <w:sz w:val="24"/>
          <w:szCs w:val="24"/>
        </w:rPr>
        <w:t>gan</w:t>
      </w:r>
      <w:r w:rsidR="00A615E2">
        <w:rPr>
          <w:rFonts w:asciiTheme="majorBidi" w:hAnsiTheme="majorBidi" w:cstheme="majorBidi"/>
          <w:sz w:val="24"/>
          <w:szCs w:val="24"/>
        </w:rPr>
        <w:t xml:space="preserve">. </w:t>
      </w:r>
      <w:r w:rsidR="00E56443">
        <w:rPr>
          <w:rFonts w:asciiTheme="majorBidi" w:hAnsiTheme="majorBidi" w:cstheme="majorBidi"/>
          <w:sz w:val="24"/>
          <w:szCs w:val="24"/>
        </w:rPr>
        <w:t>Dengan demikian p</w:t>
      </w:r>
      <w:r w:rsidR="000F719F">
        <w:rPr>
          <w:rFonts w:asciiTheme="majorBidi" w:hAnsiTheme="majorBidi" w:cstheme="majorBidi"/>
          <w:sz w:val="24"/>
          <w:szCs w:val="24"/>
        </w:rPr>
        <w:t>erencanaan</w:t>
      </w:r>
      <w:r w:rsidR="00C06FDB">
        <w:rPr>
          <w:rFonts w:asciiTheme="majorBidi" w:hAnsiTheme="majorBidi" w:cstheme="majorBidi"/>
          <w:sz w:val="24"/>
          <w:szCs w:val="24"/>
        </w:rPr>
        <w:t xml:space="preserve"> merupakan</w:t>
      </w:r>
      <w:r w:rsidR="00BC44BD">
        <w:rPr>
          <w:rFonts w:asciiTheme="majorBidi" w:hAnsiTheme="majorBidi" w:cstheme="majorBidi"/>
          <w:sz w:val="24"/>
          <w:szCs w:val="24"/>
        </w:rPr>
        <w:t xml:space="preserve"> </w:t>
      </w:r>
      <w:r w:rsidR="00C06FDB">
        <w:rPr>
          <w:rFonts w:asciiTheme="majorBidi" w:hAnsiTheme="majorBidi" w:cstheme="majorBidi"/>
          <w:sz w:val="24"/>
          <w:szCs w:val="24"/>
        </w:rPr>
        <w:t>p</w:t>
      </w:r>
      <w:r w:rsidR="00BC44BD">
        <w:rPr>
          <w:rFonts w:asciiTheme="majorBidi" w:hAnsiTheme="majorBidi" w:cstheme="majorBidi"/>
          <w:sz w:val="24"/>
          <w:szCs w:val="24"/>
        </w:rPr>
        <w:t xml:space="preserve">enentuan </w:t>
      </w:r>
      <w:r w:rsidR="00C06FDB">
        <w:rPr>
          <w:rFonts w:asciiTheme="majorBidi" w:hAnsiTheme="majorBidi" w:cstheme="majorBidi"/>
          <w:sz w:val="24"/>
          <w:szCs w:val="24"/>
        </w:rPr>
        <w:t xml:space="preserve">terhadap </w:t>
      </w:r>
      <w:r w:rsidR="00BC44BD">
        <w:rPr>
          <w:rFonts w:asciiTheme="majorBidi" w:hAnsiTheme="majorBidi" w:cstheme="majorBidi"/>
          <w:sz w:val="24"/>
          <w:szCs w:val="24"/>
        </w:rPr>
        <w:t xml:space="preserve">hal-hal </w:t>
      </w:r>
      <w:r w:rsidR="00BE0BF4">
        <w:rPr>
          <w:rFonts w:asciiTheme="majorBidi" w:hAnsiTheme="majorBidi" w:cstheme="majorBidi"/>
          <w:sz w:val="24"/>
          <w:szCs w:val="24"/>
        </w:rPr>
        <w:t>yang terkait</w:t>
      </w:r>
      <w:r w:rsidR="00BC44BD">
        <w:rPr>
          <w:rFonts w:asciiTheme="majorBidi" w:hAnsiTheme="majorBidi" w:cstheme="majorBidi"/>
          <w:sz w:val="24"/>
          <w:szCs w:val="24"/>
        </w:rPr>
        <w:t xml:space="preserve"> </w:t>
      </w:r>
      <w:r w:rsidR="00BE0BF4">
        <w:rPr>
          <w:rFonts w:asciiTheme="majorBidi" w:hAnsiTheme="majorBidi" w:cstheme="majorBidi"/>
          <w:sz w:val="24"/>
          <w:szCs w:val="24"/>
        </w:rPr>
        <w:t>dengan</w:t>
      </w:r>
      <w:r w:rsidR="00BC44BD">
        <w:rPr>
          <w:rFonts w:asciiTheme="majorBidi" w:hAnsiTheme="majorBidi" w:cstheme="majorBidi"/>
          <w:sz w:val="24"/>
          <w:szCs w:val="24"/>
        </w:rPr>
        <w:t xml:space="preserve"> aktifitas atau kegiatan</w:t>
      </w:r>
      <w:r w:rsidR="00BE0BF4">
        <w:rPr>
          <w:rFonts w:asciiTheme="majorBidi" w:hAnsiTheme="majorBidi" w:cstheme="majorBidi"/>
          <w:sz w:val="24"/>
          <w:szCs w:val="24"/>
        </w:rPr>
        <w:t xml:space="preserve"> yang akan diselenggarakan</w:t>
      </w:r>
      <w:r w:rsidR="00A553E4">
        <w:rPr>
          <w:rFonts w:asciiTheme="majorBidi" w:hAnsiTheme="majorBidi" w:cstheme="majorBidi"/>
          <w:sz w:val="24"/>
          <w:szCs w:val="24"/>
        </w:rPr>
        <w:t>.</w:t>
      </w:r>
      <w:r w:rsidR="00BE0BF4">
        <w:rPr>
          <w:rFonts w:asciiTheme="majorBidi" w:hAnsiTheme="majorBidi" w:cstheme="majorBidi"/>
          <w:sz w:val="24"/>
          <w:szCs w:val="24"/>
        </w:rPr>
        <w:t xml:space="preserve"> </w:t>
      </w:r>
      <w:r w:rsidR="00A553E4">
        <w:rPr>
          <w:rFonts w:asciiTheme="majorBidi" w:hAnsiTheme="majorBidi" w:cstheme="majorBidi"/>
          <w:sz w:val="24"/>
          <w:szCs w:val="24"/>
        </w:rPr>
        <w:t xml:space="preserve">Perencanaan dapat </w:t>
      </w:r>
      <w:r w:rsidR="00146F67">
        <w:rPr>
          <w:rFonts w:asciiTheme="majorBidi" w:hAnsiTheme="majorBidi" w:cstheme="majorBidi"/>
          <w:sz w:val="24"/>
          <w:szCs w:val="24"/>
        </w:rPr>
        <w:t>menentukan tujuan dan langkah-langkah tindakan, pengembangan aturan dan prosedur-prosedur, pengembangan rencana, dan melakukan peramalan.</w:t>
      </w:r>
      <w:r w:rsidR="002D442C">
        <w:rPr>
          <w:rFonts w:asciiTheme="majorBidi" w:hAnsiTheme="majorBidi" w:cstheme="majorBidi"/>
          <w:sz w:val="24"/>
          <w:szCs w:val="24"/>
        </w:rPr>
        <w:t xml:space="preserve"> </w:t>
      </w:r>
    </w:p>
    <w:p w:rsidR="00B5039F" w:rsidRPr="004F3247" w:rsidRDefault="00793A9D" w:rsidP="00052426">
      <w:pPr>
        <w:pStyle w:val="NoSpacing"/>
        <w:numPr>
          <w:ilvl w:val="0"/>
          <w:numId w:val="9"/>
        </w:numPr>
        <w:spacing w:line="480" w:lineRule="auto"/>
        <w:ind w:left="1276" w:hanging="425"/>
        <w:jc w:val="both"/>
        <w:rPr>
          <w:rFonts w:asciiTheme="majorBidi" w:hAnsiTheme="majorBidi" w:cstheme="majorBidi"/>
          <w:b/>
          <w:sz w:val="24"/>
          <w:szCs w:val="24"/>
        </w:rPr>
      </w:pPr>
      <w:r w:rsidRPr="004F3247">
        <w:rPr>
          <w:rFonts w:ascii="Times New Roman" w:hAnsi="Times New Roman" w:cs="Times New Roman"/>
          <w:b/>
          <w:sz w:val="24"/>
          <w:szCs w:val="24"/>
        </w:rPr>
        <w:t>Pengorganisasian (</w:t>
      </w:r>
      <w:r w:rsidRPr="004F3247">
        <w:rPr>
          <w:rFonts w:ascii="Times New Roman" w:hAnsi="Times New Roman" w:cs="Times New Roman"/>
          <w:b/>
          <w:i/>
          <w:iCs/>
          <w:sz w:val="24"/>
          <w:szCs w:val="24"/>
        </w:rPr>
        <w:t>Organizing</w:t>
      </w:r>
      <w:r w:rsidRPr="004F3247">
        <w:rPr>
          <w:rFonts w:ascii="Times New Roman" w:hAnsi="Times New Roman" w:cs="Times New Roman"/>
          <w:b/>
          <w:sz w:val="24"/>
          <w:szCs w:val="24"/>
        </w:rPr>
        <w:t>)</w:t>
      </w:r>
      <w:r w:rsidR="00B5039F" w:rsidRPr="004F3247">
        <w:rPr>
          <w:rFonts w:asciiTheme="majorBidi" w:hAnsiTheme="majorBidi" w:cstheme="majorBidi"/>
          <w:b/>
          <w:sz w:val="24"/>
          <w:szCs w:val="24"/>
        </w:rPr>
        <w:t>/Pelaksanaan (</w:t>
      </w:r>
      <w:r w:rsidR="00B5039F" w:rsidRPr="004F3247">
        <w:rPr>
          <w:rFonts w:asciiTheme="majorBidi" w:hAnsiTheme="majorBidi" w:cstheme="majorBidi"/>
          <w:b/>
          <w:i/>
          <w:iCs/>
          <w:sz w:val="24"/>
          <w:szCs w:val="24"/>
        </w:rPr>
        <w:t>Actuating</w:t>
      </w:r>
      <w:r w:rsidR="00B5039F" w:rsidRPr="004F3247">
        <w:rPr>
          <w:rFonts w:asciiTheme="majorBidi" w:hAnsiTheme="majorBidi" w:cstheme="majorBidi"/>
          <w:b/>
          <w:sz w:val="24"/>
          <w:szCs w:val="24"/>
        </w:rPr>
        <w:t>)</w:t>
      </w:r>
    </w:p>
    <w:p w:rsidR="00AC431E" w:rsidRDefault="00EB5B96" w:rsidP="003A0C54">
      <w:pPr>
        <w:pStyle w:val="NoSpacing"/>
        <w:spacing w:line="480" w:lineRule="auto"/>
        <w:ind w:left="1276" w:firstLine="720"/>
        <w:jc w:val="both"/>
        <w:rPr>
          <w:rFonts w:asciiTheme="majorBidi" w:hAnsiTheme="majorBidi" w:cstheme="majorBidi"/>
          <w:sz w:val="24"/>
          <w:szCs w:val="24"/>
        </w:rPr>
      </w:pPr>
      <w:r>
        <w:rPr>
          <w:rFonts w:asciiTheme="majorBidi" w:hAnsiTheme="majorBidi" w:cstheme="majorBidi"/>
          <w:sz w:val="24"/>
          <w:szCs w:val="24"/>
        </w:rPr>
        <w:t>Pelaksanaan suatu pekerjaan berarti menjalankan segala yang yang sudah ditentukan dalam tindakan perencanaan. Dalam melakukan kegiatan dibutuhkan p</w:t>
      </w:r>
      <w:r w:rsidR="00AC431E">
        <w:rPr>
          <w:rFonts w:asciiTheme="majorBidi" w:hAnsiTheme="majorBidi" w:cstheme="majorBidi"/>
          <w:sz w:val="24"/>
          <w:szCs w:val="24"/>
        </w:rPr>
        <w:t xml:space="preserve">engorganisasian </w:t>
      </w:r>
      <w:r>
        <w:rPr>
          <w:rFonts w:asciiTheme="majorBidi" w:hAnsiTheme="majorBidi" w:cstheme="majorBidi"/>
          <w:sz w:val="24"/>
          <w:szCs w:val="24"/>
        </w:rPr>
        <w:t>untuk</w:t>
      </w:r>
      <w:r w:rsidR="00AC431E">
        <w:rPr>
          <w:rFonts w:asciiTheme="majorBidi" w:hAnsiTheme="majorBidi" w:cstheme="majorBidi"/>
          <w:sz w:val="24"/>
          <w:szCs w:val="24"/>
        </w:rPr>
        <w:t xml:space="preserve"> menjalankan kewenangan mengatur posisi atau tindakan pekerjaan. Ya</w:t>
      </w:r>
      <w:r w:rsidR="003A0C54">
        <w:rPr>
          <w:rFonts w:asciiTheme="majorBidi" w:hAnsiTheme="majorBidi" w:cstheme="majorBidi"/>
          <w:sz w:val="24"/>
          <w:szCs w:val="24"/>
        </w:rPr>
        <w:t>itu mengorganisasikan tugas-</w:t>
      </w:r>
      <w:r w:rsidR="00AC431E">
        <w:rPr>
          <w:rFonts w:asciiTheme="majorBidi" w:hAnsiTheme="majorBidi" w:cstheme="majorBidi"/>
          <w:sz w:val="24"/>
          <w:szCs w:val="24"/>
        </w:rPr>
        <w:t>tugas kepada anggota organisasi (pengurus partai politik), dapat juga berupa pendelegasian wewenang kepada posisi yang dibawahnya, membuat jaringan (</w:t>
      </w:r>
      <w:r w:rsidR="00AC431E">
        <w:rPr>
          <w:rFonts w:asciiTheme="majorBidi" w:hAnsiTheme="majorBidi" w:cstheme="majorBidi"/>
          <w:i/>
          <w:iCs/>
          <w:sz w:val="24"/>
          <w:szCs w:val="24"/>
        </w:rPr>
        <w:t>network</w:t>
      </w:r>
      <w:r w:rsidR="00AC431E">
        <w:rPr>
          <w:rFonts w:asciiTheme="majorBidi" w:hAnsiTheme="majorBidi" w:cstheme="majorBidi"/>
          <w:sz w:val="24"/>
          <w:szCs w:val="24"/>
        </w:rPr>
        <w:t>), dan melakukan koordinasi pekerjaan</w:t>
      </w:r>
      <w:r w:rsidR="00FF0DAC">
        <w:rPr>
          <w:rFonts w:asciiTheme="majorBidi" w:hAnsiTheme="majorBidi" w:cstheme="majorBidi"/>
          <w:sz w:val="24"/>
          <w:szCs w:val="24"/>
        </w:rPr>
        <w:t>.</w:t>
      </w:r>
    </w:p>
    <w:p w:rsidR="00081168" w:rsidRPr="004F3247" w:rsidRDefault="00081168" w:rsidP="00052426">
      <w:pPr>
        <w:pStyle w:val="NoSpacing"/>
        <w:numPr>
          <w:ilvl w:val="0"/>
          <w:numId w:val="9"/>
        </w:numPr>
        <w:spacing w:line="480" w:lineRule="auto"/>
        <w:ind w:left="1276" w:hanging="425"/>
        <w:jc w:val="both"/>
        <w:rPr>
          <w:rFonts w:ascii="Times New Roman" w:hAnsi="Times New Roman" w:cs="Times New Roman"/>
          <w:b/>
          <w:sz w:val="24"/>
          <w:szCs w:val="24"/>
        </w:rPr>
      </w:pPr>
      <w:r w:rsidRPr="004F3247">
        <w:rPr>
          <w:rFonts w:ascii="Times New Roman" w:hAnsi="Times New Roman" w:cs="Times New Roman"/>
          <w:b/>
          <w:sz w:val="24"/>
          <w:szCs w:val="24"/>
        </w:rPr>
        <w:t>Pengawasan (</w:t>
      </w:r>
      <w:r w:rsidRPr="004F3247">
        <w:rPr>
          <w:rFonts w:ascii="Times New Roman" w:hAnsi="Times New Roman" w:cs="Times New Roman"/>
          <w:b/>
          <w:i/>
          <w:iCs/>
          <w:sz w:val="24"/>
          <w:szCs w:val="24"/>
        </w:rPr>
        <w:t>Controlling</w:t>
      </w:r>
      <w:r w:rsidRPr="004F3247">
        <w:rPr>
          <w:rFonts w:ascii="Times New Roman" w:hAnsi="Times New Roman" w:cs="Times New Roman"/>
          <w:b/>
          <w:sz w:val="24"/>
          <w:szCs w:val="24"/>
        </w:rPr>
        <w:t>)</w:t>
      </w:r>
      <w:r w:rsidR="00450889" w:rsidRPr="004F3247">
        <w:rPr>
          <w:rFonts w:ascii="Times New Roman" w:hAnsi="Times New Roman" w:cs="Times New Roman"/>
          <w:b/>
          <w:sz w:val="24"/>
          <w:szCs w:val="24"/>
        </w:rPr>
        <w:t xml:space="preserve">/ </w:t>
      </w:r>
      <w:r w:rsidR="00E73E0E" w:rsidRPr="004F3247">
        <w:rPr>
          <w:rFonts w:ascii="Times New Roman" w:hAnsi="Times New Roman" w:cs="Times New Roman"/>
          <w:b/>
          <w:sz w:val="24"/>
          <w:szCs w:val="24"/>
        </w:rPr>
        <w:t>evaluasi</w:t>
      </w:r>
      <w:r w:rsidR="0066265E" w:rsidRPr="004F3247">
        <w:rPr>
          <w:rFonts w:ascii="Times New Roman" w:hAnsi="Times New Roman" w:cs="Times New Roman"/>
          <w:b/>
          <w:sz w:val="24"/>
          <w:szCs w:val="24"/>
        </w:rPr>
        <w:t xml:space="preserve"> (</w:t>
      </w:r>
      <w:r w:rsidR="0066265E" w:rsidRPr="004F3247">
        <w:rPr>
          <w:rFonts w:ascii="Times New Roman" w:hAnsi="Times New Roman" w:cs="Times New Roman"/>
          <w:b/>
          <w:i/>
          <w:iCs/>
          <w:sz w:val="24"/>
          <w:szCs w:val="24"/>
        </w:rPr>
        <w:t>evaluating</w:t>
      </w:r>
      <w:r w:rsidR="0066265E" w:rsidRPr="004F3247">
        <w:rPr>
          <w:rFonts w:ascii="Times New Roman" w:hAnsi="Times New Roman" w:cs="Times New Roman"/>
          <w:b/>
          <w:sz w:val="24"/>
          <w:szCs w:val="24"/>
        </w:rPr>
        <w:t>)</w:t>
      </w:r>
    </w:p>
    <w:p w:rsidR="00ED61FF" w:rsidRDefault="00FF0DAC" w:rsidP="003B4868">
      <w:pPr>
        <w:pStyle w:val="NoSpacing"/>
        <w:spacing w:line="480" w:lineRule="auto"/>
        <w:ind w:left="1276" w:firstLine="720"/>
        <w:jc w:val="both"/>
        <w:rPr>
          <w:rFonts w:ascii="Times New Roman" w:hAnsi="Times New Roman" w:cs="Times New Roman"/>
          <w:sz w:val="24"/>
          <w:szCs w:val="24"/>
        </w:rPr>
      </w:pPr>
      <w:r>
        <w:rPr>
          <w:rFonts w:ascii="Times New Roman" w:hAnsi="Times New Roman" w:cs="Times New Roman"/>
          <w:sz w:val="24"/>
          <w:szCs w:val="24"/>
        </w:rPr>
        <w:t xml:space="preserve">Pengawasan hampir sama dengan evaluasi, yang berarti melakukan tindakan mengawasi suatu pekerjaan baik sedang dalam pelaksanaan, maupun sesudahnya. Hal yang terkait dengan menentukan standar kinerja atau penampilan, membandingkan penampilan sesungguhnya dengan standar yang sudah ditentukan, dan melakukan perbaikan sekaligus terhadap hal-hal yang diperlukan. </w:t>
      </w:r>
    </w:p>
    <w:p w:rsidR="00ED61FF" w:rsidRDefault="00ED61FF" w:rsidP="00ED61FF">
      <w:pPr>
        <w:pStyle w:val="NoSpacing"/>
        <w:numPr>
          <w:ilvl w:val="0"/>
          <w:numId w:val="1"/>
        </w:numPr>
        <w:spacing w:line="480" w:lineRule="auto"/>
        <w:ind w:left="426" w:hanging="426"/>
        <w:jc w:val="both"/>
        <w:rPr>
          <w:rFonts w:ascii="Times New Roman" w:hAnsi="Times New Roman" w:cs="Times New Roman"/>
          <w:b/>
          <w:bCs/>
          <w:sz w:val="24"/>
          <w:szCs w:val="24"/>
        </w:rPr>
      </w:pPr>
      <w:r>
        <w:rPr>
          <w:rFonts w:ascii="Times New Roman" w:hAnsi="Times New Roman" w:cs="Times New Roman"/>
          <w:b/>
          <w:bCs/>
          <w:sz w:val="24"/>
          <w:szCs w:val="24"/>
        </w:rPr>
        <w:t>Kontribusi</w:t>
      </w:r>
      <w:bookmarkStart w:id="0" w:name="_GoBack"/>
      <w:bookmarkEnd w:id="0"/>
      <w:r>
        <w:rPr>
          <w:rFonts w:ascii="Times New Roman" w:hAnsi="Times New Roman" w:cs="Times New Roman"/>
          <w:b/>
          <w:bCs/>
          <w:sz w:val="24"/>
          <w:szCs w:val="24"/>
        </w:rPr>
        <w:t xml:space="preserve"> </w:t>
      </w:r>
      <w:r w:rsidRPr="00C23342">
        <w:rPr>
          <w:rFonts w:ascii="Times New Roman" w:hAnsi="Times New Roman" w:cs="Times New Roman"/>
          <w:b/>
          <w:bCs/>
          <w:sz w:val="24"/>
          <w:szCs w:val="24"/>
        </w:rPr>
        <w:t xml:space="preserve">Partai </w:t>
      </w:r>
      <w:r>
        <w:rPr>
          <w:rFonts w:ascii="Times New Roman" w:hAnsi="Times New Roman" w:cs="Times New Roman"/>
          <w:b/>
          <w:bCs/>
          <w:sz w:val="24"/>
          <w:szCs w:val="24"/>
        </w:rPr>
        <w:t>Politik Dalam Pengembangan Masyarakat Islam</w:t>
      </w:r>
    </w:p>
    <w:p w:rsidR="003408C7" w:rsidRDefault="008257B1" w:rsidP="009F2C78">
      <w:pPr>
        <w:pStyle w:val="NoSpacing"/>
        <w:spacing w:line="480" w:lineRule="auto"/>
        <w:ind w:left="426" w:firstLine="720"/>
        <w:jc w:val="both"/>
        <w:rPr>
          <w:rFonts w:ascii="Times New Roman" w:hAnsi="Times New Roman" w:cs="Times New Roman"/>
          <w:bCs/>
          <w:sz w:val="24"/>
          <w:szCs w:val="24"/>
        </w:rPr>
      </w:pPr>
      <w:r>
        <w:rPr>
          <w:rFonts w:ascii="Times New Roman" w:hAnsi="Times New Roman" w:cs="Times New Roman"/>
          <w:bCs/>
          <w:sz w:val="24"/>
          <w:szCs w:val="24"/>
        </w:rPr>
        <w:t>K</w:t>
      </w:r>
      <w:r w:rsidR="00856DFC">
        <w:rPr>
          <w:rFonts w:ascii="Times New Roman" w:hAnsi="Times New Roman" w:cs="Times New Roman"/>
          <w:bCs/>
          <w:sz w:val="24"/>
          <w:szCs w:val="24"/>
        </w:rPr>
        <w:t xml:space="preserve">ontribusi dalam pengembangan masyarakat Islam dapat </w:t>
      </w:r>
      <w:r>
        <w:rPr>
          <w:rFonts w:ascii="Times New Roman" w:hAnsi="Times New Roman" w:cs="Times New Roman"/>
          <w:bCs/>
          <w:sz w:val="24"/>
          <w:szCs w:val="24"/>
        </w:rPr>
        <w:t xml:space="preserve">dilakukan oleh partai politik pada upaya </w:t>
      </w:r>
      <w:r w:rsidR="00856DFC">
        <w:rPr>
          <w:rFonts w:ascii="Times New Roman" w:hAnsi="Times New Roman" w:cs="Times New Roman"/>
          <w:bCs/>
          <w:sz w:val="24"/>
          <w:szCs w:val="24"/>
        </w:rPr>
        <w:t xml:space="preserve">kegiatan mendidik dan memberdayakan masyarakat. Upaya </w:t>
      </w:r>
      <w:r w:rsidR="00DE7E18">
        <w:rPr>
          <w:rFonts w:ascii="Times New Roman" w:hAnsi="Times New Roman" w:cs="Times New Roman"/>
          <w:bCs/>
          <w:sz w:val="24"/>
          <w:szCs w:val="24"/>
        </w:rPr>
        <w:t xml:space="preserve">mendidik masyarakat </w:t>
      </w:r>
      <w:r w:rsidR="00856DFC">
        <w:rPr>
          <w:rFonts w:ascii="Times New Roman" w:hAnsi="Times New Roman" w:cs="Times New Roman"/>
          <w:bCs/>
          <w:sz w:val="24"/>
          <w:szCs w:val="24"/>
        </w:rPr>
        <w:t>dilaku</w:t>
      </w:r>
      <w:r w:rsidR="00DE7E18">
        <w:rPr>
          <w:rFonts w:ascii="Times New Roman" w:hAnsi="Times New Roman" w:cs="Times New Roman"/>
          <w:bCs/>
          <w:sz w:val="24"/>
          <w:szCs w:val="24"/>
        </w:rPr>
        <w:t>kan dengan menjalankan fungsi</w:t>
      </w:r>
      <w:r w:rsidR="00D80E95">
        <w:rPr>
          <w:rFonts w:ascii="Times New Roman" w:hAnsi="Times New Roman" w:cs="Times New Roman"/>
          <w:bCs/>
          <w:sz w:val="24"/>
          <w:szCs w:val="24"/>
        </w:rPr>
        <w:t>nya sebagai</w:t>
      </w:r>
      <w:r w:rsidR="00CE5F22">
        <w:rPr>
          <w:rFonts w:ascii="Times New Roman" w:hAnsi="Times New Roman" w:cs="Times New Roman"/>
          <w:bCs/>
          <w:sz w:val="24"/>
          <w:szCs w:val="24"/>
        </w:rPr>
        <w:t xml:space="preserve"> sarana</w:t>
      </w:r>
      <w:r w:rsidR="00DE7E18">
        <w:rPr>
          <w:rFonts w:ascii="Times New Roman" w:hAnsi="Times New Roman" w:cs="Times New Roman"/>
          <w:bCs/>
          <w:sz w:val="24"/>
          <w:szCs w:val="24"/>
        </w:rPr>
        <w:t xml:space="preserve"> pendidkan politik. Sementara usaha</w:t>
      </w:r>
      <w:r w:rsidR="00856DFC">
        <w:rPr>
          <w:rFonts w:ascii="Times New Roman" w:hAnsi="Times New Roman" w:cs="Times New Roman"/>
          <w:bCs/>
          <w:sz w:val="24"/>
          <w:szCs w:val="24"/>
        </w:rPr>
        <w:t xml:space="preserve"> </w:t>
      </w:r>
      <w:r w:rsidR="00DE7E18">
        <w:rPr>
          <w:rFonts w:ascii="Times New Roman" w:hAnsi="Times New Roman" w:cs="Times New Roman"/>
          <w:bCs/>
          <w:sz w:val="24"/>
          <w:szCs w:val="24"/>
        </w:rPr>
        <w:t>memberd</w:t>
      </w:r>
      <w:r w:rsidR="00DE0EEF">
        <w:rPr>
          <w:rFonts w:ascii="Times New Roman" w:hAnsi="Times New Roman" w:cs="Times New Roman"/>
          <w:bCs/>
          <w:sz w:val="24"/>
          <w:szCs w:val="24"/>
        </w:rPr>
        <w:t>a</w:t>
      </w:r>
      <w:r w:rsidR="00DE7E18">
        <w:rPr>
          <w:rFonts w:ascii="Times New Roman" w:hAnsi="Times New Roman" w:cs="Times New Roman"/>
          <w:bCs/>
          <w:sz w:val="24"/>
          <w:szCs w:val="24"/>
        </w:rPr>
        <w:t>yakan masyarakat menjalan fungsi</w:t>
      </w:r>
      <w:r w:rsidR="00DE0EEF">
        <w:rPr>
          <w:rFonts w:ascii="Times New Roman" w:hAnsi="Times New Roman" w:cs="Times New Roman"/>
          <w:bCs/>
          <w:sz w:val="24"/>
          <w:szCs w:val="24"/>
        </w:rPr>
        <w:t>nya sebagai sarana</w:t>
      </w:r>
      <w:r w:rsidR="00DE7E18">
        <w:rPr>
          <w:rFonts w:ascii="Times New Roman" w:hAnsi="Times New Roman" w:cs="Times New Roman"/>
          <w:bCs/>
          <w:sz w:val="24"/>
          <w:szCs w:val="24"/>
        </w:rPr>
        <w:t xml:space="preserve"> </w:t>
      </w:r>
      <w:r w:rsidR="00856DFC">
        <w:rPr>
          <w:rFonts w:ascii="Times New Roman" w:hAnsi="Times New Roman" w:cs="Times New Roman"/>
          <w:bCs/>
          <w:sz w:val="24"/>
          <w:szCs w:val="24"/>
        </w:rPr>
        <w:t>pengendalian konflik, sosialisasi dan komunikasi politik, dan rekrutmen politik.</w:t>
      </w:r>
    </w:p>
    <w:p w:rsidR="00244C2A" w:rsidRPr="00F21D40" w:rsidRDefault="00244C2A" w:rsidP="000D2E46">
      <w:pPr>
        <w:pStyle w:val="NoSpacing"/>
        <w:numPr>
          <w:ilvl w:val="0"/>
          <w:numId w:val="19"/>
        </w:numPr>
        <w:spacing w:line="480" w:lineRule="auto"/>
        <w:ind w:left="851" w:hanging="425"/>
        <w:jc w:val="both"/>
        <w:rPr>
          <w:rFonts w:ascii="Times New Roman" w:hAnsi="Times New Roman" w:cs="Times New Roman"/>
          <w:b/>
          <w:bCs/>
          <w:sz w:val="24"/>
          <w:szCs w:val="24"/>
        </w:rPr>
      </w:pPr>
      <w:r w:rsidRPr="00F21D40">
        <w:rPr>
          <w:rFonts w:ascii="Times New Roman" w:hAnsi="Times New Roman" w:cs="Times New Roman"/>
          <w:b/>
          <w:bCs/>
          <w:color w:val="231F20"/>
          <w:sz w:val="24"/>
          <w:szCs w:val="24"/>
        </w:rPr>
        <w:t>Mendidik Masyarakat</w:t>
      </w:r>
    </w:p>
    <w:p w:rsidR="00244C2A" w:rsidRPr="00CE080D" w:rsidRDefault="00244C2A" w:rsidP="00CC1B00">
      <w:pPr>
        <w:pStyle w:val="NoSpacing"/>
        <w:spacing w:line="480" w:lineRule="auto"/>
        <w:ind w:left="851" w:firstLine="850"/>
        <w:jc w:val="both"/>
        <w:rPr>
          <w:rFonts w:ascii="Times New Roman" w:hAnsi="Times New Roman" w:cs="Times New Roman"/>
          <w:sz w:val="24"/>
          <w:szCs w:val="24"/>
        </w:rPr>
      </w:pPr>
      <w:r>
        <w:rPr>
          <w:rFonts w:asciiTheme="majorBidi" w:hAnsiTheme="majorBidi" w:cstheme="majorBidi"/>
          <w:sz w:val="24"/>
          <w:szCs w:val="24"/>
        </w:rPr>
        <w:t>Fungsi mendidik masyarakat merupakan kerja partai politik sebagai sarana pendidikan politik. Yaitu u</w:t>
      </w:r>
      <w:r w:rsidRPr="00D42F63">
        <w:rPr>
          <w:rFonts w:ascii="Times New Roman" w:hAnsi="Times New Roman" w:cs="Times New Roman"/>
          <w:sz w:val="24"/>
          <w:szCs w:val="24"/>
        </w:rPr>
        <w:t xml:space="preserve">paya membentuk </w:t>
      </w:r>
      <w:r>
        <w:rPr>
          <w:rFonts w:ascii="Times New Roman" w:hAnsi="Times New Roman" w:cs="Times New Roman"/>
          <w:sz w:val="24"/>
          <w:szCs w:val="24"/>
        </w:rPr>
        <w:t>masyarakat yang berkualitas</w:t>
      </w:r>
      <w:r w:rsidRPr="00063D60">
        <w:rPr>
          <w:rFonts w:ascii="Times New Roman" w:hAnsi="Times New Roman" w:cs="Times New Roman"/>
          <w:sz w:val="24"/>
          <w:szCs w:val="24"/>
        </w:rPr>
        <w:t xml:space="preserve"> </w:t>
      </w:r>
      <w:r>
        <w:rPr>
          <w:rFonts w:ascii="Times New Roman" w:hAnsi="Times New Roman" w:cs="Times New Roman"/>
          <w:sz w:val="24"/>
          <w:szCs w:val="24"/>
        </w:rPr>
        <w:t xml:space="preserve">sehingga </w:t>
      </w:r>
      <w:r w:rsidRPr="0006423D">
        <w:rPr>
          <w:rFonts w:ascii="Times New Roman" w:hAnsi="Times New Roman" w:cs="Times New Roman"/>
          <w:sz w:val="24"/>
          <w:szCs w:val="24"/>
        </w:rPr>
        <w:t xml:space="preserve">lebih </w:t>
      </w:r>
      <w:r>
        <w:rPr>
          <w:rFonts w:ascii="Times New Roman" w:hAnsi="Times New Roman" w:cs="Times New Roman"/>
          <w:sz w:val="24"/>
          <w:szCs w:val="24"/>
        </w:rPr>
        <w:t>mampu</w:t>
      </w:r>
      <w:r w:rsidRPr="0006423D">
        <w:rPr>
          <w:rFonts w:ascii="Times New Roman" w:hAnsi="Times New Roman" w:cs="Times New Roman"/>
          <w:sz w:val="24"/>
          <w:szCs w:val="24"/>
        </w:rPr>
        <w:t xml:space="preserve"> berkiprah untuk mengembangkan diri</w:t>
      </w:r>
      <w:r>
        <w:rPr>
          <w:rFonts w:ascii="Times New Roman" w:hAnsi="Times New Roman" w:cs="Times New Roman"/>
          <w:sz w:val="24"/>
          <w:szCs w:val="24"/>
        </w:rPr>
        <w:t xml:space="preserve"> dalam pengembangan masyarakat.</w:t>
      </w:r>
      <w:r>
        <w:rPr>
          <w:rStyle w:val="FootnoteReference"/>
          <w:rFonts w:ascii="Times New Roman" w:hAnsi="Times New Roman" w:cs="Times New Roman"/>
          <w:sz w:val="24"/>
          <w:szCs w:val="24"/>
        </w:rPr>
        <w:footnoteReference w:id="96"/>
      </w:r>
      <w:r>
        <w:rPr>
          <w:rFonts w:ascii="Times New Roman" w:hAnsi="Times New Roman" w:cs="Times New Roman"/>
          <w:sz w:val="24"/>
          <w:szCs w:val="24"/>
        </w:rPr>
        <w:t xml:space="preserve"> Masyarakat berkualitas </w:t>
      </w:r>
      <w:r w:rsidRPr="00D42F63">
        <w:rPr>
          <w:rFonts w:ascii="Times New Roman" w:hAnsi="Times New Roman" w:cs="Times New Roman"/>
          <w:sz w:val="24"/>
          <w:szCs w:val="24"/>
        </w:rPr>
        <w:t>meliputi; 1. Adanya kesetaraan dalam memperoleh kesempatan (</w:t>
      </w:r>
      <w:r w:rsidRPr="00D42F63">
        <w:rPr>
          <w:rFonts w:ascii="Times New Roman" w:hAnsi="Times New Roman" w:cs="Times New Roman"/>
          <w:i/>
          <w:iCs/>
          <w:sz w:val="24"/>
          <w:szCs w:val="24"/>
        </w:rPr>
        <w:t>Equal Access to Opportunity</w:t>
      </w:r>
      <w:r w:rsidRPr="00D42F63">
        <w:rPr>
          <w:rFonts w:ascii="Times New Roman" w:hAnsi="Times New Roman" w:cs="Times New Roman"/>
          <w:sz w:val="24"/>
          <w:szCs w:val="24"/>
        </w:rPr>
        <w:t>). 2. Pembangunan yang berkelanjutan (</w:t>
      </w:r>
      <w:r w:rsidRPr="00D42F63">
        <w:rPr>
          <w:rFonts w:ascii="Times New Roman" w:hAnsi="Times New Roman" w:cs="Times New Roman"/>
          <w:i/>
          <w:iCs/>
          <w:sz w:val="24"/>
          <w:szCs w:val="24"/>
        </w:rPr>
        <w:t>sustainability</w:t>
      </w:r>
      <w:r w:rsidRPr="00D42F63">
        <w:rPr>
          <w:rFonts w:ascii="Times New Roman" w:hAnsi="Times New Roman" w:cs="Times New Roman"/>
          <w:sz w:val="24"/>
          <w:szCs w:val="24"/>
        </w:rPr>
        <w:t>). 3. Adanya peningkatan produktifitas (</w:t>
      </w:r>
      <w:r w:rsidRPr="00D42F63">
        <w:rPr>
          <w:rFonts w:ascii="Times New Roman" w:hAnsi="Times New Roman" w:cs="Times New Roman"/>
          <w:i/>
          <w:iCs/>
          <w:sz w:val="24"/>
          <w:szCs w:val="24"/>
        </w:rPr>
        <w:t xml:space="preserve">productivity) </w:t>
      </w:r>
      <w:r w:rsidRPr="00D42F63">
        <w:rPr>
          <w:rFonts w:ascii="Times New Roman" w:hAnsi="Times New Roman" w:cs="Times New Roman"/>
          <w:sz w:val="24"/>
          <w:szCs w:val="24"/>
        </w:rPr>
        <w:t>sumberdaya manusia yang berkualitas. Dan 4. Pemberdayaan (</w:t>
      </w:r>
      <w:r w:rsidRPr="00D42F63">
        <w:rPr>
          <w:rFonts w:ascii="Times New Roman" w:hAnsi="Times New Roman" w:cs="Times New Roman"/>
          <w:i/>
          <w:iCs/>
          <w:sz w:val="24"/>
          <w:szCs w:val="24"/>
        </w:rPr>
        <w:t>empowerment</w:t>
      </w:r>
      <w:r w:rsidRPr="00D42F63">
        <w:rPr>
          <w:rFonts w:ascii="Times New Roman" w:hAnsi="Times New Roman" w:cs="Times New Roman"/>
          <w:sz w:val="24"/>
          <w:szCs w:val="24"/>
        </w:rPr>
        <w:t>) terhadap masyarakat.</w:t>
      </w:r>
      <w:r>
        <w:rPr>
          <w:rStyle w:val="FootnoteReference"/>
          <w:rFonts w:ascii="Times New Roman" w:hAnsi="Times New Roman" w:cs="Times New Roman"/>
          <w:sz w:val="24"/>
          <w:szCs w:val="24"/>
        </w:rPr>
        <w:footnoteReference w:id="97"/>
      </w:r>
      <w:r w:rsidRPr="00D42F63">
        <w:rPr>
          <w:rFonts w:ascii="Times New Roman" w:hAnsi="Times New Roman" w:cs="Times New Roman"/>
          <w:sz w:val="24"/>
          <w:szCs w:val="24"/>
        </w:rPr>
        <w:t xml:space="preserve"> </w:t>
      </w:r>
    </w:p>
    <w:p w:rsidR="00244C2A" w:rsidRDefault="00244C2A" w:rsidP="002B5BBF">
      <w:pPr>
        <w:pStyle w:val="NoSpacing"/>
        <w:spacing w:line="480" w:lineRule="auto"/>
        <w:ind w:left="851" w:firstLine="850"/>
        <w:jc w:val="both"/>
        <w:rPr>
          <w:rFonts w:ascii="Times New Roman" w:hAnsi="Times New Roman" w:cs="Times New Roman"/>
          <w:sz w:val="24"/>
          <w:szCs w:val="24"/>
        </w:rPr>
      </w:pPr>
      <w:r>
        <w:rPr>
          <w:rFonts w:asciiTheme="majorBidi" w:hAnsiTheme="majorBidi" w:cstheme="majorBidi"/>
          <w:sz w:val="24"/>
          <w:szCs w:val="24"/>
        </w:rPr>
        <w:t xml:space="preserve">Mendidik masyarakat juga sebagai upaya penyadaran dalam rangka </w:t>
      </w:r>
      <w:r w:rsidRPr="005F534D">
        <w:rPr>
          <w:rFonts w:asciiTheme="majorBidi" w:hAnsiTheme="majorBidi" w:cstheme="majorBidi"/>
          <w:sz w:val="24"/>
          <w:szCs w:val="24"/>
        </w:rPr>
        <w:t xml:space="preserve">melemahkan </w:t>
      </w:r>
      <w:r>
        <w:rPr>
          <w:rFonts w:asciiTheme="majorBidi" w:hAnsiTheme="majorBidi" w:cstheme="majorBidi"/>
          <w:sz w:val="24"/>
          <w:szCs w:val="24"/>
        </w:rPr>
        <w:t xml:space="preserve">sifat-sifat yang berkembang di dalam masyarkat seperti </w:t>
      </w:r>
      <w:r w:rsidRPr="005F534D">
        <w:rPr>
          <w:rFonts w:asciiTheme="majorBidi" w:hAnsiTheme="majorBidi" w:cstheme="majorBidi"/>
          <w:sz w:val="24"/>
          <w:szCs w:val="24"/>
        </w:rPr>
        <w:t xml:space="preserve">prasangka kolektif, </w:t>
      </w:r>
      <w:r w:rsidRPr="00D26183">
        <w:rPr>
          <w:rFonts w:ascii="Times New Roman" w:hAnsi="Times New Roman" w:cs="Times New Roman"/>
          <w:color w:val="231F20"/>
          <w:sz w:val="24"/>
          <w:szCs w:val="24"/>
        </w:rPr>
        <w:t>pengkambinghitaman</w:t>
      </w:r>
      <w:r w:rsidRPr="005F534D">
        <w:rPr>
          <w:rFonts w:asciiTheme="majorBidi" w:hAnsiTheme="majorBidi" w:cstheme="majorBidi"/>
          <w:sz w:val="24"/>
          <w:szCs w:val="24"/>
        </w:rPr>
        <w:t>, pelabelan, dan ketidakpedulian,</w:t>
      </w:r>
      <w:r>
        <w:rPr>
          <w:rStyle w:val="FootnoteReference"/>
          <w:rFonts w:asciiTheme="majorBidi" w:hAnsiTheme="majorBidi" w:cstheme="majorBidi"/>
          <w:sz w:val="24"/>
          <w:szCs w:val="24"/>
        </w:rPr>
        <w:footnoteReference w:id="98"/>
      </w:r>
      <w:r w:rsidRPr="005F534D">
        <w:rPr>
          <w:rFonts w:asciiTheme="majorBidi" w:hAnsiTheme="majorBidi" w:cstheme="majorBidi"/>
          <w:sz w:val="24"/>
          <w:szCs w:val="24"/>
        </w:rPr>
        <w:t xml:space="preserve"> </w:t>
      </w:r>
      <w:r>
        <w:rPr>
          <w:rFonts w:asciiTheme="majorBidi" w:hAnsiTheme="majorBidi" w:cstheme="majorBidi"/>
          <w:sz w:val="24"/>
          <w:szCs w:val="24"/>
        </w:rPr>
        <w:t xml:space="preserve">untuk selanjutnya berubah menjadi </w:t>
      </w:r>
      <w:r w:rsidRPr="005F534D">
        <w:rPr>
          <w:rFonts w:asciiTheme="majorBidi" w:hAnsiTheme="majorBidi" w:cstheme="majorBidi"/>
          <w:sz w:val="24"/>
          <w:szCs w:val="24"/>
        </w:rPr>
        <w:t>meningkatkan kesadaran masyarakat dan organisasi.</w:t>
      </w:r>
      <w:r>
        <w:rPr>
          <w:rFonts w:asciiTheme="majorBidi" w:hAnsiTheme="majorBidi" w:cstheme="majorBidi"/>
          <w:sz w:val="24"/>
          <w:szCs w:val="24"/>
        </w:rPr>
        <w:t xml:space="preserve"> </w:t>
      </w:r>
      <w:r>
        <w:rPr>
          <w:rFonts w:ascii="Times New Roman" w:hAnsi="Times New Roman" w:cs="Times New Roman"/>
          <w:sz w:val="24"/>
          <w:szCs w:val="24"/>
        </w:rPr>
        <w:t>K</w:t>
      </w:r>
      <w:r w:rsidRPr="00FC0349">
        <w:rPr>
          <w:rFonts w:ascii="Times New Roman" w:hAnsi="Times New Roman" w:cs="Times New Roman"/>
          <w:sz w:val="24"/>
          <w:szCs w:val="24"/>
        </w:rPr>
        <w:t xml:space="preserve">esadaran </w:t>
      </w:r>
      <w:r>
        <w:rPr>
          <w:rFonts w:ascii="Times New Roman" w:hAnsi="Times New Roman" w:cs="Times New Roman"/>
          <w:sz w:val="24"/>
          <w:szCs w:val="24"/>
        </w:rPr>
        <w:t>masyarakat terdiri dari kesadaran personal yang berarti</w:t>
      </w:r>
      <w:r w:rsidRPr="00FC0349">
        <w:rPr>
          <w:rFonts w:ascii="Times New Roman" w:hAnsi="Times New Roman" w:cs="Times New Roman"/>
          <w:sz w:val="24"/>
          <w:szCs w:val="24"/>
        </w:rPr>
        <w:t xml:space="preserve"> kemampuan untuk menghubungkan pengembangan personal (</w:t>
      </w:r>
      <w:r>
        <w:rPr>
          <w:rFonts w:ascii="Times New Roman" w:hAnsi="Times New Roman" w:cs="Times New Roman"/>
          <w:sz w:val="24"/>
          <w:szCs w:val="24"/>
        </w:rPr>
        <w:t xml:space="preserve">baik </w:t>
      </w:r>
      <w:r w:rsidRPr="00FC0349">
        <w:rPr>
          <w:rFonts w:ascii="Times New Roman" w:hAnsi="Times New Roman" w:cs="Times New Roman"/>
          <w:sz w:val="24"/>
          <w:szCs w:val="24"/>
        </w:rPr>
        <w:t xml:space="preserve">kader partai dan masyarakat luas) dan politik, kemampuan berbagi pengalaman, dan memikirkan situasi masyarakat </w:t>
      </w:r>
      <w:r w:rsidRPr="003405EF">
        <w:rPr>
          <w:rFonts w:ascii="Times New Roman" w:hAnsi="Times New Roman" w:cs="Times New Roman"/>
          <w:color w:val="231F20"/>
          <w:sz w:val="24"/>
          <w:szCs w:val="24"/>
        </w:rPr>
        <w:t>dengan</w:t>
      </w:r>
      <w:r w:rsidRPr="00FC0349">
        <w:rPr>
          <w:rFonts w:ascii="Times New Roman" w:hAnsi="Times New Roman" w:cs="Times New Roman"/>
          <w:sz w:val="24"/>
          <w:szCs w:val="24"/>
        </w:rPr>
        <w:t xml:space="preserve"> membuka peluang bertindak. </w:t>
      </w:r>
      <w:r>
        <w:rPr>
          <w:rFonts w:ascii="Times New Roman" w:hAnsi="Times New Roman" w:cs="Times New Roman"/>
          <w:sz w:val="24"/>
          <w:szCs w:val="24"/>
        </w:rPr>
        <w:t>Sedangkan kesadaran</w:t>
      </w:r>
      <w:r w:rsidRPr="00FC0349">
        <w:rPr>
          <w:rFonts w:ascii="Times New Roman" w:hAnsi="Times New Roman" w:cs="Times New Roman"/>
          <w:sz w:val="24"/>
          <w:szCs w:val="24"/>
        </w:rPr>
        <w:t xml:space="preserve"> organisasi </w:t>
      </w:r>
      <w:r>
        <w:rPr>
          <w:rFonts w:ascii="Times New Roman" w:hAnsi="Times New Roman" w:cs="Times New Roman"/>
          <w:sz w:val="24"/>
          <w:szCs w:val="24"/>
        </w:rPr>
        <w:t xml:space="preserve">yaitu kemampuan </w:t>
      </w:r>
      <w:r w:rsidRPr="00FC0349">
        <w:rPr>
          <w:rFonts w:ascii="Times New Roman" w:hAnsi="Times New Roman" w:cs="Times New Roman"/>
          <w:sz w:val="24"/>
          <w:szCs w:val="24"/>
        </w:rPr>
        <w:t>bertanggung jawab untuk merencanakan, pengorganisasian, dan penyediaan jasa kemanusiaan seperti kesehatan, pendidikan, bantuan keuangan, dan perawatan orang-orang yang menjadi tanggungan (kader).</w:t>
      </w:r>
      <w:r>
        <w:rPr>
          <w:rStyle w:val="FootnoteReference"/>
          <w:rFonts w:asciiTheme="majorBidi" w:hAnsiTheme="majorBidi" w:cstheme="majorBidi"/>
          <w:sz w:val="24"/>
          <w:szCs w:val="24"/>
        </w:rPr>
        <w:footnoteReference w:id="99"/>
      </w:r>
    </w:p>
    <w:p w:rsidR="00244C2A" w:rsidRDefault="00244C2A" w:rsidP="002B5BBF">
      <w:pPr>
        <w:pStyle w:val="NoSpacing"/>
        <w:spacing w:line="480" w:lineRule="auto"/>
        <w:ind w:left="851" w:firstLine="850"/>
        <w:jc w:val="both"/>
        <w:rPr>
          <w:rFonts w:ascii="Times New Roman" w:hAnsi="Times New Roman" w:cs="Times New Roman"/>
          <w:color w:val="231F20"/>
          <w:sz w:val="24"/>
          <w:szCs w:val="24"/>
        </w:rPr>
      </w:pPr>
      <w:r>
        <w:rPr>
          <w:rFonts w:ascii="Times New Roman" w:hAnsi="Times New Roman" w:cs="Times New Roman"/>
          <w:color w:val="231F20"/>
          <w:sz w:val="24"/>
          <w:szCs w:val="24"/>
        </w:rPr>
        <w:t xml:space="preserve">Proses </w:t>
      </w:r>
      <w:r w:rsidRPr="007E4E2D">
        <w:rPr>
          <w:rFonts w:asciiTheme="majorBidi" w:hAnsiTheme="majorBidi" w:cstheme="majorBidi"/>
          <w:sz w:val="24"/>
          <w:szCs w:val="24"/>
        </w:rPr>
        <w:t>mendidik</w:t>
      </w:r>
      <w:r>
        <w:rPr>
          <w:rFonts w:ascii="Times New Roman" w:hAnsi="Times New Roman" w:cs="Times New Roman"/>
          <w:color w:val="231F20"/>
          <w:sz w:val="24"/>
          <w:szCs w:val="24"/>
        </w:rPr>
        <w:t xml:space="preserve"> berupa memfasilitasi dengan cara merangsang dan mendukung proses pengembangan masyarakat</w:t>
      </w:r>
      <w:r>
        <w:rPr>
          <w:rStyle w:val="FootnoteReference"/>
          <w:rFonts w:ascii="Times New Roman" w:hAnsi="Times New Roman" w:cs="Times New Roman"/>
          <w:color w:val="231F20"/>
          <w:sz w:val="24"/>
          <w:szCs w:val="24"/>
        </w:rPr>
        <w:footnoteReference w:id="100"/>
      </w:r>
      <w:r>
        <w:rPr>
          <w:rFonts w:ascii="Times New Roman" w:hAnsi="Times New Roman" w:cs="Times New Roman"/>
          <w:color w:val="231F20"/>
          <w:sz w:val="24"/>
          <w:szCs w:val="24"/>
        </w:rPr>
        <w:t xml:space="preserve"> yang meliputi; </w:t>
      </w:r>
    </w:p>
    <w:p w:rsidR="00244C2A" w:rsidRDefault="00244C2A" w:rsidP="002B5BBF">
      <w:pPr>
        <w:pStyle w:val="NoSpacing"/>
        <w:numPr>
          <w:ilvl w:val="0"/>
          <w:numId w:val="17"/>
        </w:numPr>
        <w:spacing w:line="480" w:lineRule="auto"/>
        <w:ind w:left="1276" w:hanging="425"/>
        <w:jc w:val="both"/>
        <w:rPr>
          <w:rFonts w:ascii="Times New Roman" w:hAnsi="Times New Roman" w:cs="Times New Roman"/>
          <w:color w:val="231F20"/>
          <w:sz w:val="24"/>
          <w:szCs w:val="24"/>
        </w:rPr>
      </w:pPr>
      <w:r>
        <w:rPr>
          <w:rFonts w:ascii="Times New Roman" w:hAnsi="Times New Roman" w:cs="Times New Roman"/>
          <w:color w:val="231F20"/>
          <w:sz w:val="24"/>
          <w:szCs w:val="24"/>
        </w:rPr>
        <w:t xml:space="preserve">Peningkatan kesadaran, yaitu memberikan kesadaran terhadap masyarakat baik personal maupun organisasi untuk ikut berpartisipasi dalam proses perubahan sosial.  </w:t>
      </w:r>
    </w:p>
    <w:p w:rsidR="00244C2A" w:rsidRDefault="00244C2A" w:rsidP="002B5BBF">
      <w:pPr>
        <w:pStyle w:val="NoSpacing"/>
        <w:numPr>
          <w:ilvl w:val="0"/>
          <w:numId w:val="17"/>
        </w:numPr>
        <w:spacing w:line="480" w:lineRule="auto"/>
        <w:ind w:left="1276" w:hanging="425"/>
        <w:jc w:val="both"/>
        <w:rPr>
          <w:rFonts w:ascii="Times New Roman" w:hAnsi="Times New Roman" w:cs="Times New Roman"/>
          <w:color w:val="231F20"/>
          <w:sz w:val="24"/>
          <w:szCs w:val="24"/>
        </w:rPr>
      </w:pPr>
      <w:r>
        <w:rPr>
          <w:rFonts w:ascii="Times New Roman" w:hAnsi="Times New Roman" w:cs="Times New Roman"/>
          <w:color w:val="231F20"/>
          <w:sz w:val="24"/>
          <w:szCs w:val="24"/>
        </w:rPr>
        <w:t xml:space="preserve">Memberikan informasi, yaitu memberikan berbagai macam informasi kepada masyarakat tentang profil, program, sumber daya, dan kejadian-kejadian penting di masyarakat. </w:t>
      </w:r>
    </w:p>
    <w:p w:rsidR="00244C2A" w:rsidRDefault="00244C2A" w:rsidP="002B5BBF">
      <w:pPr>
        <w:pStyle w:val="NoSpacing"/>
        <w:numPr>
          <w:ilvl w:val="0"/>
          <w:numId w:val="17"/>
        </w:numPr>
        <w:spacing w:line="480" w:lineRule="auto"/>
        <w:ind w:left="1276" w:hanging="425"/>
        <w:jc w:val="both"/>
        <w:rPr>
          <w:rFonts w:ascii="Times New Roman" w:hAnsi="Times New Roman" w:cs="Times New Roman"/>
          <w:color w:val="231F20"/>
          <w:sz w:val="24"/>
          <w:szCs w:val="24"/>
        </w:rPr>
      </w:pPr>
      <w:r>
        <w:rPr>
          <w:rFonts w:ascii="Times New Roman" w:hAnsi="Times New Roman" w:cs="Times New Roman"/>
          <w:color w:val="231F20"/>
          <w:sz w:val="24"/>
          <w:szCs w:val="24"/>
        </w:rPr>
        <w:t>Konfrontasi, yaitu cara menghadapi masyarakat atau kelompok dalam masalah-masalah seperti konsekuensi atau tindakan masyarakat atau kelompok, implikasi legal terhadap tindakan individual atau kelompok, isu-isu moral atau isu-isu prinsipal dibanding atas isu legal, dan dinamika internal kelompok atau masyarakat. Untuk itu,   konfrontasi ini bisa digunakan dalam rangka pengembangan masyarakat, namun seringkali digunakan sebagai ego pribadi. Akan tetapi, konfrontasi ini menjadi penting manakala digunakan untuk keberlangsungan hidup berbagai struktur dan proses pengembangan masyarakat.</w:t>
      </w:r>
    </w:p>
    <w:p w:rsidR="00244C2A" w:rsidRDefault="00244C2A" w:rsidP="002B5BBF">
      <w:pPr>
        <w:pStyle w:val="NoSpacing"/>
        <w:numPr>
          <w:ilvl w:val="0"/>
          <w:numId w:val="17"/>
        </w:numPr>
        <w:spacing w:line="480" w:lineRule="auto"/>
        <w:ind w:left="1276" w:hanging="425"/>
        <w:jc w:val="both"/>
        <w:rPr>
          <w:rFonts w:ascii="Times New Roman" w:hAnsi="Times New Roman" w:cs="Times New Roman"/>
          <w:color w:val="231F20"/>
          <w:sz w:val="24"/>
          <w:szCs w:val="24"/>
        </w:rPr>
      </w:pPr>
      <w:r>
        <w:rPr>
          <w:rFonts w:ascii="Times New Roman" w:hAnsi="Times New Roman" w:cs="Times New Roman"/>
          <w:color w:val="231F20"/>
          <w:sz w:val="24"/>
          <w:szCs w:val="24"/>
        </w:rPr>
        <w:t xml:space="preserve">Pelatihan, yaitu mengajarkan masyarakat untuk melakukan sesuatu.  Namun pelatihan ini tidak dapat dilakukan dengan cara sembarangan. Pelatihan harus memenuhi atau sesuai dengan kebutuhan masyarakat. Pelatihan pada dasarnya tidak boleh dipaksanakan hanya karena ingin merubah suatu keadaan masyarakat tetapi dengan cara dipaksakan. </w:t>
      </w:r>
    </w:p>
    <w:p w:rsidR="00244C2A" w:rsidRDefault="00244C2A" w:rsidP="002B5BBF">
      <w:pPr>
        <w:pStyle w:val="NoSpacing"/>
        <w:spacing w:line="480" w:lineRule="auto"/>
        <w:ind w:left="851" w:firstLine="850"/>
        <w:jc w:val="both"/>
        <w:rPr>
          <w:rFonts w:ascii="Times New Roman" w:hAnsi="Times New Roman" w:cs="Times New Roman"/>
          <w:color w:val="231F20"/>
          <w:sz w:val="24"/>
          <w:szCs w:val="24"/>
        </w:rPr>
      </w:pPr>
      <w:r>
        <w:rPr>
          <w:rFonts w:ascii="Times New Roman" w:hAnsi="Times New Roman" w:cs="Times New Roman"/>
          <w:color w:val="231F20"/>
          <w:sz w:val="24"/>
          <w:szCs w:val="24"/>
        </w:rPr>
        <w:t>Ada bebarpa hal yang harus diperhatikan oleh partai politik dalam memberikan pelatihan agar efektif dan efisien, yaitu;</w:t>
      </w:r>
    </w:p>
    <w:p w:rsidR="00244C2A" w:rsidRDefault="00244C2A" w:rsidP="002B5BBF">
      <w:pPr>
        <w:pStyle w:val="NoSpacing"/>
        <w:numPr>
          <w:ilvl w:val="0"/>
          <w:numId w:val="18"/>
        </w:numPr>
        <w:spacing w:line="480" w:lineRule="auto"/>
        <w:ind w:left="1276" w:hanging="425"/>
        <w:jc w:val="both"/>
        <w:rPr>
          <w:rFonts w:ascii="Times New Roman" w:hAnsi="Times New Roman" w:cs="Times New Roman"/>
          <w:color w:val="231F20"/>
          <w:sz w:val="24"/>
          <w:szCs w:val="24"/>
        </w:rPr>
      </w:pPr>
      <w:r>
        <w:rPr>
          <w:rFonts w:ascii="Times New Roman" w:hAnsi="Times New Roman" w:cs="Times New Roman"/>
          <w:color w:val="231F20"/>
          <w:sz w:val="24"/>
          <w:szCs w:val="24"/>
        </w:rPr>
        <w:t>melibatkan masyarakat dalam perencanaan,  pelaksanaan, dan menikmati manfaat,</w:t>
      </w:r>
    </w:p>
    <w:p w:rsidR="00244C2A" w:rsidRDefault="00244C2A" w:rsidP="002B5BBF">
      <w:pPr>
        <w:pStyle w:val="NoSpacing"/>
        <w:numPr>
          <w:ilvl w:val="0"/>
          <w:numId w:val="18"/>
        </w:numPr>
        <w:spacing w:line="480" w:lineRule="auto"/>
        <w:ind w:left="1276" w:hanging="425"/>
        <w:jc w:val="both"/>
        <w:rPr>
          <w:rFonts w:ascii="Times New Roman" w:hAnsi="Times New Roman" w:cs="Times New Roman"/>
          <w:color w:val="231F20"/>
          <w:sz w:val="24"/>
          <w:szCs w:val="24"/>
        </w:rPr>
      </w:pPr>
      <w:r>
        <w:rPr>
          <w:rFonts w:ascii="Times New Roman" w:hAnsi="Times New Roman" w:cs="Times New Roman"/>
          <w:color w:val="231F20"/>
          <w:sz w:val="24"/>
          <w:szCs w:val="24"/>
        </w:rPr>
        <w:t>merespon adanya keinginan kebutuhan masyarakat,</w:t>
      </w:r>
    </w:p>
    <w:p w:rsidR="00244C2A" w:rsidRDefault="00244C2A" w:rsidP="002B5BBF">
      <w:pPr>
        <w:pStyle w:val="NoSpacing"/>
        <w:numPr>
          <w:ilvl w:val="0"/>
          <w:numId w:val="18"/>
        </w:numPr>
        <w:spacing w:line="480" w:lineRule="auto"/>
        <w:ind w:left="1276" w:hanging="425"/>
        <w:jc w:val="both"/>
        <w:rPr>
          <w:rFonts w:ascii="Times New Roman" w:hAnsi="Times New Roman" w:cs="Times New Roman"/>
          <w:color w:val="231F20"/>
          <w:sz w:val="24"/>
          <w:szCs w:val="24"/>
        </w:rPr>
      </w:pPr>
      <w:r>
        <w:rPr>
          <w:rFonts w:ascii="Times New Roman" w:hAnsi="Times New Roman" w:cs="Times New Roman"/>
          <w:color w:val="231F20"/>
          <w:sz w:val="24"/>
          <w:szCs w:val="24"/>
        </w:rPr>
        <w:t>berbagi ilmu dan ketrampilan dalam proses pengembangan masyarakat,</w:t>
      </w:r>
    </w:p>
    <w:p w:rsidR="00244C2A" w:rsidRDefault="00244C2A" w:rsidP="002B5BBF">
      <w:pPr>
        <w:pStyle w:val="NoSpacing"/>
        <w:numPr>
          <w:ilvl w:val="0"/>
          <w:numId w:val="18"/>
        </w:numPr>
        <w:spacing w:line="480" w:lineRule="auto"/>
        <w:ind w:left="1276" w:hanging="425"/>
        <w:jc w:val="both"/>
        <w:rPr>
          <w:rFonts w:ascii="Times New Roman" w:hAnsi="Times New Roman" w:cs="Times New Roman"/>
          <w:color w:val="231F20"/>
          <w:sz w:val="24"/>
          <w:szCs w:val="24"/>
        </w:rPr>
      </w:pPr>
      <w:r>
        <w:rPr>
          <w:rFonts w:ascii="Times New Roman" w:hAnsi="Times New Roman" w:cs="Times New Roman"/>
          <w:color w:val="231F20"/>
          <w:sz w:val="24"/>
          <w:szCs w:val="24"/>
        </w:rPr>
        <w:t>fokus kepada kebutuhan spesifik kelompok atau masyarakat.</w:t>
      </w:r>
    </w:p>
    <w:p w:rsidR="00244C2A" w:rsidRPr="006139C4" w:rsidRDefault="00244C2A" w:rsidP="002B5BBF">
      <w:pPr>
        <w:pStyle w:val="NoSpacing"/>
        <w:spacing w:line="480" w:lineRule="auto"/>
        <w:ind w:left="851" w:firstLine="850"/>
        <w:jc w:val="both"/>
        <w:rPr>
          <w:rFonts w:asciiTheme="majorBidi" w:hAnsiTheme="majorBidi" w:cstheme="majorBidi"/>
          <w:sz w:val="24"/>
          <w:szCs w:val="24"/>
        </w:rPr>
      </w:pPr>
      <w:r>
        <w:rPr>
          <w:rFonts w:asciiTheme="majorBidi" w:hAnsiTheme="majorBidi" w:cstheme="majorBidi"/>
          <w:sz w:val="24"/>
          <w:szCs w:val="24"/>
        </w:rPr>
        <w:t xml:space="preserve"> </w:t>
      </w:r>
      <w:r w:rsidRPr="002B5BBF">
        <w:rPr>
          <w:rFonts w:ascii="Times New Roman" w:hAnsi="Times New Roman" w:cs="Times New Roman"/>
          <w:color w:val="231F20"/>
          <w:sz w:val="24"/>
          <w:szCs w:val="24"/>
        </w:rPr>
        <w:t>Tujuan</w:t>
      </w:r>
      <w:r>
        <w:rPr>
          <w:rFonts w:asciiTheme="majorBidi" w:hAnsiTheme="majorBidi" w:cstheme="majorBidi"/>
          <w:sz w:val="24"/>
          <w:szCs w:val="24"/>
        </w:rPr>
        <w:t xml:space="preserve"> yang </w:t>
      </w:r>
      <w:r w:rsidRPr="00372287">
        <w:rPr>
          <w:rFonts w:ascii="Times New Roman" w:hAnsi="Times New Roman" w:cs="Times New Roman"/>
          <w:color w:val="231F20"/>
          <w:sz w:val="24"/>
          <w:szCs w:val="24"/>
        </w:rPr>
        <w:t>hendak</w:t>
      </w:r>
      <w:r>
        <w:rPr>
          <w:rFonts w:asciiTheme="majorBidi" w:hAnsiTheme="majorBidi" w:cstheme="majorBidi"/>
          <w:sz w:val="24"/>
          <w:szCs w:val="24"/>
        </w:rPr>
        <w:t xml:space="preserve"> dicapai adalah </w:t>
      </w:r>
      <w:r w:rsidRPr="006139C4">
        <w:rPr>
          <w:rFonts w:asciiTheme="majorBidi" w:hAnsiTheme="majorBidi" w:cstheme="majorBidi"/>
          <w:sz w:val="24"/>
          <w:szCs w:val="24"/>
        </w:rPr>
        <w:t xml:space="preserve">untuk memberikan hak kepada masyarakat tentang peluang hidup, untuk mempertahankan HAM, </w:t>
      </w:r>
      <w:r w:rsidRPr="002E592B">
        <w:rPr>
          <w:rFonts w:ascii="Times New Roman" w:hAnsi="Times New Roman" w:cs="Times New Roman"/>
          <w:sz w:val="24"/>
          <w:szCs w:val="24"/>
        </w:rPr>
        <w:t>mengartikan</w:t>
      </w:r>
      <w:r w:rsidRPr="006139C4">
        <w:rPr>
          <w:rFonts w:asciiTheme="majorBidi" w:hAnsiTheme="majorBidi" w:cstheme="majorBidi"/>
          <w:sz w:val="24"/>
          <w:szCs w:val="24"/>
        </w:rPr>
        <w:t xml:space="preserve"> kebutuhannya sendiri, mengungkapkan gagasan-gagasan, mendapatkan kemudahan untuk mengakses lembaga-lembaga sosial, mendapatkan akses kemudahan terhadap sumber daya untuk dimanfaatkan, pemerataan ekonomi, dan keadilan reproduksi.</w:t>
      </w:r>
      <w:r>
        <w:rPr>
          <w:rStyle w:val="FootnoteReference"/>
          <w:rFonts w:asciiTheme="majorBidi" w:hAnsiTheme="majorBidi" w:cstheme="majorBidi"/>
          <w:sz w:val="24"/>
          <w:szCs w:val="24"/>
        </w:rPr>
        <w:footnoteReference w:id="101"/>
      </w:r>
    </w:p>
    <w:p w:rsidR="00244C2A" w:rsidRPr="00F21D40" w:rsidRDefault="00244C2A" w:rsidP="00230905">
      <w:pPr>
        <w:pStyle w:val="NoSpacing"/>
        <w:numPr>
          <w:ilvl w:val="0"/>
          <w:numId w:val="19"/>
        </w:numPr>
        <w:spacing w:line="480" w:lineRule="auto"/>
        <w:ind w:left="851" w:hanging="425"/>
        <w:jc w:val="both"/>
        <w:rPr>
          <w:rFonts w:ascii="Times New Roman" w:hAnsi="Times New Roman" w:cs="Times New Roman"/>
          <w:b/>
          <w:bCs/>
          <w:sz w:val="24"/>
          <w:szCs w:val="24"/>
        </w:rPr>
      </w:pPr>
      <w:r w:rsidRPr="00F21D40">
        <w:rPr>
          <w:rFonts w:ascii="Times New Roman" w:hAnsi="Times New Roman" w:cs="Times New Roman"/>
          <w:b/>
          <w:bCs/>
          <w:color w:val="231F20"/>
          <w:sz w:val="24"/>
          <w:szCs w:val="24"/>
        </w:rPr>
        <w:t>Memberdayakan Masyarakat</w:t>
      </w:r>
    </w:p>
    <w:p w:rsidR="00244C2A" w:rsidRDefault="00244C2A" w:rsidP="00230905">
      <w:pPr>
        <w:pStyle w:val="NoSpacing"/>
        <w:spacing w:line="480" w:lineRule="auto"/>
        <w:ind w:left="851" w:firstLine="850"/>
        <w:jc w:val="both"/>
        <w:rPr>
          <w:rFonts w:ascii="Times New Roman" w:hAnsi="Times New Roman" w:cs="Times New Roman"/>
          <w:sz w:val="24"/>
          <w:szCs w:val="24"/>
        </w:rPr>
      </w:pPr>
      <w:r>
        <w:rPr>
          <w:rFonts w:asciiTheme="majorBidi" w:hAnsiTheme="majorBidi" w:cstheme="majorBidi"/>
          <w:sz w:val="24"/>
          <w:szCs w:val="24"/>
        </w:rPr>
        <w:t>Menurut Totok Mardikanto, dkk, bahwa p</w:t>
      </w:r>
      <w:r>
        <w:rPr>
          <w:rFonts w:ascii="Times New Roman" w:hAnsi="Times New Roman" w:cs="Times New Roman"/>
          <w:sz w:val="24"/>
          <w:szCs w:val="24"/>
        </w:rPr>
        <w:t xml:space="preserve">emberdayaan berarti upaya </w:t>
      </w:r>
      <w:r w:rsidRPr="00230905">
        <w:rPr>
          <w:rFonts w:asciiTheme="majorBidi" w:hAnsiTheme="majorBidi" w:cstheme="majorBidi"/>
          <w:sz w:val="24"/>
          <w:szCs w:val="24"/>
        </w:rPr>
        <w:t>untuk</w:t>
      </w:r>
      <w:r>
        <w:rPr>
          <w:rFonts w:ascii="Times New Roman" w:hAnsi="Times New Roman" w:cs="Times New Roman"/>
          <w:sz w:val="24"/>
          <w:szCs w:val="24"/>
        </w:rPr>
        <w:t xml:space="preserve"> memampukan (</w:t>
      </w:r>
      <w:r>
        <w:rPr>
          <w:rFonts w:ascii="Times New Roman" w:hAnsi="Times New Roman" w:cs="Times New Roman"/>
          <w:i/>
          <w:iCs/>
          <w:sz w:val="24"/>
          <w:szCs w:val="24"/>
        </w:rPr>
        <w:t>empowerment</w:t>
      </w:r>
      <w:r>
        <w:rPr>
          <w:rFonts w:ascii="Times New Roman" w:hAnsi="Times New Roman" w:cs="Times New Roman"/>
          <w:sz w:val="24"/>
          <w:szCs w:val="24"/>
        </w:rPr>
        <w:t>) atau penguatan (</w:t>
      </w:r>
      <w:r>
        <w:rPr>
          <w:rFonts w:ascii="Times New Roman" w:hAnsi="Times New Roman" w:cs="Times New Roman"/>
          <w:i/>
          <w:iCs/>
          <w:sz w:val="24"/>
          <w:szCs w:val="24"/>
        </w:rPr>
        <w:t>strengthening</w:t>
      </w:r>
      <w:r>
        <w:rPr>
          <w:rFonts w:ascii="Times New Roman" w:hAnsi="Times New Roman" w:cs="Times New Roman"/>
          <w:sz w:val="24"/>
          <w:szCs w:val="24"/>
        </w:rPr>
        <w:t>) dan memandirikan masyarakat. Upaya tersebut dilakukan dengan cara (1) menciptakan suasana atau iklim yang memungkinkan potensi masyarakat berkembang, (2) memperkuat potensi atau daya yang dimiliki masyarakat, dan (3) melindungi masyarakat.</w:t>
      </w:r>
      <w:r>
        <w:rPr>
          <w:rStyle w:val="FootnoteReference"/>
          <w:rFonts w:ascii="Times New Roman" w:hAnsi="Times New Roman" w:cs="Times New Roman"/>
          <w:sz w:val="24"/>
          <w:szCs w:val="24"/>
        </w:rPr>
        <w:footnoteReference w:id="102"/>
      </w:r>
      <w:r w:rsidRPr="008F12A5">
        <w:rPr>
          <w:rFonts w:asciiTheme="majorBidi" w:hAnsiTheme="majorBidi" w:cstheme="majorBidi"/>
          <w:sz w:val="24"/>
          <w:szCs w:val="24"/>
        </w:rPr>
        <w:t xml:space="preserve"> </w:t>
      </w:r>
      <w:r>
        <w:rPr>
          <w:rFonts w:asciiTheme="majorBidi" w:hAnsiTheme="majorBidi" w:cstheme="majorBidi"/>
          <w:sz w:val="24"/>
          <w:szCs w:val="24"/>
        </w:rPr>
        <w:t xml:space="preserve">Untuk itu, </w:t>
      </w:r>
      <w:r w:rsidRPr="0020150B">
        <w:rPr>
          <w:rFonts w:asciiTheme="majorBidi" w:hAnsiTheme="majorBidi" w:cstheme="majorBidi"/>
          <w:sz w:val="24"/>
          <w:szCs w:val="24"/>
        </w:rPr>
        <w:t>Nanih Machendrawaty dan Agus Ahmad Safei</w:t>
      </w:r>
      <w:r>
        <w:rPr>
          <w:rFonts w:ascii="Times New Roman" w:hAnsi="Times New Roman" w:cs="Times New Roman"/>
          <w:sz w:val="24"/>
          <w:szCs w:val="24"/>
        </w:rPr>
        <w:t xml:space="preserve"> menjelaskan bahwa memberdayakan masyarakat berarti membuat masyarakat berdaya. Yaitu </w:t>
      </w:r>
      <w:r>
        <w:rPr>
          <w:rFonts w:asciiTheme="majorBidi" w:hAnsiTheme="majorBidi" w:cstheme="majorBidi"/>
          <w:sz w:val="26"/>
          <w:szCs w:val="26"/>
        </w:rPr>
        <w:t>masyarakat yang dapat memilih dan mempunyai kesempatan untuk mengadakan pilihan-pilihan.</w:t>
      </w:r>
      <w:r>
        <w:rPr>
          <w:rStyle w:val="FootnoteReference"/>
          <w:rFonts w:asciiTheme="majorBidi" w:hAnsiTheme="majorBidi" w:cstheme="majorBidi"/>
          <w:sz w:val="26"/>
          <w:szCs w:val="26"/>
        </w:rPr>
        <w:footnoteReference w:id="103"/>
      </w:r>
    </w:p>
    <w:p w:rsidR="00244C2A" w:rsidRDefault="00244C2A" w:rsidP="004716EB">
      <w:pPr>
        <w:pStyle w:val="NoSpacing"/>
        <w:spacing w:line="480" w:lineRule="auto"/>
        <w:ind w:left="851" w:firstLine="850"/>
        <w:jc w:val="both"/>
        <w:rPr>
          <w:rFonts w:ascii="Times New Roman" w:hAnsi="Times New Roman" w:cs="Times New Roman"/>
          <w:sz w:val="24"/>
          <w:szCs w:val="24"/>
        </w:rPr>
      </w:pPr>
      <w:r>
        <w:rPr>
          <w:rFonts w:ascii="Times New Roman" w:hAnsi="Times New Roman" w:cs="Times New Roman"/>
          <w:sz w:val="24"/>
          <w:szCs w:val="24"/>
        </w:rPr>
        <w:t xml:space="preserve">Posisi </w:t>
      </w:r>
      <w:r w:rsidRPr="003214A2">
        <w:rPr>
          <w:rFonts w:asciiTheme="majorBidi" w:hAnsiTheme="majorBidi" w:cstheme="majorBidi"/>
          <w:sz w:val="24"/>
          <w:szCs w:val="24"/>
        </w:rPr>
        <w:t>partai</w:t>
      </w:r>
      <w:r>
        <w:rPr>
          <w:rFonts w:ascii="Times New Roman" w:hAnsi="Times New Roman" w:cs="Times New Roman"/>
          <w:sz w:val="24"/>
          <w:szCs w:val="24"/>
        </w:rPr>
        <w:t xml:space="preserve"> politik, dalam hal ini adalah untuk memastikan </w:t>
      </w:r>
      <w:r w:rsidRPr="004716EB">
        <w:rPr>
          <w:rFonts w:asciiTheme="majorBidi" w:hAnsiTheme="majorBidi" w:cstheme="majorBidi"/>
          <w:sz w:val="24"/>
          <w:szCs w:val="24"/>
        </w:rPr>
        <w:t>perubahan</w:t>
      </w:r>
      <w:r>
        <w:rPr>
          <w:rFonts w:ascii="Times New Roman" w:hAnsi="Times New Roman" w:cs="Times New Roman"/>
          <w:sz w:val="24"/>
          <w:szCs w:val="24"/>
        </w:rPr>
        <w:t xml:space="preserve"> sosial yang lebih baik, yang berkaitan dengan kekuasaan, pengetahuan, kearifan dan perubahan. Sehingga proses itupun menjadi kesempatan untuk memberdayakan masyarakat lokal dalam rangka mengesahkan dan menggunakan pengalaman, pengetahuan, keahlian dan ketrampilan lokal.</w:t>
      </w:r>
      <w:r>
        <w:rPr>
          <w:rStyle w:val="FootnoteReference"/>
          <w:rFonts w:ascii="Times New Roman" w:hAnsi="Times New Roman" w:cs="Times New Roman"/>
          <w:sz w:val="24"/>
          <w:szCs w:val="24"/>
        </w:rPr>
        <w:footnoteReference w:id="104"/>
      </w:r>
      <w:r>
        <w:rPr>
          <w:rFonts w:ascii="Times New Roman" w:hAnsi="Times New Roman" w:cs="Times New Roman"/>
          <w:sz w:val="24"/>
          <w:szCs w:val="24"/>
        </w:rPr>
        <w:t xml:space="preserve"> </w:t>
      </w:r>
    </w:p>
    <w:p w:rsidR="00244C2A" w:rsidRPr="00AA4A5D" w:rsidRDefault="00244C2A" w:rsidP="004716EB">
      <w:pPr>
        <w:pStyle w:val="NoSpacing"/>
        <w:spacing w:line="480" w:lineRule="auto"/>
        <w:ind w:left="851" w:firstLine="850"/>
        <w:jc w:val="both"/>
        <w:rPr>
          <w:rFonts w:ascii="Times New Roman" w:hAnsi="Times New Roman" w:cs="Times New Roman"/>
          <w:sz w:val="24"/>
          <w:szCs w:val="24"/>
        </w:rPr>
      </w:pPr>
      <w:r>
        <w:rPr>
          <w:rFonts w:asciiTheme="majorBidi" w:hAnsiTheme="majorBidi" w:cstheme="majorBidi"/>
          <w:sz w:val="24"/>
          <w:szCs w:val="24"/>
        </w:rPr>
        <w:t xml:space="preserve">Fungsi memberdayakan masyarakat merupakan kerja partai politik sebagai sarana pengendalian konflik, komunikasi dan sosialisasi politik, dan rekrutmen politik. Pengendalian konflik </w:t>
      </w:r>
      <w:r>
        <w:rPr>
          <w:rFonts w:ascii="Times New Roman" w:hAnsi="Times New Roman" w:cs="Times New Roman"/>
          <w:sz w:val="24"/>
          <w:szCs w:val="24"/>
        </w:rPr>
        <w:t xml:space="preserve">yang dilakukan oleh partai politik menurut Jim Ife dan Frank Tesireiro yaitu dengan cara </w:t>
      </w:r>
      <w:r w:rsidRPr="001076F1">
        <w:rPr>
          <w:rFonts w:ascii="Times New Roman" w:hAnsi="Times New Roman" w:cs="Times New Roman"/>
          <w:sz w:val="24"/>
          <w:szCs w:val="24"/>
        </w:rPr>
        <w:t xml:space="preserve">menghidupkan </w:t>
      </w:r>
      <w:r>
        <w:rPr>
          <w:rFonts w:ascii="Times New Roman" w:hAnsi="Times New Roman" w:cs="Times New Roman"/>
          <w:sz w:val="24"/>
          <w:szCs w:val="24"/>
        </w:rPr>
        <w:t xml:space="preserve">gagasan-gagasan tentang </w:t>
      </w:r>
      <w:r w:rsidRPr="001076F1">
        <w:rPr>
          <w:rFonts w:ascii="Times New Roman" w:hAnsi="Times New Roman" w:cs="Times New Roman"/>
          <w:sz w:val="24"/>
          <w:szCs w:val="24"/>
        </w:rPr>
        <w:t xml:space="preserve">semangat </w:t>
      </w:r>
      <w:r>
        <w:rPr>
          <w:rFonts w:ascii="Times New Roman" w:hAnsi="Times New Roman" w:cs="Times New Roman"/>
          <w:sz w:val="24"/>
          <w:szCs w:val="24"/>
        </w:rPr>
        <w:t xml:space="preserve">menghargai </w:t>
      </w:r>
      <w:r w:rsidRPr="001076F1">
        <w:rPr>
          <w:rFonts w:ascii="Times New Roman" w:hAnsi="Times New Roman" w:cs="Times New Roman"/>
          <w:sz w:val="24"/>
          <w:szCs w:val="24"/>
        </w:rPr>
        <w:t xml:space="preserve">kearifan lokal </w:t>
      </w:r>
      <w:r>
        <w:rPr>
          <w:rFonts w:ascii="Times New Roman" w:hAnsi="Times New Roman" w:cs="Times New Roman"/>
          <w:sz w:val="24"/>
          <w:szCs w:val="24"/>
        </w:rPr>
        <w:t>melalui menghargai</w:t>
      </w:r>
      <w:r w:rsidRPr="001076F1">
        <w:rPr>
          <w:rFonts w:ascii="Times New Roman" w:hAnsi="Times New Roman" w:cs="Times New Roman"/>
          <w:sz w:val="24"/>
          <w:szCs w:val="24"/>
        </w:rPr>
        <w:t xml:space="preserve"> pengetahuan lokal, kebudayaan lokal, sumber daya lokal, ketrampilan lokal, dan proses lokal.</w:t>
      </w:r>
      <w:r>
        <w:rPr>
          <w:rStyle w:val="FootnoteReference"/>
          <w:rFonts w:ascii="Times New Roman" w:hAnsi="Times New Roman" w:cs="Times New Roman"/>
          <w:sz w:val="24"/>
          <w:szCs w:val="24"/>
        </w:rPr>
        <w:footnoteReference w:id="105"/>
      </w:r>
      <w:r w:rsidRPr="001076F1">
        <w:rPr>
          <w:rFonts w:ascii="Times New Roman" w:hAnsi="Times New Roman" w:cs="Times New Roman"/>
          <w:sz w:val="24"/>
          <w:szCs w:val="24"/>
        </w:rPr>
        <w:t xml:space="preserve"> </w:t>
      </w:r>
      <w:r>
        <w:rPr>
          <w:rFonts w:ascii="Times New Roman" w:hAnsi="Times New Roman" w:cs="Times New Roman"/>
          <w:sz w:val="24"/>
          <w:szCs w:val="24"/>
        </w:rPr>
        <w:t>Menurutnya m</w:t>
      </w:r>
      <w:r w:rsidRPr="00590362">
        <w:rPr>
          <w:rFonts w:ascii="Times New Roman" w:hAnsi="Times New Roman" w:cs="Times New Roman"/>
          <w:sz w:val="24"/>
          <w:szCs w:val="24"/>
        </w:rPr>
        <w:t xml:space="preserve">enghargai pengetahuan lokal berarti partai politik menyadari bahwa masyarakat memiliki pengetahuan bahkan yang paling tahu terhadap dirinya dan kebutuhannya sendiri. Sehingga partai politik pada posisi menjadi pendengar yang budiman dan menjadi pembelajar yang baik dari masyarakat. </w:t>
      </w:r>
      <w:r>
        <w:rPr>
          <w:rFonts w:ascii="Times New Roman" w:hAnsi="Times New Roman" w:cs="Times New Roman"/>
          <w:sz w:val="24"/>
          <w:szCs w:val="24"/>
        </w:rPr>
        <w:t>M</w:t>
      </w:r>
      <w:r w:rsidRPr="00590362">
        <w:rPr>
          <w:rFonts w:ascii="Times New Roman" w:hAnsi="Times New Roman" w:cs="Times New Roman"/>
          <w:sz w:val="24"/>
          <w:szCs w:val="24"/>
        </w:rPr>
        <w:t xml:space="preserve">enghargai kebudayaan lokal, </w:t>
      </w:r>
      <w:r>
        <w:rPr>
          <w:rFonts w:ascii="Times New Roman" w:hAnsi="Times New Roman" w:cs="Times New Roman"/>
          <w:sz w:val="24"/>
          <w:szCs w:val="24"/>
        </w:rPr>
        <w:t xml:space="preserve">berarti </w:t>
      </w:r>
      <w:r w:rsidRPr="00590362">
        <w:rPr>
          <w:rFonts w:ascii="Times New Roman" w:hAnsi="Times New Roman" w:cs="Times New Roman"/>
          <w:sz w:val="24"/>
          <w:szCs w:val="24"/>
        </w:rPr>
        <w:t xml:space="preserve">partai politik menyadari bagaimana mengerjakan sesuatu yang benar, apa yang penting, keadilan, interaksi pribadi, tempat-tempat perempuan, cara membesarkan anak, peran keluarga, pentingnya pendidikan, dan </w:t>
      </w:r>
      <w:r>
        <w:rPr>
          <w:rFonts w:ascii="Times New Roman" w:hAnsi="Times New Roman" w:cs="Times New Roman"/>
          <w:sz w:val="24"/>
          <w:szCs w:val="24"/>
        </w:rPr>
        <w:t xml:space="preserve">sampai pada memperhatikan </w:t>
      </w:r>
      <w:r w:rsidRPr="00590362">
        <w:rPr>
          <w:rFonts w:ascii="Times New Roman" w:hAnsi="Times New Roman" w:cs="Times New Roman"/>
          <w:sz w:val="24"/>
          <w:szCs w:val="24"/>
        </w:rPr>
        <w:t>nilai-nilai kemasyarakatan yang ada.</w:t>
      </w:r>
    </w:p>
    <w:p w:rsidR="00244C2A" w:rsidRDefault="00244C2A" w:rsidP="00A61820">
      <w:pPr>
        <w:pStyle w:val="NoSpacing"/>
        <w:spacing w:line="480" w:lineRule="auto"/>
        <w:ind w:left="851" w:firstLine="850"/>
        <w:jc w:val="both"/>
        <w:rPr>
          <w:rFonts w:ascii="Times New Roman" w:hAnsi="Times New Roman" w:cs="Times New Roman"/>
          <w:sz w:val="24"/>
          <w:szCs w:val="24"/>
        </w:rPr>
      </w:pPr>
      <w:r w:rsidRPr="00A61820">
        <w:rPr>
          <w:rFonts w:ascii="Times New Roman" w:hAnsi="Times New Roman" w:cs="Times New Roman"/>
          <w:sz w:val="24"/>
          <w:szCs w:val="24"/>
        </w:rPr>
        <w:t>Sementara</w:t>
      </w:r>
      <w:r>
        <w:rPr>
          <w:rFonts w:ascii="Times New Roman" w:hAnsi="Times New Roman" w:cs="Times New Roman"/>
          <w:sz w:val="24"/>
          <w:szCs w:val="24"/>
        </w:rPr>
        <w:t xml:space="preserve"> itu, menghargai sumber daya lokal dengan meletakkan prinsip pengembangan masyarakatnya pada kswasembadaan. Artinya pengembangan masyarakat yang dilakukan oleh partai politik diarahkan untuk mencapai masyarakat yang berswasembada sumber daya yang dimilikinya sendiri daripada dari sumber daya luar (</w:t>
      </w:r>
      <w:r w:rsidRPr="002314EE">
        <w:rPr>
          <w:rFonts w:ascii="Times New Roman" w:hAnsi="Times New Roman" w:cs="Times New Roman"/>
          <w:i/>
          <w:iCs/>
          <w:sz w:val="24"/>
          <w:szCs w:val="24"/>
        </w:rPr>
        <w:t>eksternal</w:t>
      </w:r>
      <w:r>
        <w:rPr>
          <w:rFonts w:ascii="Times New Roman" w:hAnsi="Times New Roman" w:cs="Times New Roman"/>
          <w:sz w:val="24"/>
          <w:szCs w:val="24"/>
        </w:rPr>
        <w:t xml:space="preserve">). Proses dari bawah atau </w:t>
      </w:r>
      <w:r>
        <w:rPr>
          <w:rFonts w:ascii="Times New Roman" w:hAnsi="Times New Roman" w:cs="Times New Roman"/>
          <w:i/>
          <w:iCs/>
          <w:sz w:val="24"/>
          <w:szCs w:val="24"/>
        </w:rPr>
        <w:t>bottom-up</w:t>
      </w:r>
      <w:r>
        <w:rPr>
          <w:rFonts w:ascii="Times New Roman" w:hAnsi="Times New Roman" w:cs="Times New Roman"/>
          <w:sz w:val="24"/>
          <w:szCs w:val="24"/>
        </w:rPr>
        <w:t xml:space="preserve"> sebagaimana yang dimaksud akan memerlukan biaya yang banyak pada awalnya tetapi tidak lama, sampai meninggalkan ketergantungan-ketergantungan dari luar.</w:t>
      </w:r>
    </w:p>
    <w:p w:rsidR="00244C2A" w:rsidRDefault="00244C2A" w:rsidP="00A61820">
      <w:pPr>
        <w:pStyle w:val="NoSpacing"/>
        <w:spacing w:line="480" w:lineRule="auto"/>
        <w:ind w:left="851" w:firstLine="850"/>
        <w:jc w:val="both"/>
        <w:rPr>
          <w:rFonts w:ascii="Times New Roman" w:hAnsi="Times New Roman" w:cs="Times New Roman"/>
          <w:sz w:val="24"/>
          <w:szCs w:val="24"/>
        </w:rPr>
      </w:pPr>
      <w:r w:rsidRPr="003214A2">
        <w:rPr>
          <w:rFonts w:asciiTheme="majorBidi" w:hAnsiTheme="majorBidi" w:cstheme="majorBidi"/>
          <w:sz w:val="24"/>
          <w:szCs w:val="24"/>
        </w:rPr>
        <w:t>Sering</w:t>
      </w:r>
      <w:r>
        <w:rPr>
          <w:rFonts w:ascii="Times New Roman" w:hAnsi="Times New Roman" w:cs="Times New Roman"/>
          <w:sz w:val="24"/>
          <w:szCs w:val="24"/>
        </w:rPr>
        <w:t xml:space="preserve"> kali terjadi di dalam kehidupan masyarakat kita lebih menghargai dan mencari kepakaran dari luar ketimbang sumber daya lokal dalam bentuk ketrampilan lokal yang ada. Pengembangan masyarakat hakekatnya solusi untuk melakukan pemberdayaan dalam rangka penguatan sumber daya lokal dan bukan pada posisi untuk melemahkan bahkan sampai menghilangkannya. Artinya, bahwa memanfaatkan atau menggunakan ketrampilan lokal merupakan bentuk menghargai masyarakat lokal dengan memberikan kesempatan berkontribusi bagi masyarakat lokal dalam rangka memperkuat tingkat keswadayaan dan modal sosial. </w:t>
      </w:r>
    </w:p>
    <w:p w:rsidR="00244C2A" w:rsidRDefault="00244C2A" w:rsidP="00A61820">
      <w:pPr>
        <w:pStyle w:val="NoSpacing"/>
        <w:spacing w:line="480" w:lineRule="auto"/>
        <w:ind w:left="851" w:firstLine="850"/>
        <w:jc w:val="both"/>
        <w:rPr>
          <w:rFonts w:ascii="Times New Roman" w:hAnsi="Times New Roman" w:cs="Times New Roman"/>
          <w:sz w:val="24"/>
          <w:szCs w:val="24"/>
        </w:rPr>
      </w:pPr>
      <w:r>
        <w:rPr>
          <w:rFonts w:ascii="Times New Roman" w:hAnsi="Times New Roman" w:cs="Times New Roman"/>
          <w:sz w:val="24"/>
          <w:szCs w:val="24"/>
        </w:rPr>
        <w:t xml:space="preserve">Dan menghargai proses lokal berarti partai politik menggunakan proses yang terjadi sudah lama di dalam masyarakat. Partai politik menilai proses-proses sosial yang berasal dari luar masyarakat tertentu belum pasti dapat diterima oleh masyarakat lokal sedangkan proses lokal sudah pasti akan diterima. Contoh proses lokal di dalam suatu pertemuan. Masyarakat biasanya melakukannya dalam kondisi duduk bersila dilantai sambil menikmati hidangan dan santai. Dalam kondisi tersebut masyarakat merasa berdiri sama tinggi dan duduk sama rendah baik tua-muda, pemuka masyarakat dengan masyarakat biasa, laki-laki dan perempuan, yang kaya dan miskin, dan sebagainya. Dengan begitu pertemuannya diharapkan mendapatkan hasil yang terbaik. </w:t>
      </w:r>
    </w:p>
    <w:p w:rsidR="00244C2A" w:rsidRDefault="00244C2A" w:rsidP="00A61820">
      <w:pPr>
        <w:pStyle w:val="NoSpacing"/>
        <w:spacing w:line="480" w:lineRule="auto"/>
        <w:ind w:left="851" w:firstLine="850"/>
        <w:jc w:val="both"/>
        <w:rPr>
          <w:rFonts w:ascii="Times New Roman" w:hAnsi="Times New Roman" w:cs="Times New Roman"/>
          <w:sz w:val="24"/>
          <w:szCs w:val="24"/>
        </w:rPr>
      </w:pPr>
      <w:r>
        <w:rPr>
          <w:rFonts w:ascii="Times New Roman" w:hAnsi="Times New Roman" w:cs="Times New Roman"/>
          <w:sz w:val="24"/>
          <w:szCs w:val="24"/>
        </w:rPr>
        <w:t xml:space="preserve">Sementara itu, komunikasi dan sosialisasi partai politik sebagai upaya </w:t>
      </w:r>
      <w:r w:rsidRPr="003F2756">
        <w:rPr>
          <w:rFonts w:ascii="Times New Roman" w:hAnsi="Times New Roman" w:cs="Times New Roman"/>
          <w:sz w:val="24"/>
          <w:szCs w:val="24"/>
        </w:rPr>
        <w:t>perekat atau polarisator kepada masyarakat untuk menikmati kemerdekaan dari segala ketidak-adilan, kebodohan, kemiskinan, dan lain sebagainya. Tujuannya adalah untuk mencapai kesejahteraan masyarakat dengan menggunakan pendekatan konsensus yaitu mencari kesepakatan, dan mendapatkan solusi dari masyarakat</w:t>
      </w:r>
      <w:r>
        <w:rPr>
          <w:rFonts w:ascii="Times New Roman" w:hAnsi="Times New Roman" w:cs="Times New Roman"/>
          <w:sz w:val="24"/>
          <w:szCs w:val="24"/>
        </w:rPr>
        <w:t xml:space="preserve"> (</w:t>
      </w:r>
      <w:r>
        <w:rPr>
          <w:rFonts w:ascii="Times New Roman" w:hAnsi="Times New Roman" w:cs="Times New Roman"/>
          <w:i/>
          <w:iCs/>
          <w:sz w:val="24"/>
          <w:szCs w:val="24"/>
        </w:rPr>
        <w:t>bottom up</w:t>
      </w:r>
      <w:r>
        <w:rPr>
          <w:rFonts w:ascii="Times New Roman" w:hAnsi="Times New Roman" w:cs="Times New Roman"/>
          <w:sz w:val="24"/>
          <w:szCs w:val="24"/>
        </w:rPr>
        <w:t>)</w:t>
      </w:r>
      <w:r w:rsidRPr="00487AC3">
        <w:rPr>
          <w:rFonts w:ascii="Times New Roman" w:hAnsi="Times New Roman" w:cs="Times New Roman"/>
          <w:i/>
          <w:iCs/>
          <w:sz w:val="24"/>
          <w:szCs w:val="24"/>
        </w:rPr>
        <w:t>.</w:t>
      </w:r>
      <w:r w:rsidRPr="003F2756">
        <w:rPr>
          <w:rFonts w:ascii="Times New Roman" w:hAnsi="Times New Roman" w:cs="Times New Roman"/>
          <w:sz w:val="24"/>
          <w:szCs w:val="24"/>
        </w:rPr>
        <w:t xml:space="preserve"> </w:t>
      </w:r>
      <w:r>
        <w:rPr>
          <w:rFonts w:ascii="Times New Roman" w:hAnsi="Times New Roman" w:cs="Times New Roman"/>
          <w:sz w:val="24"/>
          <w:szCs w:val="24"/>
        </w:rPr>
        <w:t xml:space="preserve">Cara yang digunakan adalah dengan </w:t>
      </w:r>
      <w:r w:rsidRPr="003F2756">
        <w:rPr>
          <w:rFonts w:ascii="Times New Roman" w:hAnsi="Times New Roman" w:cs="Times New Roman"/>
          <w:sz w:val="24"/>
          <w:szCs w:val="24"/>
        </w:rPr>
        <w:t xml:space="preserve">melibatkan pengembangan modal sosial, memperkuat interaksi sosial dalam masyarakat, menyatukan, dan membantu masyarakat saling berkomunikasi dengan dialog, pemahaman dan aksi sosial.  </w:t>
      </w:r>
      <w:r>
        <w:rPr>
          <w:rFonts w:ascii="Times New Roman" w:hAnsi="Times New Roman" w:cs="Times New Roman"/>
          <w:sz w:val="24"/>
          <w:szCs w:val="24"/>
        </w:rPr>
        <w:t>Selanjutnya,</w:t>
      </w:r>
      <w:r w:rsidRPr="003F2756">
        <w:rPr>
          <w:rFonts w:ascii="Times New Roman" w:hAnsi="Times New Roman" w:cs="Times New Roman"/>
          <w:sz w:val="24"/>
          <w:szCs w:val="24"/>
        </w:rPr>
        <w:t xml:space="preserve"> melalui partisipasi masyarakat, menimbulkan situasi saling ketergantungan satu sama lain untuk bersama, dan untuk menyelesaikan tugas dan memberi peluang interaksi formal dan informal.</w:t>
      </w:r>
      <w:r>
        <w:rPr>
          <w:rStyle w:val="FootnoteReference"/>
          <w:rFonts w:ascii="Times New Roman" w:hAnsi="Times New Roman" w:cs="Times New Roman"/>
          <w:sz w:val="24"/>
          <w:szCs w:val="24"/>
        </w:rPr>
        <w:footnoteReference w:id="106"/>
      </w:r>
      <w:r w:rsidRPr="003F2756">
        <w:rPr>
          <w:rFonts w:ascii="Times New Roman" w:hAnsi="Times New Roman" w:cs="Times New Roman"/>
          <w:sz w:val="24"/>
          <w:szCs w:val="24"/>
        </w:rPr>
        <w:t xml:space="preserve"> </w:t>
      </w:r>
    </w:p>
    <w:p w:rsidR="00244C2A" w:rsidRPr="0012300C" w:rsidRDefault="00244C2A" w:rsidP="00A61820">
      <w:pPr>
        <w:pStyle w:val="NoSpacing"/>
        <w:spacing w:line="480" w:lineRule="auto"/>
        <w:ind w:left="851" w:firstLine="850"/>
        <w:jc w:val="both"/>
        <w:rPr>
          <w:rFonts w:asciiTheme="majorBidi" w:hAnsiTheme="majorBidi" w:cstheme="majorBidi"/>
          <w:sz w:val="24"/>
          <w:szCs w:val="24"/>
          <w:vertAlign w:val="superscript"/>
        </w:rPr>
      </w:pPr>
      <w:r w:rsidRPr="00A61820">
        <w:rPr>
          <w:rFonts w:ascii="Times New Roman" w:hAnsi="Times New Roman" w:cs="Times New Roman"/>
          <w:sz w:val="24"/>
          <w:szCs w:val="24"/>
        </w:rPr>
        <w:t>Sedangkan</w:t>
      </w:r>
      <w:r>
        <w:rPr>
          <w:rFonts w:asciiTheme="majorBidi" w:hAnsiTheme="majorBidi" w:cstheme="majorBidi"/>
          <w:sz w:val="24"/>
          <w:szCs w:val="24"/>
        </w:rPr>
        <w:t xml:space="preserve"> u</w:t>
      </w:r>
      <w:r>
        <w:rPr>
          <w:rFonts w:ascii="Times New Roman" w:hAnsi="Times New Roman" w:cs="Times New Roman"/>
          <w:sz w:val="24"/>
          <w:szCs w:val="24"/>
        </w:rPr>
        <w:t xml:space="preserve">paya rekrutmen politik dalam </w:t>
      </w:r>
      <w:r w:rsidRPr="00FF6F99">
        <w:rPr>
          <w:rFonts w:asciiTheme="majorBidi" w:hAnsiTheme="majorBidi" w:cstheme="majorBidi"/>
          <w:sz w:val="24"/>
          <w:szCs w:val="24"/>
        </w:rPr>
        <w:t xml:space="preserve">pemberdayaan masyarakat sangat erat </w:t>
      </w:r>
      <w:r w:rsidRPr="005E36CD">
        <w:rPr>
          <w:rFonts w:ascii="Times New Roman" w:hAnsi="Times New Roman" w:cs="Times New Roman"/>
          <w:sz w:val="24"/>
          <w:szCs w:val="24"/>
        </w:rPr>
        <w:t>hubungannya</w:t>
      </w:r>
      <w:r w:rsidRPr="00FF6F99">
        <w:rPr>
          <w:rFonts w:asciiTheme="majorBidi" w:hAnsiTheme="majorBidi" w:cstheme="majorBidi"/>
          <w:sz w:val="24"/>
          <w:szCs w:val="24"/>
        </w:rPr>
        <w:t xml:space="preserve"> dengan</w:t>
      </w:r>
      <w:r>
        <w:rPr>
          <w:rFonts w:asciiTheme="majorBidi" w:hAnsiTheme="majorBidi" w:cstheme="majorBidi"/>
          <w:sz w:val="24"/>
          <w:szCs w:val="24"/>
        </w:rPr>
        <w:t xml:space="preserve"> keberdayaan dan yang dirugikan.</w:t>
      </w:r>
      <w:r w:rsidRPr="00FF6F99">
        <w:rPr>
          <w:rFonts w:asciiTheme="majorBidi" w:hAnsiTheme="majorBidi" w:cstheme="majorBidi"/>
          <w:sz w:val="24"/>
          <w:szCs w:val="24"/>
        </w:rPr>
        <w:t xml:space="preserve"> </w:t>
      </w:r>
      <w:r>
        <w:rPr>
          <w:rFonts w:asciiTheme="majorBidi" w:hAnsiTheme="majorBidi" w:cstheme="majorBidi"/>
          <w:sz w:val="24"/>
          <w:szCs w:val="24"/>
        </w:rPr>
        <w:t>P</w:t>
      </w:r>
      <w:r w:rsidRPr="00FF6F99">
        <w:rPr>
          <w:rFonts w:asciiTheme="majorBidi" w:hAnsiTheme="majorBidi" w:cstheme="majorBidi"/>
          <w:sz w:val="24"/>
          <w:szCs w:val="24"/>
        </w:rPr>
        <w:t xml:space="preserve">emberdayaan merupakan strategi keadial sosial yang tujuannya adalah untuk meningkatkan keberdayaan dari mereka yang dirugikan. Dengan demikian, rekrutmen politik yang dilakukan oleh partai politik merupakan </w:t>
      </w:r>
      <w:r>
        <w:rPr>
          <w:rFonts w:asciiTheme="majorBidi" w:hAnsiTheme="majorBidi" w:cstheme="majorBidi"/>
          <w:sz w:val="24"/>
          <w:szCs w:val="24"/>
        </w:rPr>
        <w:t>memberdayakan masyarakat</w:t>
      </w:r>
      <w:r w:rsidRPr="00FF6F99">
        <w:rPr>
          <w:rFonts w:asciiTheme="majorBidi" w:hAnsiTheme="majorBidi" w:cstheme="majorBidi"/>
          <w:sz w:val="24"/>
          <w:szCs w:val="24"/>
        </w:rPr>
        <w:t xml:space="preserve"> untuk mendapatkan kekuasaan, kemudian kekuasaan itu di distribusikan kepada masyarakat</w:t>
      </w:r>
      <w:r>
        <w:rPr>
          <w:rFonts w:asciiTheme="majorBidi" w:hAnsiTheme="majorBidi" w:cstheme="majorBidi"/>
          <w:sz w:val="24"/>
          <w:szCs w:val="24"/>
        </w:rPr>
        <w:t xml:space="preserve"> luas</w:t>
      </w:r>
      <w:r w:rsidRPr="00FF6F99">
        <w:rPr>
          <w:rFonts w:asciiTheme="majorBidi" w:hAnsiTheme="majorBidi" w:cstheme="majorBidi"/>
          <w:sz w:val="24"/>
          <w:szCs w:val="24"/>
        </w:rPr>
        <w:t>.</w:t>
      </w:r>
      <w:r>
        <w:rPr>
          <w:rStyle w:val="FootnoteReference"/>
          <w:rFonts w:asciiTheme="majorBidi" w:hAnsiTheme="majorBidi" w:cstheme="majorBidi"/>
          <w:sz w:val="24"/>
          <w:szCs w:val="24"/>
        </w:rPr>
        <w:footnoteReference w:id="107"/>
      </w:r>
      <w:r>
        <w:rPr>
          <w:rFonts w:asciiTheme="majorBidi" w:hAnsiTheme="majorBidi" w:cstheme="majorBidi"/>
          <w:sz w:val="24"/>
          <w:szCs w:val="24"/>
        </w:rPr>
        <w:t xml:space="preserve"> </w:t>
      </w:r>
    </w:p>
    <w:p w:rsidR="00244C2A" w:rsidRDefault="00244C2A" w:rsidP="00A61820">
      <w:pPr>
        <w:pStyle w:val="NoSpacing"/>
        <w:spacing w:line="480" w:lineRule="auto"/>
        <w:ind w:left="851" w:firstLine="850"/>
        <w:jc w:val="both"/>
        <w:rPr>
          <w:rFonts w:asciiTheme="majorBidi" w:hAnsiTheme="majorBidi" w:cstheme="majorBidi"/>
          <w:sz w:val="24"/>
          <w:szCs w:val="24"/>
        </w:rPr>
      </w:pPr>
      <w:r w:rsidRPr="00A61820">
        <w:rPr>
          <w:rFonts w:ascii="Times New Roman" w:hAnsi="Times New Roman" w:cs="Times New Roman"/>
          <w:sz w:val="24"/>
          <w:szCs w:val="24"/>
        </w:rPr>
        <w:t>Sasarannya</w:t>
      </w:r>
      <w:r>
        <w:rPr>
          <w:rFonts w:asciiTheme="majorBidi" w:hAnsiTheme="majorBidi" w:cstheme="majorBidi"/>
          <w:sz w:val="24"/>
          <w:szCs w:val="24"/>
        </w:rPr>
        <w:t xml:space="preserve"> adalah mencakup kelompok-kelompok primer di antaranya adalah kelompok kelas yaitu kaum miskin penganggur, pekerja berpenghasilan rendah, penerima jaminan sosial. Kelompok gender yaitu perempuan. Dan kelompok ras atau etnisitas yaitu masyarakat pribumi minoritas dan kultural. Kelompok lain yang dirugikan yaitu manula, anak-anak, dan kaum muda penyandang cacat (fisik, mental, dan intelektual), homo dan lesbian terisolasi (secara geografis dan sosial), dan sebagainya. Dan pribadi yang dirugikan yaitu dukacita, kehilangan, dan masalah-masalah pribadi dan keluarga.</w:t>
      </w:r>
      <w:r>
        <w:rPr>
          <w:rStyle w:val="FootnoteReference"/>
          <w:rFonts w:asciiTheme="majorBidi" w:hAnsiTheme="majorBidi" w:cstheme="majorBidi"/>
          <w:sz w:val="24"/>
          <w:szCs w:val="24"/>
        </w:rPr>
        <w:footnoteReference w:id="108"/>
      </w:r>
      <w:r>
        <w:rPr>
          <w:rFonts w:asciiTheme="majorBidi" w:hAnsiTheme="majorBidi" w:cstheme="majorBidi"/>
          <w:sz w:val="24"/>
          <w:szCs w:val="24"/>
        </w:rPr>
        <w:t xml:space="preserve"> </w:t>
      </w:r>
    </w:p>
    <w:p w:rsidR="00244C2A" w:rsidRPr="004B107B" w:rsidRDefault="00244C2A" w:rsidP="00A61820">
      <w:pPr>
        <w:pStyle w:val="NoSpacing"/>
        <w:spacing w:line="480" w:lineRule="auto"/>
        <w:ind w:left="851" w:firstLine="850"/>
        <w:jc w:val="both"/>
        <w:rPr>
          <w:rFonts w:asciiTheme="majorBidi" w:hAnsiTheme="majorBidi" w:cstheme="majorBidi"/>
          <w:sz w:val="24"/>
          <w:szCs w:val="24"/>
        </w:rPr>
      </w:pPr>
      <w:r>
        <w:rPr>
          <w:rFonts w:ascii="Times New Roman" w:hAnsi="Times New Roman" w:cs="Times New Roman"/>
          <w:sz w:val="24"/>
          <w:szCs w:val="24"/>
        </w:rPr>
        <w:t>Dengan demikian, me</w:t>
      </w:r>
      <w:r w:rsidRPr="006C7E4A">
        <w:rPr>
          <w:rFonts w:ascii="Times New Roman" w:hAnsi="Times New Roman" w:cs="Times New Roman"/>
          <w:sz w:val="24"/>
          <w:szCs w:val="24"/>
        </w:rPr>
        <w:t>mberdaya</w:t>
      </w:r>
      <w:r>
        <w:rPr>
          <w:rFonts w:ascii="Times New Roman" w:hAnsi="Times New Roman" w:cs="Times New Roman"/>
          <w:sz w:val="24"/>
          <w:szCs w:val="24"/>
        </w:rPr>
        <w:t>k</w:t>
      </w:r>
      <w:r w:rsidRPr="006C7E4A">
        <w:rPr>
          <w:rFonts w:ascii="Times New Roman" w:hAnsi="Times New Roman" w:cs="Times New Roman"/>
          <w:sz w:val="24"/>
          <w:szCs w:val="24"/>
        </w:rPr>
        <w:t>an</w:t>
      </w:r>
      <w:r w:rsidRPr="004B107B">
        <w:rPr>
          <w:rFonts w:asciiTheme="majorBidi" w:hAnsiTheme="majorBidi" w:cstheme="majorBidi"/>
          <w:sz w:val="24"/>
          <w:szCs w:val="24"/>
        </w:rPr>
        <w:t xml:space="preserve"> masyarakat </w:t>
      </w:r>
      <w:r>
        <w:rPr>
          <w:rFonts w:asciiTheme="majorBidi" w:hAnsiTheme="majorBidi" w:cstheme="majorBidi"/>
          <w:sz w:val="24"/>
          <w:szCs w:val="24"/>
        </w:rPr>
        <w:t>melalui fungsi pengendalian konflik, komunikasi dan sosialisasi politik, dan rekrutmen politik, berarti</w:t>
      </w:r>
      <w:r w:rsidRPr="004B107B">
        <w:rPr>
          <w:rFonts w:asciiTheme="majorBidi" w:hAnsiTheme="majorBidi" w:cstheme="majorBidi"/>
          <w:sz w:val="24"/>
          <w:szCs w:val="24"/>
        </w:rPr>
        <w:t xml:space="preserve">; </w:t>
      </w:r>
      <w:r>
        <w:rPr>
          <w:rStyle w:val="FootnoteReference"/>
          <w:rFonts w:asciiTheme="majorBidi" w:hAnsiTheme="majorBidi" w:cstheme="majorBidi"/>
          <w:sz w:val="24"/>
          <w:szCs w:val="24"/>
        </w:rPr>
        <w:footnoteReference w:id="109"/>
      </w:r>
    </w:p>
    <w:p w:rsidR="00244C2A" w:rsidRDefault="00244C2A" w:rsidP="00A61820">
      <w:pPr>
        <w:pStyle w:val="NoSpacing"/>
        <w:numPr>
          <w:ilvl w:val="4"/>
          <w:numId w:val="15"/>
        </w:numPr>
        <w:spacing w:line="480" w:lineRule="auto"/>
        <w:ind w:left="1276" w:hanging="425"/>
        <w:jc w:val="both"/>
        <w:rPr>
          <w:rFonts w:asciiTheme="majorBidi" w:hAnsiTheme="majorBidi" w:cstheme="majorBidi"/>
          <w:sz w:val="24"/>
          <w:szCs w:val="24"/>
        </w:rPr>
      </w:pPr>
      <w:r>
        <w:rPr>
          <w:rFonts w:asciiTheme="majorBidi" w:hAnsiTheme="majorBidi" w:cstheme="majorBidi"/>
          <w:sz w:val="24"/>
          <w:szCs w:val="24"/>
        </w:rPr>
        <w:t xml:space="preserve">Menolong individu maupun kelompok yang dirugikan untuk bersaing antar individu maupun kelompok yang lain, yang sama-sama memiliki kepentingan dalam ‘aturan’ politik. Bentuk pemberdayaan itu berupa ketrampilan melobi, menggunakan media, melakukan aksi politik, memanfaatkan sistem, dan lain sebagainya. </w:t>
      </w:r>
    </w:p>
    <w:p w:rsidR="00244C2A" w:rsidRDefault="00244C2A" w:rsidP="00A61820">
      <w:pPr>
        <w:pStyle w:val="NoSpacing"/>
        <w:numPr>
          <w:ilvl w:val="4"/>
          <w:numId w:val="15"/>
        </w:numPr>
        <w:spacing w:line="480" w:lineRule="auto"/>
        <w:ind w:left="1276" w:hanging="425"/>
        <w:jc w:val="both"/>
        <w:rPr>
          <w:rFonts w:asciiTheme="majorBidi" w:hAnsiTheme="majorBidi" w:cstheme="majorBidi"/>
          <w:sz w:val="24"/>
          <w:szCs w:val="24"/>
        </w:rPr>
      </w:pPr>
      <w:r w:rsidRPr="006139C4">
        <w:rPr>
          <w:rFonts w:asciiTheme="majorBidi" w:hAnsiTheme="majorBidi" w:cstheme="majorBidi"/>
          <w:sz w:val="24"/>
          <w:szCs w:val="24"/>
        </w:rPr>
        <w:t>Mengajak bergabung dan mempengaruhi elit, mengkonfrontasi dan berusaha mengubah elit. Pandangan ini membutuhkan ketlibatan masyarakat ke dalam politik praktis sehingga mampu berkompetisi mendapatkan kekuasaan politik melalui partai politik. Caranya dengan masuk atau bergabung ke dalam partai politik, bersekutu dengan profesi seperti ahli hukum,</w:t>
      </w:r>
      <w:r>
        <w:rPr>
          <w:rFonts w:asciiTheme="majorBidi" w:hAnsiTheme="majorBidi" w:cstheme="majorBidi"/>
          <w:sz w:val="24"/>
          <w:szCs w:val="24"/>
        </w:rPr>
        <w:t xml:space="preserve"> dan mengurangi kekuasaan elit.</w:t>
      </w:r>
    </w:p>
    <w:p w:rsidR="00244C2A" w:rsidRDefault="00244C2A" w:rsidP="00A61820">
      <w:pPr>
        <w:pStyle w:val="NoSpacing"/>
        <w:numPr>
          <w:ilvl w:val="4"/>
          <w:numId w:val="15"/>
        </w:numPr>
        <w:spacing w:line="480" w:lineRule="auto"/>
        <w:ind w:left="1276" w:hanging="425"/>
        <w:jc w:val="both"/>
        <w:rPr>
          <w:rFonts w:asciiTheme="majorBidi" w:hAnsiTheme="majorBidi" w:cstheme="majorBidi"/>
          <w:sz w:val="24"/>
          <w:szCs w:val="24"/>
        </w:rPr>
      </w:pPr>
      <w:r w:rsidRPr="006139C4">
        <w:rPr>
          <w:rFonts w:asciiTheme="majorBidi" w:hAnsiTheme="majorBidi" w:cstheme="majorBidi"/>
          <w:sz w:val="24"/>
          <w:szCs w:val="24"/>
        </w:rPr>
        <w:t xml:space="preserve">Menata struktur masyarakat agar terjadi kesetaraan, tidak ada struktur masyarakat yang dominan, sehingga perubahan sosial masyarakat dapat dicapai. </w:t>
      </w:r>
    </w:p>
    <w:p w:rsidR="00244C2A" w:rsidRDefault="00244C2A" w:rsidP="00A61820">
      <w:pPr>
        <w:pStyle w:val="NoSpacing"/>
        <w:numPr>
          <w:ilvl w:val="4"/>
          <w:numId w:val="15"/>
        </w:numPr>
        <w:spacing w:line="480" w:lineRule="auto"/>
        <w:ind w:left="1276" w:hanging="425"/>
        <w:jc w:val="both"/>
        <w:rPr>
          <w:rFonts w:asciiTheme="majorBidi" w:hAnsiTheme="majorBidi" w:cstheme="majorBidi"/>
          <w:sz w:val="24"/>
          <w:szCs w:val="24"/>
        </w:rPr>
      </w:pPr>
      <w:r w:rsidRPr="006139C4">
        <w:rPr>
          <w:rFonts w:asciiTheme="majorBidi" w:hAnsiTheme="majorBidi" w:cstheme="majorBidi"/>
          <w:sz w:val="24"/>
          <w:szCs w:val="24"/>
        </w:rPr>
        <w:t>Melakuka</w:t>
      </w:r>
      <w:r>
        <w:rPr>
          <w:rFonts w:asciiTheme="majorBidi" w:hAnsiTheme="majorBidi" w:cstheme="majorBidi"/>
          <w:sz w:val="24"/>
          <w:szCs w:val="24"/>
        </w:rPr>
        <w:t>n perubahan wacana, mengembang</w:t>
      </w:r>
      <w:r w:rsidRPr="006139C4">
        <w:rPr>
          <w:rFonts w:asciiTheme="majorBidi" w:hAnsiTheme="majorBidi" w:cstheme="majorBidi"/>
          <w:sz w:val="24"/>
          <w:szCs w:val="24"/>
        </w:rPr>
        <w:t>kan pemahaman subjektif yang baru, memvalidasi suara-suara lain, dan membebaskan pendidikan.</w:t>
      </w:r>
      <w:r>
        <w:rPr>
          <w:rFonts w:asciiTheme="majorBidi" w:hAnsiTheme="majorBidi" w:cstheme="majorBidi"/>
          <w:sz w:val="24"/>
          <w:szCs w:val="24"/>
        </w:rPr>
        <w:t xml:space="preserve"> </w:t>
      </w:r>
    </w:p>
    <w:p w:rsidR="00244C2A" w:rsidRDefault="00244C2A" w:rsidP="008257B1">
      <w:pPr>
        <w:pStyle w:val="NoSpacing"/>
        <w:spacing w:line="480" w:lineRule="auto"/>
        <w:ind w:left="851" w:firstLine="720"/>
        <w:jc w:val="both"/>
        <w:rPr>
          <w:rFonts w:ascii="Times New Roman" w:hAnsi="Times New Roman" w:cs="Times New Roman"/>
          <w:bCs/>
          <w:sz w:val="24"/>
          <w:szCs w:val="24"/>
        </w:rPr>
      </w:pPr>
    </w:p>
    <w:sectPr w:rsidR="00244C2A" w:rsidSect="00040616">
      <w:headerReference w:type="default" r:id="rId9"/>
      <w:footerReference w:type="first" r:id="rId10"/>
      <w:pgSz w:w="11906" w:h="16838" w:code="9"/>
      <w:pgMar w:top="2268" w:right="1701" w:bottom="1701" w:left="2268" w:header="0" w:footer="1474" w:gutter="0"/>
      <w:pgNumType w:start="51"/>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E06F6" w:rsidRDefault="004E06F6" w:rsidP="00DB6780">
      <w:pPr>
        <w:spacing w:after="0" w:line="240" w:lineRule="auto"/>
      </w:pPr>
      <w:r>
        <w:separator/>
      </w:r>
    </w:p>
  </w:endnote>
  <w:endnote w:type="continuationSeparator" w:id="1">
    <w:p w:rsidR="004E06F6" w:rsidRDefault="004E06F6" w:rsidP="00DB678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normal text)">
    <w:altName w:val="Times New Roman"/>
    <w:panose1 w:val="00000000000000000000"/>
    <w:charset w:val="00"/>
    <w:family w:val="roman"/>
    <w:notTrueType/>
    <w:pitch w:val="default"/>
    <w:sig w:usb0="00000003" w:usb1="00000000" w:usb2="00000000" w:usb3="00000000" w:csb0="00000001" w:csb1="00000000"/>
  </w:font>
  <w:font w:name="HQPB4">
    <w:panose1 w:val="00000000000000000000"/>
    <w:charset w:val="02"/>
    <w:family w:val="auto"/>
    <w:pitch w:val="variable"/>
    <w:sig w:usb0="00000000" w:usb1="10000000" w:usb2="00000000" w:usb3="00000000" w:csb0="80000000" w:csb1="00000000"/>
  </w:font>
  <w:font w:name="HQPB2">
    <w:panose1 w:val="00000000000000000000"/>
    <w:charset w:val="02"/>
    <w:family w:val="auto"/>
    <w:pitch w:val="variable"/>
    <w:sig w:usb0="00000000" w:usb1="10000000" w:usb2="00000000" w:usb3="00000000" w:csb0="80000000" w:csb1="00000000"/>
  </w:font>
  <w:font w:name="HQPB1">
    <w:panose1 w:val="00000000000000000000"/>
    <w:charset w:val="02"/>
    <w:family w:val="auto"/>
    <w:pitch w:val="variable"/>
    <w:sig w:usb0="00000000" w:usb1="10000000" w:usb2="00000000" w:usb3="00000000" w:csb0="80000000" w:csb1="00000000"/>
  </w:font>
  <w:font w:name="HQPB5">
    <w:panose1 w:val="00000000000000000000"/>
    <w:charset w:val="02"/>
    <w:family w:val="auto"/>
    <w:pitch w:val="variable"/>
    <w:sig w:usb0="00000000" w:usb1="10000000" w:usb2="00000000" w:usb3="00000000" w:csb0="80000000" w:csb1="00000000"/>
  </w:font>
  <w:font w:name="HQPB3">
    <w:panose1 w:val="00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7953" w:rsidRDefault="00040616" w:rsidP="00A14065">
    <w:pPr>
      <w:pStyle w:val="Footer"/>
      <w:jc w:val="center"/>
    </w:pPr>
    <w:r>
      <w:t>51</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E06F6" w:rsidRDefault="004E06F6" w:rsidP="00DB6780">
      <w:pPr>
        <w:spacing w:after="0" w:line="240" w:lineRule="auto"/>
      </w:pPr>
      <w:r>
        <w:separator/>
      </w:r>
    </w:p>
  </w:footnote>
  <w:footnote w:type="continuationSeparator" w:id="1">
    <w:p w:rsidR="004E06F6" w:rsidRDefault="004E06F6" w:rsidP="00DB6780">
      <w:pPr>
        <w:spacing w:after="0" w:line="240" w:lineRule="auto"/>
      </w:pPr>
      <w:r>
        <w:continuationSeparator/>
      </w:r>
    </w:p>
  </w:footnote>
  <w:footnote w:id="2">
    <w:p w:rsidR="002A7953" w:rsidRPr="001509A7" w:rsidRDefault="002A7953" w:rsidP="006F737C">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Muliansyah A. Ways, Political: Ilmu Politik, Demokrasi, Partai Politik, dan Welfare Stste, (Yogyakarta: Buku Litera, 2015), h. 4</w:t>
      </w:r>
    </w:p>
  </w:footnote>
  <w:footnote w:id="3">
    <w:p w:rsidR="002A7953" w:rsidRPr="001509A7" w:rsidRDefault="002A7953" w:rsidP="006F737C">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M. Quraisyh Shihab, </w:t>
      </w:r>
      <w:r w:rsidRPr="001509A7">
        <w:rPr>
          <w:rFonts w:asciiTheme="majorBidi" w:hAnsiTheme="majorBidi" w:cstheme="majorBidi"/>
          <w:i/>
          <w:iCs/>
          <w:sz w:val="20"/>
          <w:szCs w:val="20"/>
        </w:rPr>
        <w:t>Wawasan Al-Qur’an: Tafsir Maudhu’i atas Pelbagai Persoalan Umat,</w:t>
      </w:r>
      <w:r w:rsidRPr="001509A7">
        <w:rPr>
          <w:rFonts w:asciiTheme="majorBidi" w:hAnsiTheme="majorBidi" w:cstheme="majorBidi"/>
          <w:sz w:val="20"/>
          <w:szCs w:val="20"/>
        </w:rPr>
        <w:t xml:space="preserve"> (Bandung: Mizan, 2000), cet. X, h. 416 </w:t>
      </w:r>
    </w:p>
  </w:footnote>
  <w:footnote w:id="4">
    <w:p w:rsidR="002A7953" w:rsidRPr="001509A7" w:rsidRDefault="002A7953" w:rsidP="006F737C">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Inu Kecana Syafi’ri, </w:t>
      </w:r>
      <w:r w:rsidRPr="001509A7">
        <w:rPr>
          <w:rFonts w:asciiTheme="majorBidi" w:hAnsiTheme="majorBidi" w:cstheme="majorBidi"/>
          <w:i/>
          <w:iCs/>
          <w:sz w:val="20"/>
          <w:szCs w:val="20"/>
        </w:rPr>
        <w:t xml:space="preserve">Etika Politik, </w:t>
      </w:r>
      <w:r w:rsidRPr="001509A7">
        <w:rPr>
          <w:rFonts w:asciiTheme="majorBidi" w:hAnsiTheme="majorBidi" w:cstheme="majorBidi"/>
          <w:sz w:val="20"/>
          <w:szCs w:val="20"/>
        </w:rPr>
        <w:t>(Bandung: Pustaka Reka Cipta, 2012), h. 77</w:t>
      </w:r>
    </w:p>
  </w:footnote>
  <w:footnote w:id="5">
    <w:p w:rsidR="002A7953" w:rsidRPr="001509A7" w:rsidRDefault="002A7953" w:rsidP="006F737C">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Departemen Pendidikan Nasional, </w:t>
      </w:r>
      <w:r w:rsidRPr="001509A7">
        <w:rPr>
          <w:rFonts w:asciiTheme="majorBidi" w:hAnsiTheme="majorBidi" w:cstheme="majorBidi"/>
          <w:i/>
          <w:iCs/>
          <w:sz w:val="20"/>
          <w:szCs w:val="20"/>
        </w:rPr>
        <w:t>Kamus Besar Bahasa Indonesia,</w:t>
      </w:r>
      <w:r w:rsidRPr="001509A7">
        <w:rPr>
          <w:rFonts w:asciiTheme="majorBidi" w:hAnsiTheme="majorBidi" w:cstheme="majorBidi"/>
          <w:sz w:val="20"/>
          <w:szCs w:val="20"/>
        </w:rPr>
        <w:t xml:space="preserve"> (Jakarta: Balai Pustaka, 2005) , h. 886</w:t>
      </w:r>
    </w:p>
  </w:footnote>
  <w:footnote w:id="6">
    <w:p w:rsidR="002A7953" w:rsidRPr="001509A7" w:rsidRDefault="002A7953" w:rsidP="004020F0">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Inu Kecana Syafi’i, </w:t>
      </w:r>
      <w:r w:rsidRPr="001509A7">
        <w:rPr>
          <w:rFonts w:asciiTheme="majorBidi" w:hAnsiTheme="majorBidi" w:cstheme="majorBidi"/>
          <w:i/>
          <w:iCs/>
          <w:sz w:val="20"/>
          <w:szCs w:val="20"/>
        </w:rPr>
        <w:t>op.cit</w:t>
      </w:r>
      <w:r w:rsidRPr="001509A7">
        <w:rPr>
          <w:rFonts w:asciiTheme="majorBidi" w:hAnsiTheme="majorBidi" w:cstheme="majorBidi"/>
          <w:sz w:val="20"/>
          <w:szCs w:val="20"/>
        </w:rPr>
        <w:t xml:space="preserve">, h. 78 </w:t>
      </w:r>
    </w:p>
  </w:footnote>
  <w:footnote w:id="7">
    <w:p w:rsidR="002A7953" w:rsidRPr="001509A7" w:rsidRDefault="002A7953" w:rsidP="006F737C">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Miriam Budiardjo, </w:t>
      </w:r>
      <w:r w:rsidRPr="001509A7">
        <w:rPr>
          <w:rFonts w:asciiTheme="majorBidi" w:hAnsiTheme="majorBidi" w:cstheme="majorBidi"/>
          <w:i/>
          <w:iCs/>
          <w:sz w:val="20"/>
          <w:szCs w:val="20"/>
        </w:rPr>
        <w:t>Dasar-Dasar Ilmu Politik</w:t>
      </w:r>
      <w:r w:rsidRPr="001509A7">
        <w:rPr>
          <w:rFonts w:asciiTheme="majorBidi" w:hAnsiTheme="majorBidi" w:cstheme="majorBidi"/>
          <w:sz w:val="20"/>
          <w:szCs w:val="20"/>
        </w:rPr>
        <w:t xml:space="preserve"> (Jakarta: Gramedia Pustaka Utama, 2017), cet. 3, h. 13 </w:t>
      </w:r>
    </w:p>
  </w:footnote>
  <w:footnote w:id="8">
    <w:p w:rsidR="002A7953" w:rsidRPr="001509A7" w:rsidRDefault="002A7953" w:rsidP="00FB3F56">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Muliansyah A. Ways, </w:t>
      </w:r>
      <w:r w:rsidRPr="001509A7">
        <w:rPr>
          <w:rFonts w:asciiTheme="majorBidi" w:hAnsiTheme="majorBidi" w:cstheme="majorBidi"/>
          <w:i/>
          <w:iCs/>
          <w:sz w:val="20"/>
          <w:szCs w:val="20"/>
        </w:rPr>
        <w:t>op.cit,</w:t>
      </w:r>
      <w:r w:rsidRPr="001509A7">
        <w:rPr>
          <w:rFonts w:asciiTheme="majorBidi" w:hAnsiTheme="majorBidi" w:cstheme="majorBidi"/>
          <w:sz w:val="20"/>
          <w:szCs w:val="20"/>
        </w:rPr>
        <w:t xml:space="preserve"> h. 3 </w:t>
      </w:r>
    </w:p>
  </w:footnote>
  <w:footnote w:id="9">
    <w:p w:rsidR="002A7953" w:rsidRPr="001509A7" w:rsidRDefault="002A7953" w:rsidP="00B80F55">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Inu Kencana Syafi’i, </w:t>
      </w:r>
      <w:r w:rsidRPr="001509A7">
        <w:rPr>
          <w:rFonts w:asciiTheme="majorBidi" w:hAnsiTheme="majorBidi" w:cstheme="majorBidi"/>
          <w:i/>
          <w:iCs/>
          <w:sz w:val="20"/>
          <w:szCs w:val="20"/>
        </w:rPr>
        <w:t xml:space="preserve">op.cit, </w:t>
      </w:r>
      <w:r w:rsidRPr="001509A7">
        <w:rPr>
          <w:rFonts w:asciiTheme="majorBidi" w:hAnsiTheme="majorBidi" w:cstheme="majorBidi"/>
          <w:sz w:val="20"/>
          <w:szCs w:val="20"/>
        </w:rPr>
        <w:t xml:space="preserve">h. 78 </w:t>
      </w:r>
    </w:p>
  </w:footnote>
  <w:footnote w:id="10">
    <w:p w:rsidR="002A7953" w:rsidRPr="001509A7" w:rsidRDefault="002A7953" w:rsidP="006F737C">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Ramlan Surbakti, </w:t>
      </w:r>
      <w:r w:rsidRPr="001509A7">
        <w:rPr>
          <w:rFonts w:asciiTheme="majorBidi" w:hAnsiTheme="majorBidi" w:cstheme="majorBidi"/>
          <w:i/>
          <w:iCs/>
          <w:sz w:val="20"/>
          <w:szCs w:val="20"/>
        </w:rPr>
        <w:t>Memahami Ilmu Politik</w:t>
      </w:r>
      <w:r w:rsidRPr="001509A7">
        <w:rPr>
          <w:rFonts w:asciiTheme="majorBidi" w:hAnsiTheme="majorBidi" w:cstheme="majorBidi"/>
          <w:sz w:val="20"/>
          <w:szCs w:val="20"/>
        </w:rPr>
        <w:t xml:space="preserve">, (Jakarta: PT. Grasindo, 2010), h. 2 </w:t>
      </w:r>
    </w:p>
  </w:footnote>
  <w:footnote w:id="11">
    <w:p w:rsidR="002A7953" w:rsidRPr="001509A7" w:rsidRDefault="002A7953" w:rsidP="006F737C">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Ramlan Surbakti, </w:t>
      </w:r>
      <w:r w:rsidRPr="001509A7">
        <w:rPr>
          <w:rFonts w:asciiTheme="majorBidi" w:hAnsiTheme="majorBidi" w:cstheme="majorBidi"/>
          <w:i/>
          <w:iCs/>
          <w:sz w:val="20"/>
          <w:szCs w:val="20"/>
        </w:rPr>
        <w:t>op.cit</w:t>
      </w:r>
      <w:r w:rsidRPr="001509A7">
        <w:rPr>
          <w:rFonts w:asciiTheme="majorBidi" w:hAnsiTheme="majorBidi" w:cstheme="majorBidi"/>
          <w:sz w:val="20"/>
          <w:szCs w:val="20"/>
        </w:rPr>
        <w:t xml:space="preserve">, h. 2-26 </w:t>
      </w:r>
    </w:p>
  </w:footnote>
  <w:footnote w:id="12">
    <w:p w:rsidR="002A7953" w:rsidRPr="001509A7" w:rsidRDefault="002A7953" w:rsidP="00CC06E5">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Miriam Budiardjo, </w:t>
      </w:r>
      <w:r w:rsidRPr="001509A7">
        <w:rPr>
          <w:rFonts w:asciiTheme="majorBidi" w:hAnsiTheme="majorBidi" w:cstheme="majorBidi"/>
          <w:i/>
          <w:iCs/>
          <w:sz w:val="20"/>
          <w:szCs w:val="20"/>
        </w:rPr>
        <w:t>op.cit</w:t>
      </w:r>
      <w:r w:rsidRPr="001509A7">
        <w:rPr>
          <w:rFonts w:asciiTheme="majorBidi" w:hAnsiTheme="majorBidi" w:cstheme="majorBidi"/>
          <w:sz w:val="20"/>
          <w:szCs w:val="20"/>
        </w:rPr>
        <w:t>, h. 13-15</w:t>
      </w:r>
    </w:p>
  </w:footnote>
  <w:footnote w:id="13">
    <w:p w:rsidR="002A7953" w:rsidRDefault="002A7953" w:rsidP="00EC1DCB">
      <w:pPr>
        <w:pStyle w:val="FootnoteText"/>
        <w:ind w:firstLine="709"/>
      </w:pPr>
      <w:r>
        <w:rPr>
          <w:rStyle w:val="FootnoteReference"/>
        </w:rPr>
        <w:footnoteRef/>
      </w:r>
      <w:r>
        <w:t xml:space="preserve"> Miriam Budiardjo, </w:t>
      </w:r>
      <w:r>
        <w:rPr>
          <w:i/>
          <w:iCs/>
        </w:rPr>
        <w:t>Ibid</w:t>
      </w:r>
      <w:r>
        <w:t xml:space="preserve">, h.  </w:t>
      </w:r>
    </w:p>
  </w:footnote>
  <w:footnote w:id="14">
    <w:p w:rsidR="002A7953" w:rsidRPr="001509A7" w:rsidRDefault="002A7953" w:rsidP="00F76C09">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Janet Newman and John Clarke, </w:t>
      </w:r>
      <w:r w:rsidRPr="001509A7">
        <w:rPr>
          <w:rFonts w:asciiTheme="majorBidi" w:hAnsiTheme="majorBidi" w:cstheme="majorBidi"/>
          <w:i/>
          <w:iCs/>
          <w:sz w:val="20"/>
          <w:szCs w:val="20"/>
        </w:rPr>
        <w:t>Publics, Politics, &amp; Power: Remaking the Publics in Public Services,</w:t>
      </w:r>
      <w:r w:rsidRPr="001509A7">
        <w:rPr>
          <w:rFonts w:asciiTheme="majorBidi" w:hAnsiTheme="majorBidi" w:cstheme="majorBidi"/>
          <w:sz w:val="20"/>
          <w:szCs w:val="20"/>
        </w:rPr>
        <w:t xml:space="preserve"> (Singapore: Sage Publication Asia-Pasific Pte. Ltd., 2010), h. 21-22 </w:t>
      </w:r>
    </w:p>
  </w:footnote>
  <w:footnote w:id="15">
    <w:p w:rsidR="00A222A2" w:rsidRPr="001509A7" w:rsidRDefault="00A222A2" w:rsidP="00A222A2">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R. Wayne Pace dan Don F. Faules, </w:t>
      </w:r>
      <w:r w:rsidRPr="001509A7">
        <w:rPr>
          <w:rFonts w:asciiTheme="majorBidi" w:hAnsiTheme="majorBidi" w:cstheme="majorBidi"/>
          <w:i/>
          <w:iCs/>
          <w:sz w:val="20"/>
          <w:szCs w:val="20"/>
        </w:rPr>
        <w:t xml:space="preserve">Komunikasi Organisasi: Strategi Meningkatkan Kinerja Perusahaan, </w:t>
      </w:r>
      <w:r w:rsidRPr="001509A7">
        <w:rPr>
          <w:rFonts w:asciiTheme="majorBidi" w:hAnsiTheme="majorBidi" w:cstheme="majorBidi"/>
          <w:sz w:val="20"/>
          <w:szCs w:val="20"/>
        </w:rPr>
        <w:t xml:space="preserve">( Bandung: Remaja Rosdakarya, 2001), Cet. ke 3, h.11  </w:t>
      </w:r>
    </w:p>
  </w:footnote>
  <w:footnote w:id="16">
    <w:p w:rsidR="003567E5" w:rsidRPr="001509A7" w:rsidRDefault="003567E5" w:rsidP="003567E5">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R. Wayne Pace dan Don F. Faules</w:t>
      </w:r>
      <w:r w:rsidRPr="001509A7">
        <w:rPr>
          <w:rFonts w:asciiTheme="majorBidi" w:hAnsiTheme="majorBidi" w:cstheme="majorBidi"/>
          <w:i/>
          <w:iCs/>
          <w:sz w:val="20"/>
          <w:szCs w:val="20"/>
        </w:rPr>
        <w:t xml:space="preserve">, Ibid, </w:t>
      </w:r>
      <w:r w:rsidRPr="001509A7">
        <w:rPr>
          <w:rFonts w:asciiTheme="majorBidi" w:hAnsiTheme="majorBidi" w:cstheme="majorBidi"/>
          <w:sz w:val="20"/>
          <w:szCs w:val="20"/>
        </w:rPr>
        <w:t xml:space="preserve">h. 78 </w:t>
      </w:r>
    </w:p>
  </w:footnote>
  <w:footnote w:id="17">
    <w:p w:rsidR="002A7953" w:rsidRPr="001509A7" w:rsidRDefault="002A7953" w:rsidP="006612F9">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Miriam Budiarlo, </w:t>
      </w:r>
      <w:r w:rsidRPr="001509A7">
        <w:rPr>
          <w:rFonts w:asciiTheme="majorBidi" w:hAnsiTheme="majorBidi" w:cstheme="majorBidi"/>
          <w:i/>
          <w:iCs/>
          <w:sz w:val="20"/>
          <w:szCs w:val="20"/>
        </w:rPr>
        <w:t>Op.cit</w:t>
      </w:r>
      <w:r w:rsidRPr="001509A7">
        <w:rPr>
          <w:rFonts w:asciiTheme="majorBidi" w:hAnsiTheme="majorBidi" w:cstheme="majorBidi"/>
          <w:sz w:val="20"/>
          <w:szCs w:val="20"/>
        </w:rPr>
        <w:t xml:space="preserve">, h. 403 </w:t>
      </w:r>
    </w:p>
  </w:footnote>
  <w:footnote w:id="18">
    <w:p w:rsidR="002A7953" w:rsidRPr="001509A7" w:rsidRDefault="002A7953" w:rsidP="006612F9">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Ramlan Surbakti, </w:t>
      </w:r>
      <w:r w:rsidRPr="001509A7">
        <w:rPr>
          <w:rFonts w:asciiTheme="majorBidi" w:hAnsiTheme="majorBidi" w:cstheme="majorBidi"/>
          <w:i/>
          <w:iCs/>
          <w:sz w:val="20"/>
          <w:szCs w:val="20"/>
        </w:rPr>
        <w:t>Op.cit</w:t>
      </w:r>
      <w:r w:rsidRPr="001509A7">
        <w:rPr>
          <w:rFonts w:asciiTheme="majorBidi" w:hAnsiTheme="majorBidi" w:cstheme="majorBidi"/>
          <w:sz w:val="20"/>
          <w:szCs w:val="20"/>
        </w:rPr>
        <w:t>, h. 148</w:t>
      </w:r>
    </w:p>
  </w:footnote>
  <w:footnote w:id="19">
    <w:p w:rsidR="002A7953" w:rsidRPr="001509A7" w:rsidRDefault="002A7953" w:rsidP="006612F9">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Gunawan Sumodiningrat dan Ari Wulandari, Revolusi Mental; Pembentukan Karakter Bangsa Indonesia, (Yogyakarta: Media Pressindo, 2015), h. 57 </w:t>
      </w:r>
    </w:p>
  </w:footnote>
  <w:footnote w:id="20">
    <w:p w:rsidR="002A7953" w:rsidRPr="00B62D3D" w:rsidRDefault="002A7953" w:rsidP="006612F9">
      <w:pPr>
        <w:pStyle w:val="FootnoteText"/>
        <w:ind w:firstLine="720"/>
        <w:jc w:val="both"/>
      </w:pPr>
      <w:r w:rsidRPr="00B62D3D">
        <w:rPr>
          <w:rStyle w:val="FootnoteReference"/>
        </w:rPr>
        <w:footnoteRef/>
      </w:r>
      <w:r w:rsidRPr="00B62D3D">
        <w:t xml:space="preserve"> Mohtar Mas’oed dan Colin Mac Andrews, </w:t>
      </w:r>
      <w:r w:rsidRPr="00B62D3D">
        <w:rPr>
          <w:i/>
          <w:iCs/>
        </w:rPr>
        <w:t xml:space="preserve">Perbandingan Sistem Politik, </w:t>
      </w:r>
      <w:r w:rsidRPr="00B62D3D">
        <w:t>(Yogyakarta: Gadjah Mada Unversity Press, 2011), cet. 19, h. 75</w:t>
      </w:r>
    </w:p>
  </w:footnote>
  <w:footnote w:id="21">
    <w:p w:rsidR="002A7953" w:rsidRPr="00B62D3D" w:rsidRDefault="002A7953" w:rsidP="006612F9">
      <w:pPr>
        <w:pStyle w:val="FootnoteText"/>
        <w:ind w:firstLine="720"/>
        <w:jc w:val="both"/>
      </w:pPr>
      <w:r w:rsidRPr="00B62D3D">
        <w:rPr>
          <w:rStyle w:val="FootnoteReference"/>
        </w:rPr>
        <w:footnoteRef/>
      </w:r>
      <w:r w:rsidRPr="00B62D3D">
        <w:rPr>
          <w:rFonts w:asciiTheme="majorBidi" w:hAnsiTheme="majorBidi" w:cstheme="majorBidi"/>
        </w:rPr>
        <w:t>Jimly Asshiddiqie,</w:t>
      </w:r>
      <w:r>
        <w:rPr>
          <w:rFonts w:asciiTheme="majorBidi" w:hAnsiTheme="majorBidi" w:cstheme="majorBidi"/>
          <w:i/>
          <w:iCs/>
        </w:rPr>
        <w:t xml:space="preserve">op.cit, </w:t>
      </w:r>
      <w:r w:rsidRPr="00B62D3D">
        <w:rPr>
          <w:rFonts w:asciiTheme="majorBidi" w:hAnsiTheme="majorBidi" w:cstheme="majorBidi"/>
        </w:rPr>
        <w:t xml:space="preserve"> h. 401</w:t>
      </w:r>
    </w:p>
  </w:footnote>
  <w:footnote w:id="22">
    <w:p w:rsidR="002A7953" w:rsidRDefault="002A7953" w:rsidP="006612F9">
      <w:pPr>
        <w:pStyle w:val="FootnoteText"/>
        <w:ind w:firstLine="709"/>
      </w:pPr>
      <w:r>
        <w:rPr>
          <w:rStyle w:val="FootnoteReference"/>
        </w:rPr>
        <w:footnoteRef/>
      </w:r>
      <w:r>
        <w:t xml:space="preserve"> Mochtar Mas’oed dan Colin Mac Andrews, </w:t>
      </w:r>
      <w:r>
        <w:rPr>
          <w:i/>
          <w:iCs/>
        </w:rPr>
        <w:t xml:space="preserve">Perbandingan Sistem Politik, </w:t>
      </w:r>
      <w:r>
        <w:t xml:space="preserve">(Yogyakarta: Gadjah Mada University Press, 2011), cet. 19, h. 75 </w:t>
      </w:r>
    </w:p>
  </w:footnote>
  <w:footnote w:id="23">
    <w:p w:rsidR="002A7953" w:rsidRPr="00B62D3D" w:rsidRDefault="002A7953" w:rsidP="006612F9">
      <w:pPr>
        <w:pStyle w:val="FootnoteText"/>
        <w:ind w:firstLine="720"/>
        <w:jc w:val="both"/>
        <w:rPr>
          <w:rFonts w:asciiTheme="majorBidi" w:hAnsiTheme="majorBidi" w:cstheme="majorBidi"/>
        </w:rPr>
      </w:pPr>
      <w:r w:rsidRPr="00B62D3D">
        <w:rPr>
          <w:rStyle w:val="FootnoteReference"/>
          <w:rFonts w:asciiTheme="majorBidi" w:hAnsiTheme="majorBidi" w:cstheme="majorBidi"/>
        </w:rPr>
        <w:footnoteRef/>
      </w:r>
      <w:r w:rsidRPr="00B62D3D">
        <w:rPr>
          <w:rFonts w:asciiTheme="majorBidi" w:hAnsiTheme="majorBidi" w:cstheme="majorBidi"/>
        </w:rPr>
        <w:t xml:space="preserve"> Jimly Asshiddiqie, </w:t>
      </w:r>
      <w:r w:rsidRPr="00B62D3D">
        <w:rPr>
          <w:rFonts w:asciiTheme="majorBidi" w:hAnsiTheme="majorBidi" w:cstheme="majorBidi"/>
          <w:i/>
          <w:iCs/>
        </w:rPr>
        <w:t xml:space="preserve">Pengantar Ilmu Hukum Tata Negara, </w:t>
      </w:r>
      <w:r w:rsidRPr="00B62D3D">
        <w:rPr>
          <w:rFonts w:asciiTheme="majorBidi" w:hAnsiTheme="majorBidi" w:cstheme="majorBidi"/>
        </w:rPr>
        <w:t xml:space="preserve">(Radja Grafindo Persada: Jakarta, 2011), cet. ke 3, h. 402, </w:t>
      </w:r>
    </w:p>
  </w:footnote>
  <w:footnote w:id="24">
    <w:p w:rsidR="002A7953" w:rsidRPr="00B62D3D" w:rsidRDefault="002A7953" w:rsidP="006612F9">
      <w:pPr>
        <w:pStyle w:val="FootnoteText"/>
        <w:ind w:firstLine="720"/>
        <w:jc w:val="both"/>
        <w:rPr>
          <w:rFonts w:asciiTheme="majorBidi" w:hAnsiTheme="majorBidi" w:cstheme="majorBidi"/>
        </w:rPr>
      </w:pPr>
      <w:r w:rsidRPr="00B62D3D">
        <w:rPr>
          <w:rStyle w:val="FootnoteReference"/>
          <w:rFonts w:asciiTheme="majorBidi" w:hAnsiTheme="majorBidi" w:cstheme="majorBidi"/>
        </w:rPr>
        <w:footnoteRef/>
      </w:r>
      <w:r w:rsidRPr="00B62D3D">
        <w:rPr>
          <w:rFonts w:asciiTheme="majorBidi" w:hAnsiTheme="majorBidi" w:cstheme="majorBidi"/>
        </w:rPr>
        <w:t xml:space="preserve"> Muliansyah A. Ways, </w:t>
      </w:r>
      <w:r w:rsidRPr="00B62D3D">
        <w:rPr>
          <w:rFonts w:asciiTheme="majorBidi" w:hAnsiTheme="majorBidi" w:cstheme="majorBidi"/>
          <w:i/>
          <w:iCs/>
        </w:rPr>
        <w:t xml:space="preserve">Political: Ilmu Politik, Demokrasi, partai Politik, dan Wellfare, </w:t>
      </w:r>
      <w:r w:rsidRPr="00B62D3D">
        <w:rPr>
          <w:rFonts w:asciiTheme="majorBidi" w:hAnsiTheme="majorBidi" w:cstheme="majorBidi"/>
        </w:rPr>
        <w:t xml:space="preserve">(Yogyakarta: Buku Litera, 2015), h. 131 </w:t>
      </w:r>
    </w:p>
  </w:footnote>
  <w:footnote w:id="25">
    <w:p w:rsidR="002A7953" w:rsidRDefault="002A7953" w:rsidP="006612F9">
      <w:pPr>
        <w:pStyle w:val="FootnoteText"/>
        <w:ind w:firstLine="709"/>
        <w:jc w:val="both"/>
      </w:pPr>
      <w:r>
        <w:rPr>
          <w:rStyle w:val="FootnoteReference"/>
        </w:rPr>
        <w:footnoteRef/>
      </w:r>
      <w:r>
        <w:t xml:space="preserve"> </w:t>
      </w:r>
      <w:r w:rsidR="00B41D2A">
        <w:fldChar w:fldCharType="begin" w:fldLock="1"/>
      </w:r>
      <w:r>
        <w:instrText>ADDIN CSL_CITATION {"citationItems":[{"id":"ITEM-1","itemData":{"author":[{"dropping-particle":"","family":"Hafiz Ansyary A.Z","given":"","non-dropping-particle":"","parse-names":false,"suffix":""}],"id":"ITEM-1","issued":{"date-parts":[["2008"]]},"number-of-pages":"118","publisher":"Komisi Pemilihan Umum","publisher-place":"Jakarta","title":"No Title","type":"book"},"uris":["http://www.mendeley.com/documents/?uuid=705e3c88-74d5-4fe5-94fa-306d939f0951"]}],"mendeley":{"formattedCitation":"Hafiz Ansyary A.Z, &lt;i&gt;No Title&lt;/i&gt; (Jakarta: Komisi Pemilihan Umum, 2008).","manualFormatting":"Hafiz Ansyary A.Z, Undang-Undang Republik Indonesia No. 2 Tahun 2008 tentang Partai Politik (Jakarta: Komisi Pemilihan Umum, 2008).","plainTextFormattedCitation":"Hafiz Ansyary A.Z, No Title (Jakarta: Komisi Pemilihan Umum, 2008).","previouslyFormattedCitation":"Hafiz Ansyary A.Z, &lt;i&gt;No Title&lt;/i&gt; (Jakarta: Komisi Pemilihan Umum, 2008)."},"properties":{"noteIndex":22},"schema":"https://github.com/citation-style-language/schema/raw/master/csl-citation.json"}</w:instrText>
      </w:r>
      <w:r w:rsidR="00B41D2A">
        <w:fldChar w:fldCharType="separate"/>
      </w:r>
      <w:r w:rsidRPr="00834D00">
        <w:rPr>
          <w:noProof/>
        </w:rPr>
        <w:t xml:space="preserve">Hafiz Ansyary A.Z, </w:t>
      </w:r>
      <w:r>
        <w:rPr>
          <w:noProof/>
        </w:rPr>
        <w:t>Undang-Undang Republik Indonesia No. 2 Tahun 2008 tentang Partai Politik</w:t>
      </w:r>
      <w:r w:rsidRPr="00834D00">
        <w:rPr>
          <w:noProof/>
        </w:rPr>
        <w:t xml:space="preserve"> (Jakarta: Komisi Pemilihan Umum, 2008).</w:t>
      </w:r>
      <w:r w:rsidR="00B41D2A">
        <w:fldChar w:fldCharType="end"/>
      </w:r>
    </w:p>
  </w:footnote>
  <w:footnote w:id="26">
    <w:p w:rsidR="002A7953" w:rsidRPr="001509A7" w:rsidRDefault="002A7953" w:rsidP="00725866">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Undang-undang Republik Indonesia No. 2 tahun 2008 tentang Partai politik</w:t>
      </w:r>
    </w:p>
  </w:footnote>
  <w:footnote w:id="27">
    <w:p w:rsidR="002A7953" w:rsidRDefault="002A7953" w:rsidP="009E76B9">
      <w:pPr>
        <w:pStyle w:val="FootnoteText"/>
        <w:ind w:firstLine="720"/>
        <w:jc w:val="both"/>
      </w:pPr>
      <w:r>
        <w:rPr>
          <w:rStyle w:val="FootnoteReference"/>
        </w:rPr>
        <w:footnoteRef/>
      </w:r>
      <w:r>
        <w:t xml:space="preserve"> Pendahuluan poin a, b, d, dan c Undang-Undang Republik Indonesia Nomo 2 Tahun 2008 Tentang Partai Politik </w:t>
      </w:r>
    </w:p>
  </w:footnote>
  <w:footnote w:id="28">
    <w:p w:rsidR="002A7953" w:rsidRDefault="002A7953" w:rsidP="009E76B9">
      <w:pPr>
        <w:pStyle w:val="FootnoteText"/>
        <w:ind w:firstLine="720"/>
        <w:jc w:val="both"/>
      </w:pPr>
      <w:r>
        <w:rPr>
          <w:rStyle w:val="FootnoteReference"/>
        </w:rPr>
        <w:footnoteRef/>
      </w:r>
      <w:r>
        <w:t xml:space="preserve"> Pasal 10 ayat 1 poin d da ayat 2 poin c Undang-Undang Republik Indonesia Nomo 2 Tahun 2008 Tentang Partai Politik </w:t>
      </w:r>
    </w:p>
  </w:footnote>
  <w:footnote w:id="29">
    <w:p w:rsidR="002A7953" w:rsidRDefault="002A7953" w:rsidP="009E76B9">
      <w:pPr>
        <w:pStyle w:val="FootnoteText"/>
        <w:ind w:firstLine="709"/>
        <w:jc w:val="both"/>
      </w:pPr>
      <w:r>
        <w:rPr>
          <w:rStyle w:val="FootnoteReference"/>
        </w:rPr>
        <w:footnoteRef/>
      </w:r>
      <w:r>
        <w:t xml:space="preserve"> Pasal 13 poin c Undang-Undang Republik Indonesia Nomo 2 Tahun 2008 Tentang Partai Politik </w:t>
      </w:r>
    </w:p>
  </w:footnote>
  <w:footnote w:id="30">
    <w:p w:rsidR="002A7953" w:rsidRPr="001509A7" w:rsidRDefault="002A7953" w:rsidP="00D53E40">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Lihat Wasty Soemanto, </w:t>
      </w:r>
      <w:r w:rsidRPr="001509A7">
        <w:rPr>
          <w:rFonts w:asciiTheme="majorBidi" w:hAnsiTheme="majorBidi" w:cstheme="majorBidi"/>
          <w:i/>
          <w:iCs/>
          <w:sz w:val="20"/>
          <w:szCs w:val="20"/>
        </w:rPr>
        <w:t>Psikolodi Pendidikan</w:t>
      </w:r>
      <w:r w:rsidRPr="001509A7">
        <w:rPr>
          <w:rFonts w:asciiTheme="majorBidi" w:hAnsiTheme="majorBidi" w:cstheme="majorBidi"/>
          <w:sz w:val="20"/>
          <w:szCs w:val="20"/>
        </w:rPr>
        <w:t xml:space="preserve"> dalam Nanih Machendrawaty dan Agus Ahmad Safei, </w:t>
      </w:r>
      <w:r w:rsidRPr="001509A7">
        <w:rPr>
          <w:rFonts w:asciiTheme="majorBidi" w:hAnsiTheme="majorBidi" w:cstheme="majorBidi"/>
          <w:i/>
          <w:iCs/>
          <w:sz w:val="20"/>
          <w:szCs w:val="20"/>
        </w:rPr>
        <w:t xml:space="preserve">Pengembangan Masyarakat Islam: Dari Idiologi Strategi sampai Tradisi, </w:t>
      </w:r>
      <w:r w:rsidRPr="001509A7">
        <w:rPr>
          <w:rFonts w:asciiTheme="majorBidi" w:hAnsiTheme="majorBidi" w:cstheme="majorBidi"/>
          <w:sz w:val="20"/>
          <w:szCs w:val="20"/>
        </w:rPr>
        <w:t xml:space="preserve">(Bandung: PT Rosda Karya, 2001), h.54  </w:t>
      </w:r>
    </w:p>
  </w:footnote>
  <w:footnote w:id="31">
    <w:p w:rsidR="002A7953" w:rsidRPr="001509A7" w:rsidRDefault="002A7953" w:rsidP="00D53E40">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I.B. Irawan, </w:t>
      </w:r>
      <w:r w:rsidRPr="001509A7">
        <w:rPr>
          <w:rFonts w:asciiTheme="majorBidi" w:hAnsiTheme="majorBidi" w:cstheme="majorBidi"/>
          <w:i/>
          <w:iCs/>
          <w:sz w:val="20"/>
          <w:szCs w:val="20"/>
        </w:rPr>
        <w:t>Teori-Teori Sosial Dalam Tiga Paradigma: Fakta Sosial, Difinisi Sosial, dan Perilaku Sosial,</w:t>
      </w:r>
      <w:r w:rsidRPr="001509A7">
        <w:rPr>
          <w:rFonts w:asciiTheme="majorBidi" w:hAnsiTheme="majorBidi" w:cstheme="majorBidi"/>
          <w:sz w:val="20"/>
          <w:szCs w:val="20"/>
        </w:rPr>
        <w:t xml:space="preserve"> (Jakarta: Kencana Prenada Media Group, 2012), h. 14</w:t>
      </w:r>
    </w:p>
  </w:footnote>
  <w:footnote w:id="32">
    <w:p w:rsidR="002A7953" w:rsidRPr="001509A7" w:rsidRDefault="002A7953" w:rsidP="00D53E40">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I.B. Irawan, </w:t>
      </w:r>
      <w:r w:rsidRPr="001509A7">
        <w:rPr>
          <w:rFonts w:asciiTheme="majorBidi" w:hAnsiTheme="majorBidi" w:cstheme="majorBidi"/>
          <w:i/>
          <w:iCs/>
          <w:sz w:val="20"/>
          <w:szCs w:val="20"/>
        </w:rPr>
        <w:t>Ibid</w:t>
      </w:r>
      <w:r w:rsidRPr="001509A7">
        <w:rPr>
          <w:rFonts w:asciiTheme="majorBidi" w:hAnsiTheme="majorBidi" w:cstheme="majorBidi"/>
          <w:sz w:val="20"/>
          <w:szCs w:val="20"/>
        </w:rPr>
        <w:t xml:space="preserve">, h. 169 </w:t>
      </w:r>
    </w:p>
  </w:footnote>
  <w:footnote w:id="33">
    <w:p w:rsidR="002A7953" w:rsidRPr="001509A7" w:rsidRDefault="002A7953" w:rsidP="00D53E40">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Ramlan Surbakti, </w:t>
      </w:r>
      <w:r w:rsidRPr="001509A7">
        <w:rPr>
          <w:rFonts w:asciiTheme="majorBidi" w:hAnsiTheme="majorBidi" w:cstheme="majorBidi"/>
          <w:i/>
          <w:iCs/>
          <w:sz w:val="20"/>
          <w:szCs w:val="20"/>
        </w:rPr>
        <w:t>op.cit</w:t>
      </w:r>
      <w:r w:rsidRPr="001509A7">
        <w:rPr>
          <w:rFonts w:asciiTheme="majorBidi" w:hAnsiTheme="majorBidi" w:cstheme="majorBidi"/>
          <w:sz w:val="20"/>
          <w:szCs w:val="20"/>
        </w:rPr>
        <w:t>. h. 20</w:t>
      </w:r>
    </w:p>
  </w:footnote>
  <w:footnote w:id="34">
    <w:p w:rsidR="002A7953" w:rsidRPr="001509A7" w:rsidRDefault="002A7953" w:rsidP="00995155">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Pasal 1 ayat 2 Undang-Undang Dasar 1945; “Kedaulatan adalah ditangan rakyat, dan dilakukan sepenuhnya oleh Majelis Permusyawaratan Rakyat”, pasal 28 Undang-Undang Dasar 1945; “Kemerdekaan berserikat dan berkumpul, mengeluarkan pikiran dengan lisan dan tulisan dan sebagainya, ditetapkan dengan Undang-Undang”, dan pasal 29 ayat 2; “Negara menjamin kemerdekaan tiap-tiap penduduk untuk memeluk agamanya masing-masing dan untuk beribadat menurut agama dan kepercayaannya itu”. </w:t>
      </w:r>
    </w:p>
  </w:footnote>
  <w:footnote w:id="35">
    <w:p w:rsidR="002A7953" w:rsidRPr="001509A7" w:rsidRDefault="002A7953" w:rsidP="00543D8F">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Afan Gaffar, </w:t>
      </w:r>
      <w:r w:rsidRPr="001509A7">
        <w:rPr>
          <w:rFonts w:asciiTheme="majorBidi" w:hAnsiTheme="majorBidi" w:cstheme="majorBidi"/>
          <w:i/>
          <w:iCs/>
          <w:sz w:val="20"/>
          <w:szCs w:val="20"/>
        </w:rPr>
        <w:t xml:space="preserve">Politik Indonesia: Transisi Menuju Demokrasi, </w:t>
      </w:r>
      <w:r w:rsidRPr="001509A7">
        <w:rPr>
          <w:rFonts w:asciiTheme="majorBidi" w:hAnsiTheme="majorBidi" w:cstheme="majorBidi"/>
          <w:sz w:val="20"/>
          <w:szCs w:val="20"/>
        </w:rPr>
        <w:t xml:space="preserve">(Yogjakarta: Pustaka Pelajar, 2006), h. 3 </w:t>
      </w:r>
    </w:p>
  </w:footnote>
  <w:footnote w:id="36">
    <w:p w:rsidR="002A7953" w:rsidRPr="001509A7" w:rsidRDefault="002A7953" w:rsidP="006F737C">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Diane Revitch dan Abigail Thernstrom, </w:t>
      </w:r>
      <w:r w:rsidRPr="001509A7">
        <w:rPr>
          <w:rFonts w:asciiTheme="majorBidi" w:hAnsiTheme="majorBidi" w:cstheme="majorBidi"/>
          <w:i/>
          <w:iCs/>
          <w:sz w:val="20"/>
          <w:szCs w:val="20"/>
        </w:rPr>
        <w:t xml:space="preserve">Demokrasi Klasik dan Modern, </w:t>
      </w:r>
      <w:r w:rsidRPr="001509A7">
        <w:rPr>
          <w:rFonts w:asciiTheme="majorBidi" w:hAnsiTheme="majorBidi" w:cstheme="majorBidi"/>
          <w:sz w:val="20"/>
          <w:szCs w:val="20"/>
        </w:rPr>
        <w:t xml:space="preserve">(Jakarta: Yayasan Obor Indonesia, 2005), h. 13 </w:t>
      </w:r>
    </w:p>
  </w:footnote>
  <w:footnote w:id="37">
    <w:p w:rsidR="002A7953" w:rsidRPr="001509A7" w:rsidRDefault="002A7953" w:rsidP="006F737C">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Afan Gaffar, </w:t>
      </w:r>
      <w:r w:rsidRPr="001509A7">
        <w:rPr>
          <w:rFonts w:asciiTheme="majorBidi" w:hAnsiTheme="majorBidi" w:cstheme="majorBidi"/>
          <w:i/>
          <w:iCs/>
          <w:sz w:val="20"/>
          <w:szCs w:val="20"/>
        </w:rPr>
        <w:t>of.cit</w:t>
      </w:r>
      <w:r w:rsidRPr="001509A7">
        <w:rPr>
          <w:rFonts w:asciiTheme="majorBidi" w:hAnsiTheme="majorBidi" w:cstheme="majorBidi"/>
          <w:sz w:val="20"/>
          <w:szCs w:val="20"/>
        </w:rPr>
        <w:t>, h. 10</w:t>
      </w:r>
    </w:p>
  </w:footnote>
  <w:footnote w:id="38">
    <w:p w:rsidR="002A7953" w:rsidRPr="00333757" w:rsidRDefault="002A7953" w:rsidP="00496DEA">
      <w:pPr>
        <w:pStyle w:val="NoSpacing"/>
        <w:ind w:firstLine="709"/>
        <w:jc w:val="both"/>
        <w:rPr>
          <w:rFonts w:asciiTheme="majorBidi" w:hAnsiTheme="majorBidi" w:cstheme="majorBidi"/>
          <w:sz w:val="20"/>
          <w:szCs w:val="20"/>
        </w:rPr>
      </w:pPr>
      <w:r w:rsidRPr="00333757">
        <w:rPr>
          <w:rStyle w:val="FootnoteReference"/>
          <w:rFonts w:asciiTheme="majorBidi" w:hAnsiTheme="majorBidi" w:cstheme="majorBidi"/>
          <w:sz w:val="20"/>
          <w:szCs w:val="20"/>
        </w:rPr>
        <w:footnoteRef/>
      </w:r>
      <w:r w:rsidRPr="00333757">
        <w:rPr>
          <w:rFonts w:asciiTheme="majorBidi" w:hAnsiTheme="majorBidi" w:cstheme="majorBidi"/>
          <w:sz w:val="20"/>
          <w:szCs w:val="20"/>
        </w:rPr>
        <w:t xml:space="preserve">  Damrah Mamang, </w:t>
      </w:r>
      <w:r w:rsidRPr="00333757">
        <w:rPr>
          <w:rFonts w:asciiTheme="majorBidi" w:hAnsiTheme="majorBidi" w:cstheme="majorBidi"/>
          <w:bCs/>
          <w:i/>
          <w:iCs/>
          <w:sz w:val="20"/>
          <w:szCs w:val="20"/>
        </w:rPr>
        <w:t>Op.cit</w:t>
      </w:r>
      <w:r w:rsidRPr="00333757">
        <w:rPr>
          <w:rFonts w:asciiTheme="majorBidi" w:hAnsiTheme="majorBidi" w:cstheme="majorBidi"/>
          <w:sz w:val="20"/>
          <w:szCs w:val="20"/>
        </w:rPr>
        <w:t>, h. 16</w:t>
      </w:r>
    </w:p>
  </w:footnote>
  <w:footnote w:id="39">
    <w:p w:rsidR="002A7953" w:rsidRPr="00333757" w:rsidRDefault="002A7953" w:rsidP="00496DEA">
      <w:pPr>
        <w:pStyle w:val="NoSpacing"/>
        <w:ind w:firstLine="709"/>
        <w:jc w:val="both"/>
        <w:rPr>
          <w:rFonts w:asciiTheme="majorBidi" w:hAnsiTheme="majorBidi" w:cstheme="majorBidi"/>
          <w:sz w:val="20"/>
          <w:szCs w:val="20"/>
        </w:rPr>
      </w:pPr>
      <w:r w:rsidRPr="00333757">
        <w:rPr>
          <w:rStyle w:val="FootnoteReference"/>
          <w:rFonts w:asciiTheme="majorBidi" w:hAnsiTheme="majorBidi" w:cstheme="majorBidi"/>
          <w:sz w:val="20"/>
          <w:szCs w:val="20"/>
        </w:rPr>
        <w:footnoteRef/>
      </w:r>
      <w:r w:rsidRPr="00333757">
        <w:rPr>
          <w:rFonts w:asciiTheme="majorBidi" w:hAnsiTheme="majorBidi" w:cstheme="majorBidi"/>
          <w:sz w:val="20"/>
          <w:szCs w:val="20"/>
        </w:rPr>
        <w:t xml:space="preserve"> Ubaidilah Badrun, </w:t>
      </w:r>
      <w:r w:rsidRPr="00333757">
        <w:rPr>
          <w:rFonts w:asciiTheme="majorBidi" w:hAnsiTheme="majorBidi" w:cstheme="majorBidi"/>
          <w:i/>
          <w:iCs/>
          <w:sz w:val="20"/>
          <w:szCs w:val="20"/>
        </w:rPr>
        <w:t>Sistem Politik Indonesia: Kritik dan Solusi Sistem politik Efektif,</w:t>
      </w:r>
      <w:r w:rsidRPr="00333757">
        <w:rPr>
          <w:rFonts w:asciiTheme="majorBidi" w:hAnsiTheme="majorBidi" w:cstheme="majorBidi"/>
          <w:sz w:val="20"/>
          <w:szCs w:val="20"/>
        </w:rPr>
        <w:t xml:space="preserve"> (Jakartta, Bumi Aksara, 2016), h. 126 </w:t>
      </w:r>
    </w:p>
  </w:footnote>
  <w:footnote w:id="40">
    <w:p w:rsidR="002A7953" w:rsidRPr="001509A7" w:rsidRDefault="002A7953" w:rsidP="006F737C">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Miriam Budiardjo, </w:t>
      </w:r>
      <w:r w:rsidRPr="001509A7">
        <w:rPr>
          <w:rFonts w:asciiTheme="majorBidi" w:hAnsiTheme="majorBidi" w:cstheme="majorBidi"/>
          <w:i/>
          <w:iCs/>
          <w:sz w:val="20"/>
          <w:szCs w:val="20"/>
        </w:rPr>
        <w:t xml:space="preserve">op.cit, </w:t>
      </w:r>
      <w:r w:rsidRPr="001509A7">
        <w:rPr>
          <w:rFonts w:asciiTheme="majorBidi" w:hAnsiTheme="majorBidi" w:cstheme="majorBidi"/>
          <w:sz w:val="20"/>
          <w:szCs w:val="20"/>
        </w:rPr>
        <w:t xml:space="preserve">h. 127-128 </w:t>
      </w:r>
    </w:p>
  </w:footnote>
  <w:footnote w:id="41">
    <w:p w:rsidR="002A7953" w:rsidRPr="001509A7" w:rsidRDefault="002A7953" w:rsidP="006F737C">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Miriam Budiardjo, </w:t>
      </w:r>
      <w:r w:rsidRPr="001509A7">
        <w:rPr>
          <w:rFonts w:asciiTheme="majorBidi" w:hAnsiTheme="majorBidi" w:cstheme="majorBidi"/>
          <w:i/>
          <w:iCs/>
          <w:sz w:val="20"/>
          <w:szCs w:val="20"/>
        </w:rPr>
        <w:t>Ibid</w:t>
      </w:r>
      <w:r w:rsidRPr="001509A7">
        <w:rPr>
          <w:rFonts w:asciiTheme="majorBidi" w:hAnsiTheme="majorBidi" w:cstheme="majorBidi"/>
          <w:sz w:val="20"/>
          <w:szCs w:val="20"/>
        </w:rPr>
        <w:t>, h. 434-441</w:t>
      </w:r>
    </w:p>
  </w:footnote>
  <w:footnote w:id="42">
    <w:p w:rsidR="002A7953" w:rsidRPr="001509A7" w:rsidRDefault="002A7953" w:rsidP="006F737C">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hyperlink r:id="rId1" w:history="1">
        <w:r w:rsidRPr="001509A7">
          <w:rPr>
            <w:rStyle w:val="Hyperlink"/>
            <w:rFonts w:asciiTheme="majorBidi" w:hAnsiTheme="majorBidi" w:cstheme="majorBidi"/>
            <w:color w:val="auto"/>
            <w:sz w:val="20"/>
            <w:szCs w:val="20"/>
            <w:u w:val="none"/>
          </w:rPr>
          <w:t>https://yuhendrablog.wordpress.com/2008/07/09/daftar-nama-partai-politik-parpol-peserta-pemilu-2009-indonesia/</w:t>
        </w:r>
      </w:hyperlink>
      <w:r w:rsidRPr="001509A7">
        <w:rPr>
          <w:rFonts w:asciiTheme="majorBidi" w:hAnsiTheme="majorBidi" w:cstheme="majorBidi"/>
          <w:sz w:val="20"/>
          <w:szCs w:val="20"/>
        </w:rPr>
        <w:t xml:space="preserve"> dikases pada tanggal 21 Juni 2018 pada jam 11.03 wib</w:t>
      </w:r>
    </w:p>
  </w:footnote>
  <w:footnote w:id="43">
    <w:p w:rsidR="002A7953" w:rsidRPr="001509A7" w:rsidRDefault="002A7953" w:rsidP="006F737C">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Jimly Asshiddiqie, </w:t>
      </w:r>
      <w:r w:rsidRPr="001509A7">
        <w:rPr>
          <w:rFonts w:asciiTheme="majorBidi" w:hAnsiTheme="majorBidi" w:cstheme="majorBidi"/>
          <w:i/>
          <w:iCs/>
          <w:sz w:val="20"/>
          <w:szCs w:val="20"/>
        </w:rPr>
        <w:t>Pengantar Ilmu Hukum Tata Negara</w:t>
      </w:r>
      <w:r w:rsidRPr="001509A7">
        <w:rPr>
          <w:rFonts w:asciiTheme="majorBidi" w:hAnsiTheme="majorBidi" w:cstheme="majorBidi"/>
          <w:sz w:val="20"/>
          <w:szCs w:val="20"/>
        </w:rPr>
        <w:t>, (Radja Grafindo Persada: Jakarta, 2011), cet. ke 3, h.425</w:t>
      </w:r>
    </w:p>
  </w:footnote>
  <w:footnote w:id="44">
    <w:p w:rsidR="002A7953" w:rsidRPr="007A1A6A" w:rsidRDefault="002A7953" w:rsidP="005F5C18">
      <w:pPr>
        <w:pStyle w:val="NoSpacing"/>
        <w:ind w:firstLine="709"/>
        <w:jc w:val="both"/>
        <w:rPr>
          <w:sz w:val="20"/>
          <w:szCs w:val="20"/>
        </w:rPr>
      </w:pPr>
      <w:r w:rsidRPr="007A1A6A">
        <w:rPr>
          <w:rStyle w:val="FootnoteReference"/>
          <w:rFonts w:asciiTheme="majorBidi" w:hAnsiTheme="majorBidi" w:cstheme="majorBidi"/>
          <w:sz w:val="20"/>
          <w:szCs w:val="20"/>
        </w:rPr>
        <w:footnoteRef/>
      </w:r>
      <w:r w:rsidRPr="007A1A6A">
        <w:rPr>
          <w:sz w:val="20"/>
          <w:szCs w:val="20"/>
        </w:rPr>
        <w:t xml:space="preserve"> L. Murbandono, HS., </w:t>
      </w:r>
      <w:r w:rsidRPr="007A1A6A">
        <w:rPr>
          <w:i/>
          <w:iCs/>
          <w:sz w:val="20"/>
          <w:szCs w:val="20"/>
        </w:rPr>
        <w:t xml:space="preserve">Pemikir Besar Dunia: Ucapan dan Kebijaksanaan, </w:t>
      </w:r>
      <w:r w:rsidRPr="007A1A6A">
        <w:rPr>
          <w:sz w:val="20"/>
          <w:szCs w:val="20"/>
        </w:rPr>
        <w:t xml:space="preserve">(Jakarta: Grasindo, 2004), h. 192-193 </w:t>
      </w:r>
    </w:p>
  </w:footnote>
  <w:footnote w:id="45">
    <w:p w:rsidR="00D11A96" w:rsidRDefault="00D11A96" w:rsidP="00337430">
      <w:pPr>
        <w:pStyle w:val="FootnoteText"/>
        <w:ind w:firstLine="709"/>
        <w:jc w:val="both"/>
      </w:pPr>
      <w:r>
        <w:rPr>
          <w:rStyle w:val="FootnoteReference"/>
        </w:rPr>
        <w:footnoteRef/>
      </w:r>
      <w:r>
        <w:t xml:space="preserve"> Lihat Asas Penyelenggaraan Pemilu pada Bab II pasal 2 Undang-Undang Republik Indonesia No. 22 Tahun 2007 tentang Penyelenggaraan Pemil</w:t>
      </w:r>
      <w:r w:rsidR="00337430">
        <w:t>ihan Umum</w:t>
      </w:r>
    </w:p>
  </w:footnote>
  <w:footnote w:id="46">
    <w:p w:rsidR="002A7953" w:rsidRDefault="002A7953" w:rsidP="000165E0">
      <w:pPr>
        <w:pStyle w:val="FootnoteText"/>
        <w:ind w:firstLine="709"/>
      </w:pPr>
      <w:r>
        <w:rPr>
          <w:rStyle w:val="FootnoteReference"/>
        </w:rPr>
        <w:footnoteRef/>
      </w:r>
      <w:r>
        <w:t xml:space="preserve"> Yana Suryana dkk, </w:t>
      </w:r>
      <w:r>
        <w:rPr>
          <w:i/>
          <w:iCs/>
        </w:rPr>
        <w:t>op.cit</w:t>
      </w:r>
      <w:r>
        <w:t xml:space="preserve">, h. 35 </w:t>
      </w:r>
    </w:p>
  </w:footnote>
  <w:footnote w:id="47">
    <w:p w:rsidR="002A7953" w:rsidRPr="001509A7" w:rsidRDefault="002A7953" w:rsidP="006F737C">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Kacung Marijan, </w:t>
      </w:r>
      <w:r w:rsidRPr="001509A7">
        <w:rPr>
          <w:rFonts w:asciiTheme="majorBidi" w:hAnsiTheme="majorBidi" w:cstheme="majorBidi"/>
          <w:i/>
          <w:iCs/>
          <w:sz w:val="20"/>
          <w:szCs w:val="20"/>
        </w:rPr>
        <w:t>Sistem Politik Indonesia : Konsolidasi Demokrasi Pasca-Orde Baru</w:t>
      </w:r>
      <w:r w:rsidRPr="001509A7">
        <w:rPr>
          <w:rFonts w:asciiTheme="majorBidi" w:hAnsiTheme="majorBidi" w:cstheme="majorBidi"/>
          <w:sz w:val="20"/>
          <w:szCs w:val="20"/>
        </w:rPr>
        <w:t>, (Jakarata: Kencana, 2010), h. 282-286</w:t>
      </w:r>
    </w:p>
  </w:footnote>
  <w:footnote w:id="48">
    <w:p w:rsidR="002A7953" w:rsidRPr="001509A7" w:rsidRDefault="002A7953" w:rsidP="003E1D25">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Pidato presiden Joko Widodo dalam rangka HUT RI di sidang paripurna DPR RI dan DPD RI di Jakrta pada tanggal 16 Agustus 2017 </w:t>
      </w:r>
    </w:p>
  </w:footnote>
  <w:footnote w:id="49">
    <w:p w:rsidR="002A7953" w:rsidRPr="001509A7" w:rsidRDefault="002A7953" w:rsidP="006F737C">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Kacung Marijan, </w:t>
      </w:r>
      <w:r w:rsidRPr="001509A7">
        <w:rPr>
          <w:rFonts w:asciiTheme="majorBidi" w:hAnsiTheme="majorBidi" w:cstheme="majorBidi"/>
          <w:i/>
          <w:iCs/>
          <w:sz w:val="20"/>
          <w:szCs w:val="20"/>
        </w:rPr>
        <w:t>Ibid,</w:t>
      </w:r>
      <w:r w:rsidRPr="001509A7">
        <w:rPr>
          <w:rFonts w:asciiTheme="majorBidi" w:hAnsiTheme="majorBidi" w:cstheme="majorBidi"/>
          <w:sz w:val="20"/>
          <w:szCs w:val="20"/>
        </w:rPr>
        <w:t xml:space="preserve"> h. 28 </w:t>
      </w:r>
    </w:p>
  </w:footnote>
  <w:footnote w:id="50">
    <w:p w:rsidR="002A7953" w:rsidRPr="001509A7" w:rsidRDefault="002A7953" w:rsidP="006F737C">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eastAsia="Times New Roman" w:hAnsiTheme="majorBidi" w:cstheme="majorBidi"/>
          <w:sz w:val="20"/>
          <w:szCs w:val="20"/>
          <w:lang w:eastAsia="id-ID"/>
        </w:rPr>
        <w:t xml:space="preserve">Mohtar Mas’oed dan Colin Mac Andrews, </w:t>
      </w:r>
      <w:r w:rsidRPr="001509A7">
        <w:rPr>
          <w:rFonts w:asciiTheme="majorBidi" w:eastAsia="Times New Roman" w:hAnsiTheme="majorBidi" w:cstheme="majorBidi"/>
          <w:i/>
          <w:iCs/>
          <w:sz w:val="20"/>
          <w:szCs w:val="20"/>
          <w:lang w:eastAsia="id-ID"/>
        </w:rPr>
        <w:t>Pebandingan Sistem Politik</w:t>
      </w:r>
      <w:r w:rsidRPr="001509A7">
        <w:rPr>
          <w:rFonts w:asciiTheme="majorBidi" w:eastAsia="Times New Roman" w:hAnsiTheme="majorBidi" w:cstheme="majorBidi"/>
          <w:sz w:val="20"/>
          <w:szCs w:val="20"/>
          <w:lang w:eastAsia="id-ID"/>
        </w:rPr>
        <w:t>, (Yogyakarta: Gadjah Mada University Press, 2011), Cet. ke 19, h. 56-59</w:t>
      </w:r>
    </w:p>
  </w:footnote>
  <w:footnote w:id="51">
    <w:p w:rsidR="002A7953" w:rsidRPr="001509A7" w:rsidRDefault="002A7953" w:rsidP="006F737C">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Kacung Marijan, </w:t>
      </w:r>
      <w:r w:rsidRPr="001509A7">
        <w:rPr>
          <w:rFonts w:asciiTheme="majorBidi" w:hAnsiTheme="majorBidi" w:cstheme="majorBidi"/>
          <w:i/>
          <w:iCs/>
          <w:sz w:val="20"/>
          <w:szCs w:val="20"/>
        </w:rPr>
        <w:t>Op.cit</w:t>
      </w:r>
      <w:r w:rsidRPr="001509A7">
        <w:rPr>
          <w:rFonts w:asciiTheme="majorBidi" w:hAnsiTheme="majorBidi" w:cstheme="majorBidi"/>
          <w:sz w:val="20"/>
          <w:szCs w:val="20"/>
        </w:rPr>
        <w:t xml:space="preserve">, h. 111 </w:t>
      </w:r>
    </w:p>
  </w:footnote>
  <w:footnote w:id="52">
    <w:p w:rsidR="002A7953" w:rsidRPr="001509A7" w:rsidRDefault="002A7953" w:rsidP="00BE4AB8">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Secara etimologi di dalam Kamus Besar Bahasa Indonesia, kata pengembangan berarti proses atau cara atau perbuatan mengembangkan. Kata lain yang memiliki makna yang sama dengan kata pengembangan adalah kata pembangunan yang berarti proses atau cara atau perbuatan membangun. Kedua kata “pengembangan” dan “pembangunan” dalam bahasa Inggris berarti </w:t>
      </w:r>
      <w:r w:rsidRPr="001509A7">
        <w:rPr>
          <w:rFonts w:asciiTheme="majorBidi" w:hAnsiTheme="majorBidi" w:cstheme="majorBidi"/>
          <w:i/>
          <w:iCs/>
          <w:sz w:val="20"/>
          <w:szCs w:val="20"/>
        </w:rPr>
        <w:t>development</w:t>
      </w:r>
      <w:r w:rsidRPr="001509A7">
        <w:rPr>
          <w:rFonts w:asciiTheme="majorBidi" w:hAnsiTheme="majorBidi" w:cstheme="majorBidi"/>
          <w:sz w:val="20"/>
          <w:szCs w:val="20"/>
        </w:rPr>
        <w:t xml:space="preserve">. (Lihat Pusat Bahasa Departemen Pendidikan Nasional, </w:t>
      </w:r>
      <w:r w:rsidRPr="001509A7">
        <w:rPr>
          <w:rFonts w:asciiTheme="majorBidi" w:hAnsiTheme="majorBidi" w:cstheme="majorBidi"/>
          <w:i/>
          <w:iCs/>
          <w:sz w:val="20"/>
          <w:szCs w:val="20"/>
        </w:rPr>
        <w:t>Kamus Besar Bahasa Indonesia,</w:t>
      </w:r>
      <w:r w:rsidRPr="001509A7">
        <w:rPr>
          <w:rFonts w:asciiTheme="majorBidi" w:hAnsiTheme="majorBidi" w:cstheme="majorBidi"/>
          <w:sz w:val="20"/>
          <w:szCs w:val="20"/>
        </w:rPr>
        <w:t xml:space="preserve"> (Balai Pustaka: Jakarta, 2005), Edisi ketiga, cet. ke 3, h. 538 dan 103).  </w:t>
      </w:r>
    </w:p>
  </w:footnote>
  <w:footnote w:id="53">
    <w:p w:rsidR="002A7953" w:rsidRPr="001509A7" w:rsidRDefault="002A7953" w:rsidP="000F3D04">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Adapun kata “masyarakat” dalam bahasa Inggris berarti </w:t>
      </w:r>
      <w:r w:rsidRPr="001509A7">
        <w:rPr>
          <w:rFonts w:asciiTheme="majorBidi" w:hAnsiTheme="majorBidi" w:cstheme="majorBidi"/>
          <w:i/>
          <w:iCs/>
          <w:sz w:val="20"/>
          <w:szCs w:val="20"/>
        </w:rPr>
        <w:t xml:space="preserve">society </w:t>
      </w:r>
      <w:r w:rsidRPr="001509A7">
        <w:rPr>
          <w:rFonts w:asciiTheme="majorBidi" w:hAnsiTheme="majorBidi" w:cstheme="majorBidi"/>
          <w:sz w:val="20"/>
          <w:szCs w:val="20"/>
        </w:rPr>
        <w:t xml:space="preserve">atau </w:t>
      </w:r>
      <w:r w:rsidRPr="001509A7">
        <w:rPr>
          <w:rFonts w:asciiTheme="majorBidi" w:hAnsiTheme="majorBidi" w:cstheme="majorBidi"/>
          <w:i/>
          <w:iCs/>
          <w:sz w:val="20"/>
          <w:szCs w:val="20"/>
        </w:rPr>
        <w:t xml:space="preserve">community. </w:t>
      </w:r>
      <w:r w:rsidRPr="001509A7">
        <w:rPr>
          <w:rFonts w:asciiTheme="majorBidi" w:hAnsiTheme="majorBidi" w:cstheme="majorBidi"/>
          <w:sz w:val="20"/>
          <w:szCs w:val="20"/>
        </w:rPr>
        <w:t xml:space="preserve">Kata </w:t>
      </w:r>
      <w:r w:rsidRPr="001509A7">
        <w:rPr>
          <w:rFonts w:asciiTheme="majorBidi" w:hAnsiTheme="majorBidi" w:cstheme="majorBidi"/>
          <w:i/>
          <w:iCs/>
          <w:sz w:val="20"/>
          <w:szCs w:val="20"/>
        </w:rPr>
        <w:t xml:space="preserve">society </w:t>
      </w:r>
      <w:r w:rsidRPr="001509A7">
        <w:rPr>
          <w:rFonts w:asciiTheme="majorBidi" w:hAnsiTheme="majorBidi" w:cstheme="majorBidi"/>
          <w:sz w:val="20"/>
          <w:szCs w:val="20"/>
        </w:rPr>
        <w:t xml:space="preserve">yang berarti masyarakat secara umum dan </w:t>
      </w:r>
      <w:r w:rsidRPr="001509A7">
        <w:rPr>
          <w:rFonts w:asciiTheme="majorBidi" w:hAnsiTheme="majorBidi" w:cstheme="majorBidi"/>
          <w:i/>
          <w:iCs/>
          <w:sz w:val="20"/>
          <w:szCs w:val="20"/>
        </w:rPr>
        <w:t xml:space="preserve">community </w:t>
      </w:r>
      <w:r w:rsidRPr="001509A7">
        <w:rPr>
          <w:rFonts w:asciiTheme="majorBidi" w:hAnsiTheme="majorBidi" w:cstheme="majorBidi"/>
          <w:sz w:val="20"/>
          <w:szCs w:val="20"/>
        </w:rPr>
        <w:t xml:space="preserve">yang berarti masyarakat dalam makna komunitas atau kelompok tertentu. (Lihat Jim Ife dan Frank Tisoriero, </w:t>
      </w:r>
      <w:r w:rsidRPr="001509A7">
        <w:rPr>
          <w:rFonts w:asciiTheme="majorBidi" w:hAnsiTheme="majorBidi" w:cstheme="majorBidi"/>
          <w:i/>
          <w:iCs/>
          <w:sz w:val="20"/>
          <w:szCs w:val="20"/>
        </w:rPr>
        <w:t>Community Development: Alternatif Pengembangan Masyarakat di Era Globalisasi,</w:t>
      </w:r>
      <w:r w:rsidRPr="001509A7">
        <w:rPr>
          <w:rFonts w:asciiTheme="majorBidi" w:hAnsiTheme="majorBidi" w:cstheme="majorBidi"/>
          <w:sz w:val="20"/>
          <w:szCs w:val="20"/>
        </w:rPr>
        <w:t xml:space="preserve"> (Yogyakarta: Pustaka Pelajar, 2014), cet. 2, h. Vi) Dalam bahasa Indonesia, “masyarakat”</w:t>
      </w:r>
      <w:r w:rsidRPr="001509A7">
        <w:rPr>
          <w:rFonts w:asciiTheme="majorBidi" w:hAnsiTheme="majorBidi" w:cstheme="majorBidi"/>
          <w:i/>
          <w:iCs/>
          <w:sz w:val="20"/>
          <w:szCs w:val="20"/>
        </w:rPr>
        <w:t xml:space="preserve"> </w:t>
      </w:r>
      <w:r w:rsidRPr="001509A7">
        <w:rPr>
          <w:rFonts w:asciiTheme="majorBidi" w:hAnsiTheme="majorBidi" w:cstheme="majorBidi"/>
          <w:sz w:val="20"/>
          <w:szCs w:val="20"/>
        </w:rPr>
        <w:t>berarti sejumlah manusia dalam arti seluas-luasnya dan terikat oleh suatu kebudayaan yang mereka anggap sama.</w:t>
      </w: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Lihat Pusat Bahasa Departemen Pendidikan Nasional, </w:t>
      </w:r>
      <w:r w:rsidRPr="001509A7">
        <w:rPr>
          <w:rFonts w:asciiTheme="majorBidi" w:hAnsiTheme="majorBidi" w:cstheme="majorBidi"/>
          <w:i/>
          <w:iCs/>
          <w:sz w:val="20"/>
          <w:szCs w:val="20"/>
        </w:rPr>
        <w:t>Kamus Besar Bahasa Indonesia,</w:t>
      </w:r>
      <w:r w:rsidRPr="001509A7">
        <w:rPr>
          <w:rFonts w:asciiTheme="majorBidi" w:hAnsiTheme="majorBidi" w:cstheme="majorBidi"/>
          <w:sz w:val="20"/>
          <w:szCs w:val="20"/>
        </w:rPr>
        <w:t xml:space="preserve"> (Balai Pustaka: Jakarta, 2005), Edisi ketiga, cet. ke 3, h. 721). Menurut Soerjono Soekanto masyarakat atau masyarakat setempat, merujuk kepada masyarakat desa, kota, suku, atau bangsa yang anggota-anggotanya dalam suatu kelompok, baik kelompok  itu besar maupun kecil yang hidup sedemikian rupa sehingga merasakan bahwa kelompok tersebut dapat memenuhi kepentingan hidup yang utama yang tinggal di suatu wilayah dengan batas-batas tertentu. (Lihat Soerjono Soekanto, </w:t>
      </w:r>
      <w:r w:rsidRPr="001509A7">
        <w:rPr>
          <w:rFonts w:asciiTheme="majorBidi" w:hAnsiTheme="majorBidi" w:cstheme="majorBidi"/>
          <w:i/>
          <w:iCs/>
          <w:sz w:val="20"/>
          <w:szCs w:val="20"/>
        </w:rPr>
        <w:t>Sosiologi Suatu Pengantar,</w:t>
      </w:r>
      <w:r w:rsidRPr="001509A7">
        <w:rPr>
          <w:rFonts w:asciiTheme="majorBidi" w:hAnsiTheme="majorBidi" w:cstheme="majorBidi"/>
          <w:sz w:val="20"/>
          <w:szCs w:val="20"/>
        </w:rPr>
        <w:t xml:space="preserve"> (Jakarta: PT. Raja Grafindo Persada, 2007), h. 132) Koentjaraningrat</w:t>
      </w:r>
      <w:r w:rsidRPr="001509A7">
        <w:rPr>
          <w:rFonts w:asciiTheme="majorBidi" w:hAnsiTheme="majorBidi" w:cstheme="majorBidi"/>
          <w:sz w:val="20"/>
          <w:szCs w:val="20"/>
          <w:lang w:eastAsia="id-ID"/>
        </w:rPr>
        <w:t xml:space="preserve"> berpendapat bahwa masyarakat merupakan sekumpulan atau satu kesatuan manusia yang saling “bergaul”, atau “berinteraksi”. Interaksi dalam sekumpulan atau kesatuan manusia tersebut diikat oleh pola tingkah laku yang khas dengan semua faktor kehidupannya sesuai dengan sistem adat-istiadat tertentu yang sifatnya berkesinambungan dan terikat oleh suatu rasa identitas bersama”</w:t>
      </w:r>
      <w:r w:rsidRPr="001509A7">
        <w:rPr>
          <w:rFonts w:asciiTheme="majorBidi" w:eastAsia="Times New Roman" w:hAnsiTheme="majorBidi" w:cstheme="majorBidi"/>
          <w:sz w:val="20"/>
          <w:szCs w:val="20"/>
          <w:lang w:eastAsia="id-ID"/>
        </w:rPr>
        <w:t xml:space="preserve">. (Lihat </w:t>
      </w:r>
      <w:r w:rsidRPr="001509A7">
        <w:rPr>
          <w:rFonts w:asciiTheme="majorBidi" w:hAnsiTheme="majorBidi" w:cstheme="majorBidi"/>
          <w:sz w:val="20"/>
          <w:szCs w:val="20"/>
        </w:rPr>
        <w:t xml:space="preserve">Koentjaraningrat, </w:t>
      </w:r>
      <w:r w:rsidRPr="001509A7">
        <w:rPr>
          <w:rFonts w:asciiTheme="majorBidi" w:hAnsiTheme="majorBidi" w:cstheme="majorBidi"/>
          <w:i/>
          <w:iCs/>
          <w:sz w:val="20"/>
          <w:szCs w:val="20"/>
        </w:rPr>
        <w:t>Pengantar Ilmu Antropologi</w:t>
      </w:r>
      <w:r w:rsidRPr="001509A7">
        <w:rPr>
          <w:rFonts w:asciiTheme="majorBidi" w:hAnsiTheme="majorBidi" w:cstheme="majorBidi"/>
          <w:sz w:val="20"/>
          <w:szCs w:val="20"/>
        </w:rPr>
        <w:t>¸ (Jakarta: Rineka Cipta, 2015), h. 108).</w:t>
      </w:r>
      <w:r w:rsidRPr="001509A7">
        <w:rPr>
          <w:rFonts w:asciiTheme="majorBidi" w:eastAsia="Times New Roman" w:hAnsiTheme="majorBidi" w:cstheme="majorBidi"/>
          <w:sz w:val="20"/>
          <w:szCs w:val="20"/>
          <w:lang w:eastAsia="id-ID"/>
        </w:rPr>
        <w:t xml:space="preserve"> </w:t>
      </w:r>
      <w:r w:rsidRPr="001509A7">
        <w:rPr>
          <w:rFonts w:asciiTheme="majorBidi" w:hAnsiTheme="majorBidi" w:cstheme="majorBidi"/>
          <w:sz w:val="20"/>
          <w:szCs w:val="20"/>
        </w:rPr>
        <w:t xml:space="preserve"> Adapun menurut Quraisy Shihab masyarakat adalah sekumpulan individu yang terikat oleh </w:t>
      </w:r>
      <w:r w:rsidR="009E1692">
        <w:rPr>
          <w:rFonts w:asciiTheme="majorBidi" w:hAnsiTheme="majorBidi" w:cstheme="majorBidi"/>
          <w:sz w:val="20"/>
          <w:szCs w:val="20"/>
        </w:rPr>
        <w:t>adat, ritus atau hukum khas</w:t>
      </w:r>
      <w:r w:rsidR="002C7E76">
        <w:rPr>
          <w:rFonts w:asciiTheme="majorBidi" w:hAnsiTheme="majorBidi" w:cstheme="majorBidi"/>
          <w:sz w:val="20"/>
          <w:szCs w:val="20"/>
        </w:rPr>
        <w:t xml:space="preserve"> yang</w:t>
      </w:r>
      <w:r w:rsidRPr="001509A7">
        <w:rPr>
          <w:rFonts w:asciiTheme="majorBidi" w:hAnsiTheme="majorBidi" w:cstheme="majorBidi"/>
          <w:sz w:val="20"/>
          <w:szCs w:val="20"/>
        </w:rPr>
        <w:t xml:space="preserve"> hidup bersama. (Lihat Quraish Shihab, </w:t>
      </w:r>
      <w:r w:rsidRPr="001509A7">
        <w:rPr>
          <w:rFonts w:asciiTheme="majorBidi" w:hAnsiTheme="majorBidi" w:cstheme="majorBidi"/>
          <w:i/>
          <w:iCs/>
          <w:sz w:val="20"/>
          <w:szCs w:val="20"/>
        </w:rPr>
        <w:t>Wawan Al-Qur’an: Tafsir Maudhu’i atas Pelbagai Persoalan Umat</w:t>
      </w:r>
      <w:r w:rsidRPr="001509A7">
        <w:rPr>
          <w:rFonts w:asciiTheme="majorBidi" w:hAnsiTheme="majorBidi" w:cstheme="majorBidi"/>
          <w:sz w:val="20"/>
          <w:szCs w:val="20"/>
        </w:rPr>
        <w:t>¸ (Bandung: Mizan, 2000), cet. x, h. 319). Al-Farabi</w:t>
      </w:r>
      <w:r w:rsidR="000F3D04">
        <w:rPr>
          <w:rFonts w:asciiTheme="majorBidi" w:hAnsiTheme="majorBidi" w:cstheme="majorBidi"/>
          <w:sz w:val="20"/>
          <w:szCs w:val="20"/>
        </w:rPr>
        <w:t xml:space="preserve"> memiliki pandangan tersendiri mengenai </w:t>
      </w:r>
      <w:r w:rsidRPr="001509A7">
        <w:rPr>
          <w:rFonts w:asciiTheme="majorBidi" w:hAnsiTheme="majorBidi" w:cstheme="majorBidi"/>
          <w:sz w:val="20"/>
          <w:szCs w:val="20"/>
        </w:rPr>
        <w:t xml:space="preserve">masyarakat </w:t>
      </w:r>
      <w:r w:rsidR="000F3D04">
        <w:rPr>
          <w:rFonts w:asciiTheme="majorBidi" w:hAnsiTheme="majorBidi" w:cstheme="majorBidi"/>
          <w:sz w:val="20"/>
          <w:szCs w:val="20"/>
        </w:rPr>
        <w:t xml:space="preserve">Islam sebagai masyarakat </w:t>
      </w:r>
      <w:r w:rsidRPr="001509A7">
        <w:rPr>
          <w:rFonts w:asciiTheme="majorBidi" w:hAnsiTheme="majorBidi" w:cstheme="majorBidi"/>
          <w:sz w:val="20"/>
          <w:szCs w:val="20"/>
        </w:rPr>
        <w:t xml:space="preserve">utama </w:t>
      </w:r>
      <w:r w:rsidR="000F3D04">
        <w:rPr>
          <w:rFonts w:asciiTheme="majorBidi" w:hAnsiTheme="majorBidi" w:cstheme="majorBidi"/>
          <w:sz w:val="20"/>
          <w:szCs w:val="20"/>
        </w:rPr>
        <w:t>yaitu masyarakat</w:t>
      </w:r>
      <w:r w:rsidRPr="001509A7">
        <w:rPr>
          <w:rFonts w:asciiTheme="majorBidi" w:hAnsiTheme="majorBidi" w:cstheme="majorBidi"/>
          <w:sz w:val="20"/>
          <w:szCs w:val="20"/>
        </w:rPr>
        <w:t xml:space="preserve"> terbaik, yang bekerja sama </w:t>
      </w:r>
      <w:r w:rsidR="000F3D04">
        <w:rPr>
          <w:rFonts w:asciiTheme="majorBidi" w:hAnsiTheme="majorBidi" w:cstheme="majorBidi"/>
          <w:sz w:val="20"/>
          <w:szCs w:val="20"/>
        </w:rPr>
        <w:t xml:space="preserve">dan </w:t>
      </w:r>
      <w:r w:rsidRPr="001509A7">
        <w:rPr>
          <w:rFonts w:asciiTheme="majorBidi" w:hAnsiTheme="majorBidi" w:cstheme="majorBidi"/>
          <w:sz w:val="20"/>
          <w:szCs w:val="20"/>
        </w:rPr>
        <w:t xml:space="preserve">saling membantu untuk mencapai </w:t>
      </w:r>
      <w:r w:rsidR="000F3D04">
        <w:rPr>
          <w:rFonts w:asciiTheme="majorBidi" w:hAnsiTheme="majorBidi" w:cstheme="majorBidi"/>
          <w:sz w:val="20"/>
          <w:szCs w:val="20"/>
        </w:rPr>
        <w:t xml:space="preserve">tujuan </w:t>
      </w:r>
      <w:r w:rsidRPr="001509A7">
        <w:rPr>
          <w:rFonts w:asciiTheme="majorBidi" w:hAnsiTheme="majorBidi" w:cstheme="majorBidi"/>
          <w:sz w:val="20"/>
          <w:szCs w:val="20"/>
        </w:rPr>
        <w:t xml:space="preserve">kebahagiaan. (Lihat Sirajuddin Zar, </w:t>
      </w:r>
      <w:r w:rsidRPr="001509A7">
        <w:rPr>
          <w:rFonts w:asciiTheme="majorBidi" w:hAnsiTheme="majorBidi" w:cstheme="majorBidi"/>
          <w:i/>
          <w:iCs/>
          <w:sz w:val="20"/>
          <w:szCs w:val="20"/>
        </w:rPr>
        <w:t>Filsafat Islam: Filosof dan Filsafatnya</w:t>
      </w:r>
      <w:r w:rsidRPr="001509A7">
        <w:rPr>
          <w:rFonts w:asciiTheme="majorBidi" w:hAnsiTheme="majorBidi" w:cstheme="majorBidi"/>
          <w:sz w:val="20"/>
          <w:szCs w:val="20"/>
        </w:rPr>
        <w:t xml:space="preserve">, (Jakarta: Rajawali Press, 2007, h. 83).   </w:t>
      </w:r>
    </w:p>
  </w:footnote>
  <w:footnote w:id="54">
    <w:p w:rsidR="002A7953" w:rsidRPr="001509A7" w:rsidRDefault="002A7953" w:rsidP="00BE4AB8">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Kata Islam mengandung arti patuh, tunduk, taat, dan berserah diri kepada Tuhan dalam upaya mencari keselamatan dan kebahagiaan hidup, baik di dunia maupun di akhirat. Secara istilah Islam adalah agama yang bersumber dari wahyu yang datang dari Allah Swt. dan Islam adalah nama agama yang diberikan oleh Allah Swt. Dilihat dari segi ajarannya, maka Islam adalah agama sepanjang sejarah manusia, yaitu agama dari seluruh Nabi dan Rasul yang pernah di utus oleh Allah Swt. (Lihat Abudin Nata, </w:t>
      </w:r>
      <w:r w:rsidRPr="001509A7">
        <w:rPr>
          <w:rFonts w:asciiTheme="majorBidi" w:hAnsiTheme="majorBidi" w:cstheme="majorBidi"/>
          <w:i/>
          <w:iCs/>
          <w:sz w:val="20"/>
          <w:szCs w:val="20"/>
        </w:rPr>
        <w:t xml:space="preserve">Metodologi Studi Islam, </w:t>
      </w:r>
      <w:r w:rsidRPr="001509A7">
        <w:rPr>
          <w:rFonts w:asciiTheme="majorBidi" w:hAnsiTheme="majorBidi" w:cstheme="majorBidi"/>
          <w:sz w:val="20"/>
          <w:szCs w:val="20"/>
        </w:rPr>
        <w:t xml:space="preserve">(Jakarta: PT. RajaGrafindo Persada, 2014), cet. 14, h. 63-66).   </w:t>
      </w:r>
    </w:p>
  </w:footnote>
  <w:footnote w:id="55">
    <w:p w:rsidR="005E74C0" w:rsidRPr="00333757" w:rsidRDefault="005E74C0" w:rsidP="005E74C0">
      <w:pPr>
        <w:pStyle w:val="NoSpacing"/>
        <w:ind w:firstLine="709"/>
        <w:jc w:val="both"/>
        <w:rPr>
          <w:rFonts w:asciiTheme="majorBidi" w:hAnsiTheme="majorBidi" w:cstheme="majorBidi"/>
          <w:sz w:val="20"/>
          <w:szCs w:val="20"/>
        </w:rPr>
      </w:pPr>
      <w:r w:rsidRPr="00333757">
        <w:rPr>
          <w:rStyle w:val="FootnoteReference"/>
          <w:rFonts w:asciiTheme="majorBidi" w:hAnsiTheme="majorBidi" w:cstheme="majorBidi"/>
          <w:sz w:val="20"/>
          <w:szCs w:val="20"/>
        </w:rPr>
        <w:footnoteRef/>
      </w:r>
      <w:r w:rsidRPr="00333757">
        <w:rPr>
          <w:rFonts w:asciiTheme="majorBidi" w:hAnsiTheme="majorBidi" w:cstheme="majorBidi"/>
          <w:sz w:val="20"/>
          <w:szCs w:val="20"/>
        </w:rPr>
        <w:t xml:space="preserve"> Damrah Mamang, </w:t>
      </w:r>
      <w:r w:rsidRPr="00333757">
        <w:rPr>
          <w:rFonts w:asciiTheme="majorBidi" w:hAnsiTheme="majorBidi" w:cstheme="majorBidi"/>
          <w:bCs/>
          <w:i/>
          <w:iCs/>
          <w:sz w:val="20"/>
          <w:szCs w:val="20"/>
        </w:rPr>
        <w:t>Op.cit</w:t>
      </w:r>
      <w:r w:rsidRPr="00333757">
        <w:rPr>
          <w:rFonts w:asciiTheme="majorBidi" w:hAnsiTheme="majorBidi" w:cstheme="majorBidi"/>
          <w:sz w:val="20"/>
          <w:szCs w:val="20"/>
        </w:rPr>
        <w:t>, h. 18</w:t>
      </w:r>
    </w:p>
  </w:footnote>
  <w:footnote w:id="56">
    <w:p w:rsidR="005E74C0" w:rsidRPr="00333757" w:rsidRDefault="005E74C0" w:rsidP="005E74C0">
      <w:pPr>
        <w:pStyle w:val="NoSpacing"/>
        <w:ind w:firstLine="709"/>
        <w:jc w:val="both"/>
        <w:rPr>
          <w:rFonts w:asciiTheme="majorBidi" w:hAnsiTheme="majorBidi" w:cstheme="majorBidi"/>
          <w:sz w:val="20"/>
          <w:szCs w:val="20"/>
        </w:rPr>
      </w:pPr>
      <w:r w:rsidRPr="00333757">
        <w:rPr>
          <w:rStyle w:val="FootnoteReference"/>
          <w:rFonts w:asciiTheme="majorBidi" w:hAnsiTheme="majorBidi" w:cstheme="majorBidi"/>
          <w:sz w:val="20"/>
          <w:szCs w:val="20"/>
        </w:rPr>
        <w:footnoteRef/>
      </w:r>
      <w:r w:rsidRPr="00333757">
        <w:rPr>
          <w:rFonts w:asciiTheme="majorBidi" w:hAnsiTheme="majorBidi" w:cstheme="majorBidi"/>
          <w:sz w:val="20"/>
          <w:szCs w:val="20"/>
        </w:rPr>
        <w:t xml:space="preserve"> Nanih Machendrawaty dan Agus Ahmad Safei, </w:t>
      </w:r>
      <w:r w:rsidRPr="00333757">
        <w:rPr>
          <w:rFonts w:asciiTheme="majorBidi" w:hAnsiTheme="majorBidi" w:cstheme="majorBidi"/>
          <w:i/>
          <w:iCs/>
          <w:sz w:val="20"/>
          <w:szCs w:val="20"/>
        </w:rPr>
        <w:t xml:space="preserve">Pengembangan Masyarakat Islam: Dari Ideologi Strategi Sampai Tradisi, </w:t>
      </w:r>
      <w:r w:rsidRPr="00333757">
        <w:rPr>
          <w:rFonts w:asciiTheme="majorBidi" w:hAnsiTheme="majorBidi" w:cstheme="majorBidi"/>
          <w:sz w:val="20"/>
          <w:szCs w:val="20"/>
        </w:rPr>
        <w:t>(Bandung: Rosda Karya, 2001, h. 5</w:t>
      </w:r>
    </w:p>
  </w:footnote>
  <w:footnote w:id="57">
    <w:p w:rsidR="005E74C0" w:rsidRPr="00333757" w:rsidRDefault="005E74C0" w:rsidP="005E74C0">
      <w:pPr>
        <w:pStyle w:val="NoSpacing"/>
        <w:ind w:firstLine="709"/>
        <w:jc w:val="both"/>
        <w:rPr>
          <w:rFonts w:asciiTheme="majorBidi" w:hAnsiTheme="majorBidi" w:cstheme="majorBidi"/>
          <w:sz w:val="20"/>
          <w:szCs w:val="20"/>
        </w:rPr>
      </w:pPr>
      <w:r w:rsidRPr="00333757">
        <w:rPr>
          <w:rStyle w:val="FootnoteReference"/>
          <w:rFonts w:asciiTheme="majorBidi" w:hAnsiTheme="majorBidi" w:cstheme="majorBidi"/>
          <w:sz w:val="20"/>
          <w:szCs w:val="20"/>
        </w:rPr>
        <w:footnoteRef/>
      </w:r>
      <w:r w:rsidRPr="00333757">
        <w:rPr>
          <w:rFonts w:asciiTheme="majorBidi" w:hAnsiTheme="majorBidi" w:cstheme="majorBidi"/>
          <w:sz w:val="20"/>
          <w:szCs w:val="20"/>
        </w:rPr>
        <w:t xml:space="preserve"> Nanih Machendrawaty dan Agus Ahmad Safei, </w:t>
      </w:r>
      <w:r w:rsidRPr="00333757">
        <w:rPr>
          <w:rFonts w:asciiTheme="majorBidi" w:hAnsiTheme="majorBidi" w:cstheme="majorBidi"/>
          <w:i/>
          <w:iCs/>
          <w:sz w:val="20"/>
          <w:szCs w:val="20"/>
        </w:rPr>
        <w:t>Ibid</w:t>
      </w:r>
      <w:r w:rsidRPr="00333757">
        <w:rPr>
          <w:rFonts w:asciiTheme="majorBidi" w:hAnsiTheme="majorBidi" w:cstheme="majorBidi"/>
          <w:sz w:val="20"/>
          <w:szCs w:val="20"/>
        </w:rPr>
        <w:t>, h. 6</w:t>
      </w:r>
    </w:p>
  </w:footnote>
  <w:footnote w:id="58">
    <w:p w:rsidR="005E74C0" w:rsidRPr="00333757" w:rsidRDefault="005E74C0" w:rsidP="005E74C0">
      <w:pPr>
        <w:pStyle w:val="NoSpacing"/>
        <w:ind w:firstLine="709"/>
        <w:jc w:val="both"/>
        <w:rPr>
          <w:rFonts w:asciiTheme="majorBidi" w:hAnsiTheme="majorBidi" w:cstheme="majorBidi"/>
          <w:sz w:val="20"/>
          <w:szCs w:val="20"/>
        </w:rPr>
      </w:pPr>
      <w:r w:rsidRPr="00333757">
        <w:rPr>
          <w:rStyle w:val="FootnoteReference"/>
          <w:rFonts w:asciiTheme="majorBidi" w:hAnsiTheme="majorBidi" w:cstheme="majorBidi"/>
          <w:sz w:val="20"/>
          <w:szCs w:val="20"/>
        </w:rPr>
        <w:footnoteRef/>
      </w:r>
      <w:r w:rsidRPr="00333757">
        <w:rPr>
          <w:rFonts w:asciiTheme="majorBidi" w:hAnsiTheme="majorBidi" w:cstheme="majorBidi"/>
          <w:sz w:val="20"/>
          <w:szCs w:val="20"/>
        </w:rPr>
        <w:t xml:space="preserve"> Nanih Machendrawaty dan Agus Ahmad Safei, </w:t>
      </w:r>
      <w:r w:rsidRPr="00333757">
        <w:rPr>
          <w:rFonts w:asciiTheme="majorBidi" w:hAnsiTheme="majorBidi" w:cstheme="majorBidi"/>
          <w:i/>
          <w:iCs/>
          <w:sz w:val="20"/>
          <w:szCs w:val="20"/>
        </w:rPr>
        <w:t>Ibid</w:t>
      </w:r>
      <w:r w:rsidRPr="00333757">
        <w:rPr>
          <w:rFonts w:asciiTheme="majorBidi" w:hAnsiTheme="majorBidi" w:cstheme="majorBidi"/>
          <w:sz w:val="20"/>
          <w:szCs w:val="20"/>
        </w:rPr>
        <w:t xml:space="preserve">. </w:t>
      </w:r>
    </w:p>
  </w:footnote>
  <w:footnote w:id="59">
    <w:p w:rsidR="005E74C0" w:rsidRPr="00333757" w:rsidRDefault="005E74C0" w:rsidP="005E74C0">
      <w:pPr>
        <w:pStyle w:val="NoSpacing"/>
        <w:ind w:firstLine="709"/>
        <w:jc w:val="both"/>
        <w:rPr>
          <w:rFonts w:asciiTheme="majorBidi" w:hAnsiTheme="majorBidi" w:cstheme="majorBidi"/>
          <w:sz w:val="20"/>
          <w:szCs w:val="20"/>
        </w:rPr>
      </w:pPr>
      <w:r w:rsidRPr="00333757">
        <w:rPr>
          <w:rStyle w:val="FootnoteReference"/>
          <w:rFonts w:asciiTheme="majorBidi" w:hAnsiTheme="majorBidi" w:cstheme="majorBidi"/>
          <w:sz w:val="20"/>
          <w:szCs w:val="20"/>
        </w:rPr>
        <w:footnoteRef/>
      </w:r>
      <w:r w:rsidRPr="00333757">
        <w:rPr>
          <w:rFonts w:asciiTheme="majorBidi" w:hAnsiTheme="majorBidi" w:cstheme="majorBidi"/>
          <w:sz w:val="20"/>
          <w:szCs w:val="20"/>
        </w:rPr>
        <w:t xml:space="preserve"> M. Quraisy Shihab, </w:t>
      </w:r>
      <w:r w:rsidRPr="00333757">
        <w:rPr>
          <w:rFonts w:asciiTheme="majorBidi" w:hAnsiTheme="majorBidi" w:cstheme="majorBidi"/>
          <w:i/>
          <w:iCs/>
          <w:sz w:val="20"/>
          <w:szCs w:val="20"/>
        </w:rPr>
        <w:t xml:space="preserve">op.cit, </w:t>
      </w:r>
      <w:r w:rsidRPr="00333757">
        <w:rPr>
          <w:rFonts w:asciiTheme="majorBidi" w:hAnsiTheme="majorBidi" w:cstheme="majorBidi"/>
          <w:sz w:val="20"/>
          <w:szCs w:val="20"/>
        </w:rPr>
        <w:t xml:space="preserve">h. 327 </w:t>
      </w:r>
    </w:p>
  </w:footnote>
  <w:footnote w:id="60">
    <w:p w:rsidR="007D37B6" w:rsidRPr="001509A7" w:rsidRDefault="007D37B6" w:rsidP="007D37B6">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M. Dawam Raharjo, (Editor), </w:t>
      </w:r>
      <w:r w:rsidRPr="001509A7">
        <w:rPr>
          <w:rFonts w:asciiTheme="majorBidi" w:hAnsiTheme="majorBidi" w:cstheme="majorBidi"/>
          <w:i/>
          <w:iCs/>
          <w:sz w:val="20"/>
          <w:szCs w:val="20"/>
        </w:rPr>
        <w:t>Model Pembangunan Qaryah Thayyibah: Suatu Pendekatan Pemerataan Pembngunan,</w:t>
      </w:r>
      <w:r w:rsidRPr="001509A7">
        <w:rPr>
          <w:rFonts w:asciiTheme="majorBidi" w:hAnsiTheme="majorBidi" w:cstheme="majorBidi"/>
          <w:sz w:val="20"/>
          <w:szCs w:val="20"/>
        </w:rPr>
        <w:t xml:space="preserve"> (Jakarta: PT Intermasa, 1997), Cet. 1, h. 78  </w:t>
      </w:r>
    </w:p>
  </w:footnote>
  <w:footnote w:id="61">
    <w:p w:rsidR="00FE6AAA" w:rsidRPr="001509A7" w:rsidRDefault="00FE6AAA" w:rsidP="00FE6AAA">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Piagam Madinah dimuai dengan kalimat Bismillahirrahmanirrahim, berisikan 47 pasal adalah manifestasi dari berbagai suku, agama, dan komunitas di Madinah. Lihat H. Munawir Sjadjali, Islam dan Tata Negara: Ajaran, Sejarah dan Pemikiran, (Jakarta: UI Press, 1993), Edisi 5, h. 10-15    </w:t>
      </w:r>
    </w:p>
  </w:footnote>
  <w:footnote w:id="62">
    <w:p w:rsidR="007D37B6" w:rsidRPr="001509A7" w:rsidRDefault="007D37B6" w:rsidP="007D37B6">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H. Munawir Sjadjali, </w:t>
      </w:r>
      <w:r w:rsidRPr="001509A7">
        <w:rPr>
          <w:rFonts w:asciiTheme="majorBidi" w:hAnsiTheme="majorBidi" w:cstheme="majorBidi"/>
          <w:i/>
          <w:iCs/>
          <w:sz w:val="20"/>
          <w:szCs w:val="20"/>
        </w:rPr>
        <w:t>Ibid</w:t>
      </w:r>
      <w:r w:rsidRPr="001509A7">
        <w:rPr>
          <w:rFonts w:asciiTheme="majorBidi" w:hAnsiTheme="majorBidi" w:cstheme="majorBidi"/>
          <w:sz w:val="20"/>
          <w:szCs w:val="20"/>
        </w:rPr>
        <w:t>, h. 10</w:t>
      </w:r>
    </w:p>
  </w:footnote>
  <w:footnote w:id="63">
    <w:p w:rsidR="002A7953" w:rsidRPr="00333757" w:rsidRDefault="002A7953" w:rsidP="00A139AB">
      <w:pPr>
        <w:pStyle w:val="NoSpacing"/>
        <w:ind w:firstLine="709"/>
        <w:jc w:val="both"/>
        <w:rPr>
          <w:rFonts w:asciiTheme="majorBidi" w:hAnsiTheme="majorBidi" w:cstheme="majorBidi"/>
          <w:sz w:val="20"/>
          <w:szCs w:val="20"/>
        </w:rPr>
      </w:pPr>
      <w:r w:rsidRPr="00333757">
        <w:rPr>
          <w:rStyle w:val="FootnoteReference"/>
          <w:rFonts w:asciiTheme="majorBidi" w:hAnsiTheme="majorBidi" w:cstheme="majorBidi"/>
          <w:sz w:val="20"/>
          <w:szCs w:val="20"/>
        </w:rPr>
        <w:footnoteRef/>
      </w:r>
      <w:r w:rsidRPr="00333757">
        <w:rPr>
          <w:rFonts w:asciiTheme="majorBidi" w:hAnsiTheme="majorBidi" w:cstheme="majorBidi"/>
          <w:sz w:val="20"/>
          <w:szCs w:val="20"/>
        </w:rPr>
        <w:t xml:space="preserve"> Nanih Machendrawaty dan Agus Ahmad Safei, </w:t>
      </w:r>
      <w:r w:rsidRPr="00333757">
        <w:rPr>
          <w:rFonts w:asciiTheme="majorBidi" w:hAnsiTheme="majorBidi" w:cstheme="majorBidi"/>
          <w:i/>
          <w:iCs/>
          <w:sz w:val="20"/>
          <w:szCs w:val="20"/>
        </w:rPr>
        <w:t>Op.cit</w:t>
      </w:r>
      <w:r w:rsidRPr="00333757">
        <w:rPr>
          <w:rFonts w:asciiTheme="majorBidi" w:hAnsiTheme="majorBidi" w:cstheme="majorBidi"/>
          <w:sz w:val="20"/>
          <w:szCs w:val="20"/>
        </w:rPr>
        <w:t>, h. 29</w:t>
      </w:r>
    </w:p>
  </w:footnote>
  <w:footnote w:id="64">
    <w:p w:rsidR="002A7953" w:rsidRPr="00333757" w:rsidRDefault="002A7953" w:rsidP="003234C8">
      <w:pPr>
        <w:pStyle w:val="FootnoteText"/>
        <w:ind w:firstLine="709"/>
        <w:jc w:val="both"/>
        <w:rPr>
          <w:rFonts w:asciiTheme="majorBidi" w:hAnsiTheme="majorBidi" w:cstheme="majorBidi"/>
        </w:rPr>
      </w:pPr>
      <w:r w:rsidRPr="00333757">
        <w:rPr>
          <w:rStyle w:val="FootnoteReference"/>
          <w:rFonts w:asciiTheme="majorBidi" w:hAnsiTheme="majorBidi" w:cstheme="majorBidi"/>
        </w:rPr>
        <w:footnoteRef/>
      </w:r>
      <w:r w:rsidRPr="00333757">
        <w:rPr>
          <w:rFonts w:asciiTheme="majorBidi" w:hAnsiTheme="majorBidi" w:cstheme="majorBidi"/>
        </w:rPr>
        <w:t xml:space="preserve"> A. Surjadi, </w:t>
      </w:r>
      <w:r w:rsidRPr="00333757">
        <w:rPr>
          <w:rFonts w:asciiTheme="majorBidi" w:hAnsiTheme="majorBidi" w:cstheme="majorBidi"/>
          <w:i/>
          <w:iCs/>
        </w:rPr>
        <w:t xml:space="preserve">Da’wah Islam dengan Pembangunan Masyarakat Desa, </w:t>
      </w:r>
      <w:r w:rsidRPr="00333757">
        <w:rPr>
          <w:rFonts w:asciiTheme="majorBidi" w:hAnsiTheme="majorBidi" w:cstheme="majorBidi"/>
        </w:rPr>
        <w:t>(Bandung: Mandar Maju, 1989),</w:t>
      </w:r>
      <w:r w:rsidRPr="00333757">
        <w:rPr>
          <w:rFonts w:asciiTheme="majorBidi" w:hAnsiTheme="majorBidi" w:cstheme="majorBidi"/>
          <w:i/>
          <w:iCs/>
        </w:rPr>
        <w:t xml:space="preserve"> </w:t>
      </w:r>
      <w:r w:rsidRPr="00333757">
        <w:rPr>
          <w:rFonts w:asciiTheme="majorBidi" w:hAnsiTheme="majorBidi" w:cstheme="majorBidi"/>
        </w:rPr>
        <w:t xml:space="preserve">h. </w:t>
      </w:r>
      <w:r>
        <w:rPr>
          <w:rFonts w:asciiTheme="majorBidi" w:hAnsiTheme="majorBidi" w:cstheme="majorBidi"/>
        </w:rPr>
        <w:t>28-</w:t>
      </w:r>
      <w:r w:rsidRPr="00333757">
        <w:rPr>
          <w:rFonts w:asciiTheme="majorBidi" w:hAnsiTheme="majorBidi" w:cstheme="majorBidi"/>
        </w:rPr>
        <w:t xml:space="preserve">30 </w:t>
      </w:r>
    </w:p>
  </w:footnote>
  <w:footnote w:id="65">
    <w:p w:rsidR="002A7953" w:rsidRPr="001509A7" w:rsidRDefault="002A7953" w:rsidP="00E33725">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Zubaidi, </w:t>
      </w:r>
      <w:r w:rsidRPr="001509A7">
        <w:rPr>
          <w:rFonts w:asciiTheme="majorBidi" w:hAnsiTheme="majorBidi" w:cstheme="majorBidi"/>
          <w:i/>
          <w:iCs/>
          <w:sz w:val="20"/>
          <w:szCs w:val="20"/>
        </w:rPr>
        <w:t>Op.cit</w:t>
      </w:r>
      <w:r w:rsidRPr="001509A7">
        <w:rPr>
          <w:rFonts w:asciiTheme="majorBidi" w:hAnsiTheme="majorBidi" w:cstheme="majorBidi"/>
          <w:sz w:val="20"/>
          <w:szCs w:val="20"/>
        </w:rPr>
        <w:t>, h. 2-3</w:t>
      </w:r>
    </w:p>
  </w:footnote>
  <w:footnote w:id="66">
    <w:p w:rsidR="002A7953" w:rsidRPr="001509A7" w:rsidRDefault="002A7953" w:rsidP="00A964E3">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Pr>
          <w:rFonts w:asciiTheme="majorBidi" w:hAnsiTheme="majorBidi" w:cstheme="majorBidi"/>
          <w:sz w:val="20"/>
          <w:szCs w:val="20"/>
        </w:rPr>
        <w:t>Yakop Napu</w:t>
      </w:r>
      <w:r w:rsidRPr="001509A7">
        <w:rPr>
          <w:rFonts w:asciiTheme="majorBidi" w:hAnsiTheme="majorBidi" w:cstheme="majorBidi"/>
          <w:sz w:val="20"/>
          <w:szCs w:val="20"/>
        </w:rPr>
        <w:t xml:space="preserve">, dkk, </w:t>
      </w:r>
      <w:r w:rsidRPr="001509A7">
        <w:rPr>
          <w:rFonts w:asciiTheme="majorBidi" w:hAnsiTheme="majorBidi" w:cstheme="majorBidi"/>
          <w:i/>
          <w:iCs/>
          <w:sz w:val="20"/>
          <w:szCs w:val="20"/>
        </w:rPr>
        <w:t>Pengembangan Masyarakat: Manusia Satu Sama Lain Saling Mendidik Dengan Perantara Dunia</w:t>
      </w:r>
      <w:r w:rsidRPr="001509A7">
        <w:rPr>
          <w:rFonts w:asciiTheme="majorBidi" w:hAnsiTheme="majorBidi" w:cstheme="majorBidi"/>
          <w:sz w:val="20"/>
          <w:szCs w:val="20"/>
        </w:rPr>
        <w:t xml:space="preserve">, (Gorontlo: Andag Gika Press, 2009), h. 35 </w:t>
      </w:r>
    </w:p>
  </w:footnote>
  <w:footnote w:id="67">
    <w:p w:rsidR="002A7953" w:rsidRPr="001509A7" w:rsidRDefault="002A7953" w:rsidP="00D705C1">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Fredian Tonny Nasdian, </w:t>
      </w:r>
      <w:r w:rsidRPr="001509A7">
        <w:rPr>
          <w:rFonts w:asciiTheme="majorBidi" w:hAnsiTheme="majorBidi" w:cstheme="majorBidi"/>
          <w:i/>
          <w:iCs/>
          <w:sz w:val="20"/>
          <w:szCs w:val="20"/>
        </w:rPr>
        <w:t>Pengembangan Masyarakat,</w:t>
      </w:r>
      <w:r w:rsidRPr="001509A7">
        <w:rPr>
          <w:rFonts w:asciiTheme="majorBidi" w:hAnsiTheme="majorBidi" w:cstheme="majorBidi"/>
          <w:sz w:val="20"/>
          <w:szCs w:val="20"/>
        </w:rPr>
        <w:t xml:space="preserve"> (Jakarta: Yayasan Pustaka Obor Indonesia, 2015), h. 33</w:t>
      </w:r>
    </w:p>
  </w:footnote>
  <w:footnote w:id="68">
    <w:p w:rsidR="002A7953" w:rsidRPr="001509A7" w:rsidRDefault="002A7953" w:rsidP="00D705C1">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Jim Ife dan Frank Tesoriero, </w:t>
      </w:r>
      <w:r w:rsidRPr="001509A7">
        <w:rPr>
          <w:rFonts w:asciiTheme="majorBidi" w:hAnsiTheme="majorBidi" w:cstheme="majorBidi"/>
          <w:i/>
          <w:iCs/>
          <w:sz w:val="20"/>
          <w:szCs w:val="20"/>
        </w:rPr>
        <w:t>Op.cit</w:t>
      </w:r>
      <w:r w:rsidRPr="001509A7">
        <w:rPr>
          <w:rFonts w:asciiTheme="majorBidi" w:hAnsiTheme="majorBidi" w:cstheme="majorBidi"/>
          <w:sz w:val="20"/>
          <w:szCs w:val="20"/>
        </w:rPr>
        <w:t xml:space="preserve">, h. 336 </w:t>
      </w:r>
    </w:p>
  </w:footnote>
  <w:footnote w:id="69">
    <w:p w:rsidR="002A7953" w:rsidRPr="001509A7" w:rsidRDefault="002A7953" w:rsidP="00D705C1">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Soetomo, </w:t>
      </w:r>
      <w:r w:rsidRPr="001509A7">
        <w:rPr>
          <w:rFonts w:asciiTheme="majorBidi" w:hAnsiTheme="majorBidi" w:cstheme="majorBidi"/>
          <w:i/>
          <w:iCs/>
          <w:sz w:val="20"/>
          <w:szCs w:val="20"/>
        </w:rPr>
        <w:t xml:space="preserve">Pembangunan Masyarakat: Merangkai Sebuah Kerangka, </w:t>
      </w:r>
      <w:r w:rsidRPr="001509A7">
        <w:rPr>
          <w:rFonts w:asciiTheme="majorBidi" w:hAnsiTheme="majorBidi" w:cstheme="majorBidi"/>
          <w:sz w:val="20"/>
          <w:szCs w:val="20"/>
        </w:rPr>
        <w:t xml:space="preserve">(Yogyakarta: Pustaka Pelajar, 2012), cet. kedua, h. 42-319 </w:t>
      </w:r>
    </w:p>
  </w:footnote>
  <w:footnote w:id="70">
    <w:p w:rsidR="002A7953" w:rsidRDefault="002A7953" w:rsidP="008E4A0D">
      <w:pPr>
        <w:pStyle w:val="FootnoteText"/>
        <w:ind w:firstLine="709"/>
        <w:jc w:val="both"/>
      </w:pPr>
      <w:r>
        <w:rPr>
          <w:rStyle w:val="FootnoteReference"/>
        </w:rPr>
        <w:footnoteRef/>
      </w:r>
      <w:r>
        <w:t xml:space="preserve"> Mo. Ali Aziz, </w:t>
      </w:r>
      <w:r>
        <w:rPr>
          <w:i/>
          <w:iCs/>
        </w:rPr>
        <w:t>Dakwah dan Pemberdayaan Masyarakat: Paradigma Aksi Metodlogi,</w:t>
      </w:r>
      <w:r>
        <w:t xml:space="preserve"> (Pustaka Pesantren: Yogyakarta,2005), h. 5 </w:t>
      </w:r>
    </w:p>
  </w:footnote>
  <w:footnote w:id="71">
    <w:p w:rsidR="002A7953" w:rsidRDefault="002A7953" w:rsidP="008E4A0D">
      <w:pPr>
        <w:pStyle w:val="FootnoteText"/>
        <w:ind w:firstLine="709"/>
      </w:pPr>
      <w:r>
        <w:rPr>
          <w:rStyle w:val="FootnoteReference"/>
        </w:rPr>
        <w:footnoteRef/>
      </w:r>
      <w:r>
        <w:t xml:space="preserve"> Moh. Ali Aziz, </w:t>
      </w:r>
      <w:r>
        <w:rPr>
          <w:i/>
          <w:iCs/>
        </w:rPr>
        <w:t>Ibid,</w:t>
      </w:r>
      <w:r>
        <w:t xml:space="preserve"> h. 5-7  </w:t>
      </w:r>
    </w:p>
  </w:footnote>
  <w:footnote w:id="72">
    <w:p w:rsidR="002A7953" w:rsidRDefault="002A7953" w:rsidP="008E4A0D">
      <w:pPr>
        <w:pStyle w:val="FootnoteText"/>
        <w:ind w:firstLine="709"/>
      </w:pPr>
      <w:r>
        <w:rPr>
          <w:rStyle w:val="FootnoteReference"/>
        </w:rPr>
        <w:footnoteRef/>
      </w:r>
      <w:r>
        <w:t xml:space="preserve"> </w:t>
      </w:r>
      <w:r w:rsidRPr="001509A7">
        <w:rPr>
          <w:rFonts w:asciiTheme="majorBidi" w:hAnsiTheme="majorBidi" w:cstheme="majorBidi"/>
        </w:rPr>
        <w:t xml:space="preserve">Yulizar D. Sanrego dan Moch Taufik, </w:t>
      </w:r>
      <w:r w:rsidRPr="001509A7">
        <w:rPr>
          <w:rFonts w:asciiTheme="majorBidi" w:hAnsiTheme="majorBidi" w:cstheme="majorBidi"/>
          <w:i/>
          <w:iCs/>
        </w:rPr>
        <w:t>Fiqih Tamkin: Membangun Modal Sosial dalam Mewujudkan Khairu Ummah,</w:t>
      </w:r>
      <w:r w:rsidRPr="001509A7">
        <w:rPr>
          <w:rFonts w:asciiTheme="majorBidi" w:hAnsiTheme="majorBidi" w:cstheme="majorBidi"/>
        </w:rPr>
        <w:t xml:space="preserve"> (Jakart</w:t>
      </w:r>
      <w:r>
        <w:rPr>
          <w:rFonts w:asciiTheme="majorBidi" w:hAnsiTheme="majorBidi" w:cstheme="majorBidi"/>
        </w:rPr>
        <w:t>a: Qisthi Press, 2016), h. 65</w:t>
      </w:r>
      <w:r>
        <w:t xml:space="preserve"> </w:t>
      </w:r>
    </w:p>
  </w:footnote>
  <w:footnote w:id="73">
    <w:p w:rsidR="002A7953" w:rsidRPr="001509A7" w:rsidRDefault="002A7953" w:rsidP="008E4A0D">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Yulizar D. Sanrego dan Moch Taufik, </w:t>
      </w:r>
      <w:r>
        <w:rPr>
          <w:rFonts w:asciiTheme="majorBidi" w:hAnsiTheme="majorBidi" w:cstheme="majorBidi"/>
          <w:i/>
          <w:iCs/>
          <w:sz w:val="20"/>
          <w:szCs w:val="20"/>
        </w:rPr>
        <w:t>Ibid</w:t>
      </w:r>
      <w:r w:rsidRPr="001509A7">
        <w:rPr>
          <w:rFonts w:asciiTheme="majorBidi" w:hAnsiTheme="majorBidi" w:cstheme="majorBidi"/>
          <w:sz w:val="20"/>
          <w:szCs w:val="20"/>
        </w:rPr>
        <w:t xml:space="preserve">, h. 30-39 </w:t>
      </w:r>
    </w:p>
  </w:footnote>
  <w:footnote w:id="74">
    <w:p w:rsidR="002A7953" w:rsidRPr="001509A7" w:rsidRDefault="002A7953" w:rsidP="00D705C1">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Aziz Muslim, </w:t>
      </w:r>
      <w:r w:rsidRPr="001509A7">
        <w:rPr>
          <w:rFonts w:asciiTheme="majorBidi" w:hAnsiTheme="majorBidi" w:cstheme="majorBidi"/>
          <w:i/>
          <w:iCs/>
          <w:sz w:val="20"/>
          <w:szCs w:val="20"/>
        </w:rPr>
        <w:t>Op.cit</w:t>
      </w:r>
      <w:r w:rsidRPr="001509A7">
        <w:rPr>
          <w:rFonts w:asciiTheme="majorBidi" w:hAnsiTheme="majorBidi" w:cstheme="majorBidi"/>
          <w:sz w:val="20"/>
          <w:szCs w:val="20"/>
        </w:rPr>
        <w:t>, h. 3</w:t>
      </w:r>
    </w:p>
  </w:footnote>
  <w:footnote w:id="75">
    <w:p w:rsidR="002A7953" w:rsidRPr="001509A7" w:rsidRDefault="002A7953" w:rsidP="00D705C1">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Alfitri, </w:t>
      </w:r>
      <w:r w:rsidRPr="001509A7">
        <w:rPr>
          <w:rFonts w:asciiTheme="majorBidi" w:hAnsiTheme="majorBidi" w:cstheme="majorBidi"/>
          <w:i/>
          <w:iCs/>
          <w:sz w:val="20"/>
          <w:szCs w:val="20"/>
        </w:rPr>
        <w:t>Community Development: Teori dan Aplikasi,</w:t>
      </w:r>
      <w:r w:rsidRPr="001509A7">
        <w:rPr>
          <w:rFonts w:asciiTheme="majorBidi" w:hAnsiTheme="majorBidi" w:cstheme="majorBidi"/>
          <w:sz w:val="20"/>
          <w:szCs w:val="20"/>
        </w:rPr>
        <w:t xml:space="preserve"> (Yogyakarta: Pustaka Pelajar, 2011), h. 23 </w:t>
      </w:r>
    </w:p>
  </w:footnote>
  <w:footnote w:id="76">
    <w:p w:rsidR="002A7953" w:rsidRPr="001509A7" w:rsidRDefault="002A7953" w:rsidP="00D705C1">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Alfitri, </w:t>
      </w:r>
      <w:r w:rsidRPr="001509A7">
        <w:rPr>
          <w:rFonts w:asciiTheme="majorBidi" w:hAnsiTheme="majorBidi" w:cstheme="majorBidi"/>
          <w:i/>
          <w:iCs/>
          <w:sz w:val="20"/>
          <w:szCs w:val="20"/>
        </w:rPr>
        <w:t>Ibid,</w:t>
      </w:r>
      <w:r w:rsidRPr="001509A7">
        <w:rPr>
          <w:rFonts w:asciiTheme="majorBidi" w:hAnsiTheme="majorBidi" w:cstheme="majorBidi"/>
          <w:sz w:val="20"/>
          <w:szCs w:val="20"/>
        </w:rPr>
        <w:t xml:space="preserve"> h. 31 </w:t>
      </w:r>
    </w:p>
  </w:footnote>
  <w:footnote w:id="77">
    <w:p w:rsidR="002A7953" w:rsidRPr="001509A7" w:rsidRDefault="002A7953" w:rsidP="00D705C1">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Fredian Tonny Nasdian, </w:t>
      </w:r>
      <w:r w:rsidRPr="001509A7">
        <w:rPr>
          <w:rFonts w:asciiTheme="majorBidi" w:hAnsiTheme="majorBidi" w:cstheme="majorBidi"/>
          <w:i/>
          <w:iCs/>
          <w:sz w:val="20"/>
          <w:szCs w:val="20"/>
        </w:rPr>
        <w:t>Op.cit</w:t>
      </w:r>
      <w:r w:rsidRPr="001509A7">
        <w:rPr>
          <w:rFonts w:asciiTheme="majorBidi" w:hAnsiTheme="majorBidi" w:cstheme="majorBidi"/>
          <w:sz w:val="20"/>
          <w:szCs w:val="20"/>
        </w:rPr>
        <w:t xml:space="preserve">, h. 30 </w:t>
      </w:r>
    </w:p>
  </w:footnote>
  <w:footnote w:id="78">
    <w:p w:rsidR="002A7953" w:rsidRPr="001509A7" w:rsidRDefault="002A7953" w:rsidP="00D705C1">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Pr>
          <w:rFonts w:asciiTheme="majorBidi" w:hAnsiTheme="majorBidi" w:cstheme="majorBidi"/>
          <w:sz w:val="20"/>
          <w:szCs w:val="20"/>
        </w:rPr>
        <w:t>Totok Mardikanto</w:t>
      </w:r>
      <w:r w:rsidRPr="001509A7">
        <w:rPr>
          <w:rFonts w:asciiTheme="majorBidi" w:hAnsiTheme="majorBidi" w:cstheme="majorBidi"/>
          <w:sz w:val="20"/>
          <w:szCs w:val="20"/>
        </w:rPr>
        <w:t xml:space="preserve"> dkk, </w:t>
      </w:r>
      <w:r w:rsidRPr="001509A7">
        <w:rPr>
          <w:rFonts w:asciiTheme="majorBidi" w:hAnsiTheme="majorBidi" w:cstheme="majorBidi"/>
          <w:i/>
          <w:iCs/>
          <w:sz w:val="20"/>
          <w:szCs w:val="20"/>
        </w:rPr>
        <w:t xml:space="preserve">Pembangunan Berbasis Masyarakat: Acuan Bagi Praktisi, Akademisi, dan Pemerhati Pengembangan Masyarakat, </w:t>
      </w:r>
      <w:r w:rsidRPr="001509A7">
        <w:rPr>
          <w:rFonts w:asciiTheme="majorBidi" w:hAnsiTheme="majorBidi" w:cstheme="majorBidi"/>
          <w:sz w:val="20"/>
          <w:szCs w:val="20"/>
        </w:rPr>
        <w:t xml:space="preserve">(Bandung: Alfabeta, 2014), h. 155-157 </w:t>
      </w:r>
    </w:p>
  </w:footnote>
  <w:footnote w:id="79">
    <w:p w:rsidR="002A7953" w:rsidRPr="001509A7" w:rsidRDefault="002A7953" w:rsidP="00873CCE">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Pr>
          <w:rFonts w:asciiTheme="majorBidi" w:hAnsiTheme="majorBidi" w:cstheme="majorBidi"/>
          <w:sz w:val="20"/>
          <w:szCs w:val="20"/>
        </w:rPr>
        <w:t xml:space="preserve"> Totok Mardikanto</w:t>
      </w:r>
      <w:r w:rsidRPr="001509A7">
        <w:rPr>
          <w:rFonts w:asciiTheme="majorBidi" w:hAnsiTheme="majorBidi" w:cstheme="majorBidi"/>
          <w:sz w:val="20"/>
          <w:szCs w:val="20"/>
        </w:rPr>
        <w:t xml:space="preserve"> dkk, </w:t>
      </w:r>
      <w:r w:rsidRPr="001509A7">
        <w:rPr>
          <w:rFonts w:asciiTheme="majorBidi" w:hAnsiTheme="majorBidi" w:cstheme="majorBidi"/>
          <w:i/>
          <w:iCs/>
          <w:sz w:val="20"/>
          <w:szCs w:val="20"/>
        </w:rPr>
        <w:t xml:space="preserve">Ibid, </w:t>
      </w:r>
      <w:r w:rsidRPr="001509A7">
        <w:rPr>
          <w:rFonts w:asciiTheme="majorBidi" w:hAnsiTheme="majorBidi" w:cstheme="majorBidi"/>
          <w:sz w:val="20"/>
          <w:szCs w:val="20"/>
        </w:rPr>
        <w:t xml:space="preserve">h. 160 </w:t>
      </w:r>
    </w:p>
  </w:footnote>
  <w:footnote w:id="80">
    <w:p w:rsidR="002A7953" w:rsidRPr="001509A7" w:rsidRDefault="002A7953" w:rsidP="0013747F">
      <w:pPr>
        <w:pStyle w:val="NoSpacing"/>
        <w:ind w:firstLine="709"/>
        <w:jc w:val="both"/>
        <w:rPr>
          <w:rFonts w:asciiTheme="majorBidi" w:hAnsiTheme="majorBidi" w:cstheme="majorBidi"/>
          <w:sz w:val="20"/>
          <w:szCs w:val="20"/>
        </w:rPr>
      </w:pPr>
      <w:r w:rsidRPr="001509A7">
        <w:rPr>
          <w:rStyle w:val="FootnoteReference"/>
          <w:rFonts w:asciiTheme="majorBidi" w:hAnsiTheme="majorBidi" w:cstheme="majorBidi"/>
          <w:sz w:val="20"/>
          <w:szCs w:val="20"/>
        </w:rPr>
        <w:footnoteRef/>
      </w:r>
      <w:r w:rsidRPr="001509A7">
        <w:rPr>
          <w:rFonts w:asciiTheme="majorBidi" w:hAnsiTheme="majorBidi" w:cstheme="majorBidi"/>
          <w:sz w:val="20"/>
          <w:szCs w:val="20"/>
        </w:rPr>
        <w:t xml:space="preserve"> Moh. Ali Aziz, Rr. Suhartini, dan A. Halim (editor), </w:t>
      </w:r>
      <w:r w:rsidRPr="001509A7">
        <w:rPr>
          <w:rFonts w:asciiTheme="majorBidi" w:hAnsiTheme="majorBidi" w:cstheme="majorBidi"/>
          <w:i/>
          <w:iCs/>
          <w:sz w:val="20"/>
          <w:szCs w:val="20"/>
        </w:rPr>
        <w:t>Dakwah Pemberdayaan Masyarakat: Paradigma Aksi Metodologi,</w:t>
      </w:r>
      <w:r w:rsidRPr="001509A7">
        <w:rPr>
          <w:rFonts w:asciiTheme="majorBidi" w:hAnsiTheme="majorBidi" w:cstheme="majorBidi"/>
          <w:sz w:val="20"/>
          <w:szCs w:val="20"/>
        </w:rPr>
        <w:t xml:space="preserve"> (Yogyakarta: PT. LKIS Pelangi Aksara, 2009), cet. kedua, h. 4 </w:t>
      </w:r>
    </w:p>
  </w:footnote>
  <w:footnote w:id="81">
    <w:p w:rsidR="002A7953" w:rsidRDefault="002A7953" w:rsidP="004415DE">
      <w:pPr>
        <w:pStyle w:val="FootnoteText"/>
        <w:ind w:firstLine="709"/>
      </w:pPr>
      <w:r>
        <w:rPr>
          <w:rStyle w:val="FootnoteReference"/>
        </w:rPr>
        <w:footnoteRef/>
      </w:r>
      <w:r>
        <w:t xml:space="preserve"> Jim Ife dan Frank Tesoriero, h. 295 </w:t>
      </w:r>
    </w:p>
  </w:footnote>
  <w:footnote w:id="82">
    <w:p w:rsidR="002A7953" w:rsidRDefault="002A7953" w:rsidP="00DF71F7">
      <w:pPr>
        <w:pStyle w:val="FootnoteText"/>
        <w:ind w:firstLine="709"/>
        <w:jc w:val="both"/>
      </w:pPr>
      <w:r>
        <w:rPr>
          <w:rStyle w:val="FootnoteReference"/>
        </w:rPr>
        <w:footnoteRef/>
      </w:r>
      <w:r>
        <w:t xml:space="preserve"> Ernan Rustiadi, Sunsun Saeful Hakim, dan Dyah R. Panulu, </w:t>
      </w:r>
      <w:r>
        <w:rPr>
          <w:i/>
          <w:iCs/>
        </w:rPr>
        <w:t>Perencanaan dan Pengembangan Wilayah,</w:t>
      </w:r>
      <w:r>
        <w:t xml:space="preserve"> (Jakarta: Pustaka Obor Indonesia, 2011), h. 458-464 </w:t>
      </w:r>
    </w:p>
  </w:footnote>
  <w:footnote w:id="83">
    <w:p w:rsidR="002A7953" w:rsidRDefault="002A7953" w:rsidP="00420CE3">
      <w:pPr>
        <w:pStyle w:val="FootnoteText"/>
        <w:ind w:firstLine="709"/>
      </w:pPr>
      <w:r>
        <w:rPr>
          <w:rStyle w:val="FootnoteReference"/>
        </w:rPr>
        <w:footnoteRef/>
      </w:r>
      <w:r>
        <w:t xml:space="preserve"> Michael M. Cernea (editor), </w:t>
      </w:r>
      <w:r>
        <w:rPr>
          <w:i/>
          <w:iCs/>
        </w:rPr>
        <w:t xml:space="preserve">Mengutamakan Manusia di Dalam Pembangunan: Variabel-Variabel Sosiologidi Dalam Pembangunan Pedesaan, </w:t>
      </w:r>
      <w:r>
        <w:t xml:space="preserve">(UIP, Publikasi Bank Dunia), h. 458 </w:t>
      </w:r>
    </w:p>
  </w:footnote>
  <w:footnote w:id="84">
    <w:p w:rsidR="002A7953" w:rsidRDefault="002A7953" w:rsidP="005B5BDC">
      <w:pPr>
        <w:pStyle w:val="FootnoteText"/>
        <w:ind w:firstLine="709"/>
      </w:pPr>
      <w:r>
        <w:rPr>
          <w:rStyle w:val="FootnoteReference"/>
        </w:rPr>
        <w:footnoteRef/>
      </w:r>
      <w:r>
        <w:t xml:space="preserve"> </w:t>
      </w:r>
      <w:r w:rsidRPr="00E65E24">
        <w:rPr>
          <w:rFonts w:ascii="Times New Roman" w:hAnsi="Times New Roman" w:cs="Times New Roman"/>
        </w:rPr>
        <w:t>Abdul Rahmat dkk,</w:t>
      </w:r>
    </w:p>
  </w:footnote>
  <w:footnote w:id="85">
    <w:p w:rsidR="002A7953" w:rsidRDefault="002A7953" w:rsidP="005B5BDC">
      <w:pPr>
        <w:pStyle w:val="FootnoteText"/>
        <w:ind w:firstLine="709"/>
      </w:pPr>
      <w:r>
        <w:rPr>
          <w:rStyle w:val="FootnoteReference"/>
        </w:rPr>
        <w:footnoteRef/>
      </w:r>
      <w:r>
        <w:t xml:space="preserve"> Pejabat publik; presiden (eksekutif), anggota dewan (legeslatif), dan lain-lain</w:t>
      </w:r>
    </w:p>
  </w:footnote>
  <w:footnote w:id="86">
    <w:p w:rsidR="002A7953" w:rsidRDefault="002A7953" w:rsidP="005B5BDC">
      <w:pPr>
        <w:pStyle w:val="FootnoteText"/>
        <w:ind w:firstLine="709"/>
      </w:pPr>
      <w:r>
        <w:rPr>
          <w:rStyle w:val="FootnoteReference"/>
        </w:rPr>
        <w:footnoteRef/>
      </w:r>
      <w:r>
        <w:t xml:space="preserve">  Moh. Ali Aziz, Rr. Suhartini, dan A. Halim, </w:t>
      </w:r>
      <w:r w:rsidRPr="00361673">
        <w:rPr>
          <w:i/>
          <w:iCs/>
        </w:rPr>
        <w:t>Op.cit</w:t>
      </w:r>
      <w:r>
        <w:rPr>
          <w:rFonts w:asciiTheme="majorBidi" w:hAnsiTheme="majorBidi" w:cstheme="majorBidi"/>
        </w:rPr>
        <w:t>, h. 15-18</w:t>
      </w:r>
    </w:p>
  </w:footnote>
  <w:footnote w:id="87">
    <w:p w:rsidR="002A7953" w:rsidRDefault="002A7953" w:rsidP="00394E5C">
      <w:pPr>
        <w:pStyle w:val="FootnoteText"/>
        <w:ind w:firstLine="709"/>
      </w:pPr>
      <w:r>
        <w:rPr>
          <w:rStyle w:val="FootnoteReference"/>
        </w:rPr>
        <w:footnoteRef/>
      </w:r>
      <w:r>
        <w:rPr>
          <w:rFonts w:asciiTheme="majorBidi" w:hAnsiTheme="majorBidi" w:cstheme="majorBidi"/>
        </w:rPr>
        <w:t>Yakop Napu dkk</w:t>
      </w:r>
      <w:r w:rsidRPr="001509A7">
        <w:rPr>
          <w:rFonts w:asciiTheme="majorBidi" w:hAnsiTheme="majorBidi" w:cstheme="majorBidi"/>
        </w:rPr>
        <w:t xml:space="preserve">, </w:t>
      </w:r>
      <w:r w:rsidRPr="001509A7">
        <w:rPr>
          <w:rFonts w:asciiTheme="majorBidi" w:hAnsiTheme="majorBidi" w:cstheme="majorBidi"/>
          <w:i/>
          <w:iCs/>
        </w:rPr>
        <w:t>Op.cit</w:t>
      </w:r>
      <w:r w:rsidRPr="001509A7">
        <w:rPr>
          <w:rFonts w:asciiTheme="majorBidi" w:hAnsiTheme="majorBidi" w:cstheme="majorBidi"/>
        </w:rPr>
        <w:t>, h. 23</w:t>
      </w:r>
      <w:r>
        <w:rPr>
          <w:rFonts w:asciiTheme="majorBidi" w:hAnsiTheme="majorBidi" w:cstheme="majorBidi"/>
        </w:rPr>
        <w:t>-25</w:t>
      </w:r>
    </w:p>
  </w:footnote>
  <w:footnote w:id="88">
    <w:p w:rsidR="002A7953" w:rsidRDefault="002A7953" w:rsidP="00D705C1">
      <w:pPr>
        <w:pStyle w:val="FootnoteText"/>
        <w:ind w:firstLine="709"/>
      </w:pPr>
      <w:r>
        <w:rPr>
          <w:rStyle w:val="FootnoteReference"/>
        </w:rPr>
        <w:footnoteRef/>
      </w:r>
      <w:r>
        <w:rPr>
          <w:rFonts w:asciiTheme="majorBidi" w:hAnsiTheme="majorBidi" w:cstheme="majorBidi"/>
        </w:rPr>
        <w:t>Yakop Napu dkk</w:t>
      </w:r>
      <w:r w:rsidRPr="001509A7">
        <w:rPr>
          <w:rFonts w:asciiTheme="majorBidi" w:hAnsiTheme="majorBidi" w:cstheme="majorBidi"/>
        </w:rPr>
        <w:t xml:space="preserve">, </w:t>
      </w:r>
      <w:r w:rsidRPr="001509A7">
        <w:rPr>
          <w:rFonts w:asciiTheme="majorBidi" w:hAnsiTheme="majorBidi" w:cstheme="majorBidi"/>
          <w:i/>
          <w:iCs/>
        </w:rPr>
        <w:t>Op.cit</w:t>
      </w:r>
      <w:r>
        <w:rPr>
          <w:rFonts w:asciiTheme="majorBidi" w:hAnsiTheme="majorBidi" w:cstheme="majorBidi"/>
        </w:rPr>
        <w:t>, h. 25-26</w:t>
      </w:r>
    </w:p>
  </w:footnote>
  <w:footnote w:id="89">
    <w:p w:rsidR="002A7953" w:rsidRPr="0029472A" w:rsidRDefault="002A7953" w:rsidP="00C9579E">
      <w:pPr>
        <w:pStyle w:val="FootnoteText"/>
        <w:ind w:firstLine="709"/>
        <w:jc w:val="both"/>
      </w:pPr>
      <w:r>
        <w:rPr>
          <w:rStyle w:val="FootnoteReference"/>
        </w:rPr>
        <w:footnoteRef/>
      </w:r>
      <w:r>
        <w:t xml:space="preserve">  </w:t>
      </w:r>
      <w:r w:rsidRPr="00423143">
        <w:rPr>
          <w:rFonts w:ascii="Times New Roman" w:hAnsi="Times New Roman" w:cs="Times New Roman"/>
        </w:rPr>
        <w:t xml:space="preserve">J. David Hunger dan Thomas L. Mheelen, </w:t>
      </w:r>
      <w:r w:rsidRPr="00423143">
        <w:rPr>
          <w:rFonts w:ascii="Times New Roman" w:hAnsi="Times New Roman" w:cs="Times New Roman"/>
          <w:i/>
          <w:iCs/>
        </w:rPr>
        <w:t>Manajemen Strategis</w:t>
      </w:r>
      <w:r w:rsidRPr="00423143">
        <w:rPr>
          <w:rFonts w:ascii="Times New Roman" w:hAnsi="Times New Roman" w:cs="Times New Roman"/>
        </w:rPr>
        <w:t>, (Yogjakarta</w:t>
      </w:r>
      <w:r>
        <w:rPr>
          <w:rFonts w:ascii="Times New Roman" w:hAnsi="Times New Roman" w:cs="Times New Roman"/>
        </w:rPr>
        <w:t>:</w:t>
      </w:r>
      <w:r w:rsidRPr="00423143">
        <w:rPr>
          <w:rFonts w:ascii="Times New Roman" w:hAnsi="Times New Roman" w:cs="Times New Roman"/>
        </w:rPr>
        <w:t xml:space="preserve"> Penerbit Andi, 2003), h. 3</w:t>
      </w:r>
    </w:p>
  </w:footnote>
  <w:footnote w:id="90">
    <w:p w:rsidR="002A7953" w:rsidRPr="00650220" w:rsidRDefault="002A7953" w:rsidP="00BE0418">
      <w:pPr>
        <w:pStyle w:val="FootnoteText"/>
        <w:ind w:firstLine="709"/>
        <w:jc w:val="both"/>
      </w:pPr>
      <w:r>
        <w:rPr>
          <w:rStyle w:val="FootnoteReference"/>
        </w:rPr>
        <w:footnoteRef/>
      </w:r>
      <w:r>
        <w:t xml:space="preserve">  </w:t>
      </w:r>
      <w:r w:rsidRPr="00423143">
        <w:rPr>
          <w:rFonts w:ascii="Times New Roman" w:hAnsi="Times New Roman" w:cs="Times New Roman"/>
        </w:rPr>
        <w:t xml:space="preserve">Syahrizal Abbas, </w:t>
      </w:r>
      <w:r>
        <w:rPr>
          <w:rFonts w:ascii="Times New Roman" w:hAnsi="Times New Roman" w:cs="Times New Roman"/>
          <w:i/>
          <w:iCs/>
        </w:rPr>
        <w:t>Manajemen Perguruan Tinggi Beberapa Catatan,</w:t>
      </w:r>
      <w:r>
        <w:rPr>
          <w:rFonts w:ascii="Times New Roman" w:hAnsi="Times New Roman" w:cs="Times New Roman"/>
        </w:rPr>
        <w:t xml:space="preserve"> (Jakarta: Kencana Prenadamedia Group, 2014), cet. ke 3, h.14</w:t>
      </w:r>
    </w:p>
  </w:footnote>
  <w:footnote w:id="91">
    <w:p w:rsidR="002A7953" w:rsidRDefault="002A7953" w:rsidP="0095798B">
      <w:pPr>
        <w:pStyle w:val="FootnoteText"/>
        <w:ind w:firstLine="709"/>
        <w:jc w:val="both"/>
      </w:pPr>
      <w:r>
        <w:rPr>
          <w:rStyle w:val="FootnoteReference"/>
        </w:rPr>
        <w:footnoteRef/>
      </w:r>
      <w:r>
        <w:t xml:space="preserve"> </w:t>
      </w:r>
      <w:r w:rsidRPr="00846325">
        <w:rPr>
          <w:rFonts w:ascii="Times New Roman" w:hAnsi="Times New Roman" w:cs="Times New Roman"/>
        </w:rPr>
        <w:t>Imam Gunawan dan Djum Djum Noor Benty,</w:t>
      </w:r>
      <w:r>
        <w:rPr>
          <w:rFonts w:ascii="Times New Roman" w:hAnsi="Times New Roman" w:cs="Times New Roman"/>
        </w:rPr>
        <w:t xml:space="preserve"> </w:t>
      </w:r>
      <w:r w:rsidRPr="007F2DC9">
        <w:rPr>
          <w:rFonts w:ascii="Times New Roman" w:hAnsi="Times New Roman" w:cs="Times New Roman"/>
          <w:i/>
          <w:iCs/>
        </w:rPr>
        <w:t>Manajemen Pendidikan: Suatu Pengantar Praktik,</w:t>
      </w:r>
      <w:r>
        <w:rPr>
          <w:rFonts w:ascii="Times New Roman" w:hAnsi="Times New Roman" w:cs="Times New Roman"/>
        </w:rPr>
        <w:t xml:space="preserve"> ((Bandung: Alfabeta, 2017), h. 22 </w:t>
      </w:r>
    </w:p>
  </w:footnote>
  <w:footnote w:id="92">
    <w:p w:rsidR="002A7953" w:rsidRDefault="002A7953" w:rsidP="00E6288C">
      <w:pPr>
        <w:pStyle w:val="FootnoteText"/>
        <w:ind w:firstLine="709"/>
        <w:jc w:val="both"/>
      </w:pPr>
      <w:r>
        <w:rPr>
          <w:rStyle w:val="FootnoteReference"/>
        </w:rPr>
        <w:footnoteRef/>
      </w:r>
      <w:r>
        <w:t xml:space="preserve"> Jejen Musfah, </w:t>
      </w:r>
      <w:r>
        <w:rPr>
          <w:i/>
          <w:iCs/>
        </w:rPr>
        <w:t>Manaemen Pendidikan: Teori, Kebijakan, dan praktik,</w:t>
      </w:r>
      <w:r>
        <w:t xml:space="preserve"> (</w:t>
      </w:r>
      <w:r>
        <w:rPr>
          <w:rFonts w:ascii="Times New Roman" w:hAnsi="Times New Roman" w:cs="Times New Roman"/>
        </w:rPr>
        <w:t>Jakarta: Kencana Prenadamedia Group, 2014), cet. ke 2, h.2</w:t>
      </w:r>
    </w:p>
  </w:footnote>
  <w:footnote w:id="93">
    <w:p w:rsidR="002A7953" w:rsidRDefault="002A7953" w:rsidP="00B322D5">
      <w:pPr>
        <w:pStyle w:val="FootnoteText"/>
        <w:ind w:firstLine="709"/>
        <w:jc w:val="both"/>
      </w:pPr>
      <w:r>
        <w:rPr>
          <w:rStyle w:val="FootnoteReference"/>
        </w:rPr>
        <w:footnoteRef/>
      </w:r>
      <w:r>
        <w:t xml:space="preserve"> </w:t>
      </w:r>
      <w:r w:rsidR="00B41D2A">
        <w:fldChar w:fldCharType="begin" w:fldLock="1"/>
      </w:r>
      <w:r>
        <w:instrText>ADDIN CSL_CITATION {"citationItems":[{"id":"ITEM-1","itemData":{"author":[{"dropping-particle":"","family":"Aziz Muslim","given":"","non-dropping-particle":"","parse-names":false,"suffix":""}],"container-title":"Aplikasi, Jurnal Aplikasi Ilmu-Ilmu Agama","id":"ITEM-1","issue":"2","issued":{"date-parts":[["2004"]]},"page":"105-114","title":"Manajemen Pengelolaan Masjid","type":"article-journal","volume":"5"},"uris":["http://www.mendeley.com/documents/?uuid=9f87e9a2-d743-46fd-93c4-39c5b5eed21a"]}],"mendeley":{"formattedCitation":"Aziz Muslim, ‘Manajemen Pengelolaan Masjid’, &lt;i&gt;Aplikasi, Jurnal Aplikasi Ilmu-Ilmu Agama&lt;/i&gt;, 5.2 (2004), 105–14.","plainTextFormattedCitation":"Aziz Muslim, ‘Manajemen Pengelolaan Masjid’, Aplikasi, Jurnal Aplikasi Ilmu-Ilmu Agama, 5.2 (2004), 105–14."},"properties":{"noteIndex":70},"schema":"https://github.com/citation-style-language/schema/raw/master/csl-citation.json"}</w:instrText>
      </w:r>
      <w:r w:rsidR="00B41D2A">
        <w:fldChar w:fldCharType="separate"/>
      </w:r>
      <w:r w:rsidRPr="004118E7">
        <w:rPr>
          <w:noProof/>
        </w:rPr>
        <w:t xml:space="preserve">Aziz Muslim, ‘Manajemen Pengelolaan Masjid’, </w:t>
      </w:r>
      <w:r w:rsidRPr="004118E7">
        <w:rPr>
          <w:i/>
          <w:noProof/>
        </w:rPr>
        <w:t>Aplikasi, Jurnal Aplikasi Ilmu-Ilmu Agama</w:t>
      </w:r>
      <w:r w:rsidRPr="004118E7">
        <w:rPr>
          <w:noProof/>
        </w:rPr>
        <w:t>, 5.2 (2004), 105–</w:t>
      </w:r>
      <w:r>
        <w:rPr>
          <w:noProof/>
        </w:rPr>
        <w:t>1</w:t>
      </w:r>
      <w:r w:rsidRPr="004118E7">
        <w:rPr>
          <w:noProof/>
        </w:rPr>
        <w:t>14.</w:t>
      </w:r>
      <w:r w:rsidR="00B41D2A">
        <w:fldChar w:fldCharType="end"/>
      </w:r>
    </w:p>
  </w:footnote>
  <w:footnote w:id="94">
    <w:p w:rsidR="002A7953" w:rsidRDefault="002A7953" w:rsidP="00371C62">
      <w:pPr>
        <w:pStyle w:val="FootnoteText"/>
        <w:ind w:firstLine="709"/>
        <w:jc w:val="both"/>
      </w:pPr>
      <w:r>
        <w:rPr>
          <w:rStyle w:val="FootnoteReference"/>
        </w:rPr>
        <w:footnoteRef/>
      </w:r>
      <w:r>
        <w:t xml:space="preserve"> Jan Hoesada, </w:t>
      </w:r>
      <w:r>
        <w:rPr>
          <w:i/>
          <w:iCs/>
        </w:rPr>
        <w:t>Taksonomi Ilmu Manajemen,</w:t>
      </w:r>
      <w:r>
        <w:t xml:space="preserve"> (Yogyakarta: Penerbit Andi, 2013), h. 59 </w:t>
      </w:r>
    </w:p>
  </w:footnote>
  <w:footnote w:id="95">
    <w:p w:rsidR="002A7953" w:rsidRDefault="002A7953" w:rsidP="000C29F5">
      <w:pPr>
        <w:pStyle w:val="FootnoteText"/>
        <w:ind w:firstLine="709"/>
        <w:jc w:val="both"/>
      </w:pPr>
      <w:r>
        <w:rPr>
          <w:rStyle w:val="FootnoteReference"/>
        </w:rPr>
        <w:footnoteRef/>
      </w:r>
      <w:r>
        <w:t xml:space="preserve"> </w:t>
      </w:r>
      <w:r w:rsidRPr="000C29F5">
        <w:rPr>
          <w:rFonts w:ascii="Times New Roman" w:hAnsi="Times New Roman" w:cs="Times New Roman"/>
        </w:rPr>
        <w:t>Goerge R. Terry dan Leslie W. Rue</w:t>
      </w:r>
      <w:r>
        <w:t xml:space="preserve">, </w:t>
      </w:r>
      <w:r>
        <w:rPr>
          <w:i/>
          <w:iCs/>
        </w:rPr>
        <w:t>Dasar-Dasar Manajemen,</w:t>
      </w:r>
      <w:r>
        <w:t xml:space="preserve"> (Jakarta: Bumi Aksara, 2005), h. 9-10 </w:t>
      </w:r>
    </w:p>
  </w:footnote>
  <w:footnote w:id="96">
    <w:p w:rsidR="00244C2A" w:rsidRDefault="00244C2A" w:rsidP="00244C2A">
      <w:pPr>
        <w:pStyle w:val="FootnoteText"/>
        <w:ind w:firstLine="709"/>
      </w:pPr>
      <w:r>
        <w:rPr>
          <w:rStyle w:val="FootnoteReference"/>
        </w:rPr>
        <w:footnoteRef/>
      </w:r>
      <w:r>
        <w:t xml:space="preserve"> Miriam Bduiardjo, </w:t>
      </w:r>
      <w:r>
        <w:rPr>
          <w:i/>
          <w:iCs/>
        </w:rPr>
        <w:t xml:space="preserve">op.cit, </w:t>
      </w:r>
      <w:r>
        <w:t xml:space="preserve">h. 408 </w:t>
      </w:r>
    </w:p>
  </w:footnote>
  <w:footnote w:id="97">
    <w:p w:rsidR="00244C2A" w:rsidRPr="005B781B" w:rsidRDefault="00244C2A" w:rsidP="00244C2A">
      <w:pPr>
        <w:pStyle w:val="NoSpacing"/>
        <w:ind w:firstLine="709"/>
        <w:jc w:val="both"/>
        <w:rPr>
          <w:rFonts w:asciiTheme="majorBidi" w:hAnsiTheme="majorBidi" w:cstheme="majorBidi"/>
          <w:sz w:val="20"/>
          <w:szCs w:val="20"/>
        </w:rPr>
      </w:pPr>
      <w:r w:rsidRPr="005B781B">
        <w:rPr>
          <w:rStyle w:val="FootnoteReference"/>
          <w:rFonts w:asciiTheme="majorBidi" w:hAnsiTheme="majorBidi" w:cstheme="majorBidi"/>
          <w:sz w:val="20"/>
          <w:szCs w:val="20"/>
        </w:rPr>
        <w:footnoteRef/>
      </w:r>
      <w:r w:rsidRPr="005B781B">
        <w:rPr>
          <w:rFonts w:asciiTheme="majorBidi" w:hAnsiTheme="majorBidi" w:cstheme="majorBidi"/>
          <w:sz w:val="20"/>
          <w:szCs w:val="20"/>
        </w:rPr>
        <w:t xml:space="preserve"> Totok Mardikanto dan Poerwoko Soebianto, </w:t>
      </w:r>
      <w:r w:rsidRPr="005B781B">
        <w:rPr>
          <w:rFonts w:asciiTheme="majorBidi" w:hAnsiTheme="majorBidi" w:cstheme="majorBidi"/>
          <w:i/>
          <w:iCs/>
          <w:sz w:val="20"/>
          <w:szCs w:val="20"/>
        </w:rPr>
        <w:t>Pemberdayaan Masyarakat: Dalam Perspektif Kebijakan Publik</w:t>
      </w:r>
      <w:r w:rsidRPr="005B781B">
        <w:rPr>
          <w:rFonts w:asciiTheme="majorBidi" w:hAnsiTheme="majorBidi" w:cstheme="majorBidi"/>
          <w:sz w:val="20"/>
          <w:szCs w:val="20"/>
        </w:rPr>
        <w:t>, (Bandung: Alfabeta, 2017), cet. 4, h. 20-21</w:t>
      </w:r>
    </w:p>
  </w:footnote>
  <w:footnote w:id="98">
    <w:p w:rsidR="00244C2A" w:rsidRDefault="00244C2A" w:rsidP="00244C2A">
      <w:pPr>
        <w:pStyle w:val="FootnoteText"/>
        <w:ind w:firstLine="709"/>
      </w:pPr>
      <w:r>
        <w:rPr>
          <w:rStyle w:val="FootnoteReference"/>
        </w:rPr>
        <w:footnoteRef/>
      </w:r>
      <w:r>
        <w:t xml:space="preserve"> </w:t>
      </w:r>
      <w:r w:rsidRPr="001509A7">
        <w:rPr>
          <w:rFonts w:asciiTheme="majorBidi" w:hAnsiTheme="majorBidi" w:cstheme="majorBidi"/>
        </w:rPr>
        <w:t xml:space="preserve">Jim Ife dan Frank Tesoriero, </w:t>
      </w:r>
      <w:r>
        <w:rPr>
          <w:rFonts w:asciiTheme="majorBidi" w:hAnsiTheme="majorBidi" w:cstheme="majorBidi"/>
          <w:i/>
          <w:iCs/>
        </w:rPr>
        <w:t>op.cit</w:t>
      </w:r>
      <w:r w:rsidRPr="001509A7">
        <w:rPr>
          <w:rFonts w:asciiTheme="majorBidi" w:hAnsiTheme="majorBidi" w:cstheme="majorBidi"/>
        </w:rPr>
        <w:t>, h</w:t>
      </w:r>
      <w:r>
        <w:rPr>
          <w:rFonts w:asciiTheme="majorBidi" w:hAnsiTheme="majorBidi" w:cstheme="majorBidi"/>
        </w:rPr>
        <w:t>.291</w:t>
      </w:r>
      <w:r>
        <w:t xml:space="preserve"> </w:t>
      </w:r>
    </w:p>
  </w:footnote>
  <w:footnote w:id="99">
    <w:p w:rsidR="00244C2A" w:rsidRDefault="00244C2A" w:rsidP="00244C2A">
      <w:pPr>
        <w:pStyle w:val="FootnoteText"/>
        <w:ind w:firstLine="709"/>
      </w:pPr>
      <w:r>
        <w:rPr>
          <w:rStyle w:val="FootnoteReference"/>
        </w:rPr>
        <w:footnoteRef/>
      </w:r>
      <w:r>
        <w:t xml:space="preserve">  </w:t>
      </w:r>
      <w:r w:rsidRPr="001509A7">
        <w:rPr>
          <w:rFonts w:asciiTheme="majorBidi" w:hAnsiTheme="majorBidi" w:cstheme="majorBidi"/>
        </w:rPr>
        <w:t xml:space="preserve">Jim Ife dan Frank Tesoriero, </w:t>
      </w:r>
      <w:r>
        <w:rPr>
          <w:rFonts w:asciiTheme="majorBidi" w:hAnsiTheme="majorBidi" w:cstheme="majorBidi"/>
          <w:i/>
          <w:iCs/>
        </w:rPr>
        <w:t>ibid</w:t>
      </w:r>
      <w:r w:rsidRPr="001509A7">
        <w:rPr>
          <w:rFonts w:asciiTheme="majorBidi" w:hAnsiTheme="majorBidi" w:cstheme="majorBidi"/>
        </w:rPr>
        <w:t>, h</w:t>
      </w:r>
      <w:r>
        <w:rPr>
          <w:rFonts w:asciiTheme="majorBidi" w:hAnsiTheme="majorBidi" w:cstheme="majorBidi"/>
        </w:rPr>
        <w:t>. 438</w:t>
      </w:r>
    </w:p>
  </w:footnote>
  <w:footnote w:id="100">
    <w:p w:rsidR="00244C2A" w:rsidRDefault="00244C2A" w:rsidP="00244C2A">
      <w:pPr>
        <w:pStyle w:val="FootnoteText"/>
        <w:ind w:firstLine="709"/>
      </w:pPr>
      <w:r>
        <w:rPr>
          <w:rStyle w:val="FootnoteReference"/>
        </w:rPr>
        <w:footnoteRef/>
      </w:r>
      <w:r>
        <w:t xml:space="preserve"> </w:t>
      </w:r>
      <w:r w:rsidRPr="001509A7">
        <w:rPr>
          <w:rFonts w:asciiTheme="majorBidi" w:hAnsiTheme="majorBidi" w:cstheme="majorBidi"/>
        </w:rPr>
        <w:t xml:space="preserve">Jim Ife dan Frank Tesoriero, </w:t>
      </w:r>
      <w:r>
        <w:rPr>
          <w:rFonts w:asciiTheme="majorBidi" w:hAnsiTheme="majorBidi" w:cstheme="majorBidi"/>
          <w:i/>
          <w:iCs/>
        </w:rPr>
        <w:t>ibid</w:t>
      </w:r>
      <w:r w:rsidRPr="001509A7">
        <w:rPr>
          <w:rFonts w:asciiTheme="majorBidi" w:hAnsiTheme="majorBidi" w:cstheme="majorBidi"/>
        </w:rPr>
        <w:t>, h</w:t>
      </w:r>
      <w:r>
        <w:rPr>
          <w:rFonts w:asciiTheme="majorBidi" w:hAnsiTheme="majorBidi" w:cstheme="majorBidi"/>
        </w:rPr>
        <w:t>. 581-592</w:t>
      </w:r>
      <w:r>
        <w:t xml:space="preserve"> </w:t>
      </w:r>
    </w:p>
  </w:footnote>
  <w:footnote w:id="101">
    <w:p w:rsidR="00244C2A" w:rsidRDefault="00244C2A" w:rsidP="00244C2A">
      <w:pPr>
        <w:pStyle w:val="FootnoteText"/>
        <w:ind w:firstLine="709"/>
      </w:pPr>
      <w:r>
        <w:rPr>
          <w:rStyle w:val="FootnoteReference"/>
        </w:rPr>
        <w:footnoteRef/>
      </w:r>
      <w:r>
        <w:t xml:space="preserve"> Jim Ife dan Frank Tesiriero, </w:t>
      </w:r>
      <w:r>
        <w:rPr>
          <w:i/>
          <w:iCs/>
        </w:rPr>
        <w:t>ibid,</w:t>
      </w:r>
      <w:r>
        <w:t xml:space="preserve"> h.  </w:t>
      </w:r>
    </w:p>
  </w:footnote>
  <w:footnote w:id="102">
    <w:p w:rsidR="00244C2A" w:rsidRDefault="00244C2A" w:rsidP="00244C2A">
      <w:pPr>
        <w:pStyle w:val="FootnoteText"/>
        <w:ind w:firstLine="709"/>
      </w:pPr>
      <w:r>
        <w:rPr>
          <w:rStyle w:val="FootnoteReference"/>
        </w:rPr>
        <w:footnoteRef/>
      </w:r>
      <w:r>
        <w:t xml:space="preserve">  Totok Mardikanto dkk., </w:t>
      </w:r>
      <w:r w:rsidRPr="000B61BD">
        <w:rPr>
          <w:i/>
          <w:iCs/>
        </w:rPr>
        <w:t>l</w:t>
      </w:r>
      <w:r w:rsidRPr="002C39F2">
        <w:rPr>
          <w:i/>
          <w:iCs/>
        </w:rPr>
        <w:t>o</w:t>
      </w:r>
      <w:r>
        <w:rPr>
          <w:i/>
          <w:iCs/>
        </w:rPr>
        <w:t>c</w:t>
      </w:r>
      <w:r w:rsidRPr="002C39F2">
        <w:rPr>
          <w:i/>
          <w:iCs/>
        </w:rPr>
        <w:t>.cit</w:t>
      </w:r>
      <w:r>
        <w:t>, h. 119</w:t>
      </w:r>
    </w:p>
  </w:footnote>
  <w:footnote w:id="103">
    <w:p w:rsidR="00244C2A" w:rsidRPr="009E030F" w:rsidRDefault="00244C2A" w:rsidP="00244C2A">
      <w:pPr>
        <w:pStyle w:val="FootnoteText"/>
        <w:ind w:firstLine="709"/>
      </w:pPr>
      <w:r>
        <w:rPr>
          <w:rStyle w:val="FootnoteReference"/>
        </w:rPr>
        <w:footnoteRef/>
      </w:r>
      <w:r>
        <w:t xml:space="preserve">  Nanih </w:t>
      </w:r>
      <w:r w:rsidRPr="009E030F">
        <w:rPr>
          <w:rFonts w:asciiTheme="majorBidi" w:hAnsiTheme="majorBidi" w:cstheme="majorBidi"/>
          <w:sz w:val="22"/>
          <w:szCs w:val="22"/>
        </w:rPr>
        <w:t>Mac</w:t>
      </w:r>
      <w:r>
        <w:rPr>
          <w:rFonts w:asciiTheme="majorBidi" w:hAnsiTheme="majorBidi" w:cstheme="majorBidi"/>
          <w:sz w:val="22"/>
          <w:szCs w:val="22"/>
        </w:rPr>
        <w:t xml:space="preserve">hendrawaty dan Agus Ahmad Safei, </w:t>
      </w:r>
      <w:r>
        <w:rPr>
          <w:rFonts w:asciiTheme="majorBidi" w:hAnsiTheme="majorBidi" w:cstheme="majorBidi"/>
          <w:i/>
          <w:iCs/>
          <w:sz w:val="22"/>
          <w:szCs w:val="22"/>
        </w:rPr>
        <w:t>op.cit,</w:t>
      </w:r>
      <w:r>
        <w:rPr>
          <w:rFonts w:asciiTheme="majorBidi" w:hAnsiTheme="majorBidi" w:cstheme="majorBidi"/>
          <w:sz w:val="22"/>
          <w:szCs w:val="22"/>
        </w:rPr>
        <w:t xml:space="preserve"> h. 29</w:t>
      </w:r>
    </w:p>
  </w:footnote>
  <w:footnote w:id="104">
    <w:p w:rsidR="00244C2A" w:rsidRDefault="00244C2A" w:rsidP="00244C2A">
      <w:pPr>
        <w:pStyle w:val="FootnoteText"/>
        <w:ind w:firstLine="709"/>
      </w:pPr>
      <w:r>
        <w:rPr>
          <w:rStyle w:val="FootnoteReference"/>
        </w:rPr>
        <w:footnoteRef/>
      </w:r>
      <w:r>
        <w:t xml:space="preserve">  Jim Ife dan Frank Tesiriero, </w:t>
      </w:r>
      <w:r>
        <w:rPr>
          <w:i/>
          <w:iCs/>
        </w:rPr>
        <w:t>op.cit,</w:t>
      </w:r>
      <w:r>
        <w:t xml:space="preserve"> h. 283</w:t>
      </w:r>
    </w:p>
  </w:footnote>
  <w:footnote w:id="105">
    <w:p w:rsidR="00244C2A" w:rsidRDefault="00244C2A" w:rsidP="00244C2A">
      <w:pPr>
        <w:pStyle w:val="FootnoteText"/>
        <w:ind w:firstLine="709"/>
      </w:pPr>
      <w:r>
        <w:rPr>
          <w:rStyle w:val="FootnoteReference"/>
        </w:rPr>
        <w:footnoteRef/>
      </w:r>
      <w:r>
        <w:t xml:space="preserve"> Jim Ife dan Frank Tesiriero, </w:t>
      </w:r>
      <w:r>
        <w:rPr>
          <w:i/>
          <w:iCs/>
        </w:rPr>
        <w:t>ibid,</w:t>
      </w:r>
      <w:r>
        <w:t xml:space="preserve"> h. 242-259 </w:t>
      </w:r>
    </w:p>
  </w:footnote>
  <w:footnote w:id="106">
    <w:p w:rsidR="00244C2A" w:rsidRDefault="00244C2A" w:rsidP="00244C2A">
      <w:pPr>
        <w:pStyle w:val="FootnoteText"/>
        <w:ind w:firstLine="709"/>
      </w:pPr>
      <w:r>
        <w:rPr>
          <w:rStyle w:val="FootnoteReference"/>
        </w:rPr>
        <w:footnoteRef/>
      </w:r>
      <w:r>
        <w:t xml:space="preserve">  </w:t>
      </w:r>
      <w:r w:rsidRPr="001509A7">
        <w:rPr>
          <w:rFonts w:asciiTheme="majorBidi" w:hAnsiTheme="majorBidi" w:cstheme="majorBidi"/>
        </w:rPr>
        <w:t xml:space="preserve">Jim Ife dan Frank Tesoriero, </w:t>
      </w:r>
      <w:r>
        <w:rPr>
          <w:rFonts w:asciiTheme="majorBidi" w:hAnsiTheme="majorBidi" w:cstheme="majorBidi"/>
          <w:i/>
          <w:iCs/>
        </w:rPr>
        <w:t>ibid</w:t>
      </w:r>
      <w:r w:rsidRPr="001509A7">
        <w:rPr>
          <w:rFonts w:asciiTheme="majorBidi" w:hAnsiTheme="majorBidi" w:cstheme="majorBidi"/>
        </w:rPr>
        <w:t>, h</w:t>
      </w:r>
      <w:r>
        <w:rPr>
          <w:rFonts w:asciiTheme="majorBidi" w:hAnsiTheme="majorBidi" w:cstheme="majorBidi"/>
        </w:rPr>
        <w:t xml:space="preserve">. 361-364 </w:t>
      </w:r>
      <w:r>
        <w:t xml:space="preserve"> </w:t>
      </w:r>
    </w:p>
  </w:footnote>
  <w:footnote w:id="107">
    <w:p w:rsidR="00244C2A" w:rsidRDefault="00244C2A" w:rsidP="00244C2A">
      <w:pPr>
        <w:pStyle w:val="FootnoteText"/>
        <w:ind w:firstLine="709"/>
      </w:pPr>
      <w:r>
        <w:rPr>
          <w:rStyle w:val="FootnoteReference"/>
        </w:rPr>
        <w:footnoteRef/>
      </w:r>
      <w:r>
        <w:t xml:space="preserve"> Jim Ife dan Frank Tesiriero, </w:t>
      </w:r>
      <w:r>
        <w:rPr>
          <w:i/>
          <w:iCs/>
        </w:rPr>
        <w:t>ibid,</w:t>
      </w:r>
      <w:r>
        <w:t xml:space="preserve"> h. 130 </w:t>
      </w:r>
    </w:p>
  </w:footnote>
  <w:footnote w:id="108">
    <w:p w:rsidR="00244C2A" w:rsidRDefault="00244C2A" w:rsidP="00244C2A">
      <w:pPr>
        <w:pStyle w:val="FootnoteText"/>
        <w:ind w:firstLine="709"/>
      </w:pPr>
      <w:r>
        <w:rPr>
          <w:rStyle w:val="FootnoteReference"/>
        </w:rPr>
        <w:footnoteRef/>
      </w:r>
      <w:r>
        <w:t xml:space="preserve"> Jim Ife dan Frank Tesiriero, </w:t>
      </w:r>
      <w:r>
        <w:rPr>
          <w:i/>
          <w:iCs/>
        </w:rPr>
        <w:t>ibid,</w:t>
      </w:r>
      <w:r>
        <w:t xml:space="preserve"> h. 149</w:t>
      </w:r>
    </w:p>
  </w:footnote>
  <w:footnote w:id="109">
    <w:p w:rsidR="00244C2A" w:rsidRDefault="00244C2A" w:rsidP="00244C2A">
      <w:pPr>
        <w:pStyle w:val="FootnoteText"/>
        <w:ind w:firstLine="709"/>
      </w:pPr>
      <w:r>
        <w:rPr>
          <w:rStyle w:val="FootnoteReference"/>
        </w:rPr>
        <w:footnoteRef/>
      </w:r>
      <w:r>
        <w:t xml:space="preserve">  Jim Ife dan Frank Tesiriero, </w:t>
      </w:r>
      <w:r>
        <w:rPr>
          <w:i/>
          <w:iCs/>
        </w:rPr>
        <w:t>ibid,</w:t>
      </w:r>
      <w:r>
        <w:t xml:space="preserve"> h. 140-144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7A7A" w:rsidRDefault="00CC7A7A" w:rsidP="00CC7A7A">
    <w:pPr>
      <w:pStyle w:val="Header"/>
      <w:jc w:val="right"/>
    </w:pPr>
  </w:p>
  <w:p w:rsidR="00CC7A7A" w:rsidRDefault="00CC7A7A" w:rsidP="00CC7A7A">
    <w:pPr>
      <w:pStyle w:val="Header"/>
      <w:jc w:val="right"/>
    </w:pPr>
  </w:p>
  <w:p w:rsidR="00CC7A7A" w:rsidRDefault="00CC7A7A" w:rsidP="00CC7A7A">
    <w:pPr>
      <w:pStyle w:val="Header"/>
      <w:jc w:val="right"/>
    </w:pPr>
  </w:p>
  <w:p w:rsidR="00CC7A7A" w:rsidRDefault="00CC7A7A" w:rsidP="00CC7A7A">
    <w:pPr>
      <w:pStyle w:val="Header"/>
      <w:jc w:val="right"/>
    </w:pPr>
  </w:p>
  <w:p w:rsidR="00CC7A7A" w:rsidRDefault="00CC7A7A" w:rsidP="00CC7A7A">
    <w:pPr>
      <w:pStyle w:val="Header"/>
      <w:jc w:val="right"/>
    </w:pPr>
  </w:p>
  <w:p w:rsidR="00CC7A7A" w:rsidRDefault="00CC7A7A" w:rsidP="00CC7A7A">
    <w:pPr>
      <w:pStyle w:val="Header"/>
      <w:jc w:val="right"/>
    </w:pPr>
  </w:p>
  <w:p w:rsidR="002A7953" w:rsidRDefault="00B41D2A" w:rsidP="00CC7A7A">
    <w:pPr>
      <w:pStyle w:val="Header"/>
      <w:jc w:val="right"/>
    </w:pPr>
    <w:sdt>
      <w:sdtPr>
        <w:id w:val="1439871"/>
        <w:docPartObj>
          <w:docPartGallery w:val="Page Numbers (Top of Page)"/>
          <w:docPartUnique/>
        </w:docPartObj>
      </w:sdtPr>
      <w:sdtContent>
        <w:fldSimple w:instr=" PAGE   \* MERGEFORMAT ">
          <w:r w:rsidR="003142C3">
            <w:rPr>
              <w:noProof/>
            </w:rPr>
            <w:t>72</w:t>
          </w:r>
        </w:fldSimple>
      </w:sdtContent>
    </w:sdt>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6623AE"/>
    <w:multiLevelType w:val="hybridMultilevel"/>
    <w:tmpl w:val="CFC2C346"/>
    <w:lvl w:ilvl="0" w:tplc="970C149A">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
    <w:nsid w:val="107E65D3"/>
    <w:multiLevelType w:val="hybridMultilevel"/>
    <w:tmpl w:val="F28443FE"/>
    <w:lvl w:ilvl="0" w:tplc="E8B89E00">
      <w:start w:val="1"/>
      <w:numFmt w:val="decimal"/>
      <w:lvlText w:val="%1)"/>
      <w:lvlJc w:val="left"/>
      <w:pPr>
        <w:ind w:left="1800" w:hanging="360"/>
      </w:pPr>
      <w:rPr>
        <w:rFonts w:hint="default"/>
      </w:rPr>
    </w:lvl>
    <w:lvl w:ilvl="1" w:tplc="04210019">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
    <w:nsid w:val="13427B60"/>
    <w:multiLevelType w:val="hybridMultilevel"/>
    <w:tmpl w:val="5066E79E"/>
    <w:lvl w:ilvl="0" w:tplc="E932A2BA">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nsid w:val="135379B4"/>
    <w:multiLevelType w:val="hybridMultilevel"/>
    <w:tmpl w:val="705AB560"/>
    <w:lvl w:ilvl="0" w:tplc="9B3CCB28">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
    <w:nsid w:val="1F234583"/>
    <w:multiLevelType w:val="hybridMultilevel"/>
    <w:tmpl w:val="6EFE6B12"/>
    <w:lvl w:ilvl="0" w:tplc="04210015">
      <w:start w:val="1"/>
      <w:numFmt w:val="upperLetter"/>
      <w:lvlText w:val="%1."/>
      <w:lvlJc w:val="left"/>
      <w:pPr>
        <w:ind w:left="720" w:hanging="360"/>
      </w:pPr>
      <w:rPr>
        <w:rFonts w:hint="default"/>
      </w:rPr>
    </w:lvl>
    <w:lvl w:ilvl="1" w:tplc="016E2FF2">
      <w:start w:val="1"/>
      <w:numFmt w:val="lowerLetter"/>
      <w:lvlText w:val="%2."/>
      <w:lvlJc w:val="left"/>
      <w:pPr>
        <w:ind w:left="1440" w:hanging="360"/>
      </w:pPr>
      <w:rPr>
        <w:rFonts w:hint="default"/>
      </w:rPr>
    </w:lvl>
    <w:lvl w:ilvl="2" w:tplc="FFE0FD6E">
      <w:start w:val="1"/>
      <w:numFmt w:val="decimal"/>
      <w:lvlText w:val="%3."/>
      <w:lvlJc w:val="left"/>
      <w:pPr>
        <w:ind w:left="2340" w:hanging="360"/>
      </w:pPr>
      <w:rPr>
        <w:rFonts w:hint="default"/>
      </w:rPr>
    </w:lvl>
    <w:lvl w:ilvl="3" w:tplc="1E609CB6">
      <w:start w:val="1"/>
      <w:numFmt w:val="lowerLetter"/>
      <w:lvlText w:val="(%4)"/>
      <w:lvlJc w:val="left"/>
      <w:pPr>
        <w:ind w:left="3675" w:hanging="1155"/>
      </w:pPr>
      <w:rPr>
        <w:rFonts w:hint="default"/>
        <w:i/>
      </w:r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33614B4"/>
    <w:multiLevelType w:val="hybridMultilevel"/>
    <w:tmpl w:val="C0CA857A"/>
    <w:lvl w:ilvl="0" w:tplc="04210019">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
    <w:nsid w:val="23396EEC"/>
    <w:multiLevelType w:val="hybridMultilevel"/>
    <w:tmpl w:val="53EAA39C"/>
    <w:lvl w:ilvl="0" w:tplc="0421000F">
      <w:start w:val="1"/>
      <w:numFmt w:val="decimal"/>
      <w:lvlText w:val="%1."/>
      <w:lvlJc w:val="left"/>
      <w:pPr>
        <w:ind w:left="720" w:hanging="360"/>
      </w:pPr>
      <w:rPr>
        <w:rFonts w:hint="default"/>
        <w:color w:val="231F2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63F7100"/>
    <w:multiLevelType w:val="hybridMultilevel"/>
    <w:tmpl w:val="8A0EA144"/>
    <w:lvl w:ilvl="0" w:tplc="9454FD4A">
      <w:start w:val="1"/>
      <w:numFmt w:val="lowerLetter"/>
      <w:lvlText w:val="%1."/>
      <w:lvlJc w:val="left"/>
      <w:pPr>
        <w:ind w:left="720" w:hanging="360"/>
      </w:pPr>
      <w:rPr>
        <w:rFonts w:hint="default"/>
        <w:color w:val="231F2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9DE6AB8"/>
    <w:multiLevelType w:val="hybridMultilevel"/>
    <w:tmpl w:val="982C5EB6"/>
    <w:lvl w:ilvl="0" w:tplc="6FDCC678">
      <w:start w:val="1"/>
      <w:numFmt w:val="decimal"/>
      <w:lvlText w:val="%1."/>
      <w:lvlJc w:val="left"/>
      <w:pPr>
        <w:ind w:left="1506"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9">
    <w:nsid w:val="3880505B"/>
    <w:multiLevelType w:val="hybridMultilevel"/>
    <w:tmpl w:val="07A233BA"/>
    <w:lvl w:ilvl="0" w:tplc="04210019">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0">
    <w:nsid w:val="47F66AF0"/>
    <w:multiLevelType w:val="hybridMultilevel"/>
    <w:tmpl w:val="3BBC288C"/>
    <w:lvl w:ilvl="0" w:tplc="CEB22596">
      <w:start w:val="1"/>
      <w:numFmt w:val="decimal"/>
      <w:lvlText w:val="%1."/>
      <w:lvlJc w:val="left"/>
      <w:pPr>
        <w:ind w:left="2274" w:hanging="360"/>
      </w:pPr>
      <w:rPr>
        <w:rFonts w:hint="default"/>
      </w:rPr>
    </w:lvl>
    <w:lvl w:ilvl="1" w:tplc="04210019" w:tentative="1">
      <w:start w:val="1"/>
      <w:numFmt w:val="lowerLetter"/>
      <w:lvlText w:val="%2."/>
      <w:lvlJc w:val="left"/>
      <w:pPr>
        <w:ind w:left="2994" w:hanging="360"/>
      </w:pPr>
    </w:lvl>
    <w:lvl w:ilvl="2" w:tplc="0421001B" w:tentative="1">
      <w:start w:val="1"/>
      <w:numFmt w:val="lowerRoman"/>
      <w:lvlText w:val="%3."/>
      <w:lvlJc w:val="right"/>
      <w:pPr>
        <w:ind w:left="3714" w:hanging="180"/>
      </w:pPr>
    </w:lvl>
    <w:lvl w:ilvl="3" w:tplc="0421000F" w:tentative="1">
      <w:start w:val="1"/>
      <w:numFmt w:val="decimal"/>
      <w:lvlText w:val="%4."/>
      <w:lvlJc w:val="left"/>
      <w:pPr>
        <w:ind w:left="4434" w:hanging="360"/>
      </w:pPr>
    </w:lvl>
    <w:lvl w:ilvl="4" w:tplc="04210019" w:tentative="1">
      <w:start w:val="1"/>
      <w:numFmt w:val="lowerLetter"/>
      <w:lvlText w:val="%5."/>
      <w:lvlJc w:val="left"/>
      <w:pPr>
        <w:ind w:left="5154" w:hanging="360"/>
      </w:pPr>
    </w:lvl>
    <w:lvl w:ilvl="5" w:tplc="0421001B" w:tentative="1">
      <w:start w:val="1"/>
      <w:numFmt w:val="lowerRoman"/>
      <w:lvlText w:val="%6."/>
      <w:lvlJc w:val="right"/>
      <w:pPr>
        <w:ind w:left="5874" w:hanging="180"/>
      </w:pPr>
    </w:lvl>
    <w:lvl w:ilvl="6" w:tplc="0421000F" w:tentative="1">
      <w:start w:val="1"/>
      <w:numFmt w:val="decimal"/>
      <w:lvlText w:val="%7."/>
      <w:lvlJc w:val="left"/>
      <w:pPr>
        <w:ind w:left="6594" w:hanging="360"/>
      </w:pPr>
    </w:lvl>
    <w:lvl w:ilvl="7" w:tplc="04210019" w:tentative="1">
      <w:start w:val="1"/>
      <w:numFmt w:val="lowerLetter"/>
      <w:lvlText w:val="%8."/>
      <w:lvlJc w:val="left"/>
      <w:pPr>
        <w:ind w:left="7314" w:hanging="360"/>
      </w:pPr>
    </w:lvl>
    <w:lvl w:ilvl="8" w:tplc="0421001B" w:tentative="1">
      <w:start w:val="1"/>
      <w:numFmt w:val="lowerRoman"/>
      <w:lvlText w:val="%9."/>
      <w:lvlJc w:val="right"/>
      <w:pPr>
        <w:ind w:left="8034" w:hanging="180"/>
      </w:pPr>
    </w:lvl>
  </w:abstractNum>
  <w:abstractNum w:abstractNumId="11">
    <w:nsid w:val="564564FE"/>
    <w:multiLevelType w:val="hybridMultilevel"/>
    <w:tmpl w:val="69BA6B1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8993A18"/>
    <w:multiLevelType w:val="hybridMultilevel"/>
    <w:tmpl w:val="2B0268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B6C1343"/>
    <w:multiLevelType w:val="hybridMultilevel"/>
    <w:tmpl w:val="456466D6"/>
    <w:lvl w:ilvl="0" w:tplc="3A9A8C42">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4">
    <w:nsid w:val="5C0045CB"/>
    <w:multiLevelType w:val="hybridMultilevel"/>
    <w:tmpl w:val="0EA4204A"/>
    <w:lvl w:ilvl="0" w:tplc="9CD66D50">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nsid w:val="642354C0"/>
    <w:multiLevelType w:val="hybridMultilevel"/>
    <w:tmpl w:val="321E01CA"/>
    <w:lvl w:ilvl="0" w:tplc="595A588E">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6">
    <w:nsid w:val="66187943"/>
    <w:multiLevelType w:val="hybridMultilevel"/>
    <w:tmpl w:val="A588EF52"/>
    <w:lvl w:ilvl="0" w:tplc="40683474">
      <w:start w:val="1"/>
      <w:numFmt w:val="decimal"/>
      <w:lvlText w:val="%1."/>
      <w:lvlJc w:val="left"/>
      <w:pPr>
        <w:ind w:left="1506"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17">
    <w:nsid w:val="7D2663BE"/>
    <w:multiLevelType w:val="hybridMultilevel"/>
    <w:tmpl w:val="9724D1CE"/>
    <w:lvl w:ilvl="0" w:tplc="0421000F">
      <w:start w:val="1"/>
      <w:numFmt w:val="decimal"/>
      <w:lvlText w:val="%1."/>
      <w:lvlJc w:val="left"/>
      <w:pPr>
        <w:ind w:left="720" w:hanging="360"/>
      </w:pPr>
      <w:rPr>
        <w:rFonts w:hint="default"/>
        <w:color w:val="231F2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7F78002C"/>
    <w:multiLevelType w:val="hybridMultilevel"/>
    <w:tmpl w:val="7AF6D6E0"/>
    <w:lvl w:ilvl="0" w:tplc="0E80923C">
      <w:start w:val="1"/>
      <w:numFmt w:val="decimal"/>
      <w:lvlText w:val="%1."/>
      <w:lvlJc w:val="left"/>
      <w:pPr>
        <w:ind w:left="1506"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19">
    <w:nsid w:val="7FAF2477"/>
    <w:multiLevelType w:val="hybridMultilevel"/>
    <w:tmpl w:val="3108662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4"/>
  </w:num>
  <w:num w:numId="2">
    <w:abstractNumId w:val="11"/>
  </w:num>
  <w:num w:numId="3">
    <w:abstractNumId w:val="19"/>
  </w:num>
  <w:num w:numId="4">
    <w:abstractNumId w:val="18"/>
  </w:num>
  <w:num w:numId="5">
    <w:abstractNumId w:val="0"/>
  </w:num>
  <w:num w:numId="6">
    <w:abstractNumId w:val="9"/>
  </w:num>
  <w:num w:numId="7">
    <w:abstractNumId w:val="16"/>
  </w:num>
  <w:num w:numId="8">
    <w:abstractNumId w:val="2"/>
  </w:num>
  <w:num w:numId="9">
    <w:abstractNumId w:val="10"/>
  </w:num>
  <w:num w:numId="10">
    <w:abstractNumId w:val="5"/>
  </w:num>
  <w:num w:numId="11">
    <w:abstractNumId w:val="3"/>
  </w:num>
  <w:num w:numId="12">
    <w:abstractNumId w:val="8"/>
  </w:num>
  <w:num w:numId="13">
    <w:abstractNumId w:val="12"/>
  </w:num>
  <w:num w:numId="14">
    <w:abstractNumId w:val="15"/>
  </w:num>
  <w:num w:numId="15">
    <w:abstractNumId w:val="4"/>
  </w:num>
  <w:num w:numId="16">
    <w:abstractNumId w:val="7"/>
  </w:num>
  <w:num w:numId="17">
    <w:abstractNumId w:val="1"/>
  </w:num>
  <w:num w:numId="18">
    <w:abstractNumId w:val="13"/>
  </w:num>
  <w:num w:numId="19">
    <w:abstractNumId w:val="17"/>
  </w:num>
  <w:num w:numId="20">
    <w:abstractNumId w:val="6"/>
  </w:num>
  <w:numIdMacAtCleanup w:val="1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hideSpellingErrors/>
  <w:defaultTabStop w:val="720"/>
  <w:drawingGridHorizontalSpacing w:val="110"/>
  <w:displayHorizontalDrawingGridEvery w:val="2"/>
  <w:characterSpacingControl w:val="doNotCompress"/>
  <w:hdrShapeDefaults>
    <o:shapedefaults v:ext="edit" spidmax="169986"/>
  </w:hdrShapeDefaults>
  <w:footnotePr>
    <w:footnote w:id="0"/>
    <w:footnote w:id="1"/>
  </w:footnotePr>
  <w:endnotePr>
    <w:endnote w:id="0"/>
    <w:endnote w:id="1"/>
  </w:endnotePr>
  <w:compat/>
  <w:rsids>
    <w:rsidRoot w:val="00004560"/>
    <w:rsid w:val="000001DA"/>
    <w:rsid w:val="0000026C"/>
    <w:rsid w:val="000004F5"/>
    <w:rsid w:val="000008D4"/>
    <w:rsid w:val="00000D0C"/>
    <w:rsid w:val="000010A2"/>
    <w:rsid w:val="00001250"/>
    <w:rsid w:val="000017BE"/>
    <w:rsid w:val="000017FA"/>
    <w:rsid w:val="00001831"/>
    <w:rsid w:val="00001947"/>
    <w:rsid w:val="00001962"/>
    <w:rsid w:val="00001A8C"/>
    <w:rsid w:val="00001C1E"/>
    <w:rsid w:val="00001C53"/>
    <w:rsid w:val="00001DC5"/>
    <w:rsid w:val="00002198"/>
    <w:rsid w:val="000021B5"/>
    <w:rsid w:val="00002305"/>
    <w:rsid w:val="000023C7"/>
    <w:rsid w:val="0000284B"/>
    <w:rsid w:val="00002B46"/>
    <w:rsid w:val="00002E5B"/>
    <w:rsid w:val="000036AD"/>
    <w:rsid w:val="00003954"/>
    <w:rsid w:val="00003E7C"/>
    <w:rsid w:val="00003F0E"/>
    <w:rsid w:val="00003F6D"/>
    <w:rsid w:val="000044D5"/>
    <w:rsid w:val="0000450A"/>
    <w:rsid w:val="00004560"/>
    <w:rsid w:val="00004A17"/>
    <w:rsid w:val="00004A24"/>
    <w:rsid w:val="00004CB5"/>
    <w:rsid w:val="00004D50"/>
    <w:rsid w:val="00004E92"/>
    <w:rsid w:val="000050F8"/>
    <w:rsid w:val="000053D8"/>
    <w:rsid w:val="000057D2"/>
    <w:rsid w:val="00005A9B"/>
    <w:rsid w:val="00005FB8"/>
    <w:rsid w:val="000061E6"/>
    <w:rsid w:val="00006246"/>
    <w:rsid w:val="0000633D"/>
    <w:rsid w:val="00006400"/>
    <w:rsid w:val="00006676"/>
    <w:rsid w:val="000066D2"/>
    <w:rsid w:val="000066DD"/>
    <w:rsid w:val="00006957"/>
    <w:rsid w:val="00006FEE"/>
    <w:rsid w:val="00007197"/>
    <w:rsid w:val="000074E0"/>
    <w:rsid w:val="00007C2E"/>
    <w:rsid w:val="00007D30"/>
    <w:rsid w:val="00007E42"/>
    <w:rsid w:val="00007E49"/>
    <w:rsid w:val="00007FF9"/>
    <w:rsid w:val="00010672"/>
    <w:rsid w:val="00010867"/>
    <w:rsid w:val="00010F90"/>
    <w:rsid w:val="000111CA"/>
    <w:rsid w:val="00011474"/>
    <w:rsid w:val="00011B53"/>
    <w:rsid w:val="000120DC"/>
    <w:rsid w:val="000122D9"/>
    <w:rsid w:val="0001243C"/>
    <w:rsid w:val="000125C4"/>
    <w:rsid w:val="00012A0A"/>
    <w:rsid w:val="00012B5A"/>
    <w:rsid w:val="00012CE7"/>
    <w:rsid w:val="0001320E"/>
    <w:rsid w:val="00013285"/>
    <w:rsid w:val="0001338A"/>
    <w:rsid w:val="000133B1"/>
    <w:rsid w:val="00013470"/>
    <w:rsid w:val="000135BB"/>
    <w:rsid w:val="00013986"/>
    <w:rsid w:val="000139DB"/>
    <w:rsid w:val="00013C56"/>
    <w:rsid w:val="00013D18"/>
    <w:rsid w:val="00013F77"/>
    <w:rsid w:val="0001405D"/>
    <w:rsid w:val="000145D8"/>
    <w:rsid w:val="00014712"/>
    <w:rsid w:val="0001483F"/>
    <w:rsid w:val="00014B0A"/>
    <w:rsid w:val="00014D9D"/>
    <w:rsid w:val="000151EC"/>
    <w:rsid w:val="0001529B"/>
    <w:rsid w:val="00015433"/>
    <w:rsid w:val="0001553D"/>
    <w:rsid w:val="0001559F"/>
    <w:rsid w:val="000157AA"/>
    <w:rsid w:val="00015AD0"/>
    <w:rsid w:val="00015E19"/>
    <w:rsid w:val="00015E35"/>
    <w:rsid w:val="00015EC3"/>
    <w:rsid w:val="0001620D"/>
    <w:rsid w:val="000165E0"/>
    <w:rsid w:val="00016624"/>
    <w:rsid w:val="00016E04"/>
    <w:rsid w:val="00016E0F"/>
    <w:rsid w:val="00016F8D"/>
    <w:rsid w:val="000171DB"/>
    <w:rsid w:val="00017264"/>
    <w:rsid w:val="00017392"/>
    <w:rsid w:val="00017518"/>
    <w:rsid w:val="00017C24"/>
    <w:rsid w:val="00020141"/>
    <w:rsid w:val="0002037F"/>
    <w:rsid w:val="000204CA"/>
    <w:rsid w:val="0002052A"/>
    <w:rsid w:val="0002071D"/>
    <w:rsid w:val="0002097F"/>
    <w:rsid w:val="00020CA1"/>
    <w:rsid w:val="00020E70"/>
    <w:rsid w:val="00021292"/>
    <w:rsid w:val="000213BE"/>
    <w:rsid w:val="00021E6F"/>
    <w:rsid w:val="00021F10"/>
    <w:rsid w:val="0002237D"/>
    <w:rsid w:val="00022731"/>
    <w:rsid w:val="00022E5F"/>
    <w:rsid w:val="0002343B"/>
    <w:rsid w:val="00023735"/>
    <w:rsid w:val="000238DC"/>
    <w:rsid w:val="00023DFE"/>
    <w:rsid w:val="00023EFD"/>
    <w:rsid w:val="00024327"/>
    <w:rsid w:val="00024666"/>
    <w:rsid w:val="00024806"/>
    <w:rsid w:val="00024896"/>
    <w:rsid w:val="00024BA0"/>
    <w:rsid w:val="00024BA1"/>
    <w:rsid w:val="00024BF0"/>
    <w:rsid w:val="0002518D"/>
    <w:rsid w:val="00025193"/>
    <w:rsid w:val="00025244"/>
    <w:rsid w:val="00025386"/>
    <w:rsid w:val="00025831"/>
    <w:rsid w:val="00025B85"/>
    <w:rsid w:val="00025CE2"/>
    <w:rsid w:val="000261D0"/>
    <w:rsid w:val="00026370"/>
    <w:rsid w:val="0002650B"/>
    <w:rsid w:val="0002662A"/>
    <w:rsid w:val="000268BF"/>
    <w:rsid w:val="000268C1"/>
    <w:rsid w:val="00026E75"/>
    <w:rsid w:val="00026EBE"/>
    <w:rsid w:val="00027047"/>
    <w:rsid w:val="00027663"/>
    <w:rsid w:val="00027B4E"/>
    <w:rsid w:val="00027C61"/>
    <w:rsid w:val="00027CDB"/>
    <w:rsid w:val="0003001B"/>
    <w:rsid w:val="000302AC"/>
    <w:rsid w:val="000305C6"/>
    <w:rsid w:val="0003092D"/>
    <w:rsid w:val="00030F58"/>
    <w:rsid w:val="00031BA6"/>
    <w:rsid w:val="00031D1B"/>
    <w:rsid w:val="00031E3D"/>
    <w:rsid w:val="00031EDF"/>
    <w:rsid w:val="0003211A"/>
    <w:rsid w:val="000322F8"/>
    <w:rsid w:val="00032887"/>
    <w:rsid w:val="000329FC"/>
    <w:rsid w:val="00032D8D"/>
    <w:rsid w:val="00032F36"/>
    <w:rsid w:val="00033045"/>
    <w:rsid w:val="00033268"/>
    <w:rsid w:val="0003337F"/>
    <w:rsid w:val="000335C3"/>
    <w:rsid w:val="000336D8"/>
    <w:rsid w:val="00033811"/>
    <w:rsid w:val="00033CB1"/>
    <w:rsid w:val="00033D0B"/>
    <w:rsid w:val="00033E45"/>
    <w:rsid w:val="000340B6"/>
    <w:rsid w:val="000340DE"/>
    <w:rsid w:val="00034296"/>
    <w:rsid w:val="0003435A"/>
    <w:rsid w:val="00034492"/>
    <w:rsid w:val="000344DB"/>
    <w:rsid w:val="000344FB"/>
    <w:rsid w:val="000348A5"/>
    <w:rsid w:val="00034945"/>
    <w:rsid w:val="00034AB8"/>
    <w:rsid w:val="00034E06"/>
    <w:rsid w:val="00034E7F"/>
    <w:rsid w:val="00034E88"/>
    <w:rsid w:val="000352B0"/>
    <w:rsid w:val="0003566D"/>
    <w:rsid w:val="00035670"/>
    <w:rsid w:val="000357D9"/>
    <w:rsid w:val="00036068"/>
    <w:rsid w:val="00036308"/>
    <w:rsid w:val="000363EF"/>
    <w:rsid w:val="0003652A"/>
    <w:rsid w:val="000370C2"/>
    <w:rsid w:val="000370EB"/>
    <w:rsid w:val="0003768D"/>
    <w:rsid w:val="0003792D"/>
    <w:rsid w:val="00037A06"/>
    <w:rsid w:val="00037EAB"/>
    <w:rsid w:val="00037F48"/>
    <w:rsid w:val="00037F49"/>
    <w:rsid w:val="000401D8"/>
    <w:rsid w:val="00040616"/>
    <w:rsid w:val="0004064E"/>
    <w:rsid w:val="00040898"/>
    <w:rsid w:val="00040C4C"/>
    <w:rsid w:val="00040CFF"/>
    <w:rsid w:val="00040DA9"/>
    <w:rsid w:val="00040FB9"/>
    <w:rsid w:val="00041178"/>
    <w:rsid w:val="0004127F"/>
    <w:rsid w:val="00041501"/>
    <w:rsid w:val="00041755"/>
    <w:rsid w:val="0004175B"/>
    <w:rsid w:val="0004195E"/>
    <w:rsid w:val="00041A09"/>
    <w:rsid w:val="00041D6A"/>
    <w:rsid w:val="00041FA8"/>
    <w:rsid w:val="000421C3"/>
    <w:rsid w:val="00042334"/>
    <w:rsid w:val="00042369"/>
    <w:rsid w:val="000423EF"/>
    <w:rsid w:val="00042467"/>
    <w:rsid w:val="000424FC"/>
    <w:rsid w:val="0004251C"/>
    <w:rsid w:val="000425CF"/>
    <w:rsid w:val="000429A7"/>
    <w:rsid w:val="00042DAC"/>
    <w:rsid w:val="00042FD8"/>
    <w:rsid w:val="000431CE"/>
    <w:rsid w:val="000433AF"/>
    <w:rsid w:val="00043533"/>
    <w:rsid w:val="000436D5"/>
    <w:rsid w:val="000437DF"/>
    <w:rsid w:val="00043AF5"/>
    <w:rsid w:val="00043F5B"/>
    <w:rsid w:val="00044B75"/>
    <w:rsid w:val="00044C15"/>
    <w:rsid w:val="00044E80"/>
    <w:rsid w:val="000450B0"/>
    <w:rsid w:val="00045481"/>
    <w:rsid w:val="000454D9"/>
    <w:rsid w:val="00045C34"/>
    <w:rsid w:val="00045C44"/>
    <w:rsid w:val="00045EA0"/>
    <w:rsid w:val="00046379"/>
    <w:rsid w:val="0004637E"/>
    <w:rsid w:val="000467AB"/>
    <w:rsid w:val="00046BA5"/>
    <w:rsid w:val="00046DB2"/>
    <w:rsid w:val="00046EBE"/>
    <w:rsid w:val="00046F29"/>
    <w:rsid w:val="000470C0"/>
    <w:rsid w:val="00047180"/>
    <w:rsid w:val="000476D7"/>
    <w:rsid w:val="00047745"/>
    <w:rsid w:val="000477E1"/>
    <w:rsid w:val="00047B58"/>
    <w:rsid w:val="00047BD4"/>
    <w:rsid w:val="00047DD7"/>
    <w:rsid w:val="00050018"/>
    <w:rsid w:val="0005019D"/>
    <w:rsid w:val="000502CC"/>
    <w:rsid w:val="00050782"/>
    <w:rsid w:val="00050992"/>
    <w:rsid w:val="000509F8"/>
    <w:rsid w:val="00050B57"/>
    <w:rsid w:val="00050F66"/>
    <w:rsid w:val="00051163"/>
    <w:rsid w:val="000514CD"/>
    <w:rsid w:val="000514E4"/>
    <w:rsid w:val="000514E9"/>
    <w:rsid w:val="00051B79"/>
    <w:rsid w:val="00051C1D"/>
    <w:rsid w:val="00051E6E"/>
    <w:rsid w:val="0005202B"/>
    <w:rsid w:val="0005204B"/>
    <w:rsid w:val="00052284"/>
    <w:rsid w:val="00052391"/>
    <w:rsid w:val="000523B1"/>
    <w:rsid w:val="00052426"/>
    <w:rsid w:val="00052726"/>
    <w:rsid w:val="00052950"/>
    <w:rsid w:val="00052B5F"/>
    <w:rsid w:val="00052F56"/>
    <w:rsid w:val="000531AE"/>
    <w:rsid w:val="00053495"/>
    <w:rsid w:val="00053555"/>
    <w:rsid w:val="000535A4"/>
    <w:rsid w:val="00053797"/>
    <w:rsid w:val="0005393E"/>
    <w:rsid w:val="00053CDD"/>
    <w:rsid w:val="00053E7D"/>
    <w:rsid w:val="00053FFA"/>
    <w:rsid w:val="0005402F"/>
    <w:rsid w:val="000544F3"/>
    <w:rsid w:val="000545C6"/>
    <w:rsid w:val="000546B6"/>
    <w:rsid w:val="000547C7"/>
    <w:rsid w:val="000548E0"/>
    <w:rsid w:val="00054951"/>
    <w:rsid w:val="00054970"/>
    <w:rsid w:val="000549AB"/>
    <w:rsid w:val="00054E11"/>
    <w:rsid w:val="00054FA8"/>
    <w:rsid w:val="000550C1"/>
    <w:rsid w:val="00055288"/>
    <w:rsid w:val="00055293"/>
    <w:rsid w:val="000553BC"/>
    <w:rsid w:val="000557A4"/>
    <w:rsid w:val="00055B45"/>
    <w:rsid w:val="00055D03"/>
    <w:rsid w:val="000562B0"/>
    <w:rsid w:val="00056518"/>
    <w:rsid w:val="00056623"/>
    <w:rsid w:val="00056634"/>
    <w:rsid w:val="0005697E"/>
    <w:rsid w:val="00056ACC"/>
    <w:rsid w:val="00056C2A"/>
    <w:rsid w:val="000578DE"/>
    <w:rsid w:val="00057F9C"/>
    <w:rsid w:val="0006005A"/>
    <w:rsid w:val="00060065"/>
    <w:rsid w:val="000601BB"/>
    <w:rsid w:val="000605F1"/>
    <w:rsid w:val="00060D34"/>
    <w:rsid w:val="00060F59"/>
    <w:rsid w:val="00060FEC"/>
    <w:rsid w:val="000611B2"/>
    <w:rsid w:val="000612CF"/>
    <w:rsid w:val="0006178E"/>
    <w:rsid w:val="00061793"/>
    <w:rsid w:val="00061C39"/>
    <w:rsid w:val="00061C93"/>
    <w:rsid w:val="00061D37"/>
    <w:rsid w:val="000620B4"/>
    <w:rsid w:val="00062187"/>
    <w:rsid w:val="00062280"/>
    <w:rsid w:val="000623D5"/>
    <w:rsid w:val="00062544"/>
    <w:rsid w:val="000625C3"/>
    <w:rsid w:val="000628CB"/>
    <w:rsid w:val="00062BCA"/>
    <w:rsid w:val="00062D7E"/>
    <w:rsid w:val="000630C8"/>
    <w:rsid w:val="00063173"/>
    <w:rsid w:val="000631AC"/>
    <w:rsid w:val="00063208"/>
    <w:rsid w:val="00063237"/>
    <w:rsid w:val="000634E3"/>
    <w:rsid w:val="00063559"/>
    <w:rsid w:val="00063920"/>
    <w:rsid w:val="000639F8"/>
    <w:rsid w:val="00063CFF"/>
    <w:rsid w:val="0006413F"/>
    <w:rsid w:val="0006418E"/>
    <w:rsid w:val="000643F9"/>
    <w:rsid w:val="0006496A"/>
    <w:rsid w:val="00064B72"/>
    <w:rsid w:val="00064C34"/>
    <w:rsid w:val="00064EFD"/>
    <w:rsid w:val="00064F50"/>
    <w:rsid w:val="00064F75"/>
    <w:rsid w:val="000650AD"/>
    <w:rsid w:val="00065887"/>
    <w:rsid w:val="00065A57"/>
    <w:rsid w:val="00066473"/>
    <w:rsid w:val="0006675E"/>
    <w:rsid w:val="00066835"/>
    <w:rsid w:val="00066A36"/>
    <w:rsid w:val="00066BE7"/>
    <w:rsid w:val="00066C48"/>
    <w:rsid w:val="00066D97"/>
    <w:rsid w:val="000671A1"/>
    <w:rsid w:val="0007092B"/>
    <w:rsid w:val="000709FD"/>
    <w:rsid w:val="00070A34"/>
    <w:rsid w:val="00070EB5"/>
    <w:rsid w:val="0007119F"/>
    <w:rsid w:val="000713A8"/>
    <w:rsid w:val="000717B0"/>
    <w:rsid w:val="00071814"/>
    <w:rsid w:val="00071F0C"/>
    <w:rsid w:val="00071F96"/>
    <w:rsid w:val="000721D3"/>
    <w:rsid w:val="00072229"/>
    <w:rsid w:val="0007227E"/>
    <w:rsid w:val="0007229A"/>
    <w:rsid w:val="0007239A"/>
    <w:rsid w:val="00072442"/>
    <w:rsid w:val="000724DB"/>
    <w:rsid w:val="00072559"/>
    <w:rsid w:val="0007266A"/>
    <w:rsid w:val="00072B0F"/>
    <w:rsid w:val="00072D1E"/>
    <w:rsid w:val="00072DC8"/>
    <w:rsid w:val="00072FAA"/>
    <w:rsid w:val="00072FAB"/>
    <w:rsid w:val="000733D8"/>
    <w:rsid w:val="00073460"/>
    <w:rsid w:val="00073471"/>
    <w:rsid w:val="000737EA"/>
    <w:rsid w:val="000738C1"/>
    <w:rsid w:val="00073993"/>
    <w:rsid w:val="00073E47"/>
    <w:rsid w:val="00073FD6"/>
    <w:rsid w:val="00074144"/>
    <w:rsid w:val="00074242"/>
    <w:rsid w:val="000742F0"/>
    <w:rsid w:val="0007472B"/>
    <w:rsid w:val="000749DC"/>
    <w:rsid w:val="00074A24"/>
    <w:rsid w:val="000751B8"/>
    <w:rsid w:val="000752F9"/>
    <w:rsid w:val="00075397"/>
    <w:rsid w:val="000753D8"/>
    <w:rsid w:val="000759A6"/>
    <w:rsid w:val="00076368"/>
    <w:rsid w:val="0007660B"/>
    <w:rsid w:val="000767F8"/>
    <w:rsid w:val="00076A02"/>
    <w:rsid w:val="00076A6C"/>
    <w:rsid w:val="00076C21"/>
    <w:rsid w:val="00076F49"/>
    <w:rsid w:val="00076FE7"/>
    <w:rsid w:val="000770F2"/>
    <w:rsid w:val="00077129"/>
    <w:rsid w:val="000779AF"/>
    <w:rsid w:val="00077FC9"/>
    <w:rsid w:val="0008008B"/>
    <w:rsid w:val="0008009D"/>
    <w:rsid w:val="0008038F"/>
    <w:rsid w:val="00080580"/>
    <w:rsid w:val="000805BF"/>
    <w:rsid w:val="0008067F"/>
    <w:rsid w:val="000808FB"/>
    <w:rsid w:val="00080F6F"/>
    <w:rsid w:val="000810C7"/>
    <w:rsid w:val="00081168"/>
    <w:rsid w:val="00081E04"/>
    <w:rsid w:val="00081FB6"/>
    <w:rsid w:val="00082009"/>
    <w:rsid w:val="00082067"/>
    <w:rsid w:val="00082402"/>
    <w:rsid w:val="00082AE1"/>
    <w:rsid w:val="00082B60"/>
    <w:rsid w:val="00082CEF"/>
    <w:rsid w:val="00082DC1"/>
    <w:rsid w:val="00082DD3"/>
    <w:rsid w:val="00082DE5"/>
    <w:rsid w:val="00082EB7"/>
    <w:rsid w:val="00083039"/>
    <w:rsid w:val="0008359E"/>
    <w:rsid w:val="00083894"/>
    <w:rsid w:val="00083985"/>
    <w:rsid w:val="00083ABD"/>
    <w:rsid w:val="00083C28"/>
    <w:rsid w:val="00083CBC"/>
    <w:rsid w:val="00083DE0"/>
    <w:rsid w:val="00084378"/>
    <w:rsid w:val="0008471D"/>
    <w:rsid w:val="00084867"/>
    <w:rsid w:val="000848F5"/>
    <w:rsid w:val="00084963"/>
    <w:rsid w:val="00084A53"/>
    <w:rsid w:val="00084D98"/>
    <w:rsid w:val="00085013"/>
    <w:rsid w:val="0008507A"/>
    <w:rsid w:val="0008512C"/>
    <w:rsid w:val="000851C2"/>
    <w:rsid w:val="000857A3"/>
    <w:rsid w:val="00085B2F"/>
    <w:rsid w:val="00085D8E"/>
    <w:rsid w:val="00085F8E"/>
    <w:rsid w:val="00086072"/>
    <w:rsid w:val="00086177"/>
    <w:rsid w:val="00086328"/>
    <w:rsid w:val="0008690E"/>
    <w:rsid w:val="00086A46"/>
    <w:rsid w:val="00086B89"/>
    <w:rsid w:val="00086DC9"/>
    <w:rsid w:val="00086F1C"/>
    <w:rsid w:val="00086F3B"/>
    <w:rsid w:val="000874B6"/>
    <w:rsid w:val="000875FF"/>
    <w:rsid w:val="0008776A"/>
    <w:rsid w:val="000877A0"/>
    <w:rsid w:val="00087897"/>
    <w:rsid w:val="000878CE"/>
    <w:rsid w:val="000879C3"/>
    <w:rsid w:val="00087B33"/>
    <w:rsid w:val="00087C23"/>
    <w:rsid w:val="00087D05"/>
    <w:rsid w:val="00087D40"/>
    <w:rsid w:val="0009012B"/>
    <w:rsid w:val="000905E0"/>
    <w:rsid w:val="00090659"/>
    <w:rsid w:val="00090B38"/>
    <w:rsid w:val="00090BFD"/>
    <w:rsid w:val="00090C2F"/>
    <w:rsid w:val="00090C4A"/>
    <w:rsid w:val="000910E1"/>
    <w:rsid w:val="000911CE"/>
    <w:rsid w:val="000912BF"/>
    <w:rsid w:val="00091303"/>
    <w:rsid w:val="00091461"/>
    <w:rsid w:val="00091632"/>
    <w:rsid w:val="00091AB4"/>
    <w:rsid w:val="00091D0F"/>
    <w:rsid w:val="00091DE2"/>
    <w:rsid w:val="000921DA"/>
    <w:rsid w:val="000928AB"/>
    <w:rsid w:val="0009293B"/>
    <w:rsid w:val="00092ACA"/>
    <w:rsid w:val="00092AD7"/>
    <w:rsid w:val="00092BC7"/>
    <w:rsid w:val="00092DD9"/>
    <w:rsid w:val="0009331A"/>
    <w:rsid w:val="00093342"/>
    <w:rsid w:val="000933AD"/>
    <w:rsid w:val="000933D4"/>
    <w:rsid w:val="0009369C"/>
    <w:rsid w:val="00093E23"/>
    <w:rsid w:val="00094408"/>
    <w:rsid w:val="000946D7"/>
    <w:rsid w:val="00094748"/>
    <w:rsid w:val="00094C2A"/>
    <w:rsid w:val="00094C89"/>
    <w:rsid w:val="00095134"/>
    <w:rsid w:val="00095645"/>
    <w:rsid w:val="00095896"/>
    <w:rsid w:val="00095B4A"/>
    <w:rsid w:val="00095BEB"/>
    <w:rsid w:val="00095D8D"/>
    <w:rsid w:val="00095EDB"/>
    <w:rsid w:val="000960DB"/>
    <w:rsid w:val="00096175"/>
    <w:rsid w:val="000962A9"/>
    <w:rsid w:val="00096403"/>
    <w:rsid w:val="000964E6"/>
    <w:rsid w:val="00096842"/>
    <w:rsid w:val="00096A0B"/>
    <w:rsid w:val="00096DFF"/>
    <w:rsid w:val="00097316"/>
    <w:rsid w:val="00097CD1"/>
    <w:rsid w:val="000A0026"/>
    <w:rsid w:val="000A0034"/>
    <w:rsid w:val="000A03F4"/>
    <w:rsid w:val="000A04C0"/>
    <w:rsid w:val="000A084F"/>
    <w:rsid w:val="000A0A4B"/>
    <w:rsid w:val="000A0C8B"/>
    <w:rsid w:val="000A0CE1"/>
    <w:rsid w:val="000A0D13"/>
    <w:rsid w:val="000A0D18"/>
    <w:rsid w:val="000A0F23"/>
    <w:rsid w:val="000A1336"/>
    <w:rsid w:val="000A161C"/>
    <w:rsid w:val="000A169B"/>
    <w:rsid w:val="000A18FE"/>
    <w:rsid w:val="000A1901"/>
    <w:rsid w:val="000A1A55"/>
    <w:rsid w:val="000A1BD8"/>
    <w:rsid w:val="000A1EDA"/>
    <w:rsid w:val="000A2198"/>
    <w:rsid w:val="000A255C"/>
    <w:rsid w:val="000A2644"/>
    <w:rsid w:val="000A2730"/>
    <w:rsid w:val="000A2AC8"/>
    <w:rsid w:val="000A2BCF"/>
    <w:rsid w:val="000A2C38"/>
    <w:rsid w:val="000A2D3A"/>
    <w:rsid w:val="000A2DA4"/>
    <w:rsid w:val="000A31E7"/>
    <w:rsid w:val="000A326C"/>
    <w:rsid w:val="000A32AC"/>
    <w:rsid w:val="000A36CD"/>
    <w:rsid w:val="000A38E8"/>
    <w:rsid w:val="000A394E"/>
    <w:rsid w:val="000A3A69"/>
    <w:rsid w:val="000A3ADF"/>
    <w:rsid w:val="000A3DF8"/>
    <w:rsid w:val="000A3F4E"/>
    <w:rsid w:val="000A41C3"/>
    <w:rsid w:val="000A42D5"/>
    <w:rsid w:val="000A43A8"/>
    <w:rsid w:val="000A465B"/>
    <w:rsid w:val="000A47AC"/>
    <w:rsid w:val="000A4D64"/>
    <w:rsid w:val="000A50D6"/>
    <w:rsid w:val="000A5640"/>
    <w:rsid w:val="000A589E"/>
    <w:rsid w:val="000A62E0"/>
    <w:rsid w:val="000A65F4"/>
    <w:rsid w:val="000A6B15"/>
    <w:rsid w:val="000A6E22"/>
    <w:rsid w:val="000A6E84"/>
    <w:rsid w:val="000A716D"/>
    <w:rsid w:val="000A71EB"/>
    <w:rsid w:val="000A75A5"/>
    <w:rsid w:val="000A7728"/>
    <w:rsid w:val="000A7CCD"/>
    <w:rsid w:val="000A7E76"/>
    <w:rsid w:val="000A7F08"/>
    <w:rsid w:val="000B03B6"/>
    <w:rsid w:val="000B03FA"/>
    <w:rsid w:val="000B087A"/>
    <w:rsid w:val="000B09CD"/>
    <w:rsid w:val="000B0B00"/>
    <w:rsid w:val="000B1337"/>
    <w:rsid w:val="000B1407"/>
    <w:rsid w:val="000B15B0"/>
    <w:rsid w:val="000B15F3"/>
    <w:rsid w:val="000B167D"/>
    <w:rsid w:val="000B1770"/>
    <w:rsid w:val="000B1FB7"/>
    <w:rsid w:val="000B231A"/>
    <w:rsid w:val="000B23FD"/>
    <w:rsid w:val="000B2436"/>
    <w:rsid w:val="000B252C"/>
    <w:rsid w:val="000B258C"/>
    <w:rsid w:val="000B2795"/>
    <w:rsid w:val="000B27AD"/>
    <w:rsid w:val="000B2A0E"/>
    <w:rsid w:val="000B2ADA"/>
    <w:rsid w:val="000B2AE5"/>
    <w:rsid w:val="000B2E71"/>
    <w:rsid w:val="000B2E97"/>
    <w:rsid w:val="000B3059"/>
    <w:rsid w:val="000B32CA"/>
    <w:rsid w:val="000B35D4"/>
    <w:rsid w:val="000B36DC"/>
    <w:rsid w:val="000B37FB"/>
    <w:rsid w:val="000B3812"/>
    <w:rsid w:val="000B3838"/>
    <w:rsid w:val="000B3A4C"/>
    <w:rsid w:val="000B3B99"/>
    <w:rsid w:val="000B3CA3"/>
    <w:rsid w:val="000B3D5E"/>
    <w:rsid w:val="000B3D7E"/>
    <w:rsid w:val="000B476B"/>
    <w:rsid w:val="000B47DB"/>
    <w:rsid w:val="000B4930"/>
    <w:rsid w:val="000B4D3F"/>
    <w:rsid w:val="000B4D40"/>
    <w:rsid w:val="000B4E32"/>
    <w:rsid w:val="000B5041"/>
    <w:rsid w:val="000B52EE"/>
    <w:rsid w:val="000B5429"/>
    <w:rsid w:val="000B55E8"/>
    <w:rsid w:val="000B56A8"/>
    <w:rsid w:val="000B5C61"/>
    <w:rsid w:val="000B5E47"/>
    <w:rsid w:val="000B5E4A"/>
    <w:rsid w:val="000B5EA6"/>
    <w:rsid w:val="000B6052"/>
    <w:rsid w:val="000B62A2"/>
    <w:rsid w:val="000B63F5"/>
    <w:rsid w:val="000B65AD"/>
    <w:rsid w:val="000B65CD"/>
    <w:rsid w:val="000B68D0"/>
    <w:rsid w:val="000B6AAF"/>
    <w:rsid w:val="000B6B1A"/>
    <w:rsid w:val="000B6D46"/>
    <w:rsid w:val="000B6DBB"/>
    <w:rsid w:val="000B73E3"/>
    <w:rsid w:val="000B7573"/>
    <w:rsid w:val="000B7686"/>
    <w:rsid w:val="000B7C31"/>
    <w:rsid w:val="000B7CBD"/>
    <w:rsid w:val="000C018B"/>
    <w:rsid w:val="000C01E9"/>
    <w:rsid w:val="000C0297"/>
    <w:rsid w:val="000C0613"/>
    <w:rsid w:val="000C0724"/>
    <w:rsid w:val="000C0815"/>
    <w:rsid w:val="000C0D43"/>
    <w:rsid w:val="000C1397"/>
    <w:rsid w:val="000C1918"/>
    <w:rsid w:val="000C1996"/>
    <w:rsid w:val="000C1C32"/>
    <w:rsid w:val="000C1CA9"/>
    <w:rsid w:val="000C1D95"/>
    <w:rsid w:val="000C1DAF"/>
    <w:rsid w:val="000C1F45"/>
    <w:rsid w:val="000C2412"/>
    <w:rsid w:val="000C27C2"/>
    <w:rsid w:val="000C29F5"/>
    <w:rsid w:val="000C2B40"/>
    <w:rsid w:val="000C2CFE"/>
    <w:rsid w:val="000C2E97"/>
    <w:rsid w:val="000C3126"/>
    <w:rsid w:val="000C32E0"/>
    <w:rsid w:val="000C33E0"/>
    <w:rsid w:val="000C3609"/>
    <w:rsid w:val="000C376C"/>
    <w:rsid w:val="000C37CF"/>
    <w:rsid w:val="000C381C"/>
    <w:rsid w:val="000C3CE4"/>
    <w:rsid w:val="000C3E48"/>
    <w:rsid w:val="000C423B"/>
    <w:rsid w:val="000C42D5"/>
    <w:rsid w:val="000C444C"/>
    <w:rsid w:val="000C483E"/>
    <w:rsid w:val="000C4BA7"/>
    <w:rsid w:val="000C4E91"/>
    <w:rsid w:val="000C4FB0"/>
    <w:rsid w:val="000C513C"/>
    <w:rsid w:val="000C52FA"/>
    <w:rsid w:val="000C53F3"/>
    <w:rsid w:val="000C55EA"/>
    <w:rsid w:val="000C5662"/>
    <w:rsid w:val="000C58AC"/>
    <w:rsid w:val="000C5958"/>
    <w:rsid w:val="000C597F"/>
    <w:rsid w:val="000C5A8E"/>
    <w:rsid w:val="000C5B4B"/>
    <w:rsid w:val="000C6021"/>
    <w:rsid w:val="000C6168"/>
    <w:rsid w:val="000C620A"/>
    <w:rsid w:val="000C6597"/>
    <w:rsid w:val="000C6654"/>
    <w:rsid w:val="000C687F"/>
    <w:rsid w:val="000C6895"/>
    <w:rsid w:val="000C68DF"/>
    <w:rsid w:val="000C6CAD"/>
    <w:rsid w:val="000C6D9E"/>
    <w:rsid w:val="000C73DF"/>
    <w:rsid w:val="000C74CB"/>
    <w:rsid w:val="000C7506"/>
    <w:rsid w:val="000C781E"/>
    <w:rsid w:val="000C7AC9"/>
    <w:rsid w:val="000C7B52"/>
    <w:rsid w:val="000C7B5B"/>
    <w:rsid w:val="000D007D"/>
    <w:rsid w:val="000D0155"/>
    <w:rsid w:val="000D0415"/>
    <w:rsid w:val="000D04C7"/>
    <w:rsid w:val="000D04DA"/>
    <w:rsid w:val="000D061F"/>
    <w:rsid w:val="000D067E"/>
    <w:rsid w:val="000D08C1"/>
    <w:rsid w:val="000D0B86"/>
    <w:rsid w:val="000D0DDA"/>
    <w:rsid w:val="000D0F9E"/>
    <w:rsid w:val="000D165C"/>
    <w:rsid w:val="000D1A55"/>
    <w:rsid w:val="000D1BBB"/>
    <w:rsid w:val="000D2096"/>
    <w:rsid w:val="000D233D"/>
    <w:rsid w:val="000D2420"/>
    <w:rsid w:val="000D2471"/>
    <w:rsid w:val="000D25A9"/>
    <w:rsid w:val="000D29B3"/>
    <w:rsid w:val="000D29F0"/>
    <w:rsid w:val="000D2ABE"/>
    <w:rsid w:val="000D2BD0"/>
    <w:rsid w:val="000D2D3C"/>
    <w:rsid w:val="000D2E46"/>
    <w:rsid w:val="000D2EBA"/>
    <w:rsid w:val="000D302E"/>
    <w:rsid w:val="000D313A"/>
    <w:rsid w:val="000D31F6"/>
    <w:rsid w:val="000D336F"/>
    <w:rsid w:val="000D3547"/>
    <w:rsid w:val="000D3FA8"/>
    <w:rsid w:val="000D4220"/>
    <w:rsid w:val="000D42D5"/>
    <w:rsid w:val="000D4427"/>
    <w:rsid w:val="000D4508"/>
    <w:rsid w:val="000D4590"/>
    <w:rsid w:val="000D469A"/>
    <w:rsid w:val="000D469F"/>
    <w:rsid w:val="000D46D9"/>
    <w:rsid w:val="000D47BC"/>
    <w:rsid w:val="000D4844"/>
    <w:rsid w:val="000D486C"/>
    <w:rsid w:val="000D48F9"/>
    <w:rsid w:val="000D4E29"/>
    <w:rsid w:val="000D4FB3"/>
    <w:rsid w:val="000D52ED"/>
    <w:rsid w:val="000D5544"/>
    <w:rsid w:val="000D55ED"/>
    <w:rsid w:val="000D56D9"/>
    <w:rsid w:val="000D5C6E"/>
    <w:rsid w:val="000D5E62"/>
    <w:rsid w:val="000D606A"/>
    <w:rsid w:val="000D67F3"/>
    <w:rsid w:val="000D68E3"/>
    <w:rsid w:val="000D6AF4"/>
    <w:rsid w:val="000D6D10"/>
    <w:rsid w:val="000D6D74"/>
    <w:rsid w:val="000D7094"/>
    <w:rsid w:val="000D709B"/>
    <w:rsid w:val="000D7149"/>
    <w:rsid w:val="000D733B"/>
    <w:rsid w:val="000D7A9C"/>
    <w:rsid w:val="000D7CD1"/>
    <w:rsid w:val="000D7E57"/>
    <w:rsid w:val="000E0273"/>
    <w:rsid w:val="000E0306"/>
    <w:rsid w:val="000E036F"/>
    <w:rsid w:val="000E03AB"/>
    <w:rsid w:val="000E09CB"/>
    <w:rsid w:val="000E0D3A"/>
    <w:rsid w:val="000E0EDF"/>
    <w:rsid w:val="000E10FC"/>
    <w:rsid w:val="000E15C3"/>
    <w:rsid w:val="000E1763"/>
    <w:rsid w:val="000E2072"/>
    <w:rsid w:val="000E213C"/>
    <w:rsid w:val="000E23E2"/>
    <w:rsid w:val="000E248E"/>
    <w:rsid w:val="000E2613"/>
    <w:rsid w:val="000E2AB9"/>
    <w:rsid w:val="000E2D2D"/>
    <w:rsid w:val="000E2DE0"/>
    <w:rsid w:val="000E314D"/>
    <w:rsid w:val="000E31A7"/>
    <w:rsid w:val="000E3706"/>
    <w:rsid w:val="000E3B8B"/>
    <w:rsid w:val="000E3E19"/>
    <w:rsid w:val="000E3EC1"/>
    <w:rsid w:val="000E41A5"/>
    <w:rsid w:val="000E4517"/>
    <w:rsid w:val="000E47CB"/>
    <w:rsid w:val="000E47E2"/>
    <w:rsid w:val="000E4917"/>
    <w:rsid w:val="000E5108"/>
    <w:rsid w:val="000E525C"/>
    <w:rsid w:val="000E5694"/>
    <w:rsid w:val="000E56E9"/>
    <w:rsid w:val="000E58AF"/>
    <w:rsid w:val="000E59AA"/>
    <w:rsid w:val="000E5AA1"/>
    <w:rsid w:val="000E5DB4"/>
    <w:rsid w:val="000E5E51"/>
    <w:rsid w:val="000E650F"/>
    <w:rsid w:val="000E6566"/>
    <w:rsid w:val="000E66CD"/>
    <w:rsid w:val="000E688E"/>
    <w:rsid w:val="000E68F2"/>
    <w:rsid w:val="000E6A94"/>
    <w:rsid w:val="000E6C2F"/>
    <w:rsid w:val="000E6E33"/>
    <w:rsid w:val="000E7769"/>
    <w:rsid w:val="000E7B02"/>
    <w:rsid w:val="000E7C1A"/>
    <w:rsid w:val="000E7CCE"/>
    <w:rsid w:val="000E7E53"/>
    <w:rsid w:val="000F0247"/>
    <w:rsid w:val="000F0484"/>
    <w:rsid w:val="000F06D4"/>
    <w:rsid w:val="000F0A8E"/>
    <w:rsid w:val="000F0C13"/>
    <w:rsid w:val="000F0D25"/>
    <w:rsid w:val="000F0FAC"/>
    <w:rsid w:val="000F0FAD"/>
    <w:rsid w:val="000F0FEB"/>
    <w:rsid w:val="000F15EA"/>
    <w:rsid w:val="000F1999"/>
    <w:rsid w:val="000F1B33"/>
    <w:rsid w:val="000F1E8A"/>
    <w:rsid w:val="000F1FC0"/>
    <w:rsid w:val="000F219D"/>
    <w:rsid w:val="000F2910"/>
    <w:rsid w:val="000F2C10"/>
    <w:rsid w:val="000F2C41"/>
    <w:rsid w:val="000F3004"/>
    <w:rsid w:val="000F31DB"/>
    <w:rsid w:val="000F32AD"/>
    <w:rsid w:val="000F332A"/>
    <w:rsid w:val="000F34DB"/>
    <w:rsid w:val="000F368C"/>
    <w:rsid w:val="000F371E"/>
    <w:rsid w:val="000F3B12"/>
    <w:rsid w:val="000F3C22"/>
    <w:rsid w:val="000F3D04"/>
    <w:rsid w:val="000F3D8D"/>
    <w:rsid w:val="000F3DB9"/>
    <w:rsid w:val="000F41EC"/>
    <w:rsid w:val="000F4650"/>
    <w:rsid w:val="000F4A45"/>
    <w:rsid w:val="000F4AB1"/>
    <w:rsid w:val="000F4DE4"/>
    <w:rsid w:val="000F50A9"/>
    <w:rsid w:val="000F5132"/>
    <w:rsid w:val="000F527D"/>
    <w:rsid w:val="000F52B0"/>
    <w:rsid w:val="000F52CE"/>
    <w:rsid w:val="000F5638"/>
    <w:rsid w:val="000F5DA2"/>
    <w:rsid w:val="000F5F43"/>
    <w:rsid w:val="000F5FBE"/>
    <w:rsid w:val="000F6546"/>
    <w:rsid w:val="000F66D5"/>
    <w:rsid w:val="000F66D8"/>
    <w:rsid w:val="000F6741"/>
    <w:rsid w:val="000F6925"/>
    <w:rsid w:val="000F6993"/>
    <w:rsid w:val="000F69D3"/>
    <w:rsid w:val="000F6A4E"/>
    <w:rsid w:val="000F6A77"/>
    <w:rsid w:val="000F6A9A"/>
    <w:rsid w:val="000F6F1C"/>
    <w:rsid w:val="000F7110"/>
    <w:rsid w:val="000F719F"/>
    <w:rsid w:val="000F7708"/>
    <w:rsid w:val="001005A7"/>
    <w:rsid w:val="0010062C"/>
    <w:rsid w:val="00100789"/>
    <w:rsid w:val="0010081C"/>
    <w:rsid w:val="00100871"/>
    <w:rsid w:val="001008D8"/>
    <w:rsid w:val="00100BD1"/>
    <w:rsid w:val="00100BF3"/>
    <w:rsid w:val="001010A6"/>
    <w:rsid w:val="0010123A"/>
    <w:rsid w:val="00101301"/>
    <w:rsid w:val="001013F6"/>
    <w:rsid w:val="001014A1"/>
    <w:rsid w:val="001014F6"/>
    <w:rsid w:val="0010196E"/>
    <w:rsid w:val="001019A1"/>
    <w:rsid w:val="001019D9"/>
    <w:rsid w:val="00101AEC"/>
    <w:rsid w:val="00101DEE"/>
    <w:rsid w:val="0010213B"/>
    <w:rsid w:val="00102487"/>
    <w:rsid w:val="0010257A"/>
    <w:rsid w:val="001027F8"/>
    <w:rsid w:val="0010284A"/>
    <w:rsid w:val="00102E7F"/>
    <w:rsid w:val="00102EF6"/>
    <w:rsid w:val="00102F88"/>
    <w:rsid w:val="001031C4"/>
    <w:rsid w:val="001032DC"/>
    <w:rsid w:val="00103607"/>
    <w:rsid w:val="001036BA"/>
    <w:rsid w:val="00103841"/>
    <w:rsid w:val="00103C7C"/>
    <w:rsid w:val="00103DA7"/>
    <w:rsid w:val="00103F24"/>
    <w:rsid w:val="00104131"/>
    <w:rsid w:val="00104498"/>
    <w:rsid w:val="001047DC"/>
    <w:rsid w:val="00104D8E"/>
    <w:rsid w:val="00104DB8"/>
    <w:rsid w:val="00104F7A"/>
    <w:rsid w:val="00105053"/>
    <w:rsid w:val="00105156"/>
    <w:rsid w:val="00105210"/>
    <w:rsid w:val="001054C7"/>
    <w:rsid w:val="0010557C"/>
    <w:rsid w:val="00105758"/>
    <w:rsid w:val="00105867"/>
    <w:rsid w:val="00105989"/>
    <w:rsid w:val="001062FB"/>
    <w:rsid w:val="001063F7"/>
    <w:rsid w:val="0010670B"/>
    <w:rsid w:val="001068A7"/>
    <w:rsid w:val="001070E0"/>
    <w:rsid w:val="001073B5"/>
    <w:rsid w:val="001074E9"/>
    <w:rsid w:val="001075E8"/>
    <w:rsid w:val="00107813"/>
    <w:rsid w:val="0010792C"/>
    <w:rsid w:val="00110078"/>
    <w:rsid w:val="001101D0"/>
    <w:rsid w:val="0011051C"/>
    <w:rsid w:val="0011060E"/>
    <w:rsid w:val="001107C5"/>
    <w:rsid w:val="0011094C"/>
    <w:rsid w:val="001111A7"/>
    <w:rsid w:val="0011126F"/>
    <w:rsid w:val="0011163A"/>
    <w:rsid w:val="00111979"/>
    <w:rsid w:val="00111D6A"/>
    <w:rsid w:val="00111E83"/>
    <w:rsid w:val="00111FA5"/>
    <w:rsid w:val="001120BD"/>
    <w:rsid w:val="001128E2"/>
    <w:rsid w:val="001128E4"/>
    <w:rsid w:val="00112B3E"/>
    <w:rsid w:val="00112E10"/>
    <w:rsid w:val="00112E30"/>
    <w:rsid w:val="00112E66"/>
    <w:rsid w:val="00113032"/>
    <w:rsid w:val="00113072"/>
    <w:rsid w:val="00113912"/>
    <w:rsid w:val="00113E20"/>
    <w:rsid w:val="00114155"/>
    <w:rsid w:val="001144EB"/>
    <w:rsid w:val="001146B0"/>
    <w:rsid w:val="001149E1"/>
    <w:rsid w:val="00114AA8"/>
    <w:rsid w:val="00114CAB"/>
    <w:rsid w:val="0011501C"/>
    <w:rsid w:val="00115576"/>
    <w:rsid w:val="0011568F"/>
    <w:rsid w:val="00115C11"/>
    <w:rsid w:val="00115DA9"/>
    <w:rsid w:val="00115EB5"/>
    <w:rsid w:val="00115F0F"/>
    <w:rsid w:val="00115F7E"/>
    <w:rsid w:val="001160AA"/>
    <w:rsid w:val="001162DB"/>
    <w:rsid w:val="001163C9"/>
    <w:rsid w:val="00116577"/>
    <w:rsid w:val="001166A7"/>
    <w:rsid w:val="001166E2"/>
    <w:rsid w:val="00116D38"/>
    <w:rsid w:val="001171F8"/>
    <w:rsid w:val="00117236"/>
    <w:rsid w:val="00117595"/>
    <w:rsid w:val="001177C9"/>
    <w:rsid w:val="001178C5"/>
    <w:rsid w:val="001179A0"/>
    <w:rsid w:val="00117C66"/>
    <w:rsid w:val="00117D50"/>
    <w:rsid w:val="00117F58"/>
    <w:rsid w:val="001203C2"/>
    <w:rsid w:val="00120527"/>
    <w:rsid w:val="0012082C"/>
    <w:rsid w:val="001208A1"/>
    <w:rsid w:val="001208E7"/>
    <w:rsid w:val="00120DC9"/>
    <w:rsid w:val="00120DE1"/>
    <w:rsid w:val="00120F9E"/>
    <w:rsid w:val="00121219"/>
    <w:rsid w:val="001214D8"/>
    <w:rsid w:val="001215DA"/>
    <w:rsid w:val="00121697"/>
    <w:rsid w:val="0012172A"/>
    <w:rsid w:val="00121738"/>
    <w:rsid w:val="0012197B"/>
    <w:rsid w:val="0012209C"/>
    <w:rsid w:val="001221EA"/>
    <w:rsid w:val="00122279"/>
    <w:rsid w:val="00122302"/>
    <w:rsid w:val="00122327"/>
    <w:rsid w:val="0012237E"/>
    <w:rsid w:val="00122AF5"/>
    <w:rsid w:val="00122E18"/>
    <w:rsid w:val="00122E45"/>
    <w:rsid w:val="00122E7F"/>
    <w:rsid w:val="0012316B"/>
    <w:rsid w:val="0012329E"/>
    <w:rsid w:val="0012334D"/>
    <w:rsid w:val="001237E6"/>
    <w:rsid w:val="00123B61"/>
    <w:rsid w:val="00123D2A"/>
    <w:rsid w:val="00123F37"/>
    <w:rsid w:val="00123F70"/>
    <w:rsid w:val="0012405F"/>
    <w:rsid w:val="0012419F"/>
    <w:rsid w:val="001241F8"/>
    <w:rsid w:val="00124416"/>
    <w:rsid w:val="00124484"/>
    <w:rsid w:val="0012457D"/>
    <w:rsid w:val="00124968"/>
    <w:rsid w:val="00124C85"/>
    <w:rsid w:val="001251A2"/>
    <w:rsid w:val="0012528A"/>
    <w:rsid w:val="001255CA"/>
    <w:rsid w:val="001256E6"/>
    <w:rsid w:val="001259B5"/>
    <w:rsid w:val="00125BCE"/>
    <w:rsid w:val="00125C2F"/>
    <w:rsid w:val="00125D04"/>
    <w:rsid w:val="00125D94"/>
    <w:rsid w:val="0012653C"/>
    <w:rsid w:val="00126AC2"/>
    <w:rsid w:val="00126BD4"/>
    <w:rsid w:val="00126C52"/>
    <w:rsid w:val="001270D6"/>
    <w:rsid w:val="0012717E"/>
    <w:rsid w:val="001274F3"/>
    <w:rsid w:val="001276CE"/>
    <w:rsid w:val="0012792D"/>
    <w:rsid w:val="0012796C"/>
    <w:rsid w:val="001305AC"/>
    <w:rsid w:val="00130861"/>
    <w:rsid w:val="00130CE1"/>
    <w:rsid w:val="00130DCD"/>
    <w:rsid w:val="001310CD"/>
    <w:rsid w:val="001319C8"/>
    <w:rsid w:val="001321BF"/>
    <w:rsid w:val="0013227F"/>
    <w:rsid w:val="00132335"/>
    <w:rsid w:val="001327BD"/>
    <w:rsid w:val="00132B87"/>
    <w:rsid w:val="00132B9F"/>
    <w:rsid w:val="00132CC2"/>
    <w:rsid w:val="00132F00"/>
    <w:rsid w:val="00132FBE"/>
    <w:rsid w:val="0013332E"/>
    <w:rsid w:val="00133AF0"/>
    <w:rsid w:val="00133C34"/>
    <w:rsid w:val="00133E57"/>
    <w:rsid w:val="00133F37"/>
    <w:rsid w:val="001342C0"/>
    <w:rsid w:val="00134852"/>
    <w:rsid w:val="00134A11"/>
    <w:rsid w:val="00134A4C"/>
    <w:rsid w:val="00134E6C"/>
    <w:rsid w:val="00134FC4"/>
    <w:rsid w:val="00135401"/>
    <w:rsid w:val="00135498"/>
    <w:rsid w:val="0013552F"/>
    <w:rsid w:val="001356BB"/>
    <w:rsid w:val="00135A1E"/>
    <w:rsid w:val="00135C25"/>
    <w:rsid w:val="00135CC3"/>
    <w:rsid w:val="00135EA1"/>
    <w:rsid w:val="001369B4"/>
    <w:rsid w:val="00136E16"/>
    <w:rsid w:val="00136F62"/>
    <w:rsid w:val="0013747F"/>
    <w:rsid w:val="001377BC"/>
    <w:rsid w:val="00137E4D"/>
    <w:rsid w:val="0014017E"/>
    <w:rsid w:val="001401ED"/>
    <w:rsid w:val="00140302"/>
    <w:rsid w:val="001403F4"/>
    <w:rsid w:val="001404E6"/>
    <w:rsid w:val="001405AD"/>
    <w:rsid w:val="001405EF"/>
    <w:rsid w:val="001406C2"/>
    <w:rsid w:val="00140918"/>
    <w:rsid w:val="00140BA5"/>
    <w:rsid w:val="0014157C"/>
    <w:rsid w:val="00141741"/>
    <w:rsid w:val="00141974"/>
    <w:rsid w:val="00141C90"/>
    <w:rsid w:val="00141E3C"/>
    <w:rsid w:val="001421D3"/>
    <w:rsid w:val="0014256E"/>
    <w:rsid w:val="001427DA"/>
    <w:rsid w:val="00142950"/>
    <w:rsid w:val="0014301C"/>
    <w:rsid w:val="001430A7"/>
    <w:rsid w:val="00143519"/>
    <w:rsid w:val="00143581"/>
    <w:rsid w:val="001435C1"/>
    <w:rsid w:val="00143658"/>
    <w:rsid w:val="00143801"/>
    <w:rsid w:val="00144175"/>
    <w:rsid w:val="001441F0"/>
    <w:rsid w:val="00144589"/>
    <w:rsid w:val="001448BF"/>
    <w:rsid w:val="00144F94"/>
    <w:rsid w:val="0014546C"/>
    <w:rsid w:val="0014560C"/>
    <w:rsid w:val="00145778"/>
    <w:rsid w:val="0014593D"/>
    <w:rsid w:val="00145C3D"/>
    <w:rsid w:val="00145CD3"/>
    <w:rsid w:val="00146168"/>
    <w:rsid w:val="001463B4"/>
    <w:rsid w:val="00146671"/>
    <w:rsid w:val="001466A8"/>
    <w:rsid w:val="0014699A"/>
    <w:rsid w:val="00146DD0"/>
    <w:rsid w:val="00146F39"/>
    <w:rsid w:val="00146F67"/>
    <w:rsid w:val="00147D02"/>
    <w:rsid w:val="00147DF7"/>
    <w:rsid w:val="00147F3A"/>
    <w:rsid w:val="0015071C"/>
    <w:rsid w:val="001509A7"/>
    <w:rsid w:val="00150E06"/>
    <w:rsid w:val="00151222"/>
    <w:rsid w:val="00151812"/>
    <w:rsid w:val="0015186D"/>
    <w:rsid w:val="001519E8"/>
    <w:rsid w:val="00151B2F"/>
    <w:rsid w:val="00151DBF"/>
    <w:rsid w:val="001520B2"/>
    <w:rsid w:val="001524FF"/>
    <w:rsid w:val="00152711"/>
    <w:rsid w:val="00152919"/>
    <w:rsid w:val="00152A74"/>
    <w:rsid w:val="00152AF1"/>
    <w:rsid w:val="00152B2F"/>
    <w:rsid w:val="00152EF8"/>
    <w:rsid w:val="001530C4"/>
    <w:rsid w:val="0015363B"/>
    <w:rsid w:val="00153643"/>
    <w:rsid w:val="001539ED"/>
    <w:rsid w:val="001539F4"/>
    <w:rsid w:val="00153C94"/>
    <w:rsid w:val="00153E60"/>
    <w:rsid w:val="001540C1"/>
    <w:rsid w:val="00154189"/>
    <w:rsid w:val="00154204"/>
    <w:rsid w:val="0015462E"/>
    <w:rsid w:val="0015469E"/>
    <w:rsid w:val="00154BAB"/>
    <w:rsid w:val="00154DC0"/>
    <w:rsid w:val="00154F13"/>
    <w:rsid w:val="00155299"/>
    <w:rsid w:val="001561C2"/>
    <w:rsid w:val="001561DD"/>
    <w:rsid w:val="001563D9"/>
    <w:rsid w:val="001564B2"/>
    <w:rsid w:val="00156A45"/>
    <w:rsid w:val="00156B21"/>
    <w:rsid w:val="00156D2C"/>
    <w:rsid w:val="0015701F"/>
    <w:rsid w:val="001570D0"/>
    <w:rsid w:val="00157288"/>
    <w:rsid w:val="00157305"/>
    <w:rsid w:val="00157326"/>
    <w:rsid w:val="00157330"/>
    <w:rsid w:val="00157377"/>
    <w:rsid w:val="00157599"/>
    <w:rsid w:val="0015769C"/>
    <w:rsid w:val="00157DDD"/>
    <w:rsid w:val="00157E36"/>
    <w:rsid w:val="00157F3B"/>
    <w:rsid w:val="00160667"/>
    <w:rsid w:val="00160884"/>
    <w:rsid w:val="00160984"/>
    <w:rsid w:val="00161005"/>
    <w:rsid w:val="001611A1"/>
    <w:rsid w:val="0016120F"/>
    <w:rsid w:val="00161265"/>
    <w:rsid w:val="00161364"/>
    <w:rsid w:val="001615B5"/>
    <w:rsid w:val="001615FE"/>
    <w:rsid w:val="001619A0"/>
    <w:rsid w:val="00161E76"/>
    <w:rsid w:val="00162153"/>
    <w:rsid w:val="0016229E"/>
    <w:rsid w:val="00162335"/>
    <w:rsid w:val="00162852"/>
    <w:rsid w:val="00162B19"/>
    <w:rsid w:val="00162BB0"/>
    <w:rsid w:val="0016324C"/>
    <w:rsid w:val="0016368B"/>
    <w:rsid w:val="001636BF"/>
    <w:rsid w:val="0016383B"/>
    <w:rsid w:val="001638DE"/>
    <w:rsid w:val="001638EB"/>
    <w:rsid w:val="001639D3"/>
    <w:rsid w:val="00163A46"/>
    <w:rsid w:val="001640D2"/>
    <w:rsid w:val="001641F6"/>
    <w:rsid w:val="0016423D"/>
    <w:rsid w:val="001643BF"/>
    <w:rsid w:val="001644B1"/>
    <w:rsid w:val="00164A59"/>
    <w:rsid w:val="00164E17"/>
    <w:rsid w:val="00164E63"/>
    <w:rsid w:val="00164F95"/>
    <w:rsid w:val="00164FA0"/>
    <w:rsid w:val="0016556C"/>
    <w:rsid w:val="00165745"/>
    <w:rsid w:val="00165A0E"/>
    <w:rsid w:val="00165AD7"/>
    <w:rsid w:val="00165B6F"/>
    <w:rsid w:val="00166165"/>
    <w:rsid w:val="001662A1"/>
    <w:rsid w:val="0016649B"/>
    <w:rsid w:val="0016662B"/>
    <w:rsid w:val="001667B3"/>
    <w:rsid w:val="001667EE"/>
    <w:rsid w:val="0016687D"/>
    <w:rsid w:val="001668E4"/>
    <w:rsid w:val="00166C4A"/>
    <w:rsid w:val="00166E7A"/>
    <w:rsid w:val="001678E7"/>
    <w:rsid w:val="00167AC6"/>
    <w:rsid w:val="00170065"/>
    <w:rsid w:val="0017021D"/>
    <w:rsid w:val="0017029E"/>
    <w:rsid w:val="001703AD"/>
    <w:rsid w:val="001703EF"/>
    <w:rsid w:val="00170803"/>
    <w:rsid w:val="001708FF"/>
    <w:rsid w:val="00170EAE"/>
    <w:rsid w:val="00171081"/>
    <w:rsid w:val="00171246"/>
    <w:rsid w:val="001714F8"/>
    <w:rsid w:val="001715DA"/>
    <w:rsid w:val="00171685"/>
    <w:rsid w:val="001716F3"/>
    <w:rsid w:val="00171936"/>
    <w:rsid w:val="001719FB"/>
    <w:rsid w:val="00171CE6"/>
    <w:rsid w:val="00171FA6"/>
    <w:rsid w:val="00172381"/>
    <w:rsid w:val="001726CF"/>
    <w:rsid w:val="0017280E"/>
    <w:rsid w:val="00172A39"/>
    <w:rsid w:val="00172BC9"/>
    <w:rsid w:val="00172C82"/>
    <w:rsid w:val="00172FDA"/>
    <w:rsid w:val="00173039"/>
    <w:rsid w:val="00173061"/>
    <w:rsid w:val="001733D1"/>
    <w:rsid w:val="00173759"/>
    <w:rsid w:val="00173AC4"/>
    <w:rsid w:val="00173E37"/>
    <w:rsid w:val="0017414F"/>
    <w:rsid w:val="00174214"/>
    <w:rsid w:val="00174289"/>
    <w:rsid w:val="00174388"/>
    <w:rsid w:val="001744C6"/>
    <w:rsid w:val="00174DCC"/>
    <w:rsid w:val="00174FD9"/>
    <w:rsid w:val="00175274"/>
    <w:rsid w:val="00175353"/>
    <w:rsid w:val="0017540D"/>
    <w:rsid w:val="00175862"/>
    <w:rsid w:val="00175AB5"/>
    <w:rsid w:val="00175B09"/>
    <w:rsid w:val="00175CFA"/>
    <w:rsid w:val="00175D94"/>
    <w:rsid w:val="00175FC7"/>
    <w:rsid w:val="00176316"/>
    <w:rsid w:val="001767DE"/>
    <w:rsid w:val="0017682D"/>
    <w:rsid w:val="00176D6E"/>
    <w:rsid w:val="00177460"/>
    <w:rsid w:val="0017748D"/>
    <w:rsid w:val="0017748E"/>
    <w:rsid w:val="001774B7"/>
    <w:rsid w:val="0017761D"/>
    <w:rsid w:val="00177B0B"/>
    <w:rsid w:val="00177C31"/>
    <w:rsid w:val="00177CE2"/>
    <w:rsid w:val="00177F2C"/>
    <w:rsid w:val="00177FB7"/>
    <w:rsid w:val="00180233"/>
    <w:rsid w:val="00180421"/>
    <w:rsid w:val="00180459"/>
    <w:rsid w:val="001806D4"/>
    <w:rsid w:val="00180849"/>
    <w:rsid w:val="00180AE1"/>
    <w:rsid w:val="00180EC4"/>
    <w:rsid w:val="00181199"/>
    <w:rsid w:val="001811E2"/>
    <w:rsid w:val="001811EC"/>
    <w:rsid w:val="00181420"/>
    <w:rsid w:val="0018149A"/>
    <w:rsid w:val="0018151F"/>
    <w:rsid w:val="00181612"/>
    <w:rsid w:val="00181961"/>
    <w:rsid w:val="00181E53"/>
    <w:rsid w:val="00182007"/>
    <w:rsid w:val="001821FE"/>
    <w:rsid w:val="001822B4"/>
    <w:rsid w:val="00182443"/>
    <w:rsid w:val="001826CE"/>
    <w:rsid w:val="0018277C"/>
    <w:rsid w:val="00182AB4"/>
    <w:rsid w:val="00182ADE"/>
    <w:rsid w:val="00182CBD"/>
    <w:rsid w:val="00183137"/>
    <w:rsid w:val="00183322"/>
    <w:rsid w:val="001836C4"/>
    <w:rsid w:val="001836E0"/>
    <w:rsid w:val="00183A34"/>
    <w:rsid w:val="00183A92"/>
    <w:rsid w:val="00183C5D"/>
    <w:rsid w:val="00183D45"/>
    <w:rsid w:val="00183EAA"/>
    <w:rsid w:val="0018488C"/>
    <w:rsid w:val="001848A4"/>
    <w:rsid w:val="00184E03"/>
    <w:rsid w:val="00184E3A"/>
    <w:rsid w:val="00184FA0"/>
    <w:rsid w:val="00184FA9"/>
    <w:rsid w:val="0018522C"/>
    <w:rsid w:val="001853A5"/>
    <w:rsid w:val="00185585"/>
    <w:rsid w:val="00185AA3"/>
    <w:rsid w:val="00185C27"/>
    <w:rsid w:val="00185E86"/>
    <w:rsid w:val="00185FBD"/>
    <w:rsid w:val="001860C4"/>
    <w:rsid w:val="0018621C"/>
    <w:rsid w:val="001863B3"/>
    <w:rsid w:val="001871AA"/>
    <w:rsid w:val="0018733E"/>
    <w:rsid w:val="00187751"/>
    <w:rsid w:val="00187905"/>
    <w:rsid w:val="0018797C"/>
    <w:rsid w:val="00187AE3"/>
    <w:rsid w:val="00187ED8"/>
    <w:rsid w:val="00187EDC"/>
    <w:rsid w:val="00187EED"/>
    <w:rsid w:val="00187F2C"/>
    <w:rsid w:val="00190570"/>
    <w:rsid w:val="001905D1"/>
    <w:rsid w:val="00190ECC"/>
    <w:rsid w:val="001912DC"/>
    <w:rsid w:val="001914F0"/>
    <w:rsid w:val="001917C7"/>
    <w:rsid w:val="00191A6E"/>
    <w:rsid w:val="00191B45"/>
    <w:rsid w:val="00191F2C"/>
    <w:rsid w:val="0019200E"/>
    <w:rsid w:val="001927AA"/>
    <w:rsid w:val="00192998"/>
    <w:rsid w:val="00192CBF"/>
    <w:rsid w:val="00193182"/>
    <w:rsid w:val="001933A8"/>
    <w:rsid w:val="001933F6"/>
    <w:rsid w:val="00193414"/>
    <w:rsid w:val="00193547"/>
    <w:rsid w:val="00193723"/>
    <w:rsid w:val="00193D3A"/>
    <w:rsid w:val="001940B2"/>
    <w:rsid w:val="001941FE"/>
    <w:rsid w:val="001942ED"/>
    <w:rsid w:val="001943A0"/>
    <w:rsid w:val="001943C7"/>
    <w:rsid w:val="00194423"/>
    <w:rsid w:val="00194852"/>
    <w:rsid w:val="00194927"/>
    <w:rsid w:val="00194958"/>
    <w:rsid w:val="0019499A"/>
    <w:rsid w:val="00194BE0"/>
    <w:rsid w:val="00194F0E"/>
    <w:rsid w:val="001950AD"/>
    <w:rsid w:val="00195248"/>
    <w:rsid w:val="0019553A"/>
    <w:rsid w:val="00195976"/>
    <w:rsid w:val="00196001"/>
    <w:rsid w:val="0019609F"/>
    <w:rsid w:val="0019616D"/>
    <w:rsid w:val="00196485"/>
    <w:rsid w:val="00196524"/>
    <w:rsid w:val="00196574"/>
    <w:rsid w:val="00196796"/>
    <w:rsid w:val="001967FE"/>
    <w:rsid w:val="00196ABA"/>
    <w:rsid w:val="00196D5F"/>
    <w:rsid w:val="00196E41"/>
    <w:rsid w:val="00196F82"/>
    <w:rsid w:val="00197116"/>
    <w:rsid w:val="00197596"/>
    <w:rsid w:val="0019773F"/>
    <w:rsid w:val="00197AF6"/>
    <w:rsid w:val="00197B20"/>
    <w:rsid w:val="00197BDE"/>
    <w:rsid w:val="00197C75"/>
    <w:rsid w:val="00197F0D"/>
    <w:rsid w:val="001A0141"/>
    <w:rsid w:val="001A01EB"/>
    <w:rsid w:val="001A064A"/>
    <w:rsid w:val="001A0672"/>
    <w:rsid w:val="001A09AB"/>
    <w:rsid w:val="001A0EB0"/>
    <w:rsid w:val="001A126F"/>
    <w:rsid w:val="001A129E"/>
    <w:rsid w:val="001A14C6"/>
    <w:rsid w:val="001A15BC"/>
    <w:rsid w:val="001A18C9"/>
    <w:rsid w:val="001A1959"/>
    <w:rsid w:val="001A19CB"/>
    <w:rsid w:val="001A1AA2"/>
    <w:rsid w:val="001A1AB2"/>
    <w:rsid w:val="001A1AEA"/>
    <w:rsid w:val="001A1C7B"/>
    <w:rsid w:val="001A2257"/>
    <w:rsid w:val="001A22A9"/>
    <w:rsid w:val="001A22C4"/>
    <w:rsid w:val="001A2548"/>
    <w:rsid w:val="001A28A5"/>
    <w:rsid w:val="001A29E2"/>
    <w:rsid w:val="001A2B9E"/>
    <w:rsid w:val="001A30CE"/>
    <w:rsid w:val="001A3116"/>
    <w:rsid w:val="001A3387"/>
    <w:rsid w:val="001A36B3"/>
    <w:rsid w:val="001A3CC7"/>
    <w:rsid w:val="001A4034"/>
    <w:rsid w:val="001A4076"/>
    <w:rsid w:val="001A40CF"/>
    <w:rsid w:val="001A4199"/>
    <w:rsid w:val="001A4362"/>
    <w:rsid w:val="001A4A3B"/>
    <w:rsid w:val="001A4D3C"/>
    <w:rsid w:val="001A5184"/>
    <w:rsid w:val="001A529E"/>
    <w:rsid w:val="001A5605"/>
    <w:rsid w:val="001A5ADC"/>
    <w:rsid w:val="001A5B03"/>
    <w:rsid w:val="001A5F97"/>
    <w:rsid w:val="001A60E3"/>
    <w:rsid w:val="001A619B"/>
    <w:rsid w:val="001A6292"/>
    <w:rsid w:val="001A62F1"/>
    <w:rsid w:val="001A6647"/>
    <w:rsid w:val="001A68A6"/>
    <w:rsid w:val="001A69AD"/>
    <w:rsid w:val="001A6D3C"/>
    <w:rsid w:val="001A6F79"/>
    <w:rsid w:val="001A7048"/>
    <w:rsid w:val="001A7BB8"/>
    <w:rsid w:val="001A7E32"/>
    <w:rsid w:val="001A7F07"/>
    <w:rsid w:val="001B0047"/>
    <w:rsid w:val="001B006C"/>
    <w:rsid w:val="001B03D5"/>
    <w:rsid w:val="001B058C"/>
    <w:rsid w:val="001B0629"/>
    <w:rsid w:val="001B0DEB"/>
    <w:rsid w:val="001B0FDB"/>
    <w:rsid w:val="001B1000"/>
    <w:rsid w:val="001B14B1"/>
    <w:rsid w:val="001B1627"/>
    <w:rsid w:val="001B16B8"/>
    <w:rsid w:val="001B1C60"/>
    <w:rsid w:val="001B1DF1"/>
    <w:rsid w:val="001B1E59"/>
    <w:rsid w:val="001B1F4F"/>
    <w:rsid w:val="001B22C5"/>
    <w:rsid w:val="001B246C"/>
    <w:rsid w:val="001B25BC"/>
    <w:rsid w:val="001B2669"/>
    <w:rsid w:val="001B2937"/>
    <w:rsid w:val="001B315A"/>
    <w:rsid w:val="001B353F"/>
    <w:rsid w:val="001B38C5"/>
    <w:rsid w:val="001B3962"/>
    <w:rsid w:val="001B3BC2"/>
    <w:rsid w:val="001B3D02"/>
    <w:rsid w:val="001B3DAE"/>
    <w:rsid w:val="001B3E00"/>
    <w:rsid w:val="001B3FC5"/>
    <w:rsid w:val="001B41E9"/>
    <w:rsid w:val="001B47FD"/>
    <w:rsid w:val="001B4AC7"/>
    <w:rsid w:val="001B4BA5"/>
    <w:rsid w:val="001B4EAA"/>
    <w:rsid w:val="001B4EAE"/>
    <w:rsid w:val="001B5164"/>
    <w:rsid w:val="001B5201"/>
    <w:rsid w:val="001B526E"/>
    <w:rsid w:val="001B56CF"/>
    <w:rsid w:val="001B5BC5"/>
    <w:rsid w:val="001B5E3F"/>
    <w:rsid w:val="001B5EC4"/>
    <w:rsid w:val="001B5F14"/>
    <w:rsid w:val="001B6034"/>
    <w:rsid w:val="001B62F3"/>
    <w:rsid w:val="001B6639"/>
    <w:rsid w:val="001B665F"/>
    <w:rsid w:val="001B671B"/>
    <w:rsid w:val="001B677C"/>
    <w:rsid w:val="001B6923"/>
    <w:rsid w:val="001B6A6E"/>
    <w:rsid w:val="001B6BB1"/>
    <w:rsid w:val="001B6D5C"/>
    <w:rsid w:val="001B70BA"/>
    <w:rsid w:val="001B7206"/>
    <w:rsid w:val="001B725E"/>
    <w:rsid w:val="001B73A7"/>
    <w:rsid w:val="001B75F2"/>
    <w:rsid w:val="001B7628"/>
    <w:rsid w:val="001B78AC"/>
    <w:rsid w:val="001B7AE1"/>
    <w:rsid w:val="001B7CF1"/>
    <w:rsid w:val="001B7DA2"/>
    <w:rsid w:val="001C0045"/>
    <w:rsid w:val="001C0187"/>
    <w:rsid w:val="001C0432"/>
    <w:rsid w:val="001C04CD"/>
    <w:rsid w:val="001C093B"/>
    <w:rsid w:val="001C0955"/>
    <w:rsid w:val="001C0DBE"/>
    <w:rsid w:val="001C0E3A"/>
    <w:rsid w:val="001C0F35"/>
    <w:rsid w:val="001C1753"/>
    <w:rsid w:val="001C1ACA"/>
    <w:rsid w:val="001C1C42"/>
    <w:rsid w:val="001C1F1D"/>
    <w:rsid w:val="001C1FF3"/>
    <w:rsid w:val="001C204B"/>
    <w:rsid w:val="001C21F4"/>
    <w:rsid w:val="001C2225"/>
    <w:rsid w:val="001C2411"/>
    <w:rsid w:val="001C2443"/>
    <w:rsid w:val="001C246D"/>
    <w:rsid w:val="001C25DB"/>
    <w:rsid w:val="001C26D4"/>
    <w:rsid w:val="001C26E8"/>
    <w:rsid w:val="001C2737"/>
    <w:rsid w:val="001C2C90"/>
    <w:rsid w:val="001C2D0F"/>
    <w:rsid w:val="001C2EBE"/>
    <w:rsid w:val="001C33B1"/>
    <w:rsid w:val="001C3AEF"/>
    <w:rsid w:val="001C3D9E"/>
    <w:rsid w:val="001C4415"/>
    <w:rsid w:val="001C4477"/>
    <w:rsid w:val="001C4B49"/>
    <w:rsid w:val="001C4C72"/>
    <w:rsid w:val="001C51EB"/>
    <w:rsid w:val="001C57EA"/>
    <w:rsid w:val="001C5866"/>
    <w:rsid w:val="001C59BF"/>
    <w:rsid w:val="001C5AD2"/>
    <w:rsid w:val="001C5B5D"/>
    <w:rsid w:val="001C5C0F"/>
    <w:rsid w:val="001C5D97"/>
    <w:rsid w:val="001C5ED3"/>
    <w:rsid w:val="001C6175"/>
    <w:rsid w:val="001C627E"/>
    <w:rsid w:val="001C6520"/>
    <w:rsid w:val="001C6817"/>
    <w:rsid w:val="001C693D"/>
    <w:rsid w:val="001C6B45"/>
    <w:rsid w:val="001C6E08"/>
    <w:rsid w:val="001C6EFE"/>
    <w:rsid w:val="001C700B"/>
    <w:rsid w:val="001C70D4"/>
    <w:rsid w:val="001C787F"/>
    <w:rsid w:val="001C78DF"/>
    <w:rsid w:val="001D003A"/>
    <w:rsid w:val="001D0103"/>
    <w:rsid w:val="001D0498"/>
    <w:rsid w:val="001D0D0C"/>
    <w:rsid w:val="001D0D0E"/>
    <w:rsid w:val="001D0D6B"/>
    <w:rsid w:val="001D152D"/>
    <w:rsid w:val="001D1726"/>
    <w:rsid w:val="001D1743"/>
    <w:rsid w:val="001D1800"/>
    <w:rsid w:val="001D20AB"/>
    <w:rsid w:val="001D2152"/>
    <w:rsid w:val="001D2924"/>
    <w:rsid w:val="001D2A87"/>
    <w:rsid w:val="001D2DC7"/>
    <w:rsid w:val="001D35DF"/>
    <w:rsid w:val="001D3799"/>
    <w:rsid w:val="001D37A8"/>
    <w:rsid w:val="001D3902"/>
    <w:rsid w:val="001D3908"/>
    <w:rsid w:val="001D396A"/>
    <w:rsid w:val="001D3BB9"/>
    <w:rsid w:val="001D3EA7"/>
    <w:rsid w:val="001D4222"/>
    <w:rsid w:val="001D4275"/>
    <w:rsid w:val="001D437F"/>
    <w:rsid w:val="001D4445"/>
    <w:rsid w:val="001D448D"/>
    <w:rsid w:val="001D4690"/>
    <w:rsid w:val="001D47D7"/>
    <w:rsid w:val="001D47E2"/>
    <w:rsid w:val="001D4BA8"/>
    <w:rsid w:val="001D4E1B"/>
    <w:rsid w:val="001D5082"/>
    <w:rsid w:val="001D5149"/>
    <w:rsid w:val="001D541F"/>
    <w:rsid w:val="001D5C99"/>
    <w:rsid w:val="001D62E9"/>
    <w:rsid w:val="001D63AC"/>
    <w:rsid w:val="001D67F0"/>
    <w:rsid w:val="001D69B0"/>
    <w:rsid w:val="001D6A4A"/>
    <w:rsid w:val="001D6A87"/>
    <w:rsid w:val="001D6D50"/>
    <w:rsid w:val="001D6D6B"/>
    <w:rsid w:val="001D6F7B"/>
    <w:rsid w:val="001D704F"/>
    <w:rsid w:val="001D70B5"/>
    <w:rsid w:val="001D7320"/>
    <w:rsid w:val="001D77F5"/>
    <w:rsid w:val="001E0134"/>
    <w:rsid w:val="001E02D0"/>
    <w:rsid w:val="001E0345"/>
    <w:rsid w:val="001E076F"/>
    <w:rsid w:val="001E0CC4"/>
    <w:rsid w:val="001E0EA8"/>
    <w:rsid w:val="001E10E1"/>
    <w:rsid w:val="001E11BC"/>
    <w:rsid w:val="001E131A"/>
    <w:rsid w:val="001E1728"/>
    <w:rsid w:val="001E192D"/>
    <w:rsid w:val="001E1AAC"/>
    <w:rsid w:val="001E1D0A"/>
    <w:rsid w:val="001E1D40"/>
    <w:rsid w:val="001E1F18"/>
    <w:rsid w:val="001E2157"/>
    <w:rsid w:val="001E22CB"/>
    <w:rsid w:val="001E264E"/>
    <w:rsid w:val="001E2779"/>
    <w:rsid w:val="001E27A1"/>
    <w:rsid w:val="001E2B0B"/>
    <w:rsid w:val="001E2BF3"/>
    <w:rsid w:val="001E317C"/>
    <w:rsid w:val="001E38FA"/>
    <w:rsid w:val="001E3A42"/>
    <w:rsid w:val="001E3C44"/>
    <w:rsid w:val="001E3E50"/>
    <w:rsid w:val="001E41EF"/>
    <w:rsid w:val="001E4370"/>
    <w:rsid w:val="001E472F"/>
    <w:rsid w:val="001E4B1B"/>
    <w:rsid w:val="001E4B6B"/>
    <w:rsid w:val="001E4D73"/>
    <w:rsid w:val="001E4F46"/>
    <w:rsid w:val="001E4F57"/>
    <w:rsid w:val="001E51D1"/>
    <w:rsid w:val="001E5438"/>
    <w:rsid w:val="001E543E"/>
    <w:rsid w:val="001E55B0"/>
    <w:rsid w:val="001E5758"/>
    <w:rsid w:val="001E57F6"/>
    <w:rsid w:val="001E5BB0"/>
    <w:rsid w:val="001E5D41"/>
    <w:rsid w:val="001E5E54"/>
    <w:rsid w:val="001E657C"/>
    <w:rsid w:val="001E6631"/>
    <w:rsid w:val="001E66CD"/>
    <w:rsid w:val="001E673F"/>
    <w:rsid w:val="001E68F1"/>
    <w:rsid w:val="001E69D8"/>
    <w:rsid w:val="001E6C45"/>
    <w:rsid w:val="001E6E71"/>
    <w:rsid w:val="001E7138"/>
    <w:rsid w:val="001E728E"/>
    <w:rsid w:val="001E7702"/>
    <w:rsid w:val="001E799E"/>
    <w:rsid w:val="001E7D2E"/>
    <w:rsid w:val="001F036E"/>
    <w:rsid w:val="001F0F16"/>
    <w:rsid w:val="001F0F2F"/>
    <w:rsid w:val="001F0F73"/>
    <w:rsid w:val="001F1233"/>
    <w:rsid w:val="001F14E5"/>
    <w:rsid w:val="001F1642"/>
    <w:rsid w:val="001F17D8"/>
    <w:rsid w:val="001F17E3"/>
    <w:rsid w:val="001F17FD"/>
    <w:rsid w:val="001F186F"/>
    <w:rsid w:val="001F1A5F"/>
    <w:rsid w:val="001F1ABF"/>
    <w:rsid w:val="001F1C8B"/>
    <w:rsid w:val="001F20AD"/>
    <w:rsid w:val="001F20EE"/>
    <w:rsid w:val="001F2124"/>
    <w:rsid w:val="001F24D6"/>
    <w:rsid w:val="001F2629"/>
    <w:rsid w:val="001F2804"/>
    <w:rsid w:val="001F2A66"/>
    <w:rsid w:val="001F2AB3"/>
    <w:rsid w:val="001F2CA8"/>
    <w:rsid w:val="001F2E1F"/>
    <w:rsid w:val="001F2F83"/>
    <w:rsid w:val="001F2FAF"/>
    <w:rsid w:val="001F3004"/>
    <w:rsid w:val="001F3050"/>
    <w:rsid w:val="001F32BB"/>
    <w:rsid w:val="001F3448"/>
    <w:rsid w:val="001F348D"/>
    <w:rsid w:val="001F3A21"/>
    <w:rsid w:val="001F3D76"/>
    <w:rsid w:val="001F3E0E"/>
    <w:rsid w:val="001F410C"/>
    <w:rsid w:val="001F41E2"/>
    <w:rsid w:val="001F4259"/>
    <w:rsid w:val="001F447C"/>
    <w:rsid w:val="001F4590"/>
    <w:rsid w:val="001F465C"/>
    <w:rsid w:val="001F47DA"/>
    <w:rsid w:val="001F49BA"/>
    <w:rsid w:val="001F4C59"/>
    <w:rsid w:val="001F4CA6"/>
    <w:rsid w:val="001F4EB2"/>
    <w:rsid w:val="001F5055"/>
    <w:rsid w:val="001F50CA"/>
    <w:rsid w:val="001F5113"/>
    <w:rsid w:val="001F52FA"/>
    <w:rsid w:val="001F5377"/>
    <w:rsid w:val="001F568F"/>
    <w:rsid w:val="001F589C"/>
    <w:rsid w:val="001F5A11"/>
    <w:rsid w:val="001F5A40"/>
    <w:rsid w:val="001F5E42"/>
    <w:rsid w:val="001F5F94"/>
    <w:rsid w:val="001F6126"/>
    <w:rsid w:val="001F6130"/>
    <w:rsid w:val="001F629D"/>
    <w:rsid w:val="001F6310"/>
    <w:rsid w:val="001F64A8"/>
    <w:rsid w:val="001F67AB"/>
    <w:rsid w:val="001F69C0"/>
    <w:rsid w:val="001F6B36"/>
    <w:rsid w:val="001F701A"/>
    <w:rsid w:val="001F70AB"/>
    <w:rsid w:val="001F7404"/>
    <w:rsid w:val="001F7405"/>
    <w:rsid w:val="001F75D9"/>
    <w:rsid w:val="001F77F7"/>
    <w:rsid w:val="001F78A6"/>
    <w:rsid w:val="001F7C81"/>
    <w:rsid w:val="001F7F1D"/>
    <w:rsid w:val="001F7FE5"/>
    <w:rsid w:val="00200021"/>
    <w:rsid w:val="00200099"/>
    <w:rsid w:val="00200415"/>
    <w:rsid w:val="00200598"/>
    <w:rsid w:val="002005F1"/>
    <w:rsid w:val="002006DD"/>
    <w:rsid w:val="0020070B"/>
    <w:rsid w:val="0020072A"/>
    <w:rsid w:val="00200BDF"/>
    <w:rsid w:val="00200C7B"/>
    <w:rsid w:val="00201123"/>
    <w:rsid w:val="002012BA"/>
    <w:rsid w:val="002015B0"/>
    <w:rsid w:val="00201605"/>
    <w:rsid w:val="00201B29"/>
    <w:rsid w:val="00201C3C"/>
    <w:rsid w:val="00201F91"/>
    <w:rsid w:val="002022E4"/>
    <w:rsid w:val="00202ABE"/>
    <w:rsid w:val="00202B6F"/>
    <w:rsid w:val="00202D54"/>
    <w:rsid w:val="002031DB"/>
    <w:rsid w:val="00203237"/>
    <w:rsid w:val="002035B3"/>
    <w:rsid w:val="0020387E"/>
    <w:rsid w:val="0020390B"/>
    <w:rsid w:val="00203C11"/>
    <w:rsid w:val="00203CE2"/>
    <w:rsid w:val="00203CFD"/>
    <w:rsid w:val="00203D29"/>
    <w:rsid w:val="00203F30"/>
    <w:rsid w:val="002041C0"/>
    <w:rsid w:val="002045FE"/>
    <w:rsid w:val="00204656"/>
    <w:rsid w:val="002046CC"/>
    <w:rsid w:val="00204996"/>
    <w:rsid w:val="00204AFF"/>
    <w:rsid w:val="00204CDB"/>
    <w:rsid w:val="00204DA3"/>
    <w:rsid w:val="00204DBE"/>
    <w:rsid w:val="00204E7A"/>
    <w:rsid w:val="0020504A"/>
    <w:rsid w:val="0020524A"/>
    <w:rsid w:val="0020531B"/>
    <w:rsid w:val="00205666"/>
    <w:rsid w:val="0020572D"/>
    <w:rsid w:val="00205AD8"/>
    <w:rsid w:val="00205CDE"/>
    <w:rsid w:val="00205E77"/>
    <w:rsid w:val="002064BB"/>
    <w:rsid w:val="00206630"/>
    <w:rsid w:val="00206766"/>
    <w:rsid w:val="002067B3"/>
    <w:rsid w:val="002067D2"/>
    <w:rsid w:val="0020695D"/>
    <w:rsid w:val="00206CDE"/>
    <w:rsid w:val="00206D75"/>
    <w:rsid w:val="00206D99"/>
    <w:rsid w:val="00206F31"/>
    <w:rsid w:val="002070AF"/>
    <w:rsid w:val="002071A8"/>
    <w:rsid w:val="00207350"/>
    <w:rsid w:val="00207798"/>
    <w:rsid w:val="00207859"/>
    <w:rsid w:val="00207E82"/>
    <w:rsid w:val="00207F0D"/>
    <w:rsid w:val="00207F21"/>
    <w:rsid w:val="00207F99"/>
    <w:rsid w:val="0021050E"/>
    <w:rsid w:val="0021063A"/>
    <w:rsid w:val="0021077A"/>
    <w:rsid w:val="002109AF"/>
    <w:rsid w:val="00210EA9"/>
    <w:rsid w:val="00210F1E"/>
    <w:rsid w:val="00210FA1"/>
    <w:rsid w:val="0021102F"/>
    <w:rsid w:val="00211171"/>
    <w:rsid w:val="002112D5"/>
    <w:rsid w:val="0021144D"/>
    <w:rsid w:val="002115F6"/>
    <w:rsid w:val="0021185B"/>
    <w:rsid w:val="00211C98"/>
    <w:rsid w:val="00211D1B"/>
    <w:rsid w:val="00212077"/>
    <w:rsid w:val="00212256"/>
    <w:rsid w:val="0021259F"/>
    <w:rsid w:val="002129F6"/>
    <w:rsid w:val="00212A7C"/>
    <w:rsid w:val="00212F78"/>
    <w:rsid w:val="002130EB"/>
    <w:rsid w:val="002132ED"/>
    <w:rsid w:val="00213AF9"/>
    <w:rsid w:val="00213C4E"/>
    <w:rsid w:val="00213CC3"/>
    <w:rsid w:val="00213CDB"/>
    <w:rsid w:val="002143DC"/>
    <w:rsid w:val="00214557"/>
    <w:rsid w:val="002147F8"/>
    <w:rsid w:val="00214C54"/>
    <w:rsid w:val="00214C95"/>
    <w:rsid w:val="00214EE2"/>
    <w:rsid w:val="00214F28"/>
    <w:rsid w:val="00214FAC"/>
    <w:rsid w:val="00215475"/>
    <w:rsid w:val="002156F5"/>
    <w:rsid w:val="00215878"/>
    <w:rsid w:val="002158CE"/>
    <w:rsid w:val="00215BE2"/>
    <w:rsid w:val="00215CC4"/>
    <w:rsid w:val="00215E76"/>
    <w:rsid w:val="00216415"/>
    <w:rsid w:val="00216483"/>
    <w:rsid w:val="002166A7"/>
    <w:rsid w:val="002167F6"/>
    <w:rsid w:val="0021687C"/>
    <w:rsid w:val="002168C3"/>
    <w:rsid w:val="00216986"/>
    <w:rsid w:val="00216A62"/>
    <w:rsid w:val="00216CD2"/>
    <w:rsid w:val="00216EC6"/>
    <w:rsid w:val="00216F01"/>
    <w:rsid w:val="00216F5B"/>
    <w:rsid w:val="00217237"/>
    <w:rsid w:val="00217608"/>
    <w:rsid w:val="00217768"/>
    <w:rsid w:val="00217823"/>
    <w:rsid w:val="00217929"/>
    <w:rsid w:val="0021799C"/>
    <w:rsid w:val="00217D42"/>
    <w:rsid w:val="00217D8C"/>
    <w:rsid w:val="00217DDA"/>
    <w:rsid w:val="00217F8F"/>
    <w:rsid w:val="00220116"/>
    <w:rsid w:val="0022014C"/>
    <w:rsid w:val="00220318"/>
    <w:rsid w:val="00220538"/>
    <w:rsid w:val="0022097D"/>
    <w:rsid w:val="002209CB"/>
    <w:rsid w:val="00220BAA"/>
    <w:rsid w:val="00220ED9"/>
    <w:rsid w:val="00221525"/>
    <w:rsid w:val="0022162E"/>
    <w:rsid w:val="002217CF"/>
    <w:rsid w:val="00221BA4"/>
    <w:rsid w:val="00221E5F"/>
    <w:rsid w:val="0022200B"/>
    <w:rsid w:val="00222338"/>
    <w:rsid w:val="00222376"/>
    <w:rsid w:val="002226FD"/>
    <w:rsid w:val="00222932"/>
    <w:rsid w:val="00222A32"/>
    <w:rsid w:val="00222B99"/>
    <w:rsid w:val="002231C9"/>
    <w:rsid w:val="00223355"/>
    <w:rsid w:val="00223513"/>
    <w:rsid w:val="002236D5"/>
    <w:rsid w:val="00223706"/>
    <w:rsid w:val="0022373C"/>
    <w:rsid w:val="00223794"/>
    <w:rsid w:val="0022392E"/>
    <w:rsid w:val="00223C87"/>
    <w:rsid w:val="00223CCD"/>
    <w:rsid w:val="00223DA8"/>
    <w:rsid w:val="00223E21"/>
    <w:rsid w:val="00223E7D"/>
    <w:rsid w:val="0022433F"/>
    <w:rsid w:val="002244AD"/>
    <w:rsid w:val="0022477A"/>
    <w:rsid w:val="0022479B"/>
    <w:rsid w:val="002248CE"/>
    <w:rsid w:val="0022493C"/>
    <w:rsid w:val="00224D72"/>
    <w:rsid w:val="00224DCB"/>
    <w:rsid w:val="00224DCC"/>
    <w:rsid w:val="00225467"/>
    <w:rsid w:val="00225470"/>
    <w:rsid w:val="00225953"/>
    <w:rsid w:val="00225D10"/>
    <w:rsid w:val="00225DB7"/>
    <w:rsid w:val="00225DB9"/>
    <w:rsid w:val="00226138"/>
    <w:rsid w:val="002264D9"/>
    <w:rsid w:val="00226793"/>
    <w:rsid w:val="00226AAA"/>
    <w:rsid w:val="00226ABB"/>
    <w:rsid w:val="00226E72"/>
    <w:rsid w:val="002270FF"/>
    <w:rsid w:val="002275FE"/>
    <w:rsid w:val="002278E0"/>
    <w:rsid w:val="00227B18"/>
    <w:rsid w:val="00227BA5"/>
    <w:rsid w:val="00227BDE"/>
    <w:rsid w:val="00227EF9"/>
    <w:rsid w:val="00230905"/>
    <w:rsid w:val="00231013"/>
    <w:rsid w:val="0023104A"/>
    <w:rsid w:val="00231474"/>
    <w:rsid w:val="002315E1"/>
    <w:rsid w:val="00231632"/>
    <w:rsid w:val="00231E62"/>
    <w:rsid w:val="00232884"/>
    <w:rsid w:val="0023288D"/>
    <w:rsid w:val="00232CD8"/>
    <w:rsid w:val="00232DC2"/>
    <w:rsid w:val="00233057"/>
    <w:rsid w:val="002330DD"/>
    <w:rsid w:val="002333BA"/>
    <w:rsid w:val="00233743"/>
    <w:rsid w:val="00233A82"/>
    <w:rsid w:val="00233D5B"/>
    <w:rsid w:val="00234234"/>
    <w:rsid w:val="0023459C"/>
    <w:rsid w:val="00234672"/>
    <w:rsid w:val="00234775"/>
    <w:rsid w:val="002348ED"/>
    <w:rsid w:val="00234953"/>
    <w:rsid w:val="002349D4"/>
    <w:rsid w:val="00234FBE"/>
    <w:rsid w:val="00235055"/>
    <w:rsid w:val="002350B6"/>
    <w:rsid w:val="00235612"/>
    <w:rsid w:val="00235638"/>
    <w:rsid w:val="00235A2F"/>
    <w:rsid w:val="00235CB0"/>
    <w:rsid w:val="002360EA"/>
    <w:rsid w:val="00236180"/>
    <w:rsid w:val="00236E97"/>
    <w:rsid w:val="00237356"/>
    <w:rsid w:val="002373A0"/>
    <w:rsid w:val="002373FF"/>
    <w:rsid w:val="002375B6"/>
    <w:rsid w:val="00237672"/>
    <w:rsid w:val="002378F3"/>
    <w:rsid w:val="00237E5E"/>
    <w:rsid w:val="00240453"/>
    <w:rsid w:val="002404B2"/>
    <w:rsid w:val="002406DE"/>
    <w:rsid w:val="00240DF7"/>
    <w:rsid w:val="00240EA3"/>
    <w:rsid w:val="0024119F"/>
    <w:rsid w:val="002413D5"/>
    <w:rsid w:val="0024170E"/>
    <w:rsid w:val="00241A4C"/>
    <w:rsid w:val="00241B95"/>
    <w:rsid w:val="00241BF1"/>
    <w:rsid w:val="002422FC"/>
    <w:rsid w:val="00242E0F"/>
    <w:rsid w:val="00243179"/>
    <w:rsid w:val="002432B1"/>
    <w:rsid w:val="0024341C"/>
    <w:rsid w:val="002436D1"/>
    <w:rsid w:val="00243822"/>
    <w:rsid w:val="00243BF5"/>
    <w:rsid w:val="00243D86"/>
    <w:rsid w:val="0024425D"/>
    <w:rsid w:val="00244691"/>
    <w:rsid w:val="002449AA"/>
    <w:rsid w:val="00244C2A"/>
    <w:rsid w:val="002451E0"/>
    <w:rsid w:val="00245484"/>
    <w:rsid w:val="002454D3"/>
    <w:rsid w:val="0024553D"/>
    <w:rsid w:val="00245688"/>
    <w:rsid w:val="0024568A"/>
    <w:rsid w:val="00245E30"/>
    <w:rsid w:val="002462D8"/>
    <w:rsid w:val="0024652B"/>
    <w:rsid w:val="002465ED"/>
    <w:rsid w:val="0024678C"/>
    <w:rsid w:val="002469F4"/>
    <w:rsid w:val="00246AFB"/>
    <w:rsid w:val="00246BC5"/>
    <w:rsid w:val="00247321"/>
    <w:rsid w:val="00247424"/>
    <w:rsid w:val="00247468"/>
    <w:rsid w:val="00247854"/>
    <w:rsid w:val="00247CD7"/>
    <w:rsid w:val="00250039"/>
    <w:rsid w:val="00250242"/>
    <w:rsid w:val="002504F1"/>
    <w:rsid w:val="002509D5"/>
    <w:rsid w:val="00250A3C"/>
    <w:rsid w:val="00250B99"/>
    <w:rsid w:val="00251696"/>
    <w:rsid w:val="00251782"/>
    <w:rsid w:val="002517A4"/>
    <w:rsid w:val="002518E8"/>
    <w:rsid w:val="00251A05"/>
    <w:rsid w:val="00251A19"/>
    <w:rsid w:val="00251C9C"/>
    <w:rsid w:val="00251E5D"/>
    <w:rsid w:val="00251F32"/>
    <w:rsid w:val="002525AA"/>
    <w:rsid w:val="00252C65"/>
    <w:rsid w:val="00252CFA"/>
    <w:rsid w:val="00252E73"/>
    <w:rsid w:val="00252EF5"/>
    <w:rsid w:val="00252F68"/>
    <w:rsid w:val="00252F91"/>
    <w:rsid w:val="002530AD"/>
    <w:rsid w:val="002531B7"/>
    <w:rsid w:val="00253394"/>
    <w:rsid w:val="002534F6"/>
    <w:rsid w:val="002536AF"/>
    <w:rsid w:val="00253ACC"/>
    <w:rsid w:val="00253AF5"/>
    <w:rsid w:val="00253BD9"/>
    <w:rsid w:val="00253CAB"/>
    <w:rsid w:val="00253D71"/>
    <w:rsid w:val="002540CB"/>
    <w:rsid w:val="00254255"/>
    <w:rsid w:val="00254829"/>
    <w:rsid w:val="00254A2E"/>
    <w:rsid w:val="00254A3E"/>
    <w:rsid w:val="00254CA5"/>
    <w:rsid w:val="00254D44"/>
    <w:rsid w:val="002550BC"/>
    <w:rsid w:val="00255211"/>
    <w:rsid w:val="00255369"/>
    <w:rsid w:val="00255479"/>
    <w:rsid w:val="002558CA"/>
    <w:rsid w:val="00255920"/>
    <w:rsid w:val="00255A0E"/>
    <w:rsid w:val="00255B04"/>
    <w:rsid w:val="00255B6B"/>
    <w:rsid w:val="00255FD1"/>
    <w:rsid w:val="00256291"/>
    <w:rsid w:val="0025632D"/>
    <w:rsid w:val="00256375"/>
    <w:rsid w:val="0025663D"/>
    <w:rsid w:val="002566B5"/>
    <w:rsid w:val="002567C6"/>
    <w:rsid w:val="00256A0C"/>
    <w:rsid w:val="00256A35"/>
    <w:rsid w:val="00256BE4"/>
    <w:rsid w:val="00256DC8"/>
    <w:rsid w:val="00256DF4"/>
    <w:rsid w:val="00256EA3"/>
    <w:rsid w:val="00257045"/>
    <w:rsid w:val="002577ED"/>
    <w:rsid w:val="00257AFC"/>
    <w:rsid w:val="00257CFB"/>
    <w:rsid w:val="0026025E"/>
    <w:rsid w:val="002605B2"/>
    <w:rsid w:val="0026069C"/>
    <w:rsid w:val="0026079A"/>
    <w:rsid w:val="002609F8"/>
    <w:rsid w:val="00260A0C"/>
    <w:rsid w:val="00260A54"/>
    <w:rsid w:val="00260A70"/>
    <w:rsid w:val="00260C23"/>
    <w:rsid w:val="0026113C"/>
    <w:rsid w:val="0026113D"/>
    <w:rsid w:val="002619CB"/>
    <w:rsid w:val="00261B04"/>
    <w:rsid w:val="00261E45"/>
    <w:rsid w:val="00261F72"/>
    <w:rsid w:val="002620C6"/>
    <w:rsid w:val="002624AB"/>
    <w:rsid w:val="002624E8"/>
    <w:rsid w:val="002627F0"/>
    <w:rsid w:val="002628CB"/>
    <w:rsid w:val="00262F62"/>
    <w:rsid w:val="002630BD"/>
    <w:rsid w:val="00263267"/>
    <w:rsid w:val="0026334C"/>
    <w:rsid w:val="00263379"/>
    <w:rsid w:val="00263401"/>
    <w:rsid w:val="00263697"/>
    <w:rsid w:val="00263ACD"/>
    <w:rsid w:val="00263C49"/>
    <w:rsid w:val="00263F6E"/>
    <w:rsid w:val="00264602"/>
    <w:rsid w:val="00264E7E"/>
    <w:rsid w:val="00265197"/>
    <w:rsid w:val="002651A1"/>
    <w:rsid w:val="00265391"/>
    <w:rsid w:val="0026540C"/>
    <w:rsid w:val="0026548E"/>
    <w:rsid w:val="00265635"/>
    <w:rsid w:val="002659F4"/>
    <w:rsid w:val="00265B0C"/>
    <w:rsid w:val="00265CEF"/>
    <w:rsid w:val="00265D26"/>
    <w:rsid w:val="00265EBC"/>
    <w:rsid w:val="002665C3"/>
    <w:rsid w:val="0026660E"/>
    <w:rsid w:val="002669F2"/>
    <w:rsid w:val="00266A09"/>
    <w:rsid w:val="00266B81"/>
    <w:rsid w:val="00266C21"/>
    <w:rsid w:val="00266ED3"/>
    <w:rsid w:val="002673EF"/>
    <w:rsid w:val="00267818"/>
    <w:rsid w:val="00267896"/>
    <w:rsid w:val="00267FE7"/>
    <w:rsid w:val="002704EC"/>
    <w:rsid w:val="002706B4"/>
    <w:rsid w:val="00270ED5"/>
    <w:rsid w:val="0027109F"/>
    <w:rsid w:val="002711A2"/>
    <w:rsid w:val="002713DF"/>
    <w:rsid w:val="00271504"/>
    <w:rsid w:val="0027194C"/>
    <w:rsid w:val="00271B12"/>
    <w:rsid w:val="00271C9C"/>
    <w:rsid w:val="00271CFD"/>
    <w:rsid w:val="00272154"/>
    <w:rsid w:val="0027215C"/>
    <w:rsid w:val="0027225C"/>
    <w:rsid w:val="00272352"/>
    <w:rsid w:val="00272510"/>
    <w:rsid w:val="002725B2"/>
    <w:rsid w:val="00272732"/>
    <w:rsid w:val="002729A8"/>
    <w:rsid w:val="00272C57"/>
    <w:rsid w:val="00272E7A"/>
    <w:rsid w:val="00272FF0"/>
    <w:rsid w:val="0027315C"/>
    <w:rsid w:val="00273983"/>
    <w:rsid w:val="00273DAA"/>
    <w:rsid w:val="00273DAC"/>
    <w:rsid w:val="00274240"/>
    <w:rsid w:val="00274263"/>
    <w:rsid w:val="00274742"/>
    <w:rsid w:val="00274A13"/>
    <w:rsid w:val="00274E6B"/>
    <w:rsid w:val="00275187"/>
    <w:rsid w:val="00275201"/>
    <w:rsid w:val="00275368"/>
    <w:rsid w:val="002754A0"/>
    <w:rsid w:val="0027564D"/>
    <w:rsid w:val="00275B3E"/>
    <w:rsid w:val="00275C69"/>
    <w:rsid w:val="00275C9D"/>
    <w:rsid w:val="00275CA3"/>
    <w:rsid w:val="00275D30"/>
    <w:rsid w:val="00275F44"/>
    <w:rsid w:val="00275F6D"/>
    <w:rsid w:val="002760D0"/>
    <w:rsid w:val="00276110"/>
    <w:rsid w:val="00276627"/>
    <w:rsid w:val="00276ACF"/>
    <w:rsid w:val="00276E65"/>
    <w:rsid w:val="00276F92"/>
    <w:rsid w:val="00277168"/>
    <w:rsid w:val="00277424"/>
    <w:rsid w:val="0027757C"/>
    <w:rsid w:val="002778EA"/>
    <w:rsid w:val="00277902"/>
    <w:rsid w:val="00277982"/>
    <w:rsid w:val="00277C33"/>
    <w:rsid w:val="00277F32"/>
    <w:rsid w:val="00280162"/>
    <w:rsid w:val="002801BE"/>
    <w:rsid w:val="00280269"/>
    <w:rsid w:val="002805AE"/>
    <w:rsid w:val="00280A6E"/>
    <w:rsid w:val="00280E0F"/>
    <w:rsid w:val="002811E5"/>
    <w:rsid w:val="00281268"/>
    <w:rsid w:val="002813E4"/>
    <w:rsid w:val="00281400"/>
    <w:rsid w:val="002816B6"/>
    <w:rsid w:val="0028177F"/>
    <w:rsid w:val="00281885"/>
    <w:rsid w:val="00281B0E"/>
    <w:rsid w:val="00281CD3"/>
    <w:rsid w:val="00281F2A"/>
    <w:rsid w:val="002821A5"/>
    <w:rsid w:val="002826CF"/>
    <w:rsid w:val="00282767"/>
    <w:rsid w:val="00282BAA"/>
    <w:rsid w:val="00282BB5"/>
    <w:rsid w:val="00282D00"/>
    <w:rsid w:val="00282F52"/>
    <w:rsid w:val="00283068"/>
    <w:rsid w:val="0028310F"/>
    <w:rsid w:val="00283169"/>
    <w:rsid w:val="00283207"/>
    <w:rsid w:val="00283291"/>
    <w:rsid w:val="00283491"/>
    <w:rsid w:val="002835FE"/>
    <w:rsid w:val="00283624"/>
    <w:rsid w:val="00283E8A"/>
    <w:rsid w:val="00284123"/>
    <w:rsid w:val="00284373"/>
    <w:rsid w:val="00284535"/>
    <w:rsid w:val="002845FE"/>
    <w:rsid w:val="00284C8E"/>
    <w:rsid w:val="00284D87"/>
    <w:rsid w:val="00284F53"/>
    <w:rsid w:val="002852E2"/>
    <w:rsid w:val="0028564B"/>
    <w:rsid w:val="0028568F"/>
    <w:rsid w:val="0028581A"/>
    <w:rsid w:val="00285B9E"/>
    <w:rsid w:val="00285C0D"/>
    <w:rsid w:val="00285E70"/>
    <w:rsid w:val="0028620F"/>
    <w:rsid w:val="002862D2"/>
    <w:rsid w:val="00286403"/>
    <w:rsid w:val="0028659F"/>
    <w:rsid w:val="0028660F"/>
    <w:rsid w:val="002866F6"/>
    <w:rsid w:val="00286707"/>
    <w:rsid w:val="00286748"/>
    <w:rsid w:val="00286F69"/>
    <w:rsid w:val="00286FB0"/>
    <w:rsid w:val="00287294"/>
    <w:rsid w:val="0028740C"/>
    <w:rsid w:val="00287780"/>
    <w:rsid w:val="002879C6"/>
    <w:rsid w:val="00287A2A"/>
    <w:rsid w:val="0029018E"/>
    <w:rsid w:val="002904CD"/>
    <w:rsid w:val="00290513"/>
    <w:rsid w:val="00290818"/>
    <w:rsid w:val="00290DAE"/>
    <w:rsid w:val="00290E69"/>
    <w:rsid w:val="00290E9C"/>
    <w:rsid w:val="00291A56"/>
    <w:rsid w:val="00291AEE"/>
    <w:rsid w:val="00291C58"/>
    <w:rsid w:val="00291D4A"/>
    <w:rsid w:val="00292066"/>
    <w:rsid w:val="002924F6"/>
    <w:rsid w:val="00292A08"/>
    <w:rsid w:val="00292A72"/>
    <w:rsid w:val="00292E88"/>
    <w:rsid w:val="00292EDE"/>
    <w:rsid w:val="00293048"/>
    <w:rsid w:val="002939D4"/>
    <w:rsid w:val="00293B88"/>
    <w:rsid w:val="00293D79"/>
    <w:rsid w:val="00293E61"/>
    <w:rsid w:val="00293E73"/>
    <w:rsid w:val="00293EAE"/>
    <w:rsid w:val="00293F5E"/>
    <w:rsid w:val="0029409F"/>
    <w:rsid w:val="0029421D"/>
    <w:rsid w:val="00294274"/>
    <w:rsid w:val="00294433"/>
    <w:rsid w:val="00294566"/>
    <w:rsid w:val="0029472A"/>
    <w:rsid w:val="00294768"/>
    <w:rsid w:val="00294DB3"/>
    <w:rsid w:val="002955AD"/>
    <w:rsid w:val="0029562B"/>
    <w:rsid w:val="00295791"/>
    <w:rsid w:val="002959AE"/>
    <w:rsid w:val="00295BE8"/>
    <w:rsid w:val="00295F15"/>
    <w:rsid w:val="002960AE"/>
    <w:rsid w:val="0029625A"/>
    <w:rsid w:val="0029656A"/>
    <w:rsid w:val="0029674A"/>
    <w:rsid w:val="00296B7B"/>
    <w:rsid w:val="00296D81"/>
    <w:rsid w:val="00296E37"/>
    <w:rsid w:val="00296FF4"/>
    <w:rsid w:val="002971C1"/>
    <w:rsid w:val="0029726F"/>
    <w:rsid w:val="002976E8"/>
    <w:rsid w:val="0029790F"/>
    <w:rsid w:val="00297EB9"/>
    <w:rsid w:val="002A08E7"/>
    <w:rsid w:val="002A0A55"/>
    <w:rsid w:val="002A0C22"/>
    <w:rsid w:val="002A12E2"/>
    <w:rsid w:val="002A1716"/>
    <w:rsid w:val="002A18A6"/>
    <w:rsid w:val="002A1B5E"/>
    <w:rsid w:val="002A200E"/>
    <w:rsid w:val="002A216B"/>
    <w:rsid w:val="002A2247"/>
    <w:rsid w:val="002A236A"/>
    <w:rsid w:val="002A24C2"/>
    <w:rsid w:val="002A279F"/>
    <w:rsid w:val="002A2958"/>
    <w:rsid w:val="002A2AA6"/>
    <w:rsid w:val="002A2F3D"/>
    <w:rsid w:val="002A3039"/>
    <w:rsid w:val="002A3093"/>
    <w:rsid w:val="002A34AB"/>
    <w:rsid w:val="002A369D"/>
    <w:rsid w:val="002A3922"/>
    <w:rsid w:val="002A3CDC"/>
    <w:rsid w:val="002A403D"/>
    <w:rsid w:val="002A412D"/>
    <w:rsid w:val="002A4551"/>
    <w:rsid w:val="002A4868"/>
    <w:rsid w:val="002A4ABD"/>
    <w:rsid w:val="002A5784"/>
    <w:rsid w:val="002A5C0B"/>
    <w:rsid w:val="002A611D"/>
    <w:rsid w:val="002A615E"/>
    <w:rsid w:val="002A63B8"/>
    <w:rsid w:val="002A6853"/>
    <w:rsid w:val="002A69FB"/>
    <w:rsid w:val="002A6B92"/>
    <w:rsid w:val="002A6D25"/>
    <w:rsid w:val="002A6D2C"/>
    <w:rsid w:val="002A6D58"/>
    <w:rsid w:val="002A70E5"/>
    <w:rsid w:val="002A72FE"/>
    <w:rsid w:val="002A77E7"/>
    <w:rsid w:val="002A790B"/>
    <w:rsid w:val="002A7953"/>
    <w:rsid w:val="002A7CC5"/>
    <w:rsid w:val="002A7CFB"/>
    <w:rsid w:val="002B003C"/>
    <w:rsid w:val="002B0058"/>
    <w:rsid w:val="002B010D"/>
    <w:rsid w:val="002B018D"/>
    <w:rsid w:val="002B03CD"/>
    <w:rsid w:val="002B0412"/>
    <w:rsid w:val="002B0858"/>
    <w:rsid w:val="002B0940"/>
    <w:rsid w:val="002B09B5"/>
    <w:rsid w:val="002B0C47"/>
    <w:rsid w:val="002B0DA4"/>
    <w:rsid w:val="002B0DE3"/>
    <w:rsid w:val="002B0FA4"/>
    <w:rsid w:val="002B120E"/>
    <w:rsid w:val="002B144B"/>
    <w:rsid w:val="002B1621"/>
    <w:rsid w:val="002B1681"/>
    <w:rsid w:val="002B18A8"/>
    <w:rsid w:val="002B1997"/>
    <w:rsid w:val="002B1CF6"/>
    <w:rsid w:val="002B1F2C"/>
    <w:rsid w:val="002B228A"/>
    <w:rsid w:val="002B23FC"/>
    <w:rsid w:val="002B2641"/>
    <w:rsid w:val="002B27FD"/>
    <w:rsid w:val="002B2933"/>
    <w:rsid w:val="002B29C3"/>
    <w:rsid w:val="002B2AA9"/>
    <w:rsid w:val="002B2BDD"/>
    <w:rsid w:val="002B2C10"/>
    <w:rsid w:val="002B2F91"/>
    <w:rsid w:val="002B2FD3"/>
    <w:rsid w:val="002B331E"/>
    <w:rsid w:val="002B36FA"/>
    <w:rsid w:val="002B3A3E"/>
    <w:rsid w:val="002B3B9F"/>
    <w:rsid w:val="002B3FFD"/>
    <w:rsid w:val="002B413C"/>
    <w:rsid w:val="002B44AF"/>
    <w:rsid w:val="002B44BA"/>
    <w:rsid w:val="002B4575"/>
    <w:rsid w:val="002B463D"/>
    <w:rsid w:val="002B4A97"/>
    <w:rsid w:val="002B4B02"/>
    <w:rsid w:val="002B4D60"/>
    <w:rsid w:val="002B4EC5"/>
    <w:rsid w:val="002B50A7"/>
    <w:rsid w:val="002B5225"/>
    <w:rsid w:val="002B55F7"/>
    <w:rsid w:val="002B5BBF"/>
    <w:rsid w:val="002B5CF4"/>
    <w:rsid w:val="002B5CF9"/>
    <w:rsid w:val="002B5D62"/>
    <w:rsid w:val="002B5F34"/>
    <w:rsid w:val="002B663E"/>
    <w:rsid w:val="002B67D3"/>
    <w:rsid w:val="002B6A36"/>
    <w:rsid w:val="002B6C26"/>
    <w:rsid w:val="002B6FE8"/>
    <w:rsid w:val="002B704C"/>
    <w:rsid w:val="002B7082"/>
    <w:rsid w:val="002B70CA"/>
    <w:rsid w:val="002B71AB"/>
    <w:rsid w:val="002B7246"/>
    <w:rsid w:val="002B73FB"/>
    <w:rsid w:val="002B7406"/>
    <w:rsid w:val="002B75FD"/>
    <w:rsid w:val="002B7723"/>
    <w:rsid w:val="002B79F0"/>
    <w:rsid w:val="002B7AAD"/>
    <w:rsid w:val="002B7E4A"/>
    <w:rsid w:val="002B7F2A"/>
    <w:rsid w:val="002C0824"/>
    <w:rsid w:val="002C0AF7"/>
    <w:rsid w:val="002C0BF0"/>
    <w:rsid w:val="002C0C19"/>
    <w:rsid w:val="002C0DB0"/>
    <w:rsid w:val="002C0E52"/>
    <w:rsid w:val="002C107F"/>
    <w:rsid w:val="002C11E3"/>
    <w:rsid w:val="002C12AE"/>
    <w:rsid w:val="002C132C"/>
    <w:rsid w:val="002C15FA"/>
    <w:rsid w:val="002C1941"/>
    <w:rsid w:val="002C1F60"/>
    <w:rsid w:val="002C20C3"/>
    <w:rsid w:val="002C21BA"/>
    <w:rsid w:val="002C244A"/>
    <w:rsid w:val="002C2536"/>
    <w:rsid w:val="002C257F"/>
    <w:rsid w:val="002C26BE"/>
    <w:rsid w:val="002C2E93"/>
    <w:rsid w:val="002C2F11"/>
    <w:rsid w:val="002C31BC"/>
    <w:rsid w:val="002C35EF"/>
    <w:rsid w:val="002C37AB"/>
    <w:rsid w:val="002C37EF"/>
    <w:rsid w:val="002C3B2D"/>
    <w:rsid w:val="002C3B43"/>
    <w:rsid w:val="002C3BF4"/>
    <w:rsid w:val="002C3CA0"/>
    <w:rsid w:val="002C3CAE"/>
    <w:rsid w:val="002C3F82"/>
    <w:rsid w:val="002C441C"/>
    <w:rsid w:val="002C4961"/>
    <w:rsid w:val="002C49AA"/>
    <w:rsid w:val="002C5385"/>
    <w:rsid w:val="002C5543"/>
    <w:rsid w:val="002C5757"/>
    <w:rsid w:val="002C5792"/>
    <w:rsid w:val="002C5CCB"/>
    <w:rsid w:val="002C5EDF"/>
    <w:rsid w:val="002C6196"/>
    <w:rsid w:val="002C63AC"/>
    <w:rsid w:val="002C6947"/>
    <w:rsid w:val="002C6974"/>
    <w:rsid w:val="002C6D65"/>
    <w:rsid w:val="002C7193"/>
    <w:rsid w:val="002C7363"/>
    <w:rsid w:val="002C736A"/>
    <w:rsid w:val="002C7444"/>
    <w:rsid w:val="002C74CC"/>
    <w:rsid w:val="002C750D"/>
    <w:rsid w:val="002C75CD"/>
    <w:rsid w:val="002C7C19"/>
    <w:rsid w:val="002C7D6D"/>
    <w:rsid w:val="002C7E76"/>
    <w:rsid w:val="002D01DA"/>
    <w:rsid w:val="002D0284"/>
    <w:rsid w:val="002D04A9"/>
    <w:rsid w:val="002D0554"/>
    <w:rsid w:val="002D0BED"/>
    <w:rsid w:val="002D0DA8"/>
    <w:rsid w:val="002D106B"/>
    <w:rsid w:val="002D1318"/>
    <w:rsid w:val="002D131F"/>
    <w:rsid w:val="002D1351"/>
    <w:rsid w:val="002D1448"/>
    <w:rsid w:val="002D14F2"/>
    <w:rsid w:val="002D1916"/>
    <w:rsid w:val="002D1A7A"/>
    <w:rsid w:val="002D1B77"/>
    <w:rsid w:val="002D1C15"/>
    <w:rsid w:val="002D1FE5"/>
    <w:rsid w:val="002D209E"/>
    <w:rsid w:val="002D210E"/>
    <w:rsid w:val="002D212C"/>
    <w:rsid w:val="002D24ED"/>
    <w:rsid w:val="002D2665"/>
    <w:rsid w:val="002D2B8B"/>
    <w:rsid w:val="002D2D1D"/>
    <w:rsid w:val="002D30A6"/>
    <w:rsid w:val="002D3395"/>
    <w:rsid w:val="002D33FB"/>
    <w:rsid w:val="002D3505"/>
    <w:rsid w:val="002D3799"/>
    <w:rsid w:val="002D381E"/>
    <w:rsid w:val="002D3A65"/>
    <w:rsid w:val="002D3CC2"/>
    <w:rsid w:val="002D3EC7"/>
    <w:rsid w:val="002D3F34"/>
    <w:rsid w:val="002D403F"/>
    <w:rsid w:val="002D4069"/>
    <w:rsid w:val="002D41FA"/>
    <w:rsid w:val="002D427D"/>
    <w:rsid w:val="002D442C"/>
    <w:rsid w:val="002D4463"/>
    <w:rsid w:val="002D4717"/>
    <w:rsid w:val="002D4913"/>
    <w:rsid w:val="002D4958"/>
    <w:rsid w:val="002D4B39"/>
    <w:rsid w:val="002D4B3A"/>
    <w:rsid w:val="002D4BFA"/>
    <w:rsid w:val="002D4CA4"/>
    <w:rsid w:val="002D50DE"/>
    <w:rsid w:val="002D555F"/>
    <w:rsid w:val="002D5C1F"/>
    <w:rsid w:val="002D5E5D"/>
    <w:rsid w:val="002D6160"/>
    <w:rsid w:val="002D621B"/>
    <w:rsid w:val="002D6411"/>
    <w:rsid w:val="002D67CD"/>
    <w:rsid w:val="002D68EE"/>
    <w:rsid w:val="002D6A7D"/>
    <w:rsid w:val="002D6B85"/>
    <w:rsid w:val="002D6CD4"/>
    <w:rsid w:val="002D6D01"/>
    <w:rsid w:val="002D7378"/>
    <w:rsid w:val="002D78CF"/>
    <w:rsid w:val="002D7AE1"/>
    <w:rsid w:val="002D7B83"/>
    <w:rsid w:val="002D7BAA"/>
    <w:rsid w:val="002D7E79"/>
    <w:rsid w:val="002E0040"/>
    <w:rsid w:val="002E0197"/>
    <w:rsid w:val="002E038C"/>
    <w:rsid w:val="002E045B"/>
    <w:rsid w:val="002E088F"/>
    <w:rsid w:val="002E0E00"/>
    <w:rsid w:val="002E0F0E"/>
    <w:rsid w:val="002E10AF"/>
    <w:rsid w:val="002E1529"/>
    <w:rsid w:val="002E170F"/>
    <w:rsid w:val="002E1CDF"/>
    <w:rsid w:val="002E1D66"/>
    <w:rsid w:val="002E1E10"/>
    <w:rsid w:val="002E2056"/>
    <w:rsid w:val="002E20C6"/>
    <w:rsid w:val="002E24D0"/>
    <w:rsid w:val="002E264B"/>
    <w:rsid w:val="002E285E"/>
    <w:rsid w:val="002E2879"/>
    <w:rsid w:val="002E29AA"/>
    <w:rsid w:val="002E2A52"/>
    <w:rsid w:val="002E2A84"/>
    <w:rsid w:val="002E2B4F"/>
    <w:rsid w:val="002E2C9C"/>
    <w:rsid w:val="002E2DC7"/>
    <w:rsid w:val="002E2E0A"/>
    <w:rsid w:val="002E33E9"/>
    <w:rsid w:val="002E375C"/>
    <w:rsid w:val="002E37B7"/>
    <w:rsid w:val="002E37FC"/>
    <w:rsid w:val="002E3862"/>
    <w:rsid w:val="002E38A0"/>
    <w:rsid w:val="002E396B"/>
    <w:rsid w:val="002E3B26"/>
    <w:rsid w:val="002E4476"/>
    <w:rsid w:val="002E44D6"/>
    <w:rsid w:val="002E45CD"/>
    <w:rsid w:val="002E467C"/>
    <w:rsid w:val="002E4C06"/>
    <w:rsid w:val="002E4C9C"/>
    <w:rsid w:val="002E5189"/>
    <w:rsid w:val="002E5794"/>
    <w:rsid w:val="002E5E78"/>
    <w:rsid w:val="002E6112"/>
    <w:rsid w:val="002E6135"/>
    <w:rsid w:val="002E6207"/>
    <w:rsid w:val="002E640F"/>
    <w:rsid w:val="002E67DD"/>
    <w:rsid w:val="002E6C6E"/>
    <w:rsid w:val="002E6CC3"/>
    <w:rsid w:val="002E71C7"/>
    <w:rsid w:val="002E7380"/>
    <w:rsid w:val="002E74FC"/>
    <w:rsid w:val="002E7617"/>
    <w:rsid w:val="002E7736"/>
    <w:rsid w:val="002E77C2"/>
    <w:rsid w:val="002E794E"/>
    <w:rsid w:val="002E7A4D"/>
    <w:rsid w:val="002E7A59"/>
    <w:rsid w:val="002E7E2F"/>
    <w:rsid w:val="002E7F30"/>
    <w:rsid w:val="002F0076"/>
    <w:rsid w:val="002F0391"/>
    <w:rsid w:val="002F043A"/>
    <w:rsid w:val="002F08EC"/>
    <w:rsid w:val="002F0950"/>
    <w:rsid w:val="002F0A4E"/>
    <w:rsid w:val="002F0ADE"/>
    <w:rsid w:val="002F0B73"/>
    <w:rsid w:val="002F0F66"/>
    <w:rsid w:val="002F0FB9"/>
    <w:rsid w:val="002F1270"/>
    <w:rsid w:val="002F1455"/>
    <w:rsid w:val="002F1568"/>
    <w:rsid w:val="002F16FB"/>
    <w:rsid w:val="002F1D11"/>
    <w:rsid w:val="002F1DE5"/>
    <w:rsid w:val="002F2F13"/>
    <w:rsid w:val="002F3236"/>
    <w:rsid w:val="002F36C6"/>
    <w:rsid w:val="002F3903"/>
    <w:rsid w:val="002F3905"/>
    <w:rsid w:val="002F3BA0"/>
    <w:rsid w:val="002F470F"/>
    <w:rsid w:val="002F48B5"/>
    <w:rsid w:val="002F48D7"/>
    <w:rsid w:val="002F4CDE"/>
    <w:rsid w:val="002F4D01"/>
    <w:rsid w:val="002F4DDC"/>
    <w:rsid w:val="002F4EFF"/>
    <w:rsid w:val="002F4FF3"/>
    <w:rsid w:val="002F5027"/>
    <w:rsid w:val="002F5114"/>
    <w:rsid w:val="002F5425"/>
    <w:rsid w:val="002F561D"/>
    <w:rsid w:val="002F5757"/>
    <w:rsid w:val="002F5C85"/>
    <w:rsid w:val="002F6086"/>
    <w:rsid w:val="002F6357"/>
    <w:rsid w:val="002F653D"/>
    <w:rsid w:val="002F6A90"/>
    <w:rsid w:val="002F720B"/>
    <w:rsid w:val="002F7263"/>
    <w:rsid w:val="002F763C"/>
    <w:rsid w:val="002F763E"/>
    <w:rsid w:val="002F7646"/>
    <w:rsid w:val="002F7733"/>
    <w:rsid w:val="002F7766"/>
    <w:rsid w:val="002F79F7"/>
    <w:rsid w:val="002F7ACC"/>
    <w:rsid w:val="002F7E3B"/>
    <w:rsid w:val="002F7F36"/>
    <w:rsid w:val="002F7FFE"/>
    <w:rsid w:val="003001F8"/>
    <w:rsid w:val="00300316"/>
    <w:rsid w:val="00300492"/>
    <w:rsid w:val="003006DD"/>
    <w:rsid w:val="00300B62"/>
    <w:rsid w:val="00300DFA"/>
    <w:rsid w:val="00300E51"/>
    <w:rsid w:val="00301345"/>
    <w:rsid w:val="00301449"/>
    <w:rsid w:val="00301625"/>
    <w:rsid w:val="00301756"/>
    <w:rsid w:val="003019CF"/>
    <w:rsid w:val="00301AE4"/>
    <w:rsid w:val="00301F11"/>
    <w:rsid w:val="00302187"/>
    <w:rsid w:val="00302755"/>
    <w:rsid w:val="00302AB4"/>
    <w:rsid w:val="00302B7B"/>
    <w:rsid w:val="00302CB6"/>
    <w:rsid w:val="00303166"/>
    <w:rsid w:val="00303191"/>
    <w:rsid w:val="00303353"/>
    <w:rsid w:val="0030390E"/>
    <w:rsid w:val="00304503"/>
    <w:rsid w:val="003045CD"/>
    <w:rsid w:val="00304A58"/>
    <w:rsid w:val="00304F48"/>
    <w:rsid w:val="0030534F"/>
    <w:rsid w:val="003053D2"/>
    <w:rsid w:val="00305C03"/>
    <w:rsid w:val="00305EE7"/>
    <w:rsid w:val="003060A6"/>
    <w:rsid w:val="003061AD"/>
    <w:rsid w:val="00306273"/>
    <w:rsid w:val="0030628D"/>
    <w:rsid w:val="00306445"/>
    <w:rsid w:val="003064CD"/>
    <w:rsid w:val="003064D6"/>
    <w:rsid w:val="003065EA"/>
    <w:rsid w:val="00306687"/>
    <w:rsid w:val="00306BAD"/>
    <w:rsid w:val="00306BCE"/>
    <w:rsid w:val="003070A3"/>
    <w:rsid w:val="00307199"/>
    <w:rsid w:val="00307288"/>
    <w:rsid w:val="00307755"/>
    <w:rsid w:val="00310135"/>
    <w:rsid w:val="0031016A"/>
    <w:rsid w:val="003101D6"/>
    <w:rsid w:val="00310737"/>
    <w:rsid w:val="00310918"/>
    <w:rsid w:val="0031092F"/>
    <w:rsid w:val="00310934"/>
    <w:rsid w:val="00310BED"/>
    <w:rsid w:val="00310C02"/>
    <w:rsid w:val="00310D9C"/>
    <w:rsid w:val="003112D1"/>
    <w:rsid w:val="00311492"/>
    <w:rsid w:val="003116AF"/>
    <w:rsid w:val="003117FE"/>
    <w:rsid w:val="00311A35"/>
    <w:rsid w:val="00311F8D"/>
    <w:rsid w:val="0031239B"/>
    <w:rsid w:val="003123A4"/>
    <w:rsid w:val="00312548"/>
    <w:rsid w:val="00312AA6"/>
    <w:rsid w:val="00312CB5"/>
    <w:rsid w:val="00312E93"/>
    <w:rsid w:val="00312F32"/>
    <w:rsid w:val="003130E8"/>
    <w:rsid w:val="00313324"/>
    <w:rsid w:val="00313374"/>
    <w:rsid w:val="00313660"/>
    <w:rsid w:val="00313697"/>
    <w:rsid w:val="00313831"/>
    <w:rsid w:val="003138A1"/>
    <w:rsid w:val="003138DF"/>
    <w:rsid w:val="00313F1F"/>
    <w:rsid w:val="00314061"/>
    <w:rsid w:val="003142C3"/>
    <w:rsid w:val="00314486"/>
    <w:rsid w:val="0031456A"/>
    <w:rsid w:val="00314B19"/>
    <w:rsid w:val="00314DEB"/>
    <w:rsid w:val="00315115"/>
    <w:rsid w:val="003151CE"/>
    <w:rsid w:val="0031575F"/>
    <w:rsid w:val="0031588E"/>
    <w:rsid w:val="00315937"/>
    <w:rsid w:val="00315A3C"/>
    <w:rsid w:val="00315A4A"/>
    <w:rsid w:val="00315A7D"/>
    <w:rsid w:val="00315AE0"/>
    <w:rsid w:val="00315ECF"/>
    <w:rsid w:val="00315F20"/>
    <w:rsid w:val="00316179"/>
    <w:rsid w:val="00316276"/>
    <w:rsid w:val="003165B8"/>
    <w:rsid w:val="003167A9"/>
    <w:rsid w:val="003168FB"/>
    <w:rsid w:val="00316D9E"/>
    <w:rsid w:val="00316F16"/>
    <w:rsid w:val="003172D4"/>
    <w:rsid w:val="00317382"/>
    <w:rsid w:val="0031743A"/>
    <w:rsid w:val="0031746C"/>
    <w:rsid w:val="00317492"/>
    <w:rsid w:val="003175F2"/>
    <w:rsid w:val="003177A9"/>
    <w:rsid w:val="0031784F"/>
    <w:rsid w:val="00317CE1"/>
    <w:rsid w:val="00317D50"/>
    <w:rsid w:val="00317F41"/>
    <w:rsid w:val="00317F68"/>
    <w:rsid w:val="00320034"/>
    <w:rsid w:val="003200CF"/>
    <w:rsid w:val="00320183"/>
    <w:rsid w:val="003201D2"/>
    <w:rsid w:val="003206B5"/>
    <w:rsid w:val="003206BD"/>
    <w:rsid w:val="0032070C"/>
    <w:rsid w:val="00320776"/>
    <w:rsid w:val="00320C3C"/>
    <w:rsid w:val="00320E04"/>
    <w:rsid w:val="00320EE1"/>
    <w:rsid w:val="00320EE5"/>
    <w:rsid w:val="00321064"/>
    <w:rsid w:val="00321133"/>
    <w:rsid w:val="003216B1"/>
    <w:rsid w:val="00321748"/>
    <w:rsid w:val="0032192D"/>
    <w:rsid w:val="003219E1"/>
    <w:rsid w:val="00321C2D"/>
    <w:rsid w:val="00321F69"/>
    <w:rsid w:val="003222B5"/>
    <w:rsid w:val="003224D7"/>
    <w:rsid w:val="00322860"/>
    <w:rsid w:val="0032289E"/>
    <w:rsid w:val="00322B94"/>
    <w:rsid w:val="00322C6C"/>
    <w:rsid w:val="00322DCA"/>
    <w:rsid w:val="00322E07"/>
    <w:rsid w:val="00322F80"/>
    <w:rsid w:val="00322FB8"/>
    <w:rsid w:val="00323085"/>
    <w:rsid w:val="00323189"/>
    <w:rsid w:val="003234C8"/>
    <w:rsid w:val="003234FB"/>
    <w:rsid w:val="0032363F"/>
    <w:rsid w:val="0032378E"/>
    <w:rsid w:val="003237A8"/>
    <w:rsid w:val="003237CE"/>
    <w:rsid w:val="003238C7"/>
    <w:rsid w:val="00323911"/>
    <w:rsid w:val="00323AD8"/>
    <w:rsid w:val="00323F32"/>
    <w:rsid w:val="00324039"/>
    <w:rsid w:val="00324106"/>
    <w:rsid w:val="0032421A"/>
    <w:rsid w:val="003244A3"/>
    <w:rsid w:val="0032487A"/>
    <w:rsid w:val="00324B6D"/>
    <w:rsid w:val="00324BE6"/>
    <w:rsid w:val="0032546E"/>
    <w:rsid w:val="00325AC7"/>
    <w:rsid w:val="003262F7"/>
    <w:rsid w:val="00326414"/>
    <w:rsid w:val="003264E3"/>
    <w:rsid w:val="0032689E"/>
    <w:rsid w:val="003268F8"/>
    <w:rsid w:val="00326BFB"/>
    <w:rsid w:val="00326C4C"/>
    <w:rsid w:val="00326E24"/>
    <w:rsid w:val="00327007"/>
    <w:rsid w:val="00327144"/>
    <w:rsid w:val="003271E6"/>
    <w:rsid w:val="00327253"/>
    <w:rsid w:val="0032734B"/>
    <w:rsid w:val="00327593"/>
    <w:rsid w:val="00327716"/>
    <w:rsid w:val="003279DD"/>
    <w:rsid w:val="00327A62"/>
    <w:rsid w:val="00327B8F"/>
    <w:rsid w:val="00327DEA"/>
    <w:rsid w:val="00327F39"/>
    <w:rsid w:val="00330024"/>
    <w:rsid w:val="003300AF"/>
    <w:rsid w:val="003300E8"/>
    <w:rsid w:val="003303C5"/>
    <w:rsid w:val="003305CE"/>
    <w:rsid w:val="003308E5"/>
    <w:rsid w:val="00330C47"/>
    <w:rsid w:val="00330F6C"/>
    <w:rsid w:val="00331158"/>
    <w:rsid w:val="0033127A"/>
    <w:rsid w:val="003312B8"/>
    <w:rsid w:val="003318F5"/>
    <w:rsid w:val="00331DA8"/>
    <w:rsid w:val="00331F1C"/>
    <w:rsid w:val="00332906"/>
    <w:rsid w:val="00332B4B"/>
    <w:rsid w:val="00332B94"/>
    <w:rsid w:val="00332BB3"/>
    <w:rsid w:val="00332C34"/>
    <w:rsid w:val="00332D84"/>
    <w:rsid w:val="003330AB"/>
    <w:rsid w:val="003330B0"/>
    <w:rsid w:val="003332B3"/>
    <w:rsid w:val="00333399"/>
    <w:rsid w:val="00333603"/>
    <w:rsid w:val="00333757"/>
    <w:rsid w:val="0033389F"/>
    <w:rsid w:val="00333AC3"/>
    <w:rsid w:val="00333DA1"/>
    <w:rsid w:val="00333F43"/>
    <w:rsid w:val="00333F57"/>
    <w:rsid w:val="00333F97"/>
    <w:rsid w:val="0033402F"/>
    <w:rsid w:val="003342F9"/>
    <w:rsid w:val="0033478D"/>
    <w:rsid w:val="003347D3"/>
    <w:rsid w:val="00334A1E"/>
    <w:rsid w:val="00334AEE"/>
    <w:rsid w:val="00334B91"/>
    <w:rsid w:val="00334CE6"/>
    <w:rsid w:val="00334D1B"/>
    <w:rsid w:val="003353F5"/>
    <w:rsid w:val="00335649"/>
    <w:rsid w:val="00335760"/>
    <w:rsid w:val="00335E27"/>
    <w:rsid w:val="003360E3"/>
    <w:rsid w:val="003361D8"/>
    <w:rsid w:val="003362BD"/>
    <w:rsid w:val="00336422"/>
    <w:rsid w:val="003364F5"/>
    <w:rsid w:val="003368E4"/>
    <w:rsid w:val="00336E42"/>
    <w:rsid w:val="00336EAE"/>
    <w:rsid w:val="00337430"/>
    <w:rsid w:val="00337646"/>
    <w:rsid w:val="00337802"/>
    <w:rsid w:val="0033798E"/>
    <w:rsid w:val="00337A54"/>
    <w:rsid w:val="00337A81"/>
    <w:rsid w:val="00337DBC"/>
    <w:rsid w:val="003402AF"/>
    <w:rsid w:val="003402C3"/>
    <w:rsid w:val="003404FD"/>
    <w:rsid w:val="003405E6"/>
    <w:rsid w:val="003406B7"/>
    <w:rsid w:val="003406F0"/>
    <w:rsid w:val="003408C7"/>
    <w:rsid w:val="00340952"/>
    <w:rsid w:val="00340C33"/>
    <w:rsid w:val="00340E12"/>
    <w:rsid w:val="003414D3"/>
    <w:rsid w:val="0034153C"/>
    <w:rsid w:val="0034164D"/>
    <w:rsid w:val="003417C1"/>
    <w:rsid w:val="0034196F"/>
    <w:rsid w:val="003419A6"/>
    <w:rsid w:val="00341A10"/>
    <w:rsid w:val="00341C0B"/>
    <w:rsid w:val="00341D52"/>
    <w:rsid w:val="00341E6A"/>
    <w:rsid w:val="003420EA"/>
    <w:rsid w:val="0034243A"/>
    <w:rsid w:val="003424AE"/>
    <w:rsid w:val="00342529"/>
    <w:rsid w:val="003425EC"/>
    <w:rsid w:val="0034262F"/>
    <w:rsid w:val="0034272A"/>
    <w:rsid w:val="00342932"/>
    <w:rsid w:val="00342B85"/>
    <w:rsid w:val="00342D3D"/>
    <w:rsid w:val="003432E3"/>
    <w:rsid w:val="00343306"/>
    <w:rsid w:val="00343326"/>
    <w:rsid w:val="00343B39"/>
    <w:rsid w:val="00343CC1"/>
    <w:rsid w:val="00343EAC"/>
    <w:rsid w:val="00343EAD"/>
    <w:rsid w:val="003440B7"/>
    <w:rsid w:val="0034410E"/>
    <w:rsid w:val="00344458"/>
    <w:rsid w:val="003445B2"/>
    <w:rsid w:val="00344A5D"/>
    <w:rsid w:val="00344BDE"/>
    <w:rsid w:val="00344C7B"/>
    <w:rsid w:val="00344CA0"/>
    <w:rsid w:val="00344DFC"/>
    <w:rsid w:val="00344F93"/>
    <w:rsid w:val="00344FEE"/>
    <w:rsid w:val="00345381"/>
    <w:rsid w:val="00345613"/>
    <w:rsid w:val="00345915"/>
    <w:rsid w:val="0034597B"/>
    <w:rsid w:val="00345AB9"/>
    <w:rsid w:val="00345B19"/>
    <w:rsid w:val="00346093"/>
    <w:rsid w:val="00346134"/>
    <w:rsid w:val="003461AE"/>
    <w:rsid w:val="00346CDD"/>
    <w:rsid w:val="00346DD1"/>
    <w:rsid w:val="00346E25"/>
    <w:rsid w:val="00346FF8"/>
    <w:rsid w:val="00347272"/>
    <w:rsid w:val="00347862"/>
    <w:rsid w:val="00347B8D"/>
    <w:rsid w:val="00347D20"/>
    <w:rsid w:val="00347E20"/>
    <w:rsid w:val="00347FA5"/>
    <w:rsid w:val="00350450"/>
    <w:rsid w:val="003506E9"/>
    <w:rsid w:val="00350D33"/>
    <w:rsid w:val="00350D94"/>
    <w:rsid w:val="0035110B"/>
    <w:rsid w:val="00351306"/>
    <w:rsid w:val="0035146C"/>
    <w:rsid w:val="003516D6"/>
    <w:rsid w:val="0035193E"/>
    <w:rsid w:val="00351A82"/>
    <w:rsid w:val="00351BD3"/>
    <w:rsid w:val="00351CDA"/>
    <w:rsid w:val="00351FBB"/>
    <w:rsid w:val="00351FBD"/>
    <w:rsid w:val="00352120"/>
    <w:rsid w:val="003524F8"/>
    <w:rsid w:val="00352527"/>
    <w:rsid w:val="0035264F"/>
    <w:rsid w:val="00352955"/>
    <w:rsid w:val="00352B25"/>
    <w:rsid w:val="00352C2E"/>
    <w:rsid w:val="00352E07"/>
    <w:rsid w:val="00353229"/>
    <w:rsid w:val="00353266"/>
    <w:rsid w:val="00353301"/>
    <w:rsid w:val="0035392B"/>
    <w:rsid w:val="00353A34"/>
    <w:rsid w:val="00353A74"/>
    <w:rsid w:val="00353DA6"/>
    <w:rsid w:val="00354042"/>
    <w:rsid w:val="00354235"/>
    <w:rsid w:val="0035479C"/>
    <w:rsid w:val="00354852"/>
    <w:rsid w:val="00354C27"/>
    <w:rsid w:val="00354D8D"/>
    <w:rsid w:val="00354F91"/>
    <w:rsid w:val="003550CE"/>
    <w:rsid w:val="003554DC"/>
    <w:rsid w:val="00355A84"/>
    <w:rsid w:val="00355C57"/>
    <w:rsid w:val="00355D3A"/>
    <w:rsid w:val="003562D6"/>
    <w:rsid w:val="003567E5"/>
    <w:rsid w:val="00356B35"/>
    <w:rsid w:val="00356CED"/>
    <w:rsid w:val="00356D40"/>
    <w:rsid w:val="00356D61"/>
    <w:rsid w:val="00356E59"/>
    <w:rsid w:val="00356E86"/>
    <w:rsid w:val="00357074"/>
    <w:rsid w:val="003570DB"/>
    <w:rsid w:val="00357108"/>
    <w:rsid w:val="003572B5"/>
    <w:rsid w:val="0035743F"/>
    <w:rsid w:val="003575A3"/>
    <w:rsid w:val="003577B4"/>
    <w:rsid w:val="00357851"/>
    <w:rsid w:val="00357B6E"/>
    <w:rsid w:val="00357DAB"/>
    <w:rsid w:val="00360276"/>
    <w:rsid w:val="00360680"/>
    <w:rsid w:val="00360714"/>
    <w:rsid w:val="00360769"/>
    <w:rsid w:val="00360C94"/>
    <w:rsid w:val="00361135"/>
    <w:rsid w:val="00361188"/>
    <w:rsid w:val="003611AD"/>
    <w:rsid w:val="00361314"/>
    <w:rsid w:val="003613E0"/>
    <w:rsid w:val="00361605"/>
    <w:rsid w:val="00361673"/>
    <w:rsid w:val="00361BE3"/>
    <w:rsid w:val="00361D5D"/>
    <w:rsid w:val="00361EB6"/>
    <w:rsid w:val="00362692"/>
    <w:rsid w:val="00362A01"/>
    <w:rsid w:val="00362A79"/>
    <w:rsid w:val="00362DB7"/>
    <w:rsid w:val="00362DE5"/>
    <w:rsid w:val="00362EED"/>
    <w:rsid w:val="00362EFC"/>
    <w:rsid w:val="00362FE4"/>
    <w:rsid w:val="003630A5"/>
    <w:rsid w:val="00363279"/>
    <w:rsid w:val="00363394"/>
    <w:rsid w:val="003633D6"/>
    <w:rsid w:val="00363FA6"/>
    <w:rsid w:val="00364351"/>
    <w:rsid w:val="003643DB"/>
    <w:rsid w:val="0036456C"/>
    <w:rsid w:val="003647A0"/>
    <w:rsid w:val="0036492A"/>
    <w:rsid w:val="00364F44"/>
    <w:rsid w:val="0036501C"/>
    <w:rsid w:val="0036531F"/>
    <w:rsid w:val="003657CD"/>
    <w:rsid w:val="00365836"/>
    <w:rsid w:val="003658AB"/>
    <w:rsid w:val="003659C3"/>
    <w:rsid w:val="00365CD6"/>
    <w:rsid w:val="00365D56"/>
    <w:rsid w:val="00366408"/>
    <w:rsid w:val="003665E5"/>
    <w:rsid w:val="00366850"/>
    <w:rsid w:val="00367530"/>
    <w:rsid w:val="003676BE"/>
    <w:rsid w:val="00367731"/>
    <w:rsid w:val="0036779F"/>
    <w:rsid w:val="00367CF7"/>
    <w:rsid w:val="00367E3D"/>
    <w:rsid w:val="00367F05"/>
    <w:rsid w:val="00367F0C"/>
    <w:rsid w:val="00367FDE"/>
    <w:rsid w:val="003700BA"/>
    <w:rsid w:val="003701B6"/>
    <w:rsid w:val="00370757"/>
    <w:rsid w:val="003708B6"/>
    <w:rsid w:val="003709CB"/>
    <w:rsid w:val="00370A02"/>
    <w:rsid w:val="00370AF8"/>
    <w:rsid w:val="00370DF3"/>
    <w:rsid w:val="00370E7B"/>
    <w:rsid w:val="003710DF"/>
    <w:rsid w:val="0037114F"/>
    <w:rsid w:val="003715F8"/>
    <w:rsid w:val="00371838"/>
    <w:rsid w:val="003718AC"/>
    <w:rsid w:val="00371B1B"/>
    <w:rsid w:val="00371BFE"/>
    <w:rsid w:val="00371C62"/>
    <w:rsid w:val="00371CA1"/>
    <w:rsid w:val="00371FE3"/>
    <w:rsid w:val="00372295"/>
    <w:rsid w:val="0037231E"/>
    <w:rsid w:val="00372570"/>
    <w:rsid w:val="0037274E"/>
    <w:rsid w:val="003727A0"/>
    <w:rsid w:val="003727EE"/>
    <w:rsid w:val="003727FF"/>
    <w:rsid w:val="0037286B"/>
    <w:rsid w:val="00372A00"/>
    <w:rsid w:val="00372DA2"/>
    <w:rsid w:val="0037335B"/>
    <w:rsid w:val="00373B25"/>
    <w:rsid w:val="00373FA8"/>
    <w:rsid w:val="0037404E"/>
    <w:rsid w:val="00374134"/>
    <w:rsid w:val="0037431D"/>
    <w:rsid w:val="0037483F"/>
    <w:rsid w:val="00374C0B"/>
    <w:rsid w:val="00375182"/>
    <w:rsid w:val="00375567"/>
    <w:rsid w:val="0037573E"/>
    <w:rsid w:val="0037588D"/>
    <w:rsid w:val="00375A93"/>
    <w:rsid w:val="00375C18"/>
    <w:rsid w:val="00375D71"/>
    <w:rsid w:val="003761D0"/>
    <w:rsid w:val="003762E4"/>
    <w:rsid w:val="003764C6"/>
    <w:rsid w:val="003764E0"/>
    <w:rsid w:val="0037662A"/>
    <w:rsid w:val="00376800"/>
    <w:rsid w:val="0037696D"/>
    <w:rsid w:val="00376D0F"/>
    <w:rsid w:val="003772E9"/>
    <w:rsid w:val="00377381"/>
    <w:rsid w:val="00377439"/>
    <w:rsid w:val="00377DB6"/>
    <w:rsid w:val="003803AF"/>
    <w:rsid w:val="0038053E"/>
    <w:rsid w:val="00380669"/>
    <w:rsid w:val="0038083D"/>
    <w:rsid w:val="00380941"/>
    <w:rsid w:val="003809E7"/>
    <w:rsid w:val="00381347"/>
    <w:rsid w:val="0038173B"/>
    <w:rsid w:val="00381764"/>
    <w:rsid w:val="003817BD"/>
    <w:rsid w:val="00381959"/>
    <w:rsid w:val="00381960"/>
    <w:rsid w:val="00381A75"/>
    <w:rsid w:val="00381AE3"/>
    <w:rsid w:val="00381DFD"/>
    <w:rsid w:val="0038211C"/>
    <w:rsid w:val="003821CB"/>
    <w:rsid w:val="00382278"/>
    <w:rsid w:val="003825D1"/>
    <w:rsid w:val="003827D2"/>
    <w:rsid w:val="003827DF"/>
    <w:rsid w:val="00382A0E"/>
    <w:rsid w:val="00382AB9"/>
    <w:rsid w:val="00383257"/>
    <w:rsid w:val="00383583"/>
    <w:rsid w:val="003835D1"/>
    <w:rsid w:val="00383C0C"/>
    <w:rsid w:val="00383EFA"/>
    <w:rsid w:val="0038414C"/>
    <w:rsid w:val="00384219"/>
    <w:rsid w:val="003844D0"/>
    <w:rsid w:val="00384600"/>
    <w:rsid w:val="0038469A"/>
    <w:rsid w:val="003848A0"/>
    <w:rsid w:val="00384A15"/>
    <w:rsid w:val="00384B2C"/>
    <w:rsid w:val="00384CE7"/>
    <w:rsid w:val="00384DF8"/>
    <w:rsid w:val="00384E7C"/>
    <w:rsid w:val="0038515D"/>
    <w:rsid w:val="003851E1"/>
    <w:rsid w:val="0038540E"/>
    <w:rsid w:val="00385D2C"/>
    <w:rsid w:val="00385F6D"/>
    <w:rsid w:val="0038619C"/>
    <w:rsid w:val="003862DA"/>
    <w:rsid w:val="0038659D"/>
    <w:rsid w:val="0038663A"/>
    <w:rsid w:val="003867AE"/>
    <w:rsid w:val="00386A65"/>
    <w:rsid w:val="00386CCF"/>
    <w:rsid w:val="00386EA2"/>
    <w:rsid w:val="00386EB8"/>
    <w:rsid w:val="00386EF9"/>
    <w:rsid w:val="00387066"/>
    <w:rsid w:val="0038706D"/>
    <w:rsid w:val="003870E9"/>
    <w:rsid w:val="00387474"/>
    <w:rsid w:val="00387556"/>
    <w:rsid w:val="0038787E"/>
    <w:rsid w:val="00387BF5"/>
    <w:rsid w:val="00387BFF"/>
    <w:rsid w:val="00387DA4"/>
    <w:rsid w:val="00387E52"/>
    <w:rsid w:val="003901B8"/>
    <w:rsid w:val="0039062C"/>
    <w:rsid w:val="003908D6"/>
    <w:rsid w:val="00390AA4"/>
    <w:rsid w:val="00390BD6"/>
    <w:rsid w:val="00390C39"/>
    <w:rsid w:val="00390D07"/>
    <w:rsid w:val="00390D91"/>
    <w:rsid w:val="00390E9E"/>
    <w:rsid w:val="00390F0B"/>
    <w:rsid w:val="003916E8"/>
    <w:rsid w:val="003918F6"/>
    <w:rsid w:val="00391F60"/>
    <w:rsid w:val="00392139"/>
    <w:rsid w:val="00392263"/>
    <w:rsid w:val="0039240A"/>
    <w:rsid w:val="0039256C"/>
    <w:rsid w:val="00392654"/>
    <w:rsid w:val="003928AF"/>
    <w:rsid w:val="003928EA"/>
    <w:rsid w:val="00392C24"/>
    <w:rsid w:val="00392C44"/>
    <w:rsid w:val="00392C4A"/>
    <w:rsid w:val="00392C5E"/>
    <w:rsid w:val="00392D0C"/>
    <w:rsid w:val="00393046"/>
    <w:rsid w:val="0039312E"/>
    <w:rsid w:val="00393170"/>
    <w:rsid w:val="0039339A"/>
    <w:rsid w:val="0039341C"/>
    <w:rsid w:val="00393589"/>
    <w:rsid w:val="00393A68"/>
    <w:rsid w:val="00393A79"/>
    <w:rsid w:val="00393B88"/>
    <w:rsid w:val="00393B99"/>
    <w:rsid w:val="00393E03"/>
    <w:rsid w:val="0039424B"/>
    <w:rsid w:val="0039426E"/>
    <w:rsid w:val="00394813"/>
    <w:rsid w:val="00394A5C"/>
    <w:rsid w:val="00394A66"/>
    <w:rsid w:val="00394C05"/>
    <w:rsid w:val="00394E5C"/>
    <w:rsid w:val="00394EF7"/>
    <w:rsid w:val="00394F4F"/>
    <w:rsid w:val="00395053"/>
    <w:rsid w:val="0039506D"/>
    <w:rsid w:val="00395142"/>
    <w:rsid w:val="0039579A"/>
    <w:rsid w:val="00395A8F"/>
    <w:rsid w:val="00395C25"/>
    <w:rsid w:val="00395CE0"/>
    <w:rsid w:val="00395FC3"/>
    <w:rsid w:val="00396201"/>
    <w:rsid w:val="0039625A"/>
    <w:rsid w:val="00396272"/>
    <w:rsid w:val="003962CA"/>
    <w:rsid w:val="003967EA"/>
    <w:rsid w:val="003969FE"/>
    <w:rsid w:val="00396A19"/>
    <w:rsid w:val="00396ED1"/>
    <w:rsid w:val="0039704D"/>
    <w:rsid w:val="00397772"/>
    <w:rsid w:val="0039787B"/>
    <w:rsid w:val="00397BB9"/>
    <w:rsid w:val="00397F0D"/>
    <w:rsid w:val="003A01DF"/>
    <w:rsid w:val="003A048E"/>
    <w:rsid w:val="003A07CE"/>
    <w:rsid w:val="003A0C54"/>
    <w:rsid w:val="003A0DEA"/>
    <w:rsid w:val="003A1162"/>
    <w:rsid w:val="003A1295"/>
    <w:rsid w:val="003A1437"/>
    <w:rsid w:val="003A1722"/>
    <w:rsid w:val="003A18BF"/>
    <w:rsid w:val="003A1949"/>
    <w:rsid w:val="003A19B0"/>
    <w:rsid w:val="003A1B0A"/>
    <w:rsid w:val="003A1F84"/>
    <w:rsid w:val="003A201A"/>
    <w:rsid w:val="003A2288"/>
    <w:rsid w:val="003A2560"/>
    <w:rsid w:val="003A25B7"/>
    <w:rsid w:val="003A2825"/>
    <w:rsid w:val="003A2CBB"/>
    <w:rsid w:val="003A2D45"/>
    <w:rsid w:val="003A2D8A"/>
    <w:rsid w:val="003A2E1B"/>
    <w:rsid w:val="003A2E66"/>
    <w:rsid w:val="003A2E83"/>
    <w:rsid w:val="003A3331"/>
    <w:rsid w:val="003A3638"/>
    <w:rsid w:val="003A364B"/>
    <w:rsid w:val="003A3815"/>
    <w:rsid w:val="003A3A09"/>
    <w:rsid w:val="003A3AD0"/>
    <w:rsid w:val="003A3D4C"/>
    <w:rsid w:val="003A3E60"/>
    <w:rsid w:val="003A433E"/>
    <w:rsid w:val="003A43EC"/>
    <w:rsid w:val="003A449D"/>
    <w:rsid w:val="003A44BE"/>
    <w:rsid w:val="003A44CE"/>
    <w:rsid w:val="003A45FF"/>
    <w:rsid w:val="003A4734"/>
    <w:rsid w:val="003A4F0D"/>
    <w:rsid w:val="003A4FB9"/>
    <w:rsid w:val="003A5234"/>
    <w:rsid w:val="003A557A"/>
    <w:rsid w:val="003A5755"/>
    <w:rsid w:val="003A5CC3"/>
    <w:rsid w:val="003A6029"/>
    <w:rsid w:val="003A6599"/>
    <w:rsid w:val="003A6811"/>
    <w:rsid w:val="003A6962"/>
    <w:rsid w:val="003A6A6E"/>
    <w:rsid w:val="003A6B67"/>
    <w:rsid w:val="003A6BD4"/>
    <w:rsid w:val="003A6F0A"/>
    <w:rsid w:val="003A711F"/>
    <w:rsid w:val="003A71CA"/>
    <w:rsid w:val="003A75D0"/>
    <w:rsid w:val="003A75D9"/>
    <w:rsid w:val="003A7742"/>
    <w:rsid w:val="003A77F3"/>
    <w:rsid w:val="003A7BC3"/>
    <w:rsid w:val="003A7CA6"/>
    <w:rsid w:val="003B02DA"/>
    <w:rsid w:val="003B1000"/>
    <w:rsid w:val="003B1031"/>
    <w:rsid w:val="003B1187"/>
    <w:rsid w:val="003B11D3"/>
    <w:rsid w:val="003B1376"/>
    <w:rsid w:val="003B1676"/>
    <w:rsid w:val="003B16E6"/>
    <w:rsid w:val="003B17EC"/>
    <w:rsid w:val="003B1A34"/>
    <w:rsid w:val="003B1F62"/>
    <w:rsid w:val="003B2012"/>
    <w:rsid w:val="003B2297"/>
    <w:rsid w:val="003B2393"/>
    <w:rsid w:val="003B27A3"/>
    <w:rsid w:val="003B297B"/>
    <w:rsid w:val="003B2D38"/>
    <w:rsid w:val="003B2D50"/>
    <w:rsid w:val="003B2ED3"/>
    <w:rsid w:val="003B2EE8"/>
    <w:rsid w:val="003B2F8C"/>
    <w:rsid w:val="003B330C"/>
    <w:rsid w:val="003B34D2"/>
    <w:rsid w:val="003B35A1"/>
    <w:rsid w:val="003B35C7"/>
    <w:rsid w:val="003B39E4"/>
    <w:rsid w:val="003B3C38"/>
    <w:rsid w:val="003B3E94"/>
    <w:rsid w:val="003B4379"/>
    <w:rsid w:val="003B43DC"/>
    <w:rsid w:val="003B45A5"/>
    <w:rsid w:val="003B45B3"/>
    <w:rsid w:val="003B45DA"/>
    <w:rsid w:val="003B4868"/>
    <w:rsid w:val="003B4B2C"/>
    <w:rsid w:val="003B4BBA"/>
    <w:rsid w:val="003B4C05"/>
    <w:rsid w:val="003B511C"/>
    <w:rsid w:val="003B520A"/>
    <w:rsid w:val="003B5383"/>
    <w:rsid w:val="003B5391"/>
    <w:rsid w:val="003B543B"/>
    <w:rsid w:val="003B54E7"/>
    <w:rsid w:val="003B5588"/>
    <w:rsid w:val="003B55FE"/>
    <w:rsid w:val="003B5ABB"/>
    <w:rsid w:val="003B5F74"/>
    <w:rsid w:val="003B5F7C"/>
    <w:rsid w:val="003B6326"/>
    <w:rsid w:val="003B639B"/>
    <w:rsid w:val="003B63E8"/>
    <w:rsid w:val="003B65CB"/>
    <w:rsid w:val="003B6B74"/>
    <w:rsid w:val="003B6D10"/>
    <w:rsid w:val="003B6D26"/>
    <w:rsid w:val="003B6D90"/>
    <w:rsid w:val="003B707A"/>
    <w:rsid w:val="003B710A"/>
    <w:rsid w:val="003B7517"/>
    <w:rsid w:val="003B76A8"/>
    <w:rsid w:val="003B76CC"/>
    <w:rsid w:val="003B791E"/>
    <w:rsid w:val="003B7EDD"/>
    <w:rsid w:val="003B7EF8"/>
    <w:rsid w:val="003C006A"/>
    <w:rsid w:val="003C036D"/>
    <w:rsid w:val="003C05F7"/>
    <w:rsid w:val="003C073E"/>
    <w:rsid w:val="003C15AB"/>
    <w:rsid w:val="003C1656"/>
    <w:rsid w:val="003C1852"/>
    <w:rsid w:val="003C1949"/>
    <w:rsid w:val="003C1ABD"/>
    <w:rsid w:val="003C1C9E"/>
    <w:rsid w:val="003C1CED"/>
    <w:rsid w:val="003C24E3"/>
    <w:rsid w:val="003C26D5"/>
    <w:rsid w:val="003C29BC"/>
    <w:rsid w:val="003C2CE7"/>
    <w:rsid w:val="003C2D0F"/>
    <w:rsid w:val="003C3162"/>
    <w:rsid w:val="003C3517"/>
    <w:rsid w:val="003C36D1"/>
    <w:rsid w:val="003C388A"/>
    <w:rsid w:val="003C3DB8"/>
    <w:rsid w:val="003C41A9"/>
    <w:rsid w:val="003C42A9"/>
    <w:rsid w:val="003C4992"/>
    <w:rsid w:val="003C4AE3"/>
    <w:rsid w:val="003C4D65"/>
    <w:rsid w:val="003C4EAA"/>
    <w:rsid w:val="003C50B6"/>
    <w:rsid w:val="003C526E"/>
    <w:rsid w:val="003C5336"/>
    <w:rsid w:val="003C59E4"/>
    <w:rsid w:val="003C5E36"/>
    <w:rsid w:val="003C6093"/>
    <w:rsid w:val="003C6339"/>
    <w:rsid w:val="003C63FF"/>
    <w:rsid w:val="003C65E0"/>
    <w:rsid w:val="003C6E9F"/>
    <w:rsid w:val="003C7102"/>
    <w:rsid w:val="003C7133"/>
    <w:rsid w:val="003C7825"/>
    <w:rsid w:val="003C7D26"/>
    <w:rsid w:val="003D001D"/>
    <w:rsid w:val="003D0244"/>
    <w:rsid w:val="003D02C3"/>
    <w:rsid w:val="003D069E"/>
    <w:rsid w:val="003D070C"/>
    <w:rsid w:val="003D0794"/>
    <w:rsid w:val="003D07DB"/>
    <w:rsid w:val="003D0C90"/>
    <w:rsid w:val="003D0F3E"/>
    <w:rsid w:val="003D10CA"/>
    <w:rsid w:val="003D110A"/>
    <w:rsid w:val="003D111E"/>
    <w:rsid w:val="003D152F"/>
    <w:rsid w:val="003D1591"/>
    <w:rsid w:val="003D16CB"/>
    <w:rsid w:val="003D1719"/>
    <w:rsid w:val="003D17F5"/>
    <w:rsid w:val="003D1A5C"/>
    <w:rsid w:val="003D1AB3"/>
    <w:rsid w:val="003D1CA4"/>
    <w:rsid w:val="003D1E32"/>
    <w:rsid w:val="003D2084"/>
    <w:rsid w:val="003D273E"/>
    <w:rsid w:val="003D293D"/>
    <w:rsid w:val="003D2A89"/>
    <w:rsid w:val="003D2C74"/>
    <w:rsid w:val="003D2CF6"/>
    <w:rsid w:val="003D2F44"/>
    <w:rsid w:val="003D32C1"/>
    <w:rsid w:val="003D3585"/>
    <w:rsid w:val="003D37E4"/>
    <w:rsid w:val="003D382C"/>
    <w:rsid w:val="003D3B2B"/>
    <w:rsid w:val="003D3B32"/>
    <w:rsid w:val="003D3B9D"/>
    <w:rsid w:val="003D3C60"/>
    <w:rsid w:val="003D3CA8"/>
    <w:rsid w:val="003D4269"/>
    <w:rsid w:val="003D4290"/>
    <w:rsid w:val="003D45A9"/>
    <w:rsid w:val="003D4686"/>
    <w:rsid w:val="003D4990"/>
    <w:rsid w:val="003D4AE5"/>
    <w:rsid w:val="003D4BF7"/>
    <w:rsid w:val="003D4C64"/>
    <w:rsid w:val="003D4C8C"/>
    <w:rsid w:val="003D4D3D"/>
    <w:rsid w:val="003D4E2D"/>
    <w:rsid w:val="003D5208"/>
    <w:rsid w:val="003D524C"/>
    <w:rsid w:val="003D5296"/>
    <w:rsid w:val="003D59EB"/>
    <w:rsid w:val="003D60CE"/>
    <w:rsid w:val="003D62FE"/>
    <w:rsid w:val="003D66D9"/>
    <w:rsid w:val="003D66FA"/>
    <w:rsid w:val="003D6770"/>
    <w:rsid w:val="003D693E"/>
    <w:rsid w:val="003D6985"/>
    <w:rsid w:val="003D6DCC"/>
    <w:rsid w:val="003D6EA7"/>
    <w:rsid w:val="003D6FB1"/>
    <w:rsid w:val="003D727C"/>
    <w:rsid w:val="003D75A3"/>
    <w:rsid w:val="003D7C37"/>
    <w:rsid w:val="003D7DA1"/>
    <w:rsid w:val="003D7F1C"/>
    <w:rsid w:val="003E0867"/>
    <w:rsid w:val="003E08DF"/>
    <w:rsid w:val="003E0A36"/>
    <w:rsid w:val="003E0B3B"/>
    <w:rsid w:val="003E0BBA"/>
    <w:rsid w:val="003E0C56"/>
    <w:rsid w:val="003E0D80"/>
    <w:rsid w:val="003E0E65"/>
    <w:rsid w:val="003E100E"/>
    <w:rsid w:val="003E1350"/>
    <w:rsid w:val="003E15D7"/>
    <w:rsid w:val="003E15F3"/>
    <w:rsid w:val="003E17AB"/>
    <w:rsid w:val="003E1804"/>
    <w:rsid w:val="003E18EC"/>
    <w:rsid w:val="003E1BA6"/>
    <w:rsid w:val="003E1D25"/>
    <w:rsid w:val="003E1F0D"/>
    <w:rsid w:val="003E2217"/>
    <w:rsid w:val="003E22D1"/>
    <w:rsid w:val="003E25AE"/>
    <w:rsid w:val="003E25BC"/>
    <w:rsid w:val="003E291E"/>
    <w:rsid w:val="003E2958"/>
    <w:rsid w:val="003E2A6C"/>
    <w:rsid w:val="003E2E65"/>
    <w:rsid w:val="003E30AE"/>
    <w:rsid w:val="003E313C"/>
    <w:rsid w:val="003E32E4"/>
    <w:rsid w:val="003E33EF"/>
    <w:rsid w:val="003E3423"/>
    <w:rsid w:val="003E3D9D"/>
    <w:rsid w:val="003E3DB8"/>
    <w:rsid w:val="003E416B"/>
    <w:rsid w:val="003E41F2"/>
    <w:rsid w:val="003E4219"/>
    <w:rsid w:val="003E4558"/>
    <w:rsid w:val="003E45CE"/>
    <w:rsid w:val="003E45EA"/>
    <w:rsid w:val="003E45FF"/>
    <w:rsid w:val="003E47DC"/>
    <w:rsid w:val="003E4881"/>
    <w:rsid w:val="003E4AA6"/>
    <w:rsid w:val="003E4E07"/>
    <w:rsid w:val="003E549B"/>
    <w:rsid w:val="003E5529"/>
    <w:rsid w:val="003E5556"/>
    <w:rsid w:val="003E58D8"/>
    <w:rsid w:val="003E59C3"/>
    <w:rsid w:val="003E5CF7"/>
    <w:rsid w:val="003E5E2F"/>
    <w:rsid w:val="003E62F2"/>
    <w:rsid w:val="003E64EF"/>
    <w:rsid w:val="003E6508"/>
    <w:rsid w:val="003E658B"/>
    <w:rsid w:val="003E661C"/>
    <w:rsid w:val="003E665C"/>
    <w:rsid w:val="003E6796"/>
    <w:rsid w:val="003E688F"/>
    <w:rsid w:val="003E68A1"/>
    <w:rsid w:val="003E70CC"/>
    <w:rsid w:val="003E79B0"/>
    <w:rsid w:val="003E7C54"/>
    <w:rsid w:val="003E7CB3"/>
    <w:rsid w:val="003E7F9D"/>
    <w:rsid w:val="003F0215"/>
    <w:rsid w:val="003F0532"/>
    <w:rsid w:val="003F0C33"/>
    <w:rsid w:val="003F0D3D"/>
    <w:rsid w:val="003F0FBF"/>
    <w:rsid w:val="003F119D"/>
    <w:rsid w:val="003F157E"/>
    <w:rsid w:val="003F16B0"/>
    <w:rsid w:val="003F18D9"/>
    <w:rsid w:val="003F1A0D"/>
    <w:rsid w:val="003F1CA1"/>
    <w:rsid w:val="003F21E6"/>
    <w:rsid w:val="003F22BA"/>
    <w:rsid w:val="003F23F7"/>
    <w:rsid w:val="003F2830"/>
    <w:rsid w:val="003F2EB9"/>
    <w:rsid w:val="003F302A"/>
    <w:rsid w:val="003F3299"/>
    <w:rsid w:val="003F33DF"/>
    <w:rsid w:val="003F3739"/>
    <w:rsid w:val="003F3862"/>
    <w:rsid w:val="003F3935"/>
    <w:rsid w:val="003F3A83"/>
    <w:rsid w:val="003F3B79"/>
    <w:rsid w:val="003F3D34"/>
    <w:rsid w:val="003F3DE2"/>
    <w:rsid w:val="003F402F"/>
    <w:rsid w:val="003F420A"/>
    <w:rsid w:val="003F4571"/>
    <w:rsid w:val="003F4780"/>
    <w:rsid w:val="003F4924"/>
    <w:rsid w:val="003F4931"/>
    <w:rsid w:val="003F49A9"/>
    <w:rsid w:val="003F4AA7"/>
    <w:rsid w:val="003F5125"/>
    <w:rsid w:val="003F531A"/>
    <w:rsid w:val="003F5372"/>
    <w:rsid w:val="003F56D5"/>
    <w:rsid w:val="003F5848"/>
    <w:rsid w:val="003F5B28"/>
    <w:rsid w:val="003F5B88"/>
    <w:rsid w:val="003F5CE6"/>
    <w:rsid w:val="003F5D23"/>
    <w:rsid w:val="003F5FED"/>
    <w:rsid w:val="003F6152"/>
    <w:rsid w:val="003F6245"/>
    <w:rsid w:val="003F6268"/>
    <w:rsid w:val="003F63C6"/>
    <w:rsid w:val="003F6483"/>
    <w:rsid w:val="003F68DA"/>
    <w:rsid w:val="003F68F1"/>
    <w:rsid w:val="003F6909"/>
    <w:rsid w:val="003F6BFC"/>
    <w:rsid w:val="003F6E99"/>
    <w:rsid w:val="003F744E"/>
    <w:rsid w:val="003F74F6"/>
    <w:rsid w:val="003F7586"/>
    <w:rsid w:val="003F7634"/>
    <w:rsid w:val="00400162"/>
    <w:rsid w:val="00400656"/>
    <w:rsid w:val="00400755"/>
    <w:rsid w:val="00400CFA"/>
    <w:rsid w:val="00400D6C"/>
    <w:rsid w:val="00400EC1"/>
    <w:rsid w:val="00400F26"/>
    <w:rsid w:val="00400F6A"/>
    <w:rsid w:val="00401023"/>
    <w:rsid w:val="00401169"/>
    <w:rsid w:val="00401348"/>
    <w:rsid w:val="0040139D"/>
    <w:rsid w:val="00401920"/>
    <w:rsid w:val="00401950"/>
    <w:rsid w:val="0040197B"/>
    <w:rsid w:val="004019DE"/>
    <w:rsid w:val="00401E13"/>
    <w:rsid w:val="004020F0"/>
    <w:rsid w:val="00402101"/>
    <w:rsid w:val="0040219C"/>
    <w:rsid w:val="004025E8"/>
    <w:rsid w:val="004027BC"/>
    <w:rsid w:val="0040285C"/>
    <w:rsid w:val="0040300B"/>
    <w:rsid w:val="00403403"/>
    <w:rsid w:val="00403599"/>
    <w:rsid w:val="0040360E"/>
    <w:rsid w:val="00403A3C"/>
    <w:rsid w:val="00403B36"/>
    <w:rsid w:val="00403C49"/>
    <w:rsid w:val="00403F21"/>
    <w:rsid w:val="004040E4"/>
    <w:rsid w:val="0040444E"/>
    <w:rsid w:val="004047F6"/>
    <w:rsid w:val="00404830"/>
    <w:rsid w:val="004048E0"/>
    <w:rsid w:val="004048FF"/>
    <w:rsid w:val="004049A5"/>
    <w:rsid w:val="004049C9"/>
    <w:rsid w:val="00404A4A"/>
    <w:rsid w:val="00404A7D"/>
    <w:rsid w:val="00404AC8"/>
    <w:rsid w:val="00405219"/>
    <w:rsid w:val="0040521A"/>
    <w:rsid w:val="004054AE"/>
    <w:rsid w:val="004058CC"/>
    <w:rsid w:val="00405B3D"/>
    <w:rsid w:val="00405D07"/>
    <w:rsid w:val="0040622E"/>
    <w:rsid w:val="0040623D"/>
    <w:rsid w:val="00406451"/>
    <w:rsid w:val="0040659C"/>
    <w:rsid w:val="00406925"/>
    <w:rsid w:val="00406D38"/>
    <w:rsid w:val="00407685"/>
    <w:rsid w:val="0040771C"/>
    <w:rsid w:val="004078AC"/>
    <w:rsid w:val="00407AC3"/>
    <w:rsid w:val="00407CE2"/>
    <w:rsid w:val="00407E5C"/>
    <w:rsid w:val="004102C0"/>
    <w:rsid w:val="0041067E"/>
    <w:rsid w:val="00410970"/>
    <w:rsid w:val="00410A6B"/>
    <w:rsid w:val="00410A98"/>
    <w:rsid w:val="00410B63"/>
    <w:rsid w:val="00410D4B"/>
    <w:rsid w:val="00411210"/>
    <w:rsid w:val="00411685"/>
    <w:rsid w:val="004118E1"/>
    <w:rsid w:val="004118E7"/>
    <w:rsid w:val="00411A0F"/>
    <w:rsid w:val="00411D5D"/>
    <w:rsid w:val="0041201C"/>
    <w:rsid w:val="004121C0"/>
    <w:rsid w:val="004125D3"/>
    <w:rsid w:val="004127E7"/>
    <w:rsid w:val="00412BEF"/>
    <w:rsid w:val="00412DFB"/>
    <w:rsid w:val="00412EC4"/>
    <w:rsid w:val="0041313B"/>
    <w:rsid w:val="00413156"/>
    <w:rsid w:val="004132F4"/>
    <w:rsid w:val="00413840"/>
    <w:rsid w:val="00413AA5"/>
    <w:rsid w:val="00413DAE"/>
    <w:rsid w:val="00414104"/>
    <w:rsid w:val="0041420C"/>
    <w:rsid w:val="00414474"/>
    <w:rsid w:val="0041487F"/>
    <w:rsid w:val="004148C1"/>
    <w:rsid w:val="00414A24"/>
    <w:rsid w:val="00414AC6"/>
    <w:rsid w:val="00414AF8"/>
    <w:rsid w:val="00414B12"/>
    <w:rsid w:val="00414BDD"/>
    <w:rsid w:val="00415196"/>
    <w:rsid w:val="00415259"/>
    <w:rsid w:val="0041533D"/>
    <w:rsid w:val="00415387"/>
    <w:rsid w:val="00415893"/>
    <w:rsid w:val="0041592F"/>
    <w:rsid w:val="00415976"/>
    <w:rsid w:val="00415CA8"/>
    <w:rsid w:val="00415D89"/>
    <w:rsid w:val="00415D8E"/>
    <w:rsid w:val="00415E6F"/>
    <w:rsid w:val="00416029"/>
    <w:rsid w:val="0041607C"/>
    <w:rsid w:val="004160D5"/>
    <w:rsid w:val="00416178"/>
    <w:rsid w:val="00416181"/>
    <w:rsid w:val="004162DE"/>
    <w:rsid w:val="00416431"/>
    <w:rsid w:val="00416441"/>
    <w:rsid w:val="00416542"/>
    <w:rsid w:val="0041666B"/>
    <w:rsid w:val="0041689B"/>
    <w:rsid w:val="004169EA"/>
    <w:rsid w:val="00416A24"/>
    <w:rsid w:val="00416B8B"/>
    <w:rsid w:val="0041707C"/>
    <w:rsid w:val="00417166"/>
    <w:rsid w:val="004172BF"/>
    <w:rsid w:val="00417C1E"/>
    <w:rsid w:val="00417CE0"/>
    <w:rsid w:val="00417CE2"/>
    <w:rsid w:val="00417EBA"/>
    <w:rsid w:val="00417EC3"/>
    <w:rsid w:val="004202F3"/>
    <w:rsid w:val="0042032C"/>
    <w:rsid w:val="0042047D"/>
    <w:rsid w:val="0042049A"/>
    <w:rsid w:val="004205A9"/>
    <w:rsid w:val="00420608"/>
    <w:rsid w:val="00420876"/>
    <w:rsid w:val="004209D2"/>
    <w:rsid w:val="00420AD0"/>
    <w:rsid w:val="00420CE3"/>
    <w:rsid w:val="00420D24"/>
    <w:rsid w:val="0042133F"/>
    <w:rsid w:val="00421803"/>
    <w:rsid w:val="00421828"/>
    <w:rsid w:val="004218C2"/>
    <w:rsid w:val="004218D1"/>
    <w:rsid w:val="00422033"/>
    <w:rsid w:val="004226CE"/>
    <w:rsid w:val="0042273D"/>
    <w:rsid w:val="00422AB1"/>
    <w:rsid w:val="00422BF7"/>
    <w:rsid w:val="00422C48"/>
    <w:rsid w:val="00423091"/>
    <w:rsid w:val="00423143"/>
    <w:rsid w:val="0042320D"/>
    <w:rsid w:val="00423306"/>
    <w:rsid w:val="004235F6"/>
    <w:rsid w:val="00423635"/>
    <w:rsid w:val="00423A28"/>
    <w:rsid w:val="00423B0F"/>
    <w:rsid w:val="00423BEC"/>
    <w:rsid w:val="00423C96"/>
    <w:rsid w:val="00424296"/>
    <w:rsid w:val="00424688"/>
    <w:rsid w:val="004248EE"/>
    <w:rsid w:val="00424C98"/>
    <w:rsid w:val="00424F3C"/>
    <w:rsid w:val="00425421"/>
    <w:rsid w:val="004254AB"/>
    <w:rsid w:val="004255A2"/>
    <w:rsid w:val="00425A15"/>
    <w:rsid w:val="00425D51"/>
    <w:rsid w:val="00425E0B"/>
    <w:rsid w:val="0042618A"/>
    <w:rsid w:val="00426372"/>
    <w:rsid w:val="00426527"/>
    <w:rsid w:val="00426D0B"/>
    <w:rsid w:val="00426DE5"/>
    <w:rsid w:val="00426E05"/>
    <w:rsid w:val="004271F2"/>
    <w:rsid w:val="00427559"/>
    <w:rsid w:val="00427574"/>
    <w:rsid w:val="00427602"/>
    <w:rsid w:val="00427AC3"/>
    <w:rsid w:val="00427D9F"/>
    <w:rsid w:val="004304F8"/>
    <w:rsid w:val="00430922"/>
    <w:rsid w:val="00430957"/>
    <w:rsid w:val="00430A11"/>
    <w:rsid w:val="00430B82"/>
    <w:rsid w:val="00430D79"/>
    <w:rsid w:val="00431011"/>
    <w:rsid w:val="00431125"/>
    <w:rsid w:val="00431503"/>
    <w:rsid w:val="004316E9"/>
    <w:rsid w:val="00431921"/>
    <w:rsid w:val="00431A90"/>
    <w:rsid w:val="00431AE8"/>
    <w:rsid w:val="00431CA3"/>
    <w:rsid w:val="004322F2"/>
    <w:rsid w:val="00432744"/>
    <w:rsid w:val="004328C8"/>
    <w:rsid w:val="0043293B"/>
    <w:rsid w:val="00432B16"/>
    <w:rsid w:val="00432D85"/>
    <w:rsid w:val="00432FF4"/>
    <w:rsid w:val="00433021"/>
    <w:rsid w:val="00433065"/>
    <w:rsid w:val="0043316E"/>
    <w:rsid w:val="004331C2"/>
    <w:rsid w:val="00433289"/>
    <w:rsid w:val="00433445"/>
    <w:rsid w:val="004335D6"/>
    <w:rsid w:val="004338C1"/>
    <w:rsid w:val="004339C2"/>
    <w:rsid w:val="00433C1D"/>
    <w:rsid w:val="00433D86"/>
    <w:rsid w:val="0043402E"/>
    <w:rsid w:val="0043407A"/>
    <w:rsid w:val="00434199"/>
    <w:rsid w:val="004341BB"/>
    <w:rsid w:val="0043429E"/>
    <w:rsid w:val="004348D4"/>
    <w:rsid w:val="00434BDE"/>
    <w:rsid w:val="00434C74"/>
    <w:rsid w:val="00434EEA"/>
    <w:rsid w:val="00434F79"/>
    <w:rsid w:val="00434FB7"/>
    <w:rsid w:val="00435029"/>
    <w:rsid w:val="00435190"/>
    <w:rsid w:val="00435332"/>
    <w:rsid w:val="004357BF"/>
    <w:rsid w:val="0043586B"/>
    <w:rsid w:val="004359DA"/>
    <w:rsid w:val="00435D13"/>
    <w:rsid w:val="00435F6D"/>
    <w:rsid w:val="00435F9C"/>
    <w:rsid w:val="00436689"/>
    <w:rsid w:val="004366E4"/>
    <w:rsid w:val="0043679C"/>
    <w:rsid w:val="00436B8C"/>
    <w:rsid w:val="00436CD2"/>
    <w:rsid w:val="00437277"/>
    <w:rsid w:val="00437865"/>
    <w:rsid w:val="0043793F"/>
    <w:rsid w:val="00437BEF"/>
    <w:rsid w:val="00437BF0"/>
    <w:rsid w:val="00437E8D"/>
    <w:rsid w:val="00437EC8"/>
    <w:rsid w:val="00440860"/>
    <w:rsid w:val="00440C8B"/>
    <w:rsid w:val="00440EC0"/>
    <w:rsid w:val="00440F66"/>
    <w:rsid w:val="00441365"/>
    <w:rsid w:val="0044139D"/>
    <w:rsid w:val="00441523"/>
    <w:rsid w:val="004415DE"/>
    <w:rsid w:val="00441699"/>
    <w:rsid w:val="00441961"/>
    <w:rsid w:val="004419C4"/>
    <w:rsid w:val="00441D90"/>
    <w:rsid w:val="00441F8D"/>
    <w:rsid w:val="00442074"/>
    <w:rsid w:val="0044211C"/>
    <w:rsid w:val="00442249"/>
    <w:rsid w:val="00442500"/>
    <w:rsid w:val="0044261F"/>
    <w:rsid w:val="00442DCC"/>
    <w:rsid w:val="00442F80"/>
    <w:rsid w:val="004431E6"/>
    <w:rsid w:val="00443261"/>
    <w:rsid w:val="00443294"/>
    <w:rsid w:val="004432DE"/>
    <w:rsid w:val="00443398"/>
    <w:rsid w:val="004433D9"/>
    <w:rsid w:val="0044350E"/>
    <w:rsid w:val="004440D2"/>
    <w:rsid w:val="00444671"/>
    <w:rsid w:val="00444729"/>
    <w:rsid w:val="00444792"/>
    <w:rsid w:val="004447D9"/>
    <w:rsid w:val="00444B38"/>
    <w:rsid w:val="00444C1C"/>
    <w:rsid w:val="00444EDF"/>
    <w:rsid w:val="004451E1"/>
    <w:rsid w:val="004453E2"/>
    <w:rsid w:val="00445647"/>
    <w:rsid w:val="004458FE"/>
    <w:rsid w:val="00445AFC"/>
    <w:rsid w:val="00445C30"/>
    <w:rsid w:val="00445C68"/>
    <w:rsid w:val="00445CB4"/>
    <w:rsid w:val="00445EE6"/>
    <w:rsid w:val="004460A3"/>
    <w:rsid w:val="004461AB"/>
    <w:rsid w:val="0044620E"/>
    <w:rsid w:val="00446297"/>
    <w:rsid w:val="004463F9"/>
    <w:rsid w:val="004466DE"/>
    <w:rsid w:val="0044685F"/>
    <w:rsid w:val="00446E22"/>
    <w:rsid w:val="00446F92"/>
    <w:rsid w:val="00447120"/>
    <w:rsid w:val="0044718A"/>
    <w:rsid w:val="00447355"/>
    <w:rsid w:val="004476C9"/>
    <w:rsid w:val="00447FF4"/>
    <w:rsid w:val="00450122"/>
    <w:rsid w:val="004501E6"/>
    <w:rsid w:val="0045039F"/>
    <w:rsid w:val="00450509"/>
    <w:rsid w:val="00450635"/>
    <w:rsid w:val="00450889"/>
    <w:rsid w:val="00450C8F"/>
    <w:rsid w:val="00451010"/>
    <w:rsid w:val="00451358"/>
    <w:rsid w:val="004516D8"/>
    <w:rsid w:val="00451E5E"/>
    <w:rsid w:val="00452082"/>
    <w:rsid w:val="0045297A"/>
    <w:rsid w:val="00452982"/>
    <w:rsid w:val="00452D23"/>
    <w:rsid w:val="00452D71"/>
    <w:rsid w:val="00452D88"/>
    <w:rsid w:val="00452F0C"/>
    <w:rsid w:val="00452F27"/>
    <w:rsid w:val="00453174"/>
    <w:rsid w:val="004533AD"/>
    <w:rsid w:val="00453579"/>
    <w:rsid w:val="00453839"/>
    <w:rsid w:val="004538EA"/>
    <w:rsid w:val="00453BCA"/>
    <w:rsid w:val="00453C11"/>
    <w:rsid w:val="00453FE2"/>
    <w:rsid w:val="004541E4"/>
    <w:rsid w:val="004544D5"/>
    <w:rsid w:val="00454810"/>
    <w:rsid w:val="00454B85"/>
    <w:rsid w:val="00454EDB"/>
    <w:rsid w:val="0045504F"/>
    <w:rsid w:val="00455859"/>
    <w:rsid w:val="00455B0E"/>
    <w:rsid w:val="00455B6A"/>
    <w:rsid w:val="004562A9"/>
    <w:rsid w:val="004564A0"/>
    <w:rsid w:val="00456812"/>
    <w:rsid w:val="0045695B"/>
    <w:rsid w:val="00456E31"/>
    <w:rsid w:val="004573BC"/>
    <w:rsid w:val="00457482"/>
    <w:rsid w:val="00457BB7"/>
    <w:rsid w:val="00457C75"/>
    <w:rsid w:val="00457C94"/>
    <w:rsid w:val="00457EC8"/>
    <w:rsid w:val="00460050"/>
    <w:rsid w:val="0046013A"/>
    <w:rsid w:val="00460D9B"/>
    <w:rsid w:val="00460DD4"/>
    <w:rsid w:val="0046107F"/>
    <w:rsid w:val="00461282"/>
    <w:rsid w:val="00461357"/>
    <w:rsid w:val="004613F6"/>
    <w:rsid w:val="0046148F"/>
    <w:rsid w:val="00461722"/>
    <w:rsid w:val="00461B31"/>
    <w:rsid w:val="00461D9B"/>
    <w:rsid w:val="00461DC9"/>
    <w:rsid w:val="00462029"/>
    <w:rsid w:val="0046221E"/>
    <w:rsid w:val="004628B3"/>
    <w:rsid w:val="0046337E"/>
    <w:rsid w:val="004633F6"/>
    <w:rsid w:val="00463511"/>
    <w:rsid w:val="0046387F"/>
    <w:rsid w:val="00463924"/>
    <w:rsid w:val="00463B3E"/>
    <w:rsid w:val="00463FC3"/>
    <w:rsid w:val="00464258"/>
    <w:rsid w:val="004647BD"/>
    <w:rsid w:val="004649A6"/>
    <w:rsid w:val="00464BA1"/>
    <w:rsid w:val="00464C7D"/>
    <w:rsid w:val="00464D13"/>
    <w:rsid w:val="00464D31"/>
    <w:rsid w:val="004651BE"/>
    <w:rsid w:val="0046556E"/>
    <w:rsid w:val="00465789"/>
    <w:rsid w:val="00465C46"/>
    <w:rsid w:val="004660D4"/>
    <w:rsid w:val="00466294"/>
    <w:rsid w:val="00466377"/>
    <w:rsid w:val="0046637D"/>
    <w:rsid w:val="0046642A"/>
    <w:rsid w:val="004664B7"/>
    <w:rsid w:val="004664C1"/>
    <w:rsid w:val="00466779"/>
    <w:rsid w:val="00466846"/>
    <w:rsid w:val="00466AEF"/>
    <w:rsid w:val="00466C69"/>
    <w:rsid w:val="00466C70"/>
    <w:rsid w:val="00466F6E"/>
    <w:rsid w:val="00466FFF"/>
    <w:rsid w:val="004670FA"/>
    <w:rsid w:val="00467140"/>
    <w:rsid w:val="00467230"/>
    <w:rsid w:val="004673EC"/>
    <w:rsid w:val="00467486"/>
    <w:rsid w:val="004676EB"/>
    <w:rsid w:val="00467807"/>
    <w:rsid w:val="00467B61"/>
    <w:rsid w:val="004701AE"/>
    <w:rsid w:val="004701B2"/>
    <w:rsid w:val="00470327"/>
    <w:rsid w:val="00470599"/>
    <w:rsid w:val="0047077C"/>
    <w:rsid w:val="00470898"/>
    <w:rsid w:val="00470B00"/>
    <w:rsid w:val="00470B18"/>
    <w:rsid w:val="00470BB8"/>
    <w:rsid w:val="00470BE2"/>
    <w:rsid w:val="00470C55"/>
    <w:rsid w:val="00470F43"/>
    <w:rsid w:val="00471442"/>
    <w:rsid w:val="00471646"/>
    <w:rsid w:val="004716A1"/>
    <w:rsid w:val="004716EB"/>
    <w:rsid w:val="00471A6E"/>
    <w:rsid w:val="00471DB9"/>
    <w:rsid w:val="00471EF0"/>
    <w:rsid w:val="004720D1"/>
    <w:rsid w:val="004722F3"/>
    <w:rsid w:val="004727DA"/>
    <w:rsid w:val="00472CDA"/>
    <w:rsid w:val="0047300A"/>
    <w:rsid w:val="0047314A"/>
    <w:rsid w:val="00473427"/>
    <w:rsid w:val="0047374D"/>
    <w:rsid w:val="0047384F"/>
    <w:rsid w:val="00473866"/>
    <w:rsid w:val="00473945"/>
    <w:rsid w:val="00473B15"/>
    <w:rsid w:val="00473B40"/>
    <w:rsid w:val="00473D76"/>
    <w:rsid w:val="00473E95"/>
    <w:rsid w:val="0047455C"/>
    <w:rsid w:val="00474636"/>
    <w:rsid w:val="0047464A"/>
    <w:rsid w:val="0047497E"/>
    <w:rsid w:val="0047498E"/>
    <w:rsid w:val="00474E4B"/>
    <w:rsid w:val="00474F22"/>
    <w:rsid w:val="00474F4B"/>
    <w:rsid w:val="00474F9E"/>
    <w:rsid w:val="00475004"/>
    <w:rsid w:val="00475134"/>
    <w:rsid w:val="004753AF"/>
    <w:rsid w:val="0047547B"/>
    <w:rsid w:val="0047568D"/>
    <w:rsid w:val="004756F2"/>
    <w:rsid w:val="00475898"/>
    <w:rsid w:val="00475BA7"/>
    <w:rsid w:val="00475E1D"/>
    <w:rsid w:val="00475FA6"/>
    <w:rsid w:val="00476211"/>
    <w:rsid w:val="0047625D"/>
    <w:rsid w:val="0047632B"/>
    <w:rsid w:val="0047679B"/>
    <w:rsid w:val="004767A1"/>
    <w:rsid w:val="0047695F"/>
    <w:rsid w:val="00476965"/>
    <w:rsid w:val="00476C0F"/>
    <w:rsid w:val="00477620"/>
    <w:rsid w:val="00477647"/>
    <w:rsid w:val="00477A1E"/>
    <w:rsid w:val="00477AF7"/>
    <w:rsid w:val="00477B21"/>
    <w:rsid w:val="00477C8A"/>
    <w:rsid w:val="00477C9C"/>
    <w:rsid w:val="0048009D"/>
    <w:rsid w:val="00480106"/>
    <w:rsid w:val="00480124"/>
    <w:rsid w:val="00480184"/>
    <w:rsid w:val="00480AE8"/>
    <w:rsid w:val="00480B30"/>
    <w:rsid w:val="0048110F"/>
    <w:rsid w:val="004816DE"/>
    <w:rsid w:val="004816F1"/>
    <w:rsid w:val="0048196C"/>
    <w:rsid w:val="00481CCE"/>
    <w:rsid w:val="00481E4A"/>
    <w:rsid w:val="004825A0"/>
    <w:rsid w:val="004826C1"/>
    <w:rsid w:val="0048282E"/>
    <w:rsid w:val="0048282F"/>
    <w:rsid w:val="00482C60"/>
    <w:rsid w:val="00482CBD"/>
    <w:rsid w:val="00482DAB"/>
    <w:rsid w:val="00482DCA"/>
    <w:rsid w:val="00482DD2"/>
    <w:rsid w:val="00482EC9"/>
    <w:rsid w:val="00482F3F"/>
    <w:rsid w:val="00482F57"/>
    <w:rsid w:val="0048304A"/>
    <w:rsid w:val="00483073"/>
    <w:rsid w:val="004832D2"/>
    <w:rsid w:val="00483476"/>
    <w:rsid w:val="00483480"/>
    <w:rsid w:val="00483693"/>
    <w:rsid w:val="00483D44"/>
    <w:rsid w:val="004841D8"/>
    <w:rsid w:val="004842EE"/>
    <w:rsid w:val="00484470"/>
    <w:rsid w:val="004847DC"/>
    <w:rsid w:val="004849A8"/>
    <w:rsid w:val="0048507C"/>
    <w:rsid w:val="00485416"/>
    <w:rsid w:val="004854ED"/>
    <w:rsid w:val="00485626"/>
    <w:rsid w:val="00485B65"/>
    <w:rsid w:val="00485CA8"/>
    <w:rsid w:val="00486183"/>
    <w:rsid w:val="004861E2"/>
    <w:rsid w:val="00486316"/>
    <w:rsid w:val="004864C5"/>
    <w:rsid w:val="00486535"/>
    <w:rsid w:val="0048656D"/>
    <w:rsid w:val="00486A61"/>
    <w:rsid w:val="00486BBA"/>
    <w:rsid w:val="00486BDA"/>
    <w:rsid w:val="00486D02"/>
    <w:rsid w:val="00486ED5"/>
    <w:rsid w:val="004872E2"/>
    <w:rsid w:val="00487360"/>
    <w:rsid w:val="004873AB"/>
    <w:rsid w:val="004873D0"/>
    <w:rsid w:val="004877D5"/>
    <w:rsid w:val="00487AA2"/>
    <w:rsid w:val="00487B4C"/>
    <w:rsid w:val="0049003D"/>
    <w:rsid w:val="004900CC"/>
    <w:rsid w:val="004904B9"/>
    <w:rsid w:val="0049087D"/>
    <w:rsid w:val="00490921"/>
    <w:rsid w:val="00490CD1"/>
    <w:rsid w:val="00490CE3"/>
    <w:rsid w:val="00490DD6"/>
    <w:rsid w:val="00490FA0"/>
    <w:rsid w:val="004911E7"/>
    <w:rsid w:val="004913C4"/>
    <w:rsid w:val="004913F4"/>
    <w:rsid w:val="004915D7"/>
    <w:rsid w:val="0049175D"/>
    <w:rsid w:val="004918BE"/>
    <w:rsid w:val="00492113"/>
    <w:rsid w:val="00492153"/>
    <w:rsid w:val="004921FA"/>
    <w:rsid w:val="0049256D"/>
    <w:rsid w:val="00492626"/>
    <w:rsid w:val="00492E29"/>
    <w:rsid w:val="00492E37"/>
    <w:rsid w:val="00493944"/>
    <w:rsid w:val="00493999"/>
    <w:rsid w:val="004939D0"/>
    <w:rsid w:val="00493CA1"/>
    <w:rsid w:val="0049415E"/>
    <w:rsid w:val="004941AF"/>
    <w:rsid w:val="00494201"/>
    <w:rsid w:val="0049426D"/>
    <w:rsid w:val="00494283"/>
    <w:rsid w:val="004942ED"/>
    <w:rsid w:val="0049432A"/>
    <w:rsid w:val="00494399"/>
    <w:rsid w:val="00494409"/>
    <w:rsid w:val="004947A4"/>
    <w:rsid w:val="004947D9"/>
    <w:rsid w:val="0049498A"/>
    <w:rsid w:val="00494A3C"/>
    <w:rsid w:val="00494C71"/>
    <w:rsid w:val="00494F8D"/>
    <w:rsid w:val="00494FF3"/>
    <w:rsid w:val="004950DA"/>
    <w:rsid w:val="00495159"/>
    <w:rsid w:val="00495622"/>
    <w:rsid w:val="00495647"/>
    <w:rsid w:val="004957C5"/>
    <w:rsid w:val="00495DB7"/>
    <w:rsid w:val="00495F4D"/>
    <w:rsid w:val="00496063"/>
    <w:rsid w:val="00496150"/>
    <w:rsid w:val="004962A2"/>
    <w:rsid w:val="00496591"/>
    <w:rsid w:val="00496934"/>
    <w:rsid w:val="00496CD9"/>
    <w:rsid w:val="00496D82"/>
    <w:rsid w:val="00496DEA"/>
    <w:rsid w:val="00496F4B"/>
    <w:rsid w:val="00497199"/>
    <w:rsid w:val="004972F0"/>
    <w:rsid w:val="004974A5"/>
    <w:rsid w:val="0049759D"/>
    <w:rsid w:val="00497CC3"/>
    <w:rsid w:val="00497F32"/>
    <w:rsid w:val="004A006E"/>
    <w:rsid w:val="004A00EB"/>
    <w:rsid w:val="004A0149"/>
    <w:rsid w:val="004A022C"/>
    <w:rsid w:val="004A06C1"/>
    <w:rsid w:val="004A0979"/>
    <w:rsid w:val="004A0D59"/>
    <w:rsid w:val="004A13B1"/>
    <w:rsid w:val="004A16E8"/>
    <w:rsid w:val="004A18A1"/>
    <w:rsid w:val="004A1B8F"/>
    <w:rsid w:val="004A1C20"/>
    <w:rsid w:val="004A1CF8"/>
    <w:rsid w:val="004A1D9A"/>
    <w:rsid w:val="004A1F69"/>
    <w:rsid w:val="004A233B"/>
    <w:rsid w:val="004A2541"/>
    <w:rsid w:val="004A2571"/>
    <w:rsid w:val="004A264D"/>
    <w:rsid w:val="004A291B"/>
    <w:rsid w:val="004A2AD8"/>
    <w:rsid w:val="004A2D53"/>
    <w:rsid w:val="004A2ED3"/>
    <w:rsid w:val="004A2F9B"/>
    <w:rsid w:val="004A33AF"/>
    <w:rsid w:val="004A342E"/>
    <w:rsid w:val="004A35A1"/>
    <w:rsid w:val="004A39C2"/>
    <w:rsid w:val="004A39FA"/>
    <w:rsid w:val="004A3B39"/>
    <w:rsid w:val="004A3EC7"/>
    <w:rsid w:val="004A3F4F"/>
    <w:rsid w:val="004A3F7A"/>
    <w:rsid w:val="004A470B"/>
    <w:rsid w:val="004A4863"/>
    <w:rsid w:val="004A4B16"/>
    <w:rsid w:val="004A4B5D"/>
    <w:rsid w:val="004A5129"/>
    <w:rsid w:val="004A54D7"/>
    <w:rsid w:val="004A577D"/>
    <w:rsid w:val="004A5A83"/>
    <w:rsid w:val="004A5BDC"/>
    <w:rsid w:val="004A5D0D"/>
    <w:rsid w:val="004A5DE4"/>
    <w:rsid w:val="004A61B3"/>
    <w:rsid w:val="004A62EE"/>
    <w:rsid w:val="004A6989"/>
    <w:rsid w:val="004A69BD"/>
    <w:rsid w:val="004A6BFA"/>
    <w:rsid w:val="004A6F23"/>
    <w:rsid w:val="004A746F"/>
    <w:rsid w:val="004A79AC"/>
    <w:rsid w:val="004A79EE"/>
    <w:rsid w:val="004A7B6F"/>
    <w:rsid w:val="004B0517"/>
    <w:rsid w:val="004B0652"/>
    <w:rsid w:val="004B0730"/>
    <w:rsid w:val="004B077C"/>
    <w:rsid w:val="004B07E3"/>
    <w:rsid w:val="004B07E9"/>
    <w:rsid w:val="004B085E"/>
    <w:rsid w:val="004B0954"/>
    <w:rsid w:val="004B0B90"/>
    <w:rsid w:val="004B0C66"/>
    <w:rsid w:val="004B10B8"/>
    <w:rsid w:val="004B12B7"/>
    <w:rsid w:val="004B132F"/>
    <w:rsid w:val="004B14E1"/>
    <w:rsid w:val="004B169E"/>
    <w:rsid w:val="004B174F"/>
    <w:rsid w:val="004B1A34"/>
    <w:rsid w:val="004B1A9B"/>
    <w:rsid w:val="004B203E"/>
    <w:rsid w:val="004B2342"/>
    <w:rsid w:val="004B252D"/>
    <w:rsid w:val="004B2542"/>
    <w:rsid w:val="004B28B2"/>
    <w:rsid w:val="004B2ED9"/>
    <w:rsid w:val="004B2F0E"/>
    <w:rsid w:val="004B2F9F"/>
    <w:rsid w:val="004B3566"/>
    <w:rsid w:val="004B3588"/>
    <w:rsid w:val="004B363D"/>
    <w:rsid w:val="004B3698"/>
    <w:rsid w:val="004B37FE"/>
    <w:rsid w:val="004B3944"/>
    <w:rsid w:val="004B3A69"/>
    <w:rsid w:val="004B3D5B"/>
    <w:rsid w:val="004B3FE6"/>
    <w:rsid w:val="004B484E"/>
    <w:rsid w:val="004B4873"/>
    <w:rsid w:val="004B48B0"/>
    <w:rsid w:val="004B48B2"/>
    <w:rsid w:val="004B4B57"/>
    <w:rsid w:val="004B4B6B"/>
    <w:rsid w:val="004B5005"/>
    <w:rsid w:val="004B5022"/>
    <w:rsid w:val="004B51DD"/>
    <w:rsid w:val="004B5335"/>
    <w:rsid w:val="004B5350"/>
    <w:rsid w:val="004B5465"/>
    <w:rsid w:val="004B6008"/>
    <w:rsid w:val="004B62EC"/>
    <w:rsid w:val="004B6695"/>
    <w:rsid w:val="004B6900"/>
    <w:rsid w:val="004B6906"/>
    <w:rsid w:val="004B6BF4"/>
    <w:rsid w:val="004B6DDD"/>
    <w:rsid w:val="004B6F2D"/>
    <w:rsid w:val="004B6F61"/>
    <w:rsid w:val="004B7335"/>
    <w:rsid w:val="004B736D"/>
    <w:rsid w:val="004B74F3"/>
    <w:rsid w:val="004B7D14"/>
    <w:rsid w:val="004C00AA"/>
    <w:rsid w:val="004C035C"/>
    <w:rsid w:val="004C0730"/>
    <w:rsid w:val="004C0784"/>
    <w:rsid w:val="004C0D94"/>
    <w:rsid w:val="004C1187"/>
    <w:rsid w:val="004C1334"/>
    <w:rsid w:val="004C1508"/>
    <w:rsid w:val="004C1832"/>
    <w:rsid w:val="004C1891"/>
    <w:rsid w:val="004C1976"/>
    <w:rsid w:val="004C1A79"/>
    <w:rsid w:val="004C1B14"/>
    <w:rsid w:val="004C1BE1"/>
    <w:rsid w:val="004C1C49"/>
    <w:rsid w:val="004C1C72"/>
    <w:rsid w:val="004C22F3"/>
    <w:rsid w:val="004C24BD"/>
    <w:rsid w:val="004C3049"/>
    <w:rsid w:val="004C30DC"/>
    <w:rsid w:val="004C31EB"/>
    <w:rsid w:val="004C32AF"/>
    <w:rsid w:val="004C32D5"/>
    <w:rsid w:val="004C346B"/>
    <w:rsid w:val="004C3AD3"/>
    <w:rsid w:val="004C3EE5"/>
    <w:rsid w:val="004C3FB1"/>
    <w:rsid w:val="004C4294"/>
    <w:rsid w:val="004C4902"/>
    <w:rsid w:val="004C4F66"/>
    <w:rsid w:val="004C5096"/>
    <w:rsid w:val="004C52E8"/>
    <w:rsid w:val="004C5536"/>
    <w:rsid w:val="004C56E4"/>
    <w:rsid w:val="004C5717"/>
    <w:rsid w:val="004C5843"/>
    <w:rsid w:val="004C5A05"/>
    <w:rsid w:val="004C63AA"/>
    <w:rsid w:val="004C6925"/>
    <w:rsid w:val="004C6C1D"/>
    <w:rsid w:val="004C6CD8"/>
    <w:rsid w:val="004C6D7C"/>
    <w:rsid w:val="004C6FEC"/>
    <w:rsid w:val="004C70D0"/>
    <w:rsid w:val="004C7360"/>
    <w:rsid w:val="004C759C"/>
    <w:rsid w:val="004C7A75"/>
    <w:rsid w:val="004C7ACB"/>
    <w:rsid w:val="004C7FF3"/>
    <w:rsid w:val="004D005B"/>
    <w:rsid w:val="004D032C"/>
    <w:rsid w:val="004D0429"/>
    <w:rsid w:val="004D0C6D"/>
    <w:rsid w:val="004D0D2E"/>
    <w:rsid w:val="004D10CA"/>
    <w:rsid w:val="004D115F"/>
    <w:rsid w:val="004D138B"/>
    <w:rsid w:val="004D155E"/>
    <w:rsid w:val="004D19E5"/>
    <w:rsid w:val="004D1A59"/>
    <w:rsid w:val="004D1A78"/>
    <w:rsid w:val="004D1D4A"/>
    <w:rsid w:val="004D21C3"/>
    <w:rsid w:val="004D2368"/>
    <w:rsid w:val="004D2608"/>
    <w:rsid w:val="004D27F4"/>
    <w:rsid w:val="004D2987"/>
    <w:rsid w:val="004D2F14"/>
    <w:rsid w:val="004D3127"/>
    <w:rsid w:val="004D317B"/>
    <w:rsid w:val="004D325B"/>
    <w:rsid w:val="004D32D3"/>
    <w:rsid w:val="004D3306"/>
    <w:rsid w:val="004D3528"/>
    <w:rsid w:val="004D36F8"/>
    <w:rsid w:val="004D385C"/>
    <w:rsid w:val="004D3C3A"/>
    <w:rsid w:val="004D3CC9"/>
    <w:rsid w:val="004D3E63"/>
    <w:rsid w:val="004D41FA"/>
    <w:rsid w:val="004D4457"/>
    <w:rsid w:val="004D47EF"/>
    <w:rsid w:val="004D497E"/>
    <w:rsid w:val="004D49A4"/>
    <w:rsid w:val="004D49D7"/>
    <w:rsid w:val="004D5187"/>
    <w:rsid w:val="004D53CB"/>
    <w:rsid w:val="004D5782"/>
    <w:rsid w:val="004D57F1"/>
    <w:rsid w:val="004D584E"/>
    <w:rsid w:val="004D6649"/>
    <w:rsid w:val="004D66FB"/>
    <w:rsid w:val="004D673C"/>
    <w:rsid w:val="004D6BFC"/>
    <w:rsid w:val="004D6CDD"/>
    <w:rsid w:val="004D6FA9"/>
    <w:rsid w:val="004D7438"/>
    <w:rsid w:val="004D75C5"/>
    <w:rsid w:val="004D776D"/>
    <w:rsid w:val="004D7843"/>
    <w:rsid w:val="004D7B3C"/>
    <w:rsid w:val="004D7B4B"/>
    <w:rsid w:val="004D7BFA"/>
    <w:rsid w:val="004D7D17"/>
    <w:rsid w:val="004D7E22"/>
    <w:rsid w:val="004D7E75"/>
    <w:rsid w:val="004D7EE3"/>
    <w:rsid w:val="004E01EB"/>
    <w:rsid w:val="004E06F6"/>
    <w:rsid w:val="004E0953"/>
    <w:rsid w:val="004E0C03"/>
    <w:rsid w:val="004E0C73"/>
    <w:rsid w:val="004E12F7"/>
    <w:rsid w:val="004E16EE"/>
    <w:rsid w:val="004E1755"/>
    <w:rsid w:val="004E187E"/>
    <w:rsid w:val="004E1A39"/>
    <w:rsid w:val="004E1A3A"/>
    <w:rsid w:val="004E1B1B"/>
    <w:rsid w:val="004E1B8F"/>
    <w:rsid w:val="004E1BF6"/>
    <w:rsid w:val="004E1C16"/>
    <w:rsid w:val="004E1E3F"/>
    <w:rsid w:val="004E221E"/>
    <w:rsid w:val="004E2226"/>
    <w:rsid w:val="004E2257"/>
    <w:rsid w:val="004E23FF"/>
    <w:rsid w:val="004E266F"/>
    <w:rsid w:val="004E2769"/>
    <w:rsid w:val="004E2865"/>
    <w:rsid w:val="004E29BF"/>
    <w:rsid w:val="004E2C18"/>
    <w:rsid w:val="004E2E1B"/>
    <w:rsid w:val="004E2E30"/>
    <w:rsid w:val="004E2F03"/>
    <w:rsid w:val="004E300D"/>
    <w:rsid w:val="004E30D8"/>
    <w:rsid w:val="004E310F"/>
    <w:rsid w:val="004E3486"/>
    <w:rsid w:val="004E3690"/>
    <w:rsid w:val="004E3938"/>
    <w:rsid w:val="004E3E8A"/>
    <w:rsid w:val="004E3FFD"/>
    <w:rsid w:val="004E4038"/>
    <w:rsid w:val="004E4114"/>
    <w:rsid w:val="004E45BE"/>
    <w:rsid w:val="004E4DAD"/>
    <w:rsid w:val="004E4E6B"/>
    <w:rsid w:val="004E513E"/>
    <w:rsid w:val="004E52C8"/>
    <w:rsid w:val="004E5AD4"/>
    <w:rsid w:val="004E5ED9"/>
    <w:rsid w:val="004E6388"/>
    <w:rsid w:val="004E63FA"/>
    <w:rsid w:val="004E65BD"/>
    <w:rsid w:val="004E6A3C"/>
    <w:rsid w:val="004E6FD5"/>
    <w:rsid w:val="004E7259"/>
    <w:rsid w:val="004E7292"/>
    <w:rsid w:val="004E73B2"/>
    <w:rsid w:val="004E76E3"/>
    <w:rsid w:val="004E7714"/>
    <w:rsid w:val="004E7AE9"/>
    <w:rsid w:val="004E7AFE"/>
    <w:rsid w:val="004E7BA5"/>
    <w:rsid w:val="004F002F"/>
    <w:rsid w:val="004F010A"/>
    <w:rsid w:val="004F02AE"/>
    <w:rsid w:val="004F07BE"/>
    <w:rsid w:val="004F080A"/>
    <w:rsid w:val="004F0E14"/>
    <w:rsid w:val="004F0F08"/>
    <w:rsid w:val="004F0FB6"/>
    <w:rsid w:val="004F11D4"/>
    <w:rsid w:val="004F12E7"/>
    <w:rsid w:val="004F140C"/>
    <w:rsid w:val="004F15C6"/>
    <w:rsid w:val="004F1707"/>
    <w:rsid w:val="004F1820"/>
    <w:rsid w:val="004F1AE4"/>
    <w:rsid w:val="004F1CE3"/>
    <w:rsid w:val="004F1D03"/>
    <w:rsid w:val="004F1D7F"/>
    <w:rsid w:val="004F212E"/>
    <w:rsid w:val="004F2217"/>
    <w:rsid w:val="004F27DC"/>
    <w:rsid w:val="004F29A7"/>
    <w:rsid w:val="004F2A24"/>
    <w:rsid w:val="004F2AE9"/>
    <w:rsid w:val="004F2D0B"/>
    <w:rsid w:val="004F2E79"/>
    <w:rsid w:val="004F30A6"/>
    <w:rsid w:val="004F31D6"/>
    <w:rsid w:val="004F3246"/>
    <w:rsid w:val="004F3247"/>
    <w:rsid w:val="004F3503"/>
    <w:rsid w:val="004F3C56"/>
    <w:rsid w:val="004F3DF0"/>
    <w:rsid w:val="004F40A1"/>
    <w:rsid w:val="004F41EE"/>
    <w:rsid w:val="004F432C"/>
    <w:rsid w:val="004F4349"/>
    <w:rsid w:val="004F43DD"/>
    <w:rsid w:val="004F44F2"/>
    <w:rsid w:val="004F4621"/>
    <w:rsid w:val="004F48D8"/>
    <w:rsid w:val="004F490C"/>
    <w:rsid w:val="004F4BB8"/>
    <w:rsid w:val="004F4C30"/>
    <w:rsid w:val="004F4E96"/>
    <w:rsid w:val="004F4FE5"/>
    <w:rsid w:val="004F51C9"/>
    <w:rsid w:val="004F5432"/>
    <w:rsid w:val="004F57E0"/>
    <w:rsid w:val="004F5E0B"/>
    <w:rsid w:val="004F60A8"/>
    <w:rsid w:val="004F64BA"/>
    <w:rsid w:val="004F6B12"/>
    <w:rsid w:val="004F6D08"/>
    <w:rsid w:val="004F6DA8"/>
    <w:rsid w:val="004F6EA3"/>
    <w:rsid w:val="004F6FCD"/>
    <w:rsid w:val="004F7083"/>
    <w:rsid w:val="004F70D0"/>
    <w:rsid w:val="004F75D5"/>
    <w:rsid w:val="004F76D8"/>
    <w:rsid w:val="004F7838"/>
    <w:rsid w:val="004F78C6"/>
    <w:rsid w:val="004F7A8E"/>
    <w:rsid w:val="004F7C43"/>
    <w:rsid w:val="004F7D47"/>
    <w:rsid w:val="004F7DD3"/>
    <w:rsid w:val="004F7F88"/>
    <w:rsid w:val="0050001E"/>
    <w:rsid w:val="00500077"/>
    <w:rsid w:val="0050026F"/>
    <w:rsid w:val="00500389"/>
    <w:rsid w:val="005006B4"/>
    <w:rsid w:val="00500D7E"/>
    <w:rsid w:val="00500F20"/>
    <w:rsid w:val="00501479"/>
    <w:rsid w:val="005014E4"/>
    <w:rsid w:val="005015C2"/>
    <w:rsid w:val="00501928"/>
    <w:rsid w:val="00501957"/>
    <w:rsid w:val="00502107"/>
    <w:rsid w:val="00502561"/>
    <w:rsid w:val="00502953"/>
    <w:rsid w:val="00502A31"/>
    <w:rsid w:val="00502BA7"/>
    <w:rsid w:val="00502D4D"/>
    <w:rsid w:val="00503207"/>
    <w:rsid w:val="00503514"/>
    <w:rsid w:val="005037AE"/>
    <w:rsid w:val="00503B78"/>
    <w:rsid w:val="00503C57"/>
    <w:rsid w:val="00503D1E"/>
    <w:rsid w:val="00504BD2"/>
    <w:rsid w:val="00504E6E"/>
    <w:rsid w:val="00505048"/>
    <w:rsid w:val="00505523"/>
    <w:rsid w:val="00505554"/>
    <w:rsid w:val="00505607"/>
    <w:rsid w:val="005059C9"/>
    <w:rsid w:val="00505A65"/>
    <w:rsid w:val="0050611A"/>
    <w:rsid w:val="00506198"/>
    <w:rsid w:val="005061E8"/>
    <w:rsid w:val="0050630A"/>
    <w:rsid w:val="005063D9"/>
    <w:rsid w:val="00506421"/>
    <w:rsid w:val="0050669B"/>
    <w:rsid w:val="00506767"/>
    <w:rsid w:val="005069C5"/>
    <w:rsid w:val="00506C12"/>
    <w:rsid w:val="00506DE4"/>
    <w:rsid w:val="00506E3C"/>
    <w:rsid w:val="00506F24"/>
    <w:rsid w:val="00506F3A"/>
    <w:rsid w:val="00506F42"/>
    <w:rsid w:val="005071C4"/>
    <w:rsid w:val="005074A7"/>
    <w:rsid w:val="00507590"/>
    <w:rsid w:val="00507663"/>
    <w:rsid w:val="00507B64"/>
    <w:rsid w:val="00507C1D"/>
    <w:rsid w:val="0051000B"/>
    <w:rsid w:val="005105C1"/>
    <w:rsid w:val="0051060C"/>
    <w:rsid w:val="00510667"/>
    <w:rsid w:val="00510AA9"/>
    <w:rsid w:val="00510ADB"/>
    <w:rsid w:val="00510D54"/>
    <w:rsid w:val="00511099"/>
    <w:rsid w:val="0051119C"/>
    <w:rsid w:val="00511372"/>
    <w:rsid w:val="00511634"/>
    <w:rsid w:val="00511680"/>
    <w:rsid w:val="0051193C"/>
    <w:rsid w:val="00511ADC"/>
    <w:rsid w:val="00511E78"/>
    <w:rsid w:val="005120C5"/>
    <w:rsid w:val="0051210A"/>
    <w:rsid w:val="005122B5"/>
    <w:rsid w:val="00512583"/>
    <w:rsid w:val="005127FE"/>
    <w:rsid w:val="00512945"/>
    <w:rsid w:val="00512B2D"/>
    <w:rsid w:val="00512E38"/>
    <w:rsid w:val="005130B4"/>
    <w:rsid w:val="0051332E"/>
    <w:rsid w:val="00513A0D"/>
    <w:rsid w:val="00513AC3"/>
    <w:rsid w:val="00514147"/>
    <w:rsid w:val="00514174"/>
    <w:rsid w:val="00514201"/>
    <w:rsid w:val="005142B5"/>
    <w:rsid w:val="005142E3"/>
    <w:rsid w:val="0051440E"/>
    <w:rsid w:val="00514486"/>
    <w:rsid w:val="0051498C"/>
    <w:rsid w:val="00514D01"/>
    <w:rsid w:val="00514E2D"/>
    <w:rsid w:val="0051511A"/>
    <w:rsid w:val="00515205"/>
    <w:rsid w:val="005153F4"/>
    <w:rsid w:val="00515429"/>
    <w:rsid w:val="005156DC"/>
    <w:rsid w:val="00515909"/>
    <w:rsid w:val="00515C37"/>
    <w:rsid w:val="00515CC4"/>
    <w:rsid w:val="00515E0B"/>
    <w:rsid w:val="005160AC"/>
    <w:rsid w:val="00516163"/>
    <w:rsid w:val="0051624C"/>
    <w:rsid w:val="005162C9"/>
    <w:rsid w:val="0051648F"/>
    <w:rsid w:val="00516650"/>
    <w:rsid w:val="00516C5E"/>
    <w:rsid w:val="00516C69"/>
    <w:rsid w:val="00516E78"/>
    <w:rsid w:val="00517004"/>
    <w:rsid w:val="005171DD"/>
    <w:rsid w:val="005173A6"/>
    <w:rsid w:val="0051777B"/>
    <w:rsid w:val="00517AA5"/>
    <w:rsid w:val="00517AB9"/>
    <w:rsid w:val="00517F0C"/>
    <w:rsid w:val="00520072"/>
    <w:rsid w:val="005202F6"/>
    <w:rsid w:val="005205E0"/>
    <w:rsid w:val="00520729"/>
    <w:rsid w:val="00520754"/>
    <w:rsid w:val="00520784"/>
    <w:rsid w:val="0052094F"/>
    <w:rsid w:val="0052140D"/>
    <w:rsid w:val="005215AC"/>
    <w:rsid w:val="00521940"/>
    <w:rsid w:val="00522158"/>
    <w:rsid w:val="00522416"/>
    <w:rsid w:val="005225A4"/>
    <w:rsid w:val="00522767"/>
    <w:rsid w:val="00522A58"/>
    <w:rsid w:val="00522A92"/>
    <w:rsid w:val="00522B5C"/>
    <w:rsid w:val="00523332"/>
    <w:rsid w:val="0052339F"/>
    <w:rsid w:val="0052369F"/>
    <w:rsid w:val="005236C8"/>
    <w:rsid w:val="00523A20"/>
    <w:rsid w:val="00523F7F"/>
    <w:rsid w:val="00524418"/>
    <w:rsid w:val="00524499"/>
    <w:rsid w:val="005244F4"/>
    <w:rsid w:val="00524A81"/>
    <w:rsid w:val="00524BB4"/>
    <w:rsid w:val="005251A1"/>
    <w:rsid w:val="0052522D"/>
    <w:rsid w:val="0052523B"/>
    <w:rsid w:val="005254CA"/>
    <w:rsid w:val="00525749"/>
    <w:rsid w:val="00525C1B"/>
    <w:rsid w:val="00525D43"/>
    <w:rsid w:val="00526506"/>
    <w:rsid w:val="005268F2"/>
    <w:rsid w:val="00526970"/>
    <w:rsid w:val="005269AD"/>
    <w:rsid w:val="00526E71"/>
    <w:rsid w:val="00526F88"/>
    <w:rsid w:val="00526FAF"/>
    <w:rsid w:val="00526FD2"/>
    <w:rsid w:val="00527283"/>
    <w:rsid w:val="0052777E"/>
    <w:rsid w:val="005278E4"/>
    <w:rsid w:val="00527A7E"/>
    <w:rsid w:val="00527D0F"/>
    <w:rsid w:val="00527DDA"/>
    <w:rsid w:val="00527EB9"/>
    <w:rsid w:val="0053030D"/>
    <w:rsid w:val="0053033E"/>
    <w:rsid w:val="0053042A"/>
    <w:rsid w:val="005304E4"/>
    <w:rsid w:val="00530652"/>
    <w:rsid w:val="005306AB"/>
    <w:rsid w:val="005307A4"/>
    <w:rsid w:val="005308BA"/>
    <w:rsid w:val="00530A02"/>
    <w:rsid w:val="00530A69"/>
    <w:rsid w:val="00530CAF"/>
    <w:rsid w:val="00530E69"/>
    <w:rsid w:val="00530F82"/>
    <w:rsid w:val="0053106F"/>
    <w:rsid w:val="005311F7"/>
    <w:rsid w:val="005312BE"/>
    <w:rsid w:val="005315EB"/>
    <w:rsid w:val="005316A2"/>
    <w:rsid w:val="00531882"/>
    <w:rsid w:val="00531A5C"/>
    <w:rsid w:val="00531B2B"/>
    <w:rsid w:val="00531BB5"/>
    <w:rsid w:val="00531CE4"/>
    <w:rsid w:val="00531E7F"/>
    <w:rsid w:val="00531F8F"/>
    <w:rsid w:val="00531FFF"/>
    <w:rsid w:val="0053209C"/>
    <w:rsid w:val="005323A6"/>
    <w:rsid w:val="0053245D"/>
    <w:rsid w:val="0053275F"/>
    <w:rsid w:val="00532982"/>
    <w:rsid w:val="00532CDF"/>
    <w:rsid w:val="00532E75"/>
    <w:rsid w:val="00532E97"/>
    <w:rsid w:val="00532F25"/>
    <w:rsid w:val="005333C8"/>
    <w:rsid w:val="0053344F"/>
    <w:rsid w:val="0053390E"/>
    <w:rsid w:val="00533A71"/>
    <w:rsid w:val="00533C97"/>
    <w:rsid w:val="00533D35"/>
    <w:rsid w:val="0053403D"/>
    <w:rsid w:val="00534050"/>
    <w:rsid w:val="00534556"/>
    <w:rsid w:val="005345C2"/>
    <w:rsid w:val="00534934"/>
    <w:rsid w:val="00534A08"/>
    <w:rsid w:val="00534BD7"/>
    <w:rsid w:val="0053543F"/>
    <w:rsid w:val="0053574F"/>
    <w:rsid w:val="00535986"/>
    <w:rsid w:val="00535E65"/>
    <w:rsid w:val="00535F79"/>
    <w:rsid w:val="00536042"/>
    <w:rsid w:val="00536187"/>
    <w:rsid w:val="005361DF"/>
    <w:rsid w:val="005367E0"/>
    <w:rsid w:val="005367EF"/>
    <w:rsid w:val="00536F56"/>
    <w:rsid w:val="00536FFB"/>
    <w:rsid w:val="0053706F"/>
    <w:rsid w:val="005370B7"/>
    <w:rsid w:val="0053722F"/>
    <w:rsid w:val="00537389"/>
    <w:rsid w:val="0053778E"/>
    <w:rsid w:val="00537857"/>
    <w:rsid w:val="005378F5"/>
    <w:rsid w:val="00537C14"/>
    <w:rsid w:val="00537EE5"/>
    <w:rsid w:val="00537F72"/>
    <w:rsid w:val="005400DE"/>
    <w:rsid w:val="00540246"/>
    <w:rsid w:val="0054051E"/>
    <w:rsid w:val="00540539"/>
    <w:rsid w:val="00540960"/>
    <w:rsid w:val="00540AC8"/>
    <w:rsid w:val="00540B02"/>
    <w:rsid w:val="00540B85"/>
    <w:rsid w:val="00540D53"/>
    <w:rsid w:val="00540DB8"/>
    <w:rsid w:val="00540EBA"/>
    <w:rsid w:val="00541370"/>
    <w:rsid w:val="005414BF"/>
    <w:rsid w:val="005416F5"/>
    <w:rsid w:val="00541917"/>
    <w:rsid w:val="0054193A"/>
    <w:rsid w:val="00541C38"/>
    <w:rsid w:val="00541E95"/>
    <w:rsid w:val="0054220F"/>
    <w:rsid w:val="00542224"/>
    <w:rsid w:val="0054223E"/>
    <w:rsid w:val="00542865"/>
    <w:rsid w:val="005428E1"/>
    <w:rsid w:val="00542C53"/>
    <w:rsid w:val="0054303A"/>
    <w:rsid w:val="00543064"/>
    <w:rsid w:val="00543094"/>
    <w:rsid w:val="005433E2"/>
    <w:rsid w:val="005435B0"/>
    <w:rsid w:val="00543856"/>
    <w:rsid w:val="00543B35"/>
    <w:rsid w:val="00543B9B"/>
    <w:rsid w:val="00543D8F"/>
    <w:rsid w:val="00543F35"/>
    <w:rsid w:val="00543FED"/>
    <w:rsid w:val="00544093"/>
    <w:rsid w:val="005444FA"/>
    <w:rsid w:val="00544BF1"/>
    <w:rsid w:val="00544C79"/>
    <w:rsid w:val="00544E61"/>
    <w:rsid w:val="0054547F"/>
    <w:rsid w:val="00545E6B"/>
    <w:rsid w:val="00545F13"/>
    <w:rsid w:val="005462AC"/>
    <w:rsid w:val="00546412"/>
    <w:rsid w:val="00546587"/>
    <w:rsid w:val="005465A2"/>
    <w:rsid w:val="0054663E"/>
    <w:rsid w:val="005467F9"/>
    <w:rsid w:val="0054683C"/>
    <w:rsid w:val="00546974"/>
    <w:rsid w:val="00547020"/>
    <w:rsid w:val="00547096"/>
    <w:rsid w:val="005471C2"/>
    <w:rsid w:val="0054724B"/>
    <w:rsid w:val="005472F7"/>
    <w:rsid w:val="005476A1"/>
    <w:rsid w:val="00547954"/>
    <w:rsid w:val="00547C30"/>
    <w:rsid w:val="00547D52"/>
    <w:rsid w:val="00547E93"/>
    <w:rsid w:val="00550171"/>
    <w:rsid w:val="0055048E"/>
    <w:rsid w:val="005504E8"/>
    <w:rsid w:val="00550A5D"/>
    <w:rsid w:val="00550B55"/>
    <w:rsid w:val="00550B66"/>
    <w:rsid w:val="00550C62"/>
    <w:rsid w:val="00550DDA"/>
    <w:rsid w:val="00551028"/>
    <w:rsid w:val="0055111F"/>
    <w:rsid w:val="0055125F"/>
    <w:rsid w:val="005512A6"/>
    <w:rsid w:val="00551541"/>
    <w:rsid w:val="00551CE2"/>
    <w:rsid w:val="00551E8A"/>
    <w:rsid w:val="00551E8B"/>
    <w:rsid w:val="005520E8"/>
    <w:rsid w:val="005521CF"/>
    <w:rsid w:val="00552346"/>
    <w:rsid w:val="005528E1"/>
    <w:rsid w:val="00552DA5"/>
    <w:rsid w:val="00552DD7"/>
    <w:rsid w:val="00553151"/>
    <w:rsid w:val="005534ED"/>
    <w:rsid w:val="0055357A"/>
    <w:rsid w:val="00553630"/>
    <w:rsid w:val="005538C3"/>
    <w:rsid w:val="005539D5"/>
    <w:rsid w:val="005539DE"/>
    <w:rsid w:val="00553A0D"/>
    <w:rsid w:val="00553B03"/>
    <w:rsid w:val="00553B2D"/>
    <w:rsid w:val="00553C94"/>
    <w:rsid w:val="00553CA7"/>
    <w:rsid w:val="00553EC7"/>
    <w:rsid w:val="00553FB1"/>
    <w:rsid w:val="00554109"/>
    <w:rsid w:val="00554282"/>
    <w:rsid w:val="005542C0"/>
    <w:rsid w:val="005543EC"/>
    <w:rsid w:val="00554600"/>
    <w:rsid w:val="0055480F"/>
    <w:rsid w:val="0055486D"/>
    <w:rsid w:val="00554CAA"/>
    <w:rsid w:val="00554E65"/>
    <w:rsid w:val="00555043"/>
    <w:rsid w:val="005550CE"/>
    <w:rsid w:val="0055525C"/>
    <w:rsid w:val="0055584C"/>
    <w:rsid w:val="00555EFD"/>
    <w:rsid w:val="00555FFB"/>
    <w:rsid w:val="0055621C"/>
    <w:rsid w:val="005564DB"/>
    <w:rsid w:val="00556701"/>
    <w:rsid w:val="00556756"/>
    <w:rsid w:val="00556AC3"/>
    <w:rsid w:val="00556B0C"/>
    <w:rsid w:val="00556CED"/>
    <w:rsid w:val="00557069"/>
    <w:rsid w:val="005576BD"/>
    <w:rsid w:val="00557A60"/>
    <w:rsid w:val="00557BA1"/>
    <w:rsid w:val="00557DF9"/>
    <w:rsid w:val="00557E09"/>
    <w:rsid w:val="0056021F"/>
    <w:rsid w:val="00560AF9"/>
    <w:rsid w:val="00560E9F"/>
    <w:rsid w:val="00560EBA"/>
    <w:rsid w:val="00560F4E"/>
    <w:rsid w:val="00560F75"/>
    <w:rsid w:val="00560FBC"/>
    <w:rsid w:val="005611BF"/>
    <w:rsid w:val="005611C8"/>
    <w:rsid w:val="00561282"/>
    <w:rsid w:val="00561782"/>
    <w:rsid w:val="00561880"/>
    <w:rsid w:val="00561897"/>
    <w:rsid w:val="00561AA1"/>
    <w:rsid w:val="0056232F"/>
    <w:rsid w:val="0056246E"/>
    <w:rsid w:val="0056286D"/>
    <w:rsid w:val="00562941"/>
    <w:rsid w:val="00562A81"/>
    <w:rsid w:val="00562B60"/>
    <w:rsid w:val="00562BA2"/>
    <w:rsid w:val="00562E4B"/>
    <w:rsid w:val="005631BE"/>
    <w:rsid w:val="00563971"/>
    <w:rsid w:val="00563AF9"/>
    <w:rsid w:val="00563C4D"/>
    <w:rsid w:val="00563EA6"/>
    <w:rsid w:val="00563FB0"/>
    <w:rsid w:val="00564175"/>
    <w:rsid w:val="005641A4"/>
    <w:rsid w:val="00564359"/>
    <w:rsid w:val="00564428"/>
    <w:rsid w:val="0056463F"/>
    <w:rsid w:val="0056485C"/>
    <w:rsid w:val="0056497F"/>
    <w:rsid w:val="00564B65"/>
    <w:rsid w:val="00564B8F"/>
    <w:rsid w:val="00564C43"/>
    <w:rsid w:val="00564E11"/>
    <w:rsid w:val="00565127"/>
    <w:rsid w:val="0056538D"/>
    <w:rsid w:val="0056540D"/>
    <w:rsid w:val="005658B0"/>
    <w:rsid w:val="00565A73"/>
    <w:rsid w:val="00565AC8"/>
    <w:rsid w:val="0056605E"/>
    <w:rsid w:val="0056614C"/>
    <w:rsid w:val="005661D3"/>
    <w:rsid w:val="005663C9"/>
    <w:rsid w:val="005669FD"/>
    <w:rsid w:val="00566A50"/>
    <w:rsid w:val="00566BCE"/>
    <w:rsid w:val="00566CE3"/>
    <w:rsid w:val="00566DB4"/>
    <w:rsid w:val="005671E4"/>
    <w:rsid w:val="00567403"/>
    <w:rsid w:val="005674D9"/>
    <w:rsid w:val="00567833"/>
    <w:rsid w:val="005679F2"/>
    <w:rsid w:val="00567EA1"/>
    <w:rsid w:val="00567EF6"/>
    <w:rsid w:val="00570748"/>
    <w:rsid w:val="00570A29"/>
    <w:rsid w:val="00570D46"/>
    <w:rsid w:val="00570FF5"/>
    <w:rsid w:val="00571140"/>
    <w:rsid w:val="0057117E"/>
    <w:rsid w:val="0057124A"/>
    <w:rsid w:val="0057160F"/>
    <w:rsid w:val="00571B73"/>
    <w:rsid w:val="00571C3F"/>
    <w:rsid w:val="00571C59"/>
    <w:rsid w:val="00571E5A"/>
    <w:rsid w:val="00571F85"/>
    <w:rsid w:val="005720C4"/>
    <w:rsid w:val="005720FD"/>
    <w:rsid w:val="005721C1"/>
    <w:rsid w:val="005721F2"/>
    <w:rsid w:val="005723C1"/>
    <w:rsid w:val="005728F7"/>
    <w:rsid w:val="00572AFE"/>
    <w:rsid w:val="00572B85"/>
    <w:rsid w:val="00572C6C"/>
    <w:rsid w:val="00572D9E"/>
    <w:rsid w:val="00572FDC"/>
    <w:rsid w:val="005731DD"/>
    <w:rsid w:val="00573544"/>
    <w:rsid w:val="00573746"/>
    <w:rsid w:val="005737FD"/>
    <w:rsid w:val="005739CD"/>
    <w:rsid w:val="00573C04"/>
    <w:rsid w:val="00573E38"/>
    <w:rsid w:val="00574584"/>
    <w:rsid w:val="00574655"/>
    <w:rsid w:val="00574CB7"/>
    <w:rsid w:val="00575397"/>
    <w:rsid w:val="00575505"/>
    <w:rsid w:val="00575554"/>
    <w:rsid w:val="005755CA"/>
    <w:rsid w:val="00575645"/>
    <w:rsid w:val="005756DE"/>
    <w:rsid w:val="005757CA"/>
    <w:rsid w:val="00575C1D"/>
    <w:rsid w:val="00575C7C"/>
    <w:rsid w:val="00575CA1"/>
    <w:rsid w:val="00575CB4"/>
    <w:rsid w:val="00575E86"/>
    <w:rsid w:val="00576025"/>
    <w:rsid w:val="00576035"/>
    <w:rsid w:val="0057668E"/>
    <w:rsid w:val="00576C7C"/>
    <w:rsid w:val="00576CD8"/>
    <w:rsid w:val="00576E16"/>
    <w:rsid w:val="00576EF4"/>
    <w:rsid w:val="00576F4B"/>
    <w:rsid w:val="00576F51"/>
    <w:rsid w:val="0057704A"/>
    <w:rsid w:val="00577195"/>
    <w:rsid w:val="00577339"/>
    <w:rsid w:val="00577569"/>
    <w:rsid w:val="005779D6"/>
    <w:rsid w:val="00577A1C"/>
    <w:rsid w:val="00577A67"/>
    <w:rsid w:val="00577E3D"/>
    <w:rsid w:val="00580075"/>
    <w:rsid w:val="005801FA"/>
    <w:rsid w:val="00580318"/>
    <w:rsid w:val="005803B5"/>
    <w:rsid w:val="005805CB"/>
    <w:rsid w:val="0058062C"/>
    <w:rsid w:val="00580673"/>
    <w:rsid w:val="005808C5"/>
    <w:rsid w:val="00580A58"/>
    <w:rsid w:val="005812BA"/>
    <w:rsid w:val="00581337"/>
    <w:rsid w:val="005814AE"/>
    <w:rsid w:val="005817AF"/>
    <w:rsid w:val="005819FC"/>
    <w:rsid w:val="00581A1E"/>
    <w:rsid w:val="00581A9C"/>
    <w:rsid w:val="00581B15"/>
    <w:rsid w:val="00581B57"/>
    <w:rsid w:val="00581D96"/>
    <w:rsid w:val="00582138"/>
    <w:rsid w:val="00582176"/>
    <w:rsid w:val="00582332"/>
    <w:rsid w:val="00582902"/>
    <w:rsid w:val="00582A15"/>
    <w:rsid w:val="00582C48"/>
    <w:rsid w:val="0058340A"/>
    <w:rsid w:val="00583522"/>
    <w:rsid w:val="00583A52"/>
    <w:rsid w:val="00583D02"/>
    <w:rsid w:val="00583E91"/>
    <w:rsid w:val="0058416D"/>
    <w:rsid w:val="005841B9"/>
    <w:rsid w:val="00584383"/>
    <w:rsid w:val="0058455A"/>
    <w:rsid w:val="00584815"/>
    <w:rsid w:val="00584B66"/>
    <w:rsid w:val="00584BD8"/>
    <w:rsid w:val="00584ED8"/>
    <w:rsid w:val="005851DE"/>
    <w:rsid w:val="005851E5"/>
    <w:rsid w:val="00585256"/>
    <w:rsid w:val="005854C1"/>
    <w:rsid w:val="005857F3"/>
    <w:rsid w:val="00585C45"/>
    <w:rsid w:val="00586069"/>
    <w:rsid w:val="005862F2"/>
    <w:rsid w:val="005864F6"/>
    <w:rsid w:val="00586722"/>
    <w:rsid w:val="0058675A"/>
    <w:rsid w:val="00586AC6"/>
    <w:rsid w:val="00586C33"/>
    <w:rsid w:val="0058700C"/>
    <w:rsid w:val="005870B4"/>
    <w:rsid w:val="005871D1"/>
    <w:rsid w:val="0058747F"/>
    <w:rsid w:val="00587692"/>
    <w:rsid w:val="00587912"/>
    <w:rsid w:val="00587B74"/>
    <w:rsid w:val="00587D5E"/>
    <w:rsid w:val="005900D7"/>
    <w:rsid w:val="005902A0"/>
    <w:rsid w:val="00590326"/>
    <w:rsid w:val="0059032E"/>
    <w:rsid w:val="005904FD"/>
    <w:rsid w:val="005906F9"/>
    <w:rsid w:val="00590746"/>
    <w:rsid w:val="0059077F"/>
    <w:rsid w:val="005912C8"/>
    <w:rsid w:val="005914F7"/>
    <w:rsid w:val="005916C2"/>
    <w:rsid w:val="00591705"/>
    <w:rsid w:val="00591810"/>
    <w:rsid w:val="00591DCD"/>
    <w:rsid w:val="00591DEA"/>
    <w:rsid w:val="00591E95"/>
    <w:rsid w:val="005920B5"/>
    <w:rsid w:val="005925E0"/>
    <w:rsid w:val="0059269C"/>
    <w:rsid w:val="00592712"/>
    <w:rsid w:val="0059297E"/>
    <w:rsid w:val="00592F22"/>
    <w:rsid w:val="00592F47"/>
    <w:rsid w:val="00592F95"/>
    <w:rsid w:val="0059317F"/>
    <w:rsid w:val="005932FC"/>
    <w:rsid w:val="0059344E"/>
    <w:rsid w:val="00593A10"/>
    <w:rsid w:val="00593C7D"/>
    <w:rsid w:val="00593ECF"/>
    <w:rsid w:val="0059404A"/>
    <w:rsid w:val="005944AD"/>
    <w:rsid w:val="00594591"/>
    <w:rsid w:val="00594600"/>
    <w:rsid w:val="00594772"/>
    <w:rsid w:val="0059477E"/>
    <w:rsid w:val="005948D6"/>
    <w:rsid w:val="00594CDA"/>
    <w:rsid w:val="00594F40"/>
    <w:rsid w:val="00595022"/>
    <w:rsid w:val="005950A9"/>
    <w:rsid w:val="005950FA"/>
    <w:rsid w:val="00595253"/>
    <w:rsid w:val="005955B1"/>
    <w:rsid w:val="00595631"/>
    <w:rsid w:val="0059569C"/>
    <w:rsid w:val="005959F7"/>
    <w:rsid w:val="00595A30"/>
    <w:rsid w:val="00595A95"/>
    <w:rsid w:val="00595BB9"/>
    <w:rsid w:val="00595C64"/>
    <w:rsid w:val="00595F84"/>
    <w:rsid w:val="00596071"/>
    <w:rsid w:val="005961CD"/>
    <w:rsid w:val="00596215"/>
    <w:rsid w:val="005963DD"/>
    <w:rsid w:val="00596589"/>
    <w:rsid w:val="00596834"/>
    <w:rsid w:val="00596D98"/>
    <w:rsid w:val="00596EF8"/>
    <w:rsid w:val="005973AF"/>
    <w:rsid w:val="005973D6"/>
    <w:rsid w:val="00597730"/>
    <w:rsid w:val="0059790A"/>
    <w:rsid w:val="00597C80"/>
    <w:rsid w:val="005A0066"/>
    <w:rsid w:val="005A05D1"/>
    <w:rsid w:val="005A0739"/>
    <w:rsid w:val="005A0BBC"/>
    <w:rsid w:val="005A0BC0"/>
    <w:rsid w:val="005A0CD3"/>
    <w:rsid w:val="005A0E3B"/>
    <w:rsid w:val="005A109F"/>
    <w:rsid w:val="005A10A8"/>
    <w:rsid w:val="005A1252"/>
    <w:rsid w:val="005A167D"/>
    <w:rsid w:val="005A1881"/>
    <w:rsid w:val="005A1F86"/>
    <w:rsid w:val="005A1FA6"/>
    <w:rsid w:val="005A21E2"/>
    <w:rsid w:val="005A2248"/>
    <w:rsid w:val="005A2419"/>
    <w:rsid w:val="005A2449"/>
    <w:rsid w:val="005A2FC8"/>
    <w:rsid w:val="005A2FDB"/>
    <w:rsid w:val="005A3305"/>
    <w:rsid w:val="005A339E"/>
    <w:rsid w:val="005A3457"/>
    <w:rsid w:val="005A36B6"/>
    <w:rsid w:val="005A36EF"/>
    <w:rsid w:val="005A38C9"/>
    <w:rsid w:val="005A3A3E"/>
    <w:rsid w:val="005A3A82"/>
    <w:rsid w:val="005A3BA2"/>
    <w:rsid w:val="005A3CD2"/>
    <w:rsid w:val="005A3D44"/>
    <w:rsid w:val="005A3DFF"/>
    <w:rsid w:val="005A3F71"/>
    <w:rsid w:val="005A3FF0"/>
    <w:rsid w:val="005A4277"/>
    <w:rsid w:val="005A42A6"/>
    <w:rsid w:val="005A42E9"/>
    <w:rsid w:val="005A4340"/>
    <w:rsid w:val="005A44AF"/>
    <w:rsid w:val="005A495B"/>
    <w:rsid w:val="005A4A01"/>
    <w:rsid w:val="005A4D5A"/>
    <w:rsid w:val="005A4E2A"/>
    <w:rsid w:val="005A507A"/>
    <w:rsid w:val="005A50F6"/>
    <w:rsid w:val="005A5309"/>
    <w:rsid w:val="005A58E5"/>
    <w:rsid w:val="005A5BA6"/>
    <w:rsid w:val="005A5D74"/>
    <w:rsid w:val="005A5DA3"/>
    <w:rsid w:val="005A5F00"/>
    <w:rsid w:val="005A6EF8"/>
    <w:rsid w:val="005A71E3"/>
    <w:rsid w:val="005A7939"/>
    <w:rsid w:val="005A7C44"/>
    <w:rsid w:val="005A7CD8"/>
    <w:rsid w:val="005B08E8"/>
    <w:rsid w:val="005B0D0A"/>
    <w:rsid w:val="005B0D38"/>
    <w:rsid w:val="005B0E76"/>
    <w:rsid w:val="005B0F73"/>
    <w:rsid w:val="005B0FF3"/>
    <w:rsid w:val="005B1054"/>
    <w:rsid w:val="005B13DF"/>
    <w:rsid w:val="005B191F"/>
    <w:rsid w:val="005B1B3E"/>
    <w:rsid w:val="005B1BDF"/>
    <w:rsid w:val="005B2042"/>
    <w:rsid w:val="005B2237"/>
    <w:rsid w:val="005B2346"/>
    <w:rsid w:val="005B2506"/>
    <w:rsid w:val="005B25E2"/>
    <w:rsid w:val="005B28E6"/>
    <w:rsid w:val="005B29A9"/>
    <w:rsid w:val="005B2CDF"/>
    <w:rsid w:val="005B2D50"/>
    <w:rsid w:val="005B2E67"/>
    <w:rsid w:val="005B2F3A"/>
    <w:rsid w:val="005B2FB3"/>
    <w:rsid w:val="005B30EE"/>
    <w:rsid w:val="005B380B"/>
    <w:rsid w:val="005B387C"/>
    <w:rsid w:val="005B38AF"/>
    <w:rsid w:val="005B3A3A"/>
    <w:rsid w:val="005B3A69"/>
    <w:rsid w:val="005B4110"/>
    <w:rsid w:val="005B4779"/>
    <w:rsid w:val="005B47A8"/>
    <w:rsid w:val="005B486C"/>
    <w:rsid w:val="005B4C02"/>
    <w:rsid w:val="005B4C25"/>
    <w:rsid w:val="005B4D0E"/>
    <w:rsid w:val="005B4D48"/>
    <w:rsid w:val="005B4D57"/>
    <w:rsid w:val="005B4EC3"/>
    <w:rsid w:val="005B5770"/>
    <w:rsid w:val="005B57A8"/>
    <w:rsid w:val="005B58E8"/>
    <w:rsid w:val="005B5915"/>
    <w:rsid w:val="005B5981"/>
    <w:rsid w:val="005B5999"/>
    <w:rsid w:val="005B59CD"/>
    <w:rsid w:val="005B5A80"/>
    <w:rsid w:val="005B5BDC"/>
    <w:rsid w:val="005B5D4E"/>
    <w:rsid w:val="005B5DD0"/>
    <w:rsid w:val="005B6112"/>
    <w:rsid w:val="005B63DE"/>
    <w:rsid w:val="005B6510"/>
    <w:rsid w:val="005B6572"/>
    <w:rsid w:val="005B6A60"/>
    <w:rsid w:val="005B6FD4"/>
    <w:rsid w:val="005B709B"/>
    <w:rsid w:val="005B71DA"/>
    <w:rsid w:val="005B755E"/>
    <w:rsid w:val="005B79FC"/>
    <w:rsid w:val="005B7D8A"/>
    <w:rsid w:val="005B7E12"/>
    <w:rsid w:val="005B7F4C"/>
    <w:rsid w:val="005C01A5"/>
    <w:rsid w:val="005C0287"/>
    <w:rsid w:val="005C0376"/>
    <w:rsid w:val="005C0767"/>
    <w:rsid w:val="005C07AC"/>
    <w:rsid w:val="005C0B2E"/>
    <w:rsid w:val="005C0C43"/>
    <w:rsid w:val="005C0D1B"/>
    <w:rsid w:val="005C0F6B"/>
    <w:rsid w:val="005C1038"/>
    <w:rsid w:val="005C10A0"/>
    <w:rsid w:val="005C1C2E"/>
    <w:rsid w:val="005C2080"/>
    <w:rsid w:val="005C2243"/>
    <w:rsid w:val="005C252C"/>
    <w:rsid w:val="005C2531"/>
    <w:rsid w:val="005C276F"/>
    <w:rsid w:val="005C27C9"/>
    <w:rsid w:val="005C2B47"/>
    <w:rsid w:val="005C2CBA"/>
    <w:rsid w:val="005C2D9F"/>
    <w:rsid w:val="005C2F8A"/>
    <w:rsid w:val="005C304C"/>
    <w:rsid w:val="005C31B5"/>
    <w:rsid w:val="005C31DC"/>
    <w:rsid w:val="005C39D2"/>
    <w:rsid w:val="005C3A0F"/>
    <w:rsid w:val="005C3A85"/>
    <w:rsid w:val="005C3B54"/>
    <w:rsid w:val="005C3C34"/>
    <w:rsid w:val="005C3C3B"/>
    <w:rsid w:val="005C3E14"/>
    <w:rsid w:val="005C3E2A"/>
    <w:rsid w:val="005C3EAE"/>
    <w:rsid w:val="005C415A"/>
    <w:rsid w:val="005C479E"/>
    <w:rsid w:val="005C4C7F"/>
    <w:rsid w:val="005C52A3"/>
    <w:rsid w:val="005C53E1"/>
    <w:rsid w:val="005C540F"/>
    <w:rsid w:val="005C562B"/>
    <w:rsid w:val="005C57AE"/>
    <w:rsid w:val="005C5A81"/>
    <w:rsid w:val="005C5ACF"/>
    <w:rsid w:val="005C5B9F"/>
    <w:rsid w:val="005C5C30"/>
    <w:rsid w:val="005C5C5E"/>
    <w:rsid w:val="005C5D78"/>
    <w:rsid w:val="005C62D0"/>
    <w:rsid w:val="005C6744"/>
    <w:rsid w:val="005C67DA"/>
    <w:rsid w:val="005C698B"/>
    <w:rsid w:val="005C6B37"/>
    <w:rsid w:val="005C6F82"/>
    <w:rsid w:val="005C7060"/>
    <w:rsid w:val="005C7102"/>
    <w:rsid w:val="005C7186"/>
    <w:rsid w:val="005C741B"/>
    <w:rsid w:val="005C7524"/>
    <w:rsid w:val="005C7914"/>
    <w:rsid w:val="005C79C2"/>
    <w:rsid w:val="005C7AA3"/>
    <w:rsid w:val="005C7C3C"/>
    <w:rsid w:val="005C7C51"/>
    <w:rsid w:val="005C7DCD"/>
    <w:rsid w:val="005C7E34"/>
    <w:rsid w:val="005D0031"/>
    <w:rsid w:val="005D0290"/>
    <w:rsid w:val="005D02B5"/>
    <w:rsid w:val="005D03C2"/>
    <w:rsid w:val="005D03D2"/>
    <w:rsid w:val="005D03DC"/>
    <w:rsid w:val="005D0B8A"/>
    <w:rsid w:val="005D0BCE"/>
    <w:rsid w:val="005D13B5"/>
    <w:rsid w:val="005D1522"/>
    <w:rsid w:val="005D161F"/>
    <w:rsid w:val="005D166C"/>
    <w:rsid w:val="005D1AC2"/>
    <w:rsid w:val="005D1C2D"/>
    <w:rsid w:val="005D1FDC"/>
    <w:rsid w:val="005D2322"/>
    <w:rsid w:val="005D258C"/>
    <w:rsid w:val="005D2D7E"/>
    <w:rsid w:val="005D2E26"/>
    <w:rsid w:val="005D2F43"/>
    <w:rsid w:val="005D321B"/>
    <w:rsid w:val="005D3331"/>
    <w:rsid w:val="005D3388"/>
    <w:rsid w:val="005D35A8"/>
    <w:rsid w:val="005D3B8A"/>
    <w:rsid w:val="005D3CA4"/>
    <w:rsid w:val="005D3D39"/>
    <w:rsid w:val="005D3FA2"/>
    <w:rsid w:val="005D45F3"/>
    <w:rsid w:val="005D4734"/>
    <w:rsid w:val="005D480A"/>
    <w:rsid w:val="005D4A16"/>
    <w:rsid w:val="005D4EB8"/>
    <w:rsid w:val="005D4F95"/>
    <w:rsid w:val="005D527E"/>
    <w:rsid w:val="005D544E"/>
    <w:rsid w:val="005D551D"/>
    <w:rsid w:val="005D581B"/>
    <w:rsid w:val="005D60B8"/>
    <w:rsid w:val="005D60D9"/>
    <w:rsid w:val="005D6169"/>
    <w:rsid w:val="005D630E"/>
    <w:rsid w:val="005D6317"/>
    <w:rsid w:val="005D6323"/>
    <w:rsid w:val="005D6345"/>
    <w:rsid w:val="005D6936"/>
    <w:rsid w:val="005D6E9C"/>
    <w:rsid w:val="005D6EA7"/>
    <w:rsid w:val="005D6F61"/>
    <w:rsid w:val="005D6FF7"/>
    <w:rsid w:val="005D73FF"/>
    <w:rsid w:val="005D7480"/>
    <w:rsid w:val="005D757B"/>
    <w:rsid w:val="005D75D7"/>
    <w:rsid w:val="005D79CD"/>
    <w:rsid w:val="005D7ED2"/>
    <w:rsid w:val="005D7F14"/>
    <w:rsid w:val="005E041B"/>
    <w:rsid w:val="005E043B"/>
    <w:rsid w:val="005E092A"/>
    <w:rsid w:val="005E0C8C"/>
    <w:rsid w:val="005E0D3F"/>
    <w:rsid w:val="005E1168"/>
    <w:rsid w:val="005E1330"/>
    <w:rsid w:val="005E16D0"/>
    <w:rsid w:val="005E16F7"/>
    <w:rsid w:val="005E17AC"/>
    <w:rsid w:val="005E1AC4"/>
    <w:rsid w:val="005E1D4C"/>
    <w:rsid w:val="005E1FC2"/>
    <w:rsid w:val="005E2277"/>
    <w:rsid w:val="005E2E0C"/>
    <w:rsid w:val="005E2E88"/>
    <w:rsid w:val="005E2EB4"/>
    <w:rsid w:val="005E2EBA"/>
    <w:rsid w:val="005E2FBA"/>
    <w:rsid w:val="005E36D4"/>
    <w:rsid w:val="005E375F"/>
    <w:rsid w:val="005E3FC0"/>
    <w:rsid w:val="005E401C"/>
    <w:rsid w:val="005E4268"/>
    <w:rsid w:val="005E48D3"/>
    <w:rsid w:val="005E4DB5"/>
    <w:rsid w:val="005E5089"/>
    <w:rsid w:val="005E52D7"/>
    <w:rsid w:val="005E58ED"/>
    <w:rsid w:val="005E5DAE"/>
    <w:rsid w:val="005E618E"/>
    <w:rsid w:val="005E6221"/>
    <w:rsid w:val="005E67DE"/>
    <w:rsid w:val="005E6A12"/>
    <w:rsid w:val="005E6AE7"/>
    <w:rsid w:val="005E6DFD"/>
    <w:rsid w:val="005E6E32"/>
    <w:rsid w:val="005E6EF4"/>
    <w:rsid w:val="005E6EF8"/>
    <w:rsid w:val="005E727D"/>
    <w:rsid w:val="005E74C0"/>
    <w:rsid w:val="005E75BC"/>
    <w:rsid w:val="005E75E3"/>
    <w:rsid w:val="005E775F"/>
    <w:rsid w:val="005E78A2"/>
    <w:rsid w:val="005E7980"/>
    <w:rsid w:val="005E7FA9"/>
    <w:rsid w:val="005F002A"/>
    <w:rsid w:val="005F0328"/>
    <w:rsid w:val="005F071C"/>
    <w:rsid w:val="005F07DB"/>
    <w:rsid w:val="005F0957"/>
    <w:rsid w:val="005F1044"/>
    <w:rsid w:val="005F1137"/>
    <w:rsid w:val="005F15C5"/>
    <w:rsid w:val="005F19AF"/>
    <w:rsid w:val="005F1CAA"/>
    <w:rsid w:val="005F1DB5"/>
    <w:rsid w:val="005F1F7A"/>
    <w:rsid w:val="005F2064"/>
    <w:rsid w:val="005F2567"/>
    <w:rsid w:val="005F25D7"/>
    <w:rsid w:val="005F2B84"/>
    <w:rsid w:val="005F2E10"/>
    <w:rsid w:val="005F3034"/>
    <w:rsid w:val="005F3380"/>
    <w:rsid w:val="005F3760"/>
    <w:rsid w:val="005F387D"/>
    <w:rsid w:val="005F388E"/>
    <w:rsid w:val="005F38ED"/>
    <w:rsid w:val="005F38FE"/>
    <w:rsid w:val="005F3A8D"/>
    <w:rsid w:val="005F412C"/>
    <w:rsid w:val="005F4581"/>
    <w:rsid w:val="005F4C9C"/>
    <w:rsid w:val="005F4D53"/>
    <w:rsid w:val="005F4DB8"/>
    <w:rsid w:val="005F4DF5"/>
    <w:rsid w:val="005F5522"/>
    <w:rsid w:val="005F5568"/>
    <w:rsid w:val="005F5617"/>
    <w:rsid w:val="005F56D1"/>
    <w:rsid w:val="005F5834"/>
    <w:rsid w:val="005F5C18"/>
    <w:rsid w:val="005F5FF5"/>
    <w:rsid w:val="005F6075"/>
    <w:rsid w:val="005F6141"/>
    <w:rsid w:val="005F6739"/>
    <w:rsid w:val="005F7BE0"/>
    <w:rsid w:val="005F7C0F"/>
    <w:rsid w:val="005F7CAD"/>
    <w:rsid w:val="005F7CC7"/>
    <w:rsid w:val="005F7EF8"/>
    <w:rsid w:val="0060011F"/>
    <w:rsid w:val="006001D3"/>
    <w:rsid w:val="0060024A"/>
    <w:rsid w:val="00600405"/>
    <w:rsid w:val="00600412"/>
    <w:rsid w:val="006005AE"/>
    <w:rsid w:val="00600608"/>
    <w:rsid w:val="00600AC8"/>
    <w:rsid w:val="00600C05"/>
    <w:rsid w:val="00600CA7"/>
    <w:rsid w:val="00600EB0"/>
    <w:rsid w:val="006010C2"/>
    <w:rsid w:val="006010D0"/>
    <w:rsid w:val="00601526"/>
    <w:rsid w:val="0060163D"/>
    <w:rsid w:val="00601DF8"/>
    <w:rsid w:val="00601EE3"/>
    <w:rsid w:val="00602143"/>
    <w:rsid w:val="0060224C"/>
    <w:rsid w:val="0060264F"/>
    <w:rsid w:val="00602730"/>
    <w:rsid w:val="00602830"/>
    <w:rsid w:val="006028D2"/>
    <w:rsid w:val="00602986"/>
    <w:rsid w:val="00602E0C"/>
    <w:rsid w:val="006030B0"/>
    <w:rsid w:val="006033C8"/>
    <w:rsid w:val="006039FD"/>
    <w:rsid w:val="00603A6D"/>
    <w:rsid w:val="00604533"/>
    <w:rsid w:val="0060458B"/>
    <w:rsid w:val="006047DB"/>
    <w:rsid w:val="00604828"/>
    <w:rsid w:val="00604BB9"/>
    <w:rsid w:val="00604CE8"/>
    <w:rsid w:val="00604E6B"/>
    <w:rsid w:val="0060538D"/>
    <w:rsid w:val="006058C0"/>
    <w:rsid w:val="006058F4"/>
    <w:rsid w:val="006059E9"/>
    <w:rsid w:val="00605A36"/>
    <w:rsid w:val="00605A8A"/>
    <w:rsid w:val="00605B44"/>
    <w:rsid w:val="00605B71"/>
    <w:rsid w:val="00605BD6"/>
    <w:rsid w:val="00606086"/>
    <w:rsid w:val="00606328"/>
    <w:rsid w:val="006064ED"/>
    <w:rsid w:val="00606A98"/>
    <w:rsid w:val="00606AAB"/>
    <w:rsid w:val="00606CCC"/>
    <w:rsid w:val="00606E0A"/>
    <w:rsid w:val="00606E18"/>
    <w:rsid w:val="00606F9D"/>
    <w:rsid w:val="00607034"/>
    <w:rsid w:val="0060711C"/>
    <w:rsid w:val="0060713B"/>
    <w:rsid w:val="0060714B"/>
    <w:rsid w:val="00607798"/>
    <w:rsid w:val="0060782C"/>
    <w:rsid w:val="00607B86"/>
    <w:rsid w:val="00607CE6"/>
    <w:rsid w:val="0061016B"/>
    <w:rsid w:val="006104A0"/>
    <w:rsid w:val="00610828"/>
    <w:rsid w:val="00610863"/>
    <w:rsid w:val="0061093A"/>
    <w:rsid w:val="00610F1D"/>
    <w:rsid w:val="00610F41"/>
    <w:rsid w:val="006111D4"/>
    <w:rsid w:val="00611526"/>
    <w:rsid w:val="00611566"/>
    <w:rsid w:val="006116D1"/>
    <w:rsid w:val="006118AD"/>
    <w:rsid w:val="00611A48"/>
    <w:rsid w:val="00611B7B"/>
    <w:rsid w:val="00611D5E"/>
    <w:rsid w:val="00611DFA"/>
    <w:rsid w:val="00611E97"/>
    <w:rsid w:val="0061216B"/>
    <w:rsid w:val="006121DB"/>
    <w:rsid w:val="00612650"/>
    <w:rsid w:val="006128E1"/>
    <w:rsid w:val="006129A0"/>
    <w:rsid w:val="00612D6B"/>
    <w:rsid w:val="0061331D"/>
    <w:rsid w:val="0061351D"/>
    <w:rsid w:val="0061397D"/>
    <w:rsid w:val="00613F50"/>
    <w:rsid w:val="00614026"/>
    <w:rsid w:val="00614154"/>
    <w:rsid w:val="006141B6"/>
    <w:rsid w:val="006141D2"/>
    <w:rsid w:val="006142FD"/>
    <w:rsid w:val="0061464F"/>
    <w:rsid w:val="00614681"/>
    <w:rsid w:val="00614753"/>
    <w:rsid w:val="00614A3C"/>
    <w:rsid w:val="00614C86"/>
    <w:rsid w:val="0061504E"/>
    <w:rsid w:val="006150A9"/>
    <w:rsid w:val="006150BB"/>
    <w:rsid w:val="00615312"/>
    <w:rsid w:val="0061588B"/>
    <w:rsid w:val="00615CAB"/>
    <w:rsid w:val="00615F29"/>
    <w:rsid w:val="00615F85"/>
    <w:rsid w:val="00616383"/>
    <w:rsid w:val="00616555"/>
    <w:rsid w:val="0061657F"/>
    <w:rsid w:val="00616643"/>
    <w:rsid w:val="0061720B"/>
    <w:rsid w:val="006174C0"/>
    <w:rsid w:val="00617578"/>
    <w:rsid w:val="0061779D"/>
    <w:rsid w:val="00617940"/>
    <w:rsid w:val="00617C4F"/>
    <w:rsid w:val="00617DE3"/>
    <w:rsid w:val="00620DC5"/>
    <w:rsid w:val="00621837"/>
    <w:rsid w:val="00621905"/>
    <w:rsid w:val="006219B8"/>
    <w:rsid w:val="006219DB"/>
    <w:rsid w:val="00621A6C"/>
    <w:rsid w:val="00621B8B"/>
    <w:rsid w:val="00621D3D"/>
    <w:rsid w:val="00621EDE"/>
    <w:rsid w:val="00622155"/>
    <w:rsid w:val="00622953"/>
    <w:rsid w:val="00622B26"/>
    <w:rsid w:val="00622EDE"/>
    <w:rsid w:val="00622EF5"/>
    <w:rsid w:val="00622FA9"/>
    <w:rsid w:val="00622FB6"/>
    <w:rsid w:val="00623088"/>
    <w:rsid w:val="00623096"/>
    <w:rsid w:val="0062341A"/>
    <w:rsid w:val="006234B7"/>
    <w:rsid w:val="0062362F"/>
    <w:rsid w:val="00623A58"/>
    <w:rsid w:val="00623F24"/>
    <w:rsid w:val="00623F75"/>
    <w:rsid w:val="006242C6"/>
    <w:rsid w:val="00624573"/>
    <w:rsid w:val="006246A5"/>
    <w:rsid w:val="0062494A"/>
    <w:rsid w:val="00624CCC"/>
    <w:rsid w:val="00624F9D"/>
    <w:rsid w:val="00625202"/>
    <w:rsid w:val="006254D5"/>
    <w:rsid w:val="00625571"/>
    <w:rsid w:val="0062567A"/>
    <w:rsid w:val="00625728"/>
    <w:rsid w:val="00625774"/>
    <w:rsid w:val="006259D8"/>
    <w:rsid w:val="00625AE9"/>
    <w:rsid w:val="00625D57"/>
    <w:rsid w:val="00625DBA"/>
    <w:rsid w:val="00625F1D"/>
    <w:rsid w:val="00625F60"/>
    <w:rsid w:val="00625F8B"/>
    <w:rsid w:val="0062636B"/>
    <w:rsid w:val="00626398"/>
    <w:rsid w:val="00626604"/>
    <w:rsid w:val="00626785"/>
    <w:rsid w:val="00626DAB"/>
    <w:rsid w:val="006276E5"/>
    <w:rsid w:val="00627718"/>
    <w:rsid w:val="00630349"/>
    <w:rsid w:val="00630CE0"/>
    <w:rsid w:val="0063109B"/>
    <w:rsid w:val="00631355"/>
    <w:rsid w:val="0063159B"/>
    <w:rsid w:val="0063192B"/>
    <w:rsid w:val="00632A35"/>
    <w:rsid w:val="00632A72"/>
    <w:rsid w:val="00632B13"/>
    <w:rsid w:val="00632DB9"/>
    <w:rsid w:val="00633084"/>
    <w:rsid w:val="00633306"/>
    <w:rsid w:val="00633353"/>
    <w:rsid w:val="006333B9"/>
    <w:rsid w:val="006335F0"/>
    <w:rsid w:val="00633698"/>
    <w:rsid w:val="006337F8"/>
    <w:rsid w:val="00633A69"/>
    <w:rsid w:val="00633EED"/>
    <w:rsid w:val="00633F9C"/>
    <w:rsid w:val="0063403F"/>
    <w:rsid w:val="0063411E"/>
    <w:rsid w:val="006341A0"/>
    <w:rsid w:val="00634424"/>
    <w:rsid w:val="00634529"/>
    <w:rsid w:val="0063468F"/>
    <w:rsid w:val="0063492F"/>
    <w:rsid w:val="00634952"/>
    <w:rsid w:val="00634980"/>
    <w:rsid w:val="00634CFE"/>
    <w:rsid w:val="0063508D"/>
    <w:rsid w:val="00635566"/>
    <w:rsid w:val="006356AB"/>
    <w:rsid w:val="00635746"/>
    <w:rsid w:val="0063583F"/>
    <w:rsid w:val="006358CB"/>
    <w:rsid w:val="00635BD4"/>
    <w:rsid w:val="00635C09"/>
    <w:rsid w:val="00635C30"/>
    <w:rsid w:val="0063605B"/>
    <w:rsid w:val="006360D6"/>
    <w:rsid w:val="006361A3"/>
    <w:rsid w:val="00636266"/>
    <w:rsid w:val="006367C4"/>
    <w:rsid w:val="006369CB"/>
    <w:rsid w:val="006369F2"/>
    <w:rsid w:val="00636A2E"/>
    <w:rsid w:val="00636CC3"/>
    <w:rsid w:val="00636E3B"/>
    <w:rsid w:val="00636E93"/>
    <w:rsid w:val="0063726A"/>
    <w:rsid w:val="0063730E"/>
    <w:rsid w:val="00637553"/>
    <w:rsid w:val="00637BF5"/>
    <w:rsid w:val="006400D0"/>
    <w:rsid w:val="00640180"/>
    <w:rsid w:val="0064066D"/>
    <w:rsid w:val="00640B43"/>
    <w:rsid w:val="00640D7D"/>
    <w:rsid w:val="00640E58"/>
    <w:rsid w:val="00640EA8"/>
    <w:rsid w:val="00640EBE"/>
    <w:rsid w:val="00640F6B"/>
    <w:rsid w:val="00641226"/>
    <w:rsid w:val="006416A5"/>
    <w:rsid w:val="00641978"/>
    <w:rsid w:val="00641A11"/>
    <w:rsid w:val="00641A99"/>
    <w:rsid w:val="0064201C"/>
    <w:rsid w:val="006420AB"/>
    <w:rsid w:val="0064280A"/>
    <w:rsid w:val="00642D8C"/>
    <w:rsid w:val="00643582"/>
    <w:rsid w:val="00643A7C"/>
    <w:rsid w:val="0064406C"/>
    <w:rsid w:val="0064407D"/>
    <w:rsid w:val="0064425A"/>
    <w:rsid w:val="0064428E"/>
    <w:rsid w:val="0064434B"/>
    <w:rsid w:val="006445F5"/>
    <w:rsid w:val="0064474B"/>
    <w:rsid w:val="00644778"/>
    <w:rsid w:val="006449C2"/>
    <w:rsid w:val="006454DE"/>
    <w:rsid w:val="00645A9E"/>
    <w:rsid w:val="00646162"/>
    <w:rsid w:val="00646553"/>
    <w:rsid w:val="006465E3"/>
    <w:rsid w:val="006467CD"/>
    <w:rsid w:val="00646A3D"/>
    <w:rsid w:val="00646CE9"/>
    <w:rsid w:val="00646E29"/>
    <w:rsid w:val="00647257"/>
    <w:rsid w:val="006477D8"/>
    <w:rsid w:val="00647870"/>
    <w:rsid w:val="006479B1"/>
    <w:rsid w:val="00647A25"/>
    <w:rsid w:val="00647A54"/>
    <w:rsid w:val="00647A78"/>
    <w:rsid w:val="00647E0D"/>
    <w:rsid w:val="00647F03"/>
    <w:rsid w:val="006501BD"/>
    <w:rsid w:val="00650220"/>
    <w:rsid w:val="00650299"/>
    <w:rsid w:val="006502D4"/>
    <w:rsid w:val="00650576"/>
    <w:rsid w:val="006505AC"/>
    <w:rsid w:val="0065070F"/>
    <w:rsid w:val="00650A10"/>
    <w:rsid w:val="00650B40"/>
    <w:rsid w:val="00650E8B"/>
    <w:rsid w:val="00650EB9"/>
    <w:rsid w:val="00650F60"/>
    <w:rsid w:val="006512FE"/>
    <w:rsid w:val="006513D9"/>
    <w:rsid w:val="00651C05"/>
    <w:rsid w:val="00651F84"/>
    <w:rsid w:val="00652145"/>
    <w:rsid w:val="00652352"/>
    <w:rsid w:val="00652A14"/>
    <w:rsid w:val="00652B75"/>
    <w:rsid w:val="00652F6A"/>
    <w:rsid w:val="0065324D"/>
    <w:rsid w:val="0065327F"/>
    <w:rsid w:val="00653363"/>
    <w:rsid w:val="006535A5"/>
    <w:rsid w:val="00653912"/>
    <w:rsid w:val="00653C74"/>
    <w:rsid w:val="00653ED1"/>
    <w:rsid w:val="00653F64"/>
    <w:rsid w:val="00653FAC"/>
    <w:rsid w:val="006542E9"/>
    <w:rsid w:val="00654416"/>
    <w:rsid w:val="006544E4"/>
    <w:rsid w:val="006545A6"/>
    <w:rsid w:val="0065460D"/>
    <w:rsid w:val="006546CC"/>
    <w:rsid w:val="00654925"/>
    <w:rsid w:val="00654B6A"/>
    <w:rsid w:val="00654C19"/>
    <w:rsid w:val="00654C7C"/>
    <w:rsid w:val="00654D80"/>
    <w:rsid w:val="00655161"/>
    <w:rsid w:val="00655777"/>
    <w:rsid w:val="006558B8"/>
    <w:rsid w:val="00655CDE"/>
    <w:rsid w:val="006562D4"/>
    <w:rsid w:val="00656578"/>
    <w:rsid w:val="00656D1F"/>
    <w:rsid w:val="00656EBF"/>
    <w:rsid w:val="00657343"/>
    <w:rsid w:val="006573B7"/>
    <w:rsid w:val="00657422"/>
    <w:rsid w:val="0065742F"/>
    <w:rsid w:val="00657472"/>
    <w:rsid w:val="006574FF"/>
    <w:rsid w:val="00657506"/>
    <w:rsid w:val="006578F1"/>
    <w:rsid w:val="0065790E"/>
    <w:rsid w:val="0066004C"/>
    <w:rsid w:val="00660181"/>
    <w:rsid w:val="0066025B"/>
    <w:rsid w:val="00660584"/>
    <w:rsid w:val="00660736"/>
    <w:rsid w:val="00660AAB"/>
    <w:rsid w:val="00660DED"/>
    <w:rsid w:val="00660FE9"/>
    <w:rsid w:val="00661086"/>
    <w:rsid w:val="00661226"/>
    <w:rsid w:val="006612F9"/>
    <w:rsid w:val="006616CC"/>
    <w:rsid w:val="00661D64"/>
    <w:rsid w:val="0066245E"/>
    <w:rsid w:val="0066265E"/>
    <w:rsid w:val="006626E2"/>
    <w:rsid w:val="00662844"/>
    <w:rsid w:val="0066295E"/>
    <w:rsid w:val="00662AA9"/>
    <w:rsid w:val="00662B6A"/>
    <w:rsid w:val="00662E38"/>
    <w:rsid w:val="00662F13"/>
    <w:rsid w:val="00662FB3"/>
    <w:rsid w:val="006630C0"/>
    <w:rsid w:val="006631DA"/>
    <w:rsid w:val="006643EB"/>
    <w:rsid w:val="00664622"/>
    <w:rsid w:val="00664BF0"/>
    <w:rsid w:val="00664E99"/>
    <w:rsid w:val="00664EAE"/>
    <w:rsid w:val="006651DB"/>
    <w:rsid w:val="0066524B"/>
    <w:rsid w:val="006652CC"/>
    <w:rsid w:val="00665E51"/>
    <w:rsid w:val="00665F30"/>
    <w:rsid w:val="00665F59"/>
    <w:rsid w:val="00666737"/>
    <w:rsid w:val="00666B04"/>
    <w:rsid w:val="00666CCA"/>
    <w:rsid w:val="00666D70"/>
    <w:rsid w:val="00667007"/>
    <w:rsid w:val="00667643"/>
    <w:rsid w:val="006677EB"/>
    <w:rsid w:val="006678D9"/>
    <w:rsid w:val="00667E35"/>
    <w:rsid w:val="0067009D"/>
    <w:rsid w:val="006704DB"/>
    <w:rsid w:val="006704DC"/>
    <w:rsid w:val="006706A6"/>
    <w:rsid w:val="0067080F"/>
    <w:rsid w:val="006709EE"/>
    <w:rsid w:val="00670D60"/>
    <w:rsid w:val="0067114C"/>
    <w:rsid w:val="00671908"/>
    <w:rsid w:val="006719C7"/>
    <w:rsid w:val="00671C78"/>
    <w:rsid w:val="00671E79"/>
    <w:rsid w:val="006722D3"/>
    <w:rsid w:val="0067243A"/>
    <w:rsid w:val="006725C2"/>
    <w:rsid w:val="0067261C"/>
    <w:rsid w:val="00672696"/>
    <w:rsid w:val="006727C8"/>
    <w:rsid w:val="006729BA"/>
    <w:rsid w:val="00672B3B"/>
    <w:rsid w:val="00672B87"/>
    <w:rsid w:val="00672CC9"/>
    <w:rsid w:val="00672CD1"/>
    <w:rsid w:val="00672DD6"/>
    <w:rsid w:val="00672EC3"/>
    <w:rsid w:val="0067318B"/>
    <w:rsid w:val="0067341E"/>
    <w:rsid w:val="00673484"/>
    <w:rsid w:val="006735AD"/>
    <w:rsid w:val="006735F9"/>
    <w:rsid w:val="006736A4"/>
    <w:rsid w:val="006738FF"/>
    <w:rsid w:val="00673A59"/>
    <w:rsid w:val="00673BE0"/>
    <w:rsid w:val="00673CC8"/>
    <w:rsid w:val="00673D3D"/>
    <w:rsid w:val="00674050"/>
    <w:rsid w:val="006742BA"/>
    <w:rsid w:val="00674334"/>
    <w:rsid w:val="0067473F"/>
    <w:rsid w:val="00674A1C"/>
    <w:rsid w:val="00674B91"/>
    <w:rsid w:val="00674DA6"/>
    <w:rsid w:val="00674EF1"/>
    <w:rsid w:val="00674FD7"/>
    <w:rsid w:val="006750DD"/>
    <w:rsid w:val="006754E0"/>
    <w:rsid w:val="0067568F"/>
    <w:rsid w:val="006756AF"/>
    <w:rsid w:val="006757DE"/>
    <w:rsid w:val="0067590C"/>
    <w:rsid w:val="00675C61"/>
    <w:rsid w:val="00675F5E"/>
    <w:rsid w:val="00676096"/>
    <w:rsid w:val="006767BA"/>
    <w:rsid w:val="006767EC"/>
    <w:rsid w:val="0067682E"/>
    <w:rsid w:val="00676CA7"/>
    <w:rsid w:val="00676D03"/>
    <w:rsid w:val="0067703E"/>
    <w:rsid w:val="006770F8"/>
    <w:rsid w:val="0067747D"/>
    <w:rsid w:val="00677F19"/>
    <w:rsid w:val="00677FB2"/>
    <w:rsid w:val="00680186"/>
    <w:rsid w:val="00680526"/>
    <w:rsid w:val="0068099D"/>
    <w:rsid w:val="00680D95"/>
    <w:rsid w:val="00680E1E"/>
    <w:rsid w:val="00680F94"/>
    <w:rsid w:val="00680FAB"/>
    <w:rsid w:val="00680FD7"/>
    <w:rsid w:val="00681317"/>
    <w:rsid w:val="00681807"/>
    <w:rsid w:val="00681B53"/>
    <w:rsid w:val="00681F3B"/>
    <w:rsid w:val="0068205A"/>
    <w:rsid w:val="00682417"/>
    <w:rsid w:val="00682421"/>
    <w:rsid w:val="006826E1"/>
    <w:rsid w:val="0068280A"/>
    <w:rsid w:val="006829D5"/>
    <w:rsid w:val="00682C6E"/>
    <w:rsid w:val="00682DF7"/>
    <w:rsid w:val="006831DF"/>
    <w:rsid w:val="00683203"/>
    <w:rsid w:val="0068325C"/>
    <w:rsid w:val="00683322"/>
    <w:rsid w:val="0068344F"/>
    <w:rsid w:val="00683766"/>
    <w:rsid w:val="0068394D"/>
    <w:rsid w:val="0068396C"/>
    <w:rsid w:val="00683AB1"/>
    <w:rsid w:val="00683CB6"/>
    <w:rsid w:val="00684042"/>
    <w:rsid w:val="00684129"/>
    <w:rsid w:val="006841D4"/>
    <w:rsid w:val="00684537"/>
    <w:rsid w:val="00684B26"/>
    <w:rsid w:val="00684C26"/>
    <w:rsid w:val="00684CF2"/>
    <w:rsid w:val="00684D52"/>
    <w:rsid w:val="00685040"/>
    <w:rsid w:val="0068514C"/>
    <w:rsid w:val="006853A2"/>
    <w:rsid w:val="0068559B"/>
    <w:rsid w:val="0068560C"/>
    <w:rsid w:val="00685E95"/>
    <w:rsid w:val="00685ED6"/>
    <w:rsid w:val="006860AB"/>
    <w:rsid w:val="006861F2"/>
    <w:rsid w:val="006862A6"/>
    <w:rsid w:val="006866B7"/>
    <w:rsid w:val="00686888"/>
    <w:rsid w:val="006869E4"/>
    <w:rsid w:val="00686D20"/>
    <w:rsid w:val="00686D56"/>
    <w:rsid w:val="00686E48"/>
    <w:rsid w:val="00686E4A"/>
    <w:rsid w:val="00687349"/>
    <w:rsid w:val="0068742A"/>
    <w:rsid w:val="006874BB"/>
    <w:rsid w:val="0068764A"/>
    <w:rsid w:val="00687817"/>
    <w:rsid w:val="00690388"/>
    <w:rsid w:val="006904A0"/>
    <w:rsid w:val="006905CA"/>
    <w:rsid w:val="0069094E"/>
    <w:rsid w:val="00690A1D"/>
    <w:rsid w:val="00690BF6"/>
    <w:rsid w:val="00690D29"/>
    <w:rsid w:val="00690D8E"/>
    <w:rsid w:val="00690E15"/>
    <w:rsid w:val="00690EE2"/>
    <w:rsid w:val="0069151B"/>
    <w:rsid w:val="006915F6"/>
    <w:rsid w:val="00691814"/>
    <w:rsid w:val="0069189B"/>
    <w:rsid w:val="006918FE"/>
    <w:rsid w:val="00691904"/>
    <w:rsid w:val="006919D5"/>
    <w:rsid w:val="00691B0E"/>
    <w:rsid w:val="00691C39"/>
    <w:rsid w:val="00691D3B"/>
    <w:rsid w:val="00692170"/>
    <w:rsid w:val="006927B8"/>
    <w:rsid w:val="0069292C"/>
    <w:rsid w:val="00692940"/>
    <w:rsid w:val="00692B18"/>
    <w:rsid w:val="00692E49"/>
    <w:rsid w:val="006930C9"/>
    <w:rsid w:val="00693480"/>
    <w:rsid w:val="006934C1"/>
    <w:rsid w:val="006938D9"/>
    <w:rsid w:val="00693AD9"/>
    <w:rsid w:val="006940E0"/>
    <w:rsid w:val="00694FB3"/>
    <w:rsid w:val="0069547A"/>
    <w:rsid w:val="006957A3"/>
    <w:rsid w:val="00695AA1"/>
    <w:rsid w:val="00695B32"/>
    <w:rsid w:val="00695CE1"/>
    <w:rsid w:val="006960CB"/>
    <w:rsid w:val="006960DB"/>
    <w:rsid w:val="00696141"/>
    <w:rsid w:val="00696428"/>
    <w:rsid w:val="00696547"/>
    <w:rsid w:val="006965EA"/>
    <w:rsid w:val="006967DE"/>
    <w:rsid w:val="00696B0C"/>
    <w:rsid w:val="00696B0F"/>
    <w:rsid w:val="00696B5F"/>
    <w:rsid w:val="00696B96"/>
    <w:rsid w:val="00696BA1"/>
    <w:rsid w:val="00696F14"/>
    <w:rsid w:val="0069767B"/>
    <w:rsid w:val="00697D66"/>
    <w:rsid w:val="006A002A"/>
    <w:rsid w:val="006A03F9"/>
    <w:rsid w:val="006A054B"/>
    <w:rsid w:val="006A062D"/>
    <w:rsid w:val="006A064B"/>
    <w:rsid w:val="006A0978"/>
    <w:rsid w:val="006A1173"/>
    <w:rsid w:val="006A11A6"/>
    <w:rsid w:val="006A1615"/>
    <w:rsid w:val="006A1B5F"/>
    <w:rsid w:val="006A1C05"/>
    <w:rsid w:val="006A1CF1"/>
    <w:rsid w:val="006A1EB6"/>
    <w:rsid w:val="006A1FF9"/>
    <w:rsid w:val="006A2003"/>
    <w:rsid w:val="006A25A4"/>
    <w:rsid w:val="006A26EA"/>
    <w:rsid w:val="006A26FB"/>
    <w:rsid w:val="006A2AE6"/>
    <w:rsid w:val="006A2BDD"/>
    <w:rsid w:val="006A2ECD"/>
    <w:rsid w:val="006A31C6"/>
    <w:rsid w:val="006A3229"/>
    <w:rsid w:val="006A3579"/>
    <w:rsid w:val="006A3967"/>
    <w:rsid w:val="006A3A76"/>
    <w:rsid w:val="006A3DF0"/>
    <w:rsid w:val="006A3FF2"/>
    <w:rsid w:val="006A40DF"/>
    <w:rsid w:val="006A411C"/>
    <w:rsid w:val="006A4409"/>
    <w:rsid w:val="006A47EF"/>
    <w:rsid w:val="006A49EA"/>
    <w:rsid w:val="006A4A5F"/>
    <w:rsid w:val="006A4AD5"/>
    <w:rsid w:val="006A4CAB"/>
    <w:rsid w:val="006A54A1"/>
    <w:rsid w:val="006A5632"/>
    <w:rsid w:val="006A5680"/>
    <w:rsid w:val="006A5714"/>
    <w:rsid w:val="006A5E26"/>
    <w:rsid w:val="006A6B05"/>
    <w:rsid w:val="006A6EAB"/>
    <w:rsid w:val="006A70E2"/>
    <w:rsid w:val="006A7139"/>
    <w:rsid w:val="006A727A"/>
    <w:rsid w:val="006A7352"/>
    <w:rsid w:val="006A7713"/>
    <w:rsid w:val="006A779F"/>
    <w:rsid w:val="006A78AC"/>
    <w:rsid w:val="006A78C4"/>
    <w:rsid w:val="006A79FC"/>
    <w:rsid w:val="006A7D4D"/>
    <w:rsid w:val="006B01E7"/>
    <w:rsid w:val="006B04D1"/>
    <w:rsid w:val="006B0B55"/>
    <w:rsid w:val="006B146A"/>
    <w:rsid w:val="006B1860"/>
    <w:rsid w:val="006B1BAF"/>
    <w:rsid w:val="006B1DAA"/>
    <w:rsid w:val="006B1E68"/>
    <w:rsid w:val="006B2150"/>
    <w:rsid w:val="006B21AD"/>
    <w:rsid w:val="006B2336"/>
    <w:rsid w:val="006B24FF"/>
    <w:rsid w:val="006B266F"/>
    <w:rsid w:val="006B2930"/>
    <w:rsid w:val="006B2ACA"/>
    <w:rsid w:val="006B2EE8"/>
    <w:rsid w:val="006B2F3D"/>
    <w:rsid w:val="006B2FBB"/>
    <w:rsid w:val="006B309E"/>
    <w:rsid w:val="006B311F"/>
    <w:rsid w:val="006B32CA"/>
    <w:rsid w:val="006B3621"/>
    <w:rsid w:val="006B36B0"/>
    <w:rsid w:val="006B3878"/>
    <w:rsid w:val="006B4494"/>
    <w:rsid w:val="006B46DA"/>
    <w:rsid w:val="006B4F37"/>
    <w:rsid w:val="006B57FF"/>
    <w:rsid w:val="006B5A97"/>
    <w:rsid w:val="006B6163"/>
    <w:rsid w:val="006B6249"/>
    <w:rsid w:val="006B6347"/>
    <w:rsid w:val="006B6348"/>
    <w:rsid w:val="006B6816"/>
    <w:rsid w:val="006B698D"/>
    <w:rsid w:val="006B6F0B"/>
    <w:rsid w:val="006B6F40"/>
    <w:rsid w:val="006B726D"/>
    <w:rsid w:val="006B73CE"/>
    <w:rsid w:val="006B7619"/>
    <w:rsid w:val="006B7A64"/>
    <w:rsid w:val="006B7DE9"/>
    <w:rsid w:val="006B7F99"/>
    <w:rsid w:val="006C01ED"/>
    <w:rsid w:val="006C0283"/>
    <w:rsid w:val="006C0340"/>
    <w:rsid w:val="006C0517"/>
    <w:rsid w:val="006C056C"/>
    <w:rsid w:val="006C05D8"/>
    <w:rsid w:val="006C0A82"/>
    <w:rsid w:val="006C0B05"/>
    <w:rsid w:val="006C0EFB"/>
    <w:rsid w:val="006C0F41"/>
    <w:rsid w:val="006C0F52"/>
    <w:rsid w:val="006C1296"/>
    <w:rsid w:val="006C1436"/>
    <w:rsid w:val="006C15D0"/>
    <w:rsid w:val="006C16C9"/>
    <w:rsid w:val="006C1EEC"/>
    <w:rsid w:val="006C1F68"/>
    <w:rsid w:val="006C255F"/>
    <w:rsid w:val="006C263D"/>
    <w:rsid w:val="006C290E"/>
    <w:rsid w:val="006C2917"/>
    <w:rsid w:val="006C2942"/>
    <w:rsid w:val="006C2BC4"/>
    <w:rsid w:val="006C2C40"/>
    <w:rsid w:val="006C353B"/>
    <w:rsid w:val="006C3945"/>
    <w:rsid w:val="006C39F5"/>
    <w:rsid w:val="006C3B02"/>
    <w:rsid w:val="006C3D7F"/>
    <w:rsid w:val="006C4033"/>
    <w:rsid w:val="006C40DD"/>
    <w:rsid w:val="006C45BF"/>
    <w:rsid w:val="006C4B28"/>
    <w:rsid w:val="006C4E83"/>
    <w:rsid w:val="006C4F43"/>
    <w:rsid w:val="006C51C8"/>
    <w:rsid w:val="006C529D"/>
    <w:rsid w:val="006C55C1"/>
    <w:rsid w:val="006C56AE"/>
    <w:rsid w:val="006C5ABC"/>
    <w:rsid w:val="006C5B86"/>
    <w:rsid w:val="006C5B96"/>
    <w:rsid w:val="006C5D9E"/>
    <w:rsid w:val="006C5FD0"/>
    <w:rsid w:val="006C6744"/>
    <w:rsid w:val="006C6DAF"/>
    <w:rsid w:val="006C7027"/>
    <w:rsid w:val="006C7179"/>
    <w:rsid w:val="006C76A3"/>
    <w:rsid w:val="006C799C"/>
    <w:rsid w:val="006C79B9"/>
    <w:rsid w:val="006C7BB4"/>
    <w:rsid w:val="006C7D81"/>
    <w:rsid w:val="006C7E9C"/>
    <w:rsid w:val="006C7ED6"/>
    <w:rsid w:val="006D034D"/>
    <w:rsid w:val="006D060F"/>
    <w:rsid w:val="006D0617"/>
    <w:rsid w:val="006D070B"/>
    <w:rsid w:val="006D0C88"/>
    <w:rsid w:val="006D1055"/>
    <w:rsid w:val="006D124B"/>
    <w:rsid w:val="006D15B8"/>
    <w:rsid w:val="006D17FE"/>
    <w:rsid w:val="006D1868"/>
    <w:rsid w:val="006D1DDD"/>
    <w:rsid w:val="006D1FC1"/>
    <w:rsid w:val="006D1FDF"/>
    <w:rsid w:val="006D2096"/>
    <w:rsid w:val="006D221E"/>
    <w:rsid w:val="006D241D"/>
    <w:rsid w:val="006D251F"/>
    <w:rsid w:val="006D26A9"/>
    <w:rsid w:val="006D2846"/>
    <w:rsid w:val="006D2849"/>
    <w:rsid w:val="006D28BB"/>
    <w:rsid w:val="006D2A35"/>
    <w:rsid w:val="006D2FC6"/>
    <w:rsid w:val="006D30BA"/>
    <w:rsid w:val="006D3274"/>
    <w:rsid w:val="006D3285"/>
    <w:rsid w:val="006D32DF"/>
    <w:rsid w:val="006D3947"/>
    <w:rsid w:val="006D39D3"/>
    <w:rsid w:val="006D3AB6"/>
    <w:rsid w:val="006D3E15"/>
    <w:rsid w:val="006D3E75"/>
    <w:rsid w:val="006D3EC0"/>
    <w:rsid w:val="006D3F64"/>
    <w:rsid w:val="006D3F67"/>
    <w:rsid w:val="006D4060"/>
    <w:rsid w:val="006D4077"/>
    <w:rsid w:val="006D4128"/>
    <w:rsid w:val="006D41E2"/>
    <w:rsid w:val="006D459F"/>
    <w:rsid w:val="006D45DA"/>
    <w:rsid w:val="006D48A3"/>
    <w:rsid w:val="006D4A57"/>
    <w:rsid w:val="006D4ACC"/>
    <w:rsid w:val="006D4C61"/>
    <w:rsid w:val="006D553A"/>
    <w:rsid w:val="006D5628"/>
    <w:rsid w:val="006D5741"/>
    <w:rsid w:val="006D577E"/>
    <w:rsid w:val="006D5803"/>
    <w:rsid w:val="006D5878"/>
    <w:rsid w:val="006D58BB"/>
    <w:rsid w:val="006D5917"/>
    <w:rsid w:val="006D5933"/>
    <w:rsid w:val="006D5D9E"/>
    <w:rsid w:val="006D624D"/>
    <w:rsid w:val="006D6489"/>
    <w:rsid w:val="006D68BA"/>
    <w:rsid w:val="006D6A8F"/>
    <w:rsid w:val="006D6FBA"/>
    <w:rsid w:val="006D7C8E"/>
    <w:rsid w:val="006D7D02"/>
    <w:rsid w:val="006D7E68"/>
    <w:rsid w:val="006D7F37"/>
    <w:rsid w:val="006D7FE8"/>
    <w:rsid w:val="006E0623"/>
    <w:rsid w:val="006E0BC0"/>
    <w:rsid w:val="006E0C0E"/>
    <w:rsid w:val="006E0F60"/>
    <w:rsid w:val="006E16A4"/>
    <w:rsid w:val="006E16EF"/>
    <w:rsid w:val="006E17F2"/>
    <w:rsid w:val="006E1932"/>
    <w:rsid w:val="006E1C19"/>
    <w:rsid w:val="006E1D10"/>
    <w:rsid w:val="006E1E99"/>
    <w:rsid w:val="006E20CF"/>
    <w:rsid w:val="006E22D5"/>
    <w:rsid w:val="006E2543"/>
    <w:rsid w:val="006E2575"/>
    <w:rsid w:val="006E265D"/>
    <w:rsid w:val="006E26A8"/>
    <w:rsid w:val="006E27BA"/>
    <w:rsid w:val="006E28EA"/>
    <w:rsid w:val="006E29A1"/>
    <w:rsid w:val="006E2AF0"/>
    <w:rsid w:val="006E2BFA"/>
    <w:rsid w:val="006E2E3F"/>
    <w:rsid w:val="006E2F75"/>
    <w:rsid w:val="006E2F95"/>
    <w:rsid w:val="006E3108"/>
    <w:rsid w:val="006E3126"/>
    <w:rsid w:val="006E31FF"/>
    <w:rsid w:val="006E3258"/>
    <w:rsid w:val="006E32F8"/>
    <w:rsid w:val="006E3423"/>
    <w:rsid w:val="006E3450"/>
    <w:rsid w:val="006E3513"/>
    <w:rsid w:val="006E370D"/>
    <w:rsid w:val="006E3F1F"/>
    <w:rsid w:val="006E40AE"/>
    <w:rsid w:val="006E40B7"/>
    <w:rsid w:val="006E4258"/>
    <w:rsid w:val="006E45B8"/>
    <w:rsid w:val="006E499C"/>
    <w:rsid w:val="006E4CA7"/>
    <w:rsid w:val="006E4CF9"/>
    <w:rsid w:val="006E4DE2"/>
    <w:rsid w:val="006E5005"/>
    <w:rsid w:val="006E503C"/>
    <w:rsid w:val="006E528D"/>
    <w:rsid w:val="006E5A23"/>
    <w:rsid w:val="006E5C0C"/>
    <w:rsid w:val="006E5D23"/>
    <w:rsid w:val="006E6094"/>
    <w:rsid w:val="006E620D"/>
    <w:rsid w:val="006E658B"/>
    <w:rsid w:val="006E6EDA"/>
    <w:rsid w:val="006E7478"/>
    <w:rsid w:val="006E7B0B"/>
    <w:rsid w:val="006E7C6B"/>
    <w:rsid w:val="006E7F33"/>
    <w:rsid w:val="006F02C5"/>
    <w:rsid w:val="006F0670"/>
    <w:rsid w:val="006F0938"/>
    <w:rsid w:val="006F0A7E"/>
    <w:rsid w:val="006F0BB5"/>
    <w:rsid w:val="006F1294"/>
    <w:rsid w:val="006F188A"/>
    <w:rsid w:val="006F195A"/>
    <w:rsid w:val="006F1DE8"/>
    <w:rsid w:val="006F2060"/>
    <w:rsid w:val="006F2149"/>
    <w:rsid w:val="006F2347"/>
    <w:rsid w:val="006F2397"/>
    <w:rsid w:val="006F2431"/>
    <w:rsid w:val="006F263F"/>
    <w:rsid w:val="006F27B8"/>
    <w:rsid w:val="006F2A24"/>
    <w:rsid w:val="006F2A80"/>
    <w:rsid w:val="006F2CA7"/>
    <w:rsid w:val="006F2CF9"/>
    <w:rsid w:val="006F2DB0"/>
    <w:rsid w:val="006F308A"/>
    <w:rsid w:val="006F3111"/>
    <w:rsid w:val="006F3150"/>
    <w:rsid w:val="006F31BC"/>
    <w:rsid w:val="006F343B"/>
    <w:rsid w:val="006F34AD"/>
    <w:rsid w:val="006F366B"/>
    <w:rsid w:val="006F3712"/>
    <w:rsid w:val="006F385A"/>
    <w:rsid w:val="006F3BC4"/>
    <w:rsid w:val="006F3CA3"/>
    <w:rsid w:val="006F3EC6"/>
    <w:rsid w:val="006F3EDE"/>
    <w:rsid w:val="006F3FF3"/>
    <w:rsid w:val="006F4018"/>
    <w:rsid w:val="006F423D"/>
    <w:rsid w:val="006F43FA"/>
    <w:rsid w:val="006F4910"/>
    <w:rsid w:val="006F4A16"/>
    <w:rsid w:val="006F4C9A"/>
    <w:rsid w:val="006F4D55"/>
    <w:rsid w:val="006F5286"/>
    <w:rsid w:val="006F547A"/>
    <w:rsid w:val="006F588A"/>
    <w:rsid w:val="006F5B14"/>
    <w:rsid w:val="006F5CBC"/>
    <w:rsid w:val="006F5D79"/>
    <w:rsid w:val="006F5E2F"/>
    <w:rsid w:val="006F5ECF"/>
    <w:rsid w:val="006F5F03"/>
    <w:rsid w:val="006F5F2A"/>
    <w:rsid w:val="006F6C56"/>
    <w:rsid w:val="006F6E88"/>
    <w:rsid w:val="006F6F74"/>
    <w:rsid w:val="006F737C"/>
    <w:rsid w:val="006F7713"/>
    <w:rsid w:val="007004D2"/>
    <w:rsid w:val="007005DB"/>
    <w:rsid w:val="007005E3"/>
    <w:rsid w:val="00700644"/>
    <w:rsid w:val="00700856"/>
    <w:rsid w:val="007008E6"/>
    <w:rsid w:val="0070097A"/>
    <w:rsid w:val="00700B02"/>
    <w:rsid w:val="00700FEF"/>
    <w:rsid w:val="00701013"/>
    <w:rsid w:val="00701324"/>
    <w:rsid w:val="00701412"/>
    <w:rsid w:val="00701434"/>
    <w:rsid w:val="00701441"/>
    <w:rsid w:val="00701769"/>
    <w:rsid w:val="00701A89"/>
    <w:rsid w:val="00701E75"/>
    <w:rsid w:val="00701F66"/>
    <w:rsid w:val="00702087"/>
    <w:rsid w:val="007021D5"/>
    <w:rsid w:val="007025C9"/>
    <w:rsid w:val="007027C0"/>
    <w:rsid w:val="00702B26"/>
    <w:rsid w:val="00702D98"/>
    <w:rsid w:val="0070366B"/>
    <w:rsid w:val="00703AAB"/>
    <w:rsid w:val="00703B1A"/>
    <w:rsid w:val="00703F83"/>
    <w:rsid w:val="0070459C"/>
    <w:rsid w:val="0070477C"/>
    <w:rsid w:val="0070498A"/>
    <w:rsid w:val="007055F4"/>
    <w:rsid w:val="007056C8"/>
    <w:rsid w:val="007057FA"/>
    <w:rsid w:val="00705D54"/>
    <w:rsid w:val="00706B98"/>
    <w:rsid w:val="007070A2"/>
    <w:rsid w:val="00707228"/>
    <w:rsid w:val="00707267"/>
    <w:rsid w:val="007074C5"/>
    <w:rsid w:val="007076B9"/>
    <w:rsid w:val="007079CD"/>
    <w:rsid w:val="00707A5B"/>
    <w:rsid w:val="00707B1F"/>
    <w:rsid w:val="00707F24"/>
    <w:rsid w:val="00710078"/>
    <w:rsid w:val="007101BE"/>
    <w:rsid w:val="0071021B"/>
    <w:rsid w:val="007102B3"/>
    <w:rsid w:val="00710735"/>
    <w:rsid w:val="00710803"/>
    <w:rsid w:val="00710AC9"/>
    <w:rsid w:val="00710B29"/>
    <w:rsid w:val="00710D4E"/>
    <w:rsid w:val="00710DED"/>
    <w:rsid w:val="00710E8E"/>
    <w:rsid w:val="00711115"/>
    <w:rsid w:val="00711834"/>
    <w:rsid w:val="00711DBD"/>
    <w:rsid w:val="00711EB5"/>
    <w:rsid w:val="00711F20"/>
    <w:rsid w:val="00711F6B"/>
    <w:rsid w:val="00711F9D"/>
    <w:rsid w:val="007121F2"/>
    <w:rsid w:val="007122E8"/>
    <w:rsid w:val="007126AB"/>
    <w:rsid w:val="007126CE"/>
    <w:rsid w:val="007127D8"/>
    <w:rsid w:val="00712857"/>
    <w:rsid w:val="00712E21"/>
    <w:rsid w:val="007133F7"/>
    <w:rsid w:val="00713553"/>
    <w:rsid w:val="00713791"/>
    <w:rsid w:val="00713914"/>
    <w:rsid w:val="00713BBD"/>
    <w:rsid w:val="00713D64"/>
    <w:rsid w:val="00713E87"/>
    <w:rsid w:val="007140F6"/>
    <w:rsid w:val="0071436D"/>
    <w:rsid w:val="0071483B"/>
    <w:rsid w:val="00714A97"/>
    <w:rsid w:val="00714F87"/>
    <w:rsid w:val="00715364"/>
    <w:rsid w:val="00715442"/>
    <w:rsid w:val="007155DB"/>
    <w:rsid w:val="007156FA"/>
    <w:rsid w:val="00715797"/>
    <w:rsid w:val="00715A86"/>
    <w:rsid w:val="00715DA0"/>
    <w:rsid w:val="00715DA4"/>
    <w:rsid w:val="00715DC8"/>
    <w:rsid w:val="00716083"/>
    <w:rsid w:val="0071625B"/>
    <w:rsid w:val="00716288"/>
    <w:rsid w:val="007162C7"/>
    <w:rsid w:val="0071686D"/>
    <w:rsid w:val="00716B9A"/>
    <w:rsid w:val="00716C6C"/>
    <w:rsid w:val="00716D1A"/>
    <w:rsid w:val="00716DB0"/>
    <w:rsid w:val="00716E67"/>
    <w:rsid w:val="00716F93"/>
    <w:rsid w:val="00717AD3"/>
    <w:rsid w:val="00717F83"/>
    <w:rsid w:val="0072026B"/>
    <w:rsid w:val="007203E4"/>
    <w:rsid w:val="007203FA"/>
    <w:rsid w:val="007206B4"/>
    <w:rsid w:val="0072080C"/>
    <w:rsid w:val="00720892"/>
    <w:rsid w:val="00720D84"/>
    <w:rsid w:val="007211CD"/>
    <w:rsid w:val="0072131E"/>
    <w:rsid w:val="007216B5"/>
    <w:rsid w:val="00721944"/>
    <w:rsid w:val="00721B21"/>
    <w:rsid w:val="00721D98"/>
    <w:rsid w:val="0072206E"/>
    <w:rsid w:val="00722BA3"/>
    <w:rsid w:val="00722BAD"/>
    <w:rsid w:val="00722C5D"/>
    <w:rsid w:val="00722F88"/>
    <w:rsid w:val="007236A2"/>
    <w:rsid w:val="00723758"/>
    <w:rsid w:val="00723829"/>
    <w:rsid w:val="00723851"/>
    <w:rsid w:val="00723CF5"/>
    <w:rsid w:val="0072400D"/>
    <w:rsid w:val="0072412D"/>
    <w:rsid w:val="00724242"/>
    <w:rsid w:val="007244F6"/>
    <w:rsid w:val="0072488A"/>
    <w:rsid w:val="007248FB"/>
    <w:rsid w:val="00724BC0"/>
    <w:rsid w:val="00724C95"/>
    <w:rsid w:val="00725165"/>
    <w:rsid w:val="00725205"/>
    <w:rsid w:val="0072533D"/>
    <w:rsid w:val="007254CD"/>
    <w:rsid w:val="0072555B"/>
    <w:rsid w:val="00725866"/>
    <w:rsid w:val="00725931"/>
    <w:rsid w:val="00725D0C"/>
    <w:rsid w:val="00725D79"/>
    <w:rsid w:val="00725E7D"/>
    <w:rsid w:val="00725F5E"/>
    <w:rsid w:val="00726013"/>
    <w:rsid w:val="0072607C"/>
    <w:rsid w:val="00726191"/>
    <w:rsid w:val="00726CA7"/>
    <w:rsid w:val="00726DAE"/>
    <w:rsid w:val="0072710E"/>
    <w:rsid w:val="007271DC"/>
    <w:rsid w:val="007274FE"/>
    <w:rsid w:val="007277AF"/>
    <w:rsid w:val="007278AE"/>
    <w:rsid w:val="00727A5D"/>
    <w:rsid w:val="00727D25"/>
    <w:rsid w:val="0073011B"/>
    <w:rsid w:val="00730143"/>
    <w:rsid w:val="007301FC"/>
    <w:rsid w:val="00730437"/>
    <w:rsid w:val="00730537"/>
    <w:rsid w:val="00730711"/>
    <w:rsid w:val="00730ACE"/>
    <w:rsid w:val="00730ACF"/>
    <w:rsid w:val="00730DB3"/>
    <w:rsid w:val="0073124E"/>
    <w:rsid w:val="0073150F"/>
    <w:rsid w:val="007319EE"/>
    <w:rsid w:val="00731CC6"/>
    <w:rsid w:val="0073228C"/>
    <w:rsid w:val="00732669"/>
    <w:rsid w:val="00732780"/>
    <w:rsid w:val="00732B2F"/>
    <w:rsid w:val="00732B6B"/>
    <w:rsid w:val="00733119"/>
    <w:rsid w:val="007337CA"/>
    <w:rsid w:val="007339C1"/>
    <w:rsid w:val="007339E8"/>
    <w:rsid w:val="00733A4E"/>
    <w:rsid w:val="00733B30"/>
    <w:rsid w:val="00733FD9"/>
    <w:rsid w:val="007340BB"/>
    <w:rsid w:val="00734144"/>
    <w:rsid w:val="0073426D"/>
    <w:rsid w:val="0073441E"/>
    <w:rsid w:val="00734452"/>
    <w:rsid w:val="00734756"/>
    <w:rsid w:val="00734BB1"/>
    <w:rsid w:val="007352FF"/>
    <w:rsid w:val="00735511"/>
    <w:rsid w:val="0073554D"/>
    <w:rsid w:val="00735718"/>
    <w:rsid w:val="00735B63"/>
    <w:rsid w:val="00735E32"/>
    <w:rsid w:val="0073619F"/>
    <w:rsid w:val="00736386"/>
    <w:rsid w:val="00736597"/>
    <w:rsid w:val="00736915"/>
    <w:rsid w:val="00736AAA"/>
    <w:rsid w:val="00736B05"/>
    <w:rsid w:val="00736D85"/>
    <w:rsid w:val="0073730D"/>
    <w:rsid w:val="00737A53"/>
    <w:rsid w:val="00737B51"/>
    <w:rsid w:val="00737BD2"/>
    <w:rsid w:val="00737D48"/>
    <w:rsid w:val="00737F08"/>
    <w:rsid w:val="00737F9D"/>
    <w:rsid w:val="007403F2"/>
    <w:rsid w:val="00740455"/>
    <w:rsid w:val="007404DE"/>
    <w:rsid w:val="0074082A"/>
    <w:rsid w:val="00740865"/>
    <w:rsid w:val="00740DD2"/>
    <w:rsid w:val="00740F2E"/>
    <w:rsid w:val="00740F51"/>
    <w:rsid w:val="00740FA6"/>
    <w:rsid w:val="007412DA"/>
    <w:rsid w:val="00741920"/>
    <w:rsid w:val="0074198F"/>
    <w:rsid w:val="00741B76"/>
    <w:rsid w:val="00742041"/>
    <w:rsid w:val="00742279"/>
    <w:rsid w:val="007423D4"/>
    <w:rsid w:val="00742506"/>
    <w:rsid w:val="007429E9"/>
    <w:rsid w:val="00742C71"/>
    <w:rsid w:val="00742DB9"/>
    <w:rsid w:val="00742EEA"/>
    <w:rsid w:val="0074309F"/>
    <w:rsid w:val="00743107"/>
    <w:rsid w:val="0074394C"/>
    <w:rsid w:val="00743A30"/>
    <w:rsid w:val="00743ACB"/>
    <w:rsid w:val="00743B84"/>
    <w:rsid w:val="00743F99"/>
    <w:rsid w:val="00744164"/>
    <w:rsid w:val="0074444F"/>
    <w:rsid w:val="00744499"/>
    <w:rsid w:val="007445CA"/>
    <w:rsid w:val="0074467F"/>
    <w:rsid w:val="007446CD"/>
    <w:rsid w:val="0074484D"/>
    <w:rsid w:val="00744C1D"/>
    <w:rsid w:val="00744E1E"/>
    <w:rsid w:val="00744EF0"/>
    <w:rsid w:val="007452D6"/>
    <w:rsid w:val="007453FC"/>
    <w:rsid w:val="00745471"/>
    <w:rsid w:val="00745583"/>
    <w:rsid w:val="00745750"/>
    <w:rsid w:val="00745BEE"/>
    <w:rsid w:val="00745EA5"/>
    <w:rsid w:val="00745F51"/>
    <w:rsid w:val="00745FF6"/>
    <w:rsid w:val="007461AB"/>
    <w:rsid w:val="00746403"/>
    <w:rsid w:val="00746BF8"/>
    <w:rsid w:val="00747446"/>
    <w:rsid w:val="00747929"/>
    <w:rsid w:val="00747A85"/>
    <w:rsid w:val="00747B8B"/>
    <w:rsid w:val="00747CF2"/>
    <w:rsid w:val="00747ED8"/>
    <w:rsid w:val="00750393"/>
    <w:rsid w:val="00750694"/>
    <w:rsid w:val="00750B2B"/>
    <w:rsid w:val="00750D66"/>
    <w:rsid w:val="00750ED7"/>
    <w:rsid w:val="00751353"/>
    <w:rsid w:val="00751432"/>
    <w:rsid w:val="00751B72"/>
    <w:rsid w:val="00751B9E"/>
    <w:rsid w:val="00751B9F"/>
    <w:rsid w:val="00751E41"/>
    <w:rsid w:val="00751F13"/>
    <w:rsid w:val="00751F56"/>
    <w:rsid w:val="007520D7"/>
    <w:rsid w:val="007521B0"/>
    <w:rsid w:val="00752338"/>
    <w:rsid w:val="00752739"/>
    <w:rsid w:val="00752910"/>
    <w:rsid w:val="00752B5A"/>
    <w:rsid w:val="00753061"/>
    <w:rsid w:val="0075311A"/>
    <w:rsid w:val="0075336C"/>
    <w:rsid w:val="0075364C"/>
    <w:rsid w:val="00753778"/>
    <w:rsid w:val="00753BA7"/>
    <w:rsid w:val="00753CBB"/>
    <w:rsid w:val="00753F7C"/>
    <w:rsid w:val="007545D1"/>
    <w:rsid w:val="00754797"/>
    <w:rsid w:val="00754E2F"/>
    <w:rsid w:val="00754EA5"/>
    <w:rsid w:val="0075519B"/>
    <w:rsid w:val="00755555"/>
    <w:rsid w:val="0075597E"/>
    <w:rsid w:val="00755D03"/>
    <w:rsid w:val="00755D78"/>
    <w:rsid w:val="00755FA1"/>
    <w:rsid w:val="007562D8"/>
    <w:rsid w:val="0075633B"/>
    <w:rsid w:val="0075644B"/>
    <w:rsid w:val="00756764"/>
    <w:rsid w:val="00756A42"/>
    <w:rsid w:val="00756BA5"/>
    <w:rsid w:val="00756CF2"/>
    <w:rsid w:val="00756E36"/>
    <w:rsid w:val="0075721B"/>
    <w:rsid w:val="007573F6"/>
    <w:rsid w:val="007575F1"/>
    <w:rsid w:val="00757681"/>
    <w:rsid w:val="0075796A"/>
    <w:rsid w:val="00757AFC"/>
    <w:rsid w:val="007602B7"/>
    <w:rsid w:val="00760311"/>
    <w:rsid w:val="007605F4"/>
    <w:rsid w:val="007607E3"/>
    <w:rsid w:val="00760E9D"/>
    <w:rsid w:val="00761002"/>
    <w:rsid w:val="0076114C"/>
    <w:rsid w:val="007611F4"/>
    <w:rsid w:val="007611FD"/>
    <w:rsid w:val="0076136D"/>
    <w:rsid w:val="00761710"/>
    <w:rsid w:val="00761872"/>
    <w:rsid w:val="007619C9"/>
    <w:rsid w:val="0076247C"/>
    <w:rsid w:val="0076285E"/>
    <w:rsid w:val="007629EC"/>
    <w:rsid w:val="007629FD"/>
    <w:rsid w:val="00762A11"/>
    <w:rsid w:val="00762B6A"/>
    <w:rsid w:val="00762E8C"/>
    <w:rsid w:val="007631D1"/>
    <w:rsid w:val="00763282"/>
    <w:rsid w:val="007633A1"/>
    <w:rsid w:val="00763424"/>
    <w:rsid w:val="0076373D"/>
    <w:rsid w:val="0076380A"/>
    <w:rsid w:val="0076389B"/>
    <w:rsid w:val="00763A83"/>
    <w:rsid w:val="00763DAE"/>
    <w:rsid w:val="00763EFF"/>
    <w:rsid w:val="0076421C"/>
    <w:rsid w:val="00764344"/>
    <w:rsid w:val="007643FC"/>
    <w:rsid w:val="007644E7"/>
    <w:rsid w:val="00764661"/>
    <w:rsid w:val="007646C9"/>
    <w:rsid w:val="007648FA"/>
    <w:rsid w:val="00764BC2"/>
    <w:rsid w:val="00764BF2"/>
    <w:rsid w:val="00764CB2"/>
    <w:rsid w:val="00764EE1"/>
    <w:rsid w:val="00764EE9"/>
    <w:rsid w:val="00764FA1"/>
    <w:rsid w:val="007652A0"/>
    <w:rsid w:val="007652F7"/>
    <w:rsid w:val="0076551D"/>
    <w:rsid w:val="00765860"/>
    <w:rsid w:val="00765B81"/>
    <w:rsid w:val="00765BD2"/>
    <w:rsid w:val="00765C0B"/>
    <w:rsid w:val="00766128"/>
    <w:rsid w:val="007662DE"/>
    <w:rsid w:val="00766515"/>
    <w:rsid w:val="00766929"/>
    <w:rsid w:val="00766BE9"/>
    <w:rsid w:val="00766F43"/>
    <w:rsid w:val="00767538"/>
    <w:rsid w:val="007677AA"/>
    <w:rsid w:val="0077002F"/>
    <w:rsid w:val="0077025A"/>
    <w:rsid w:val="00770680"/>
    <w:rsid w:val="00770696"/>
    <w:rsid w:val="00770B9F"/>
    <w:rsid w:val="00770E56"/>
    <w:rsid w:val="00770F56"/>
    <w:rsid w:val="007712AD"/>
    <w:rsid w:val="00771586"/>
    <w:rsid w:val="0077182E"/>
    <w:rsid w:val="00771985"/>
    <w:rsid w:val="007719B4"/>
    <w:rsid w:val="00771BA8"/>
    <w:rsid w:val="00771F16"/>
    <w:rsid w:val="00771FB7"/>
    <w:rsid w:val="00771FD4"/>
    <w:rsid w:val="00772056"/>
    <w:rsid w:val="00772148"/>
    <w:rsid w:val="0077258E"/>
    <w:rsid w:val="007727C9"/>
    <w:rsid w:val="00772820"/>
    <w:rsid w:val="007729C8"/>
    <w:rsid w:val="00773018"/>
    <w:rsid w:val="00773630"/>
    <w:rsid w:val="00773813"/>
    <w:rsid w:val="00773913"/>
    <w:rsid w:val="0077395E"/>
    <w:rsid w:val="00773C90"/>
    <w:rsid w:val="00773CA6"/>
    <w:rsid w:val="00773CAE"/>
    <w:rsid w:val="00773DDA"/>
    <w:rsid w:val="00773F8A"/>
    <w:rsid w:val="0077403D"/>
    <w:rsid w:val="00774263"/>
    <w:rsid w:val="007749F3"/>
    <w:rsid w:val="00774B21"/>
    <w:rsid w:val="00774CD0"/>
    <w:rsid w:val="00774E60"/>
    <w:rsid w:val="00775431"/>
    <w:rsid w:val="007755C0"/>
    <w:rsid w:val="00775650"/>
    <w:rsid w:val="00775765"/>
    <w:rsid w:val="00775962"/>
    <w:rsid w:val="00775B07"/>
    <w:rsid w:val="00775B2B"/>
    <w:rsid w:val="00775C2E"/>
    <w:rsid w:val="0077610C"/>
    <w:rsid w:val="007762A6"/>
    <w:rsid w:val="007764AD"/>
    <w:rsid w:val="0077655E"/>
    <w:rsid w:val="00776722"/>
    <w:rsid w:val="00776842"/>
    <w:rsid w:val="0077691E"/>
    <w:rsid w:val="00776A5D"/>
    <w:rsid w:val="00776DD8"/>
    <w:rsid w:val="00776E41"/>
    <w:rsid w:val="00776FC2"/>
    <w:rsid w:val="00776FC5"/>
    <w:rsid w:val="00777095"/>
    <w:rsid w:val="00777246"/>
    <w:rsid w:val="007774E4"/>
    <w:rsid w:val="007775DF"/>
    <w:rsid w:val="0077787E"/>
    <w:rsid w:val="007779D1"/>
    <w:rsid w:val="00777D29"/>
    <w:rsid w:val="007800E3"/>
    <w:rsid w:val="0078027C"/>
    <w:rsid w:val="007804D3"/>
    <w:rsid w:val="00780711"/>
    <w:rsid w:val="00780CBB"/>
    <w:rsid w:val="00780CE2"/>
    <w:rsid w:val="00780F95"/>
    <w:rsid w:val="00781133"/>
    <w:rsid w:val="007815BB"/>
    <w:rsid w:val="0078176A"/>
    <w:rsid w:val="0078191F"/>
    <w:rsid w:val="00781A5F"/>
    <w:rsid w:val="00781A88"/>
    <w:rsid w:val="00782743"/>
    <w:rsid w:val="007829FD"/>
    <w:rsid w:val="00782A25"/>
    <w:rsid w:val="00782A9A"/>
    <w:rsid w:val="00782B52"/>
    <w:rsid w:val="00782BC7"/>
    <w:rsid w:val="00782C83"/>
    <w:rsid w:val="007830FC"/>
    <w:rsid w:val="0078311F"/>
    <w:rsid w:val="0078344F"/>
    <w:rsid w:val="00783457"/>
    <w:rsid w:val="007836A2"/>
    <w:rsid w:val="0078391B"/>
    <w:rsid w:val="00783B2F"/>
    <w:rsid w:val="00783DF2"/>
    <w:rsid w:val="00783F5F"/>
    <w:rsid w:val="00784071"/>
    <w:rsid w:val="0078423D"/>
    <w:rsid w:val="007842E2"/>
    <w:rsid w:val="00784B14"/>
    <w:rsid w:val="00784EE1"/>
    <w:rsid w:val="00785297"/>
    <w:rsid w:val="007853A8"/>
    <w:rsid w:val="00785427"/>
    <w:rsid w:val="00785E85"/>
    <w:rsid w:val="00786306"/>
    <w:rsid w:val="007867B7"/>
    <w:rsid w:val="007869AC"/>
    <w:rsid w:val="00786FB5"/>
    <w:rsid w:val="00787058"/>
    <w:rsid w:val="00787164"/>
    <w:rsid w:val="00787216"/>
    <w:rsid w:val="007872F9"/>
    <w:rsid w:val="0078754F"/>
    <w:rsid w:val="007877EB"/>
    <w:rsid w:val="007902AD"/>
    <w:rsid w:val="007905EC"/>
    <w:rsid w:val="0079073B"/>
    <w:rsid w:val="00790D78"/>
    <w:rsid w:val="00790E40"/>
    <w:rsid w:val="0079144B"/>
    <w:rsid w:val="007915AC"/>
    <w:rsid w:val="00791B16"/>
    <w:rsid w:val="00792142"/>
    <w:rsid w:val="00792285"/>
    <w:rsid w:val="0079234A"/>
    <w:rsid w:val="00792581"/>
    <w:rsid w:val="0079259D"/>
    <w:rsid w:val="00792693"/>
    <w:rsid w:val="00792C10"/>
    <w:rsid w:val="00792D11"/>
    <w:rsid w:val="00792D55"/>
    <w:rsid w:val="00793675"/>
    <w:rsid w:val="00793890"/>
    <w:rsid w:val="00793A9D"/>
    <w:rsid w:val="0079480D"/>
    <w:rsid w:val="00794A2F"/>
    <w:rsid w:val="00794B53"/>
    <w:rsid w:val="00794B7C"/>
    <w:rsid w:val="007952F1"/>
    <w:rsid w:val="007953A8"/>
    <w:rsid w:val="007955DD"/>
    <w:rsid w:val="00795647"/>
    <w:rsid w:val="00795694"/>
    <w:rsid w:val="00795AD2"/>
    <w:rsid w:val="00795C0E"/>
    <w:rsid w:val="00795CF5"/>
    <w:rsid w:val="00795D50"/>
    <w:rsid w:val="00795DF5"/>
    <w:rsid w:val="00796212"/>
    <w:rsid w:val="00796233"/>
    <w:rsid w:val="00796296"/>
    <w:rsid w:val="00796574"/>
    <w:rsid w:val="007969E2"/>
    <w:rsid w:val="00796B7C"/>
    <w:rsid w:val="00796B81"/>
    <w:rsid w:val="007972A6"/>
    <w:rsid w:val="007972E5"/>
    <w:rsid w:val="00797B08"/>
    <w:rsid w:val="00797EA8"/>
    <w:rsid w:val="007A0085"/>
    <w:rsid w:val="007A0209"/>
    <w:rsid w:val="007A053F"/>
    <w:rsid w:val="007A07E5"/>
    <w:rsid w:val="007A0885"/>
    <w:rsid w:val="007A08F6"/>
    <w:rsid w:val="007A0A54"/>
    <w:rsid w:val="007A0AD4"/>
    <w:rsid w:val="007A0C92"/>
    <w:rsid w:val="007A0CF3"/>
    <w:rsid w:val="007A164E"/>
    <w:rsid w:val="007A18BB"/>
    <w:rsid w:val="007A18E8"/>
    <w:rsid w:val="007A1924"/>
    <w:rsid w:val="007A1A6A"/>
    <w:rsid w:val="007A1B18"/>
    <w:rsid w:val="007A2191"/>
    <w:rsid w:val="007A21AA"/>
    <w:rsid w:val="007A2289"/>
    <w:rsid w:val="007A243F"/>
    <w:rsid w:val="007A2943"/>
    <w:rsid w:val="007A2B71"/>
    <w:rsid w:val="007A2F5A"/>
    <w:rsid w:val="007A3609"/>
    <w:rsid w:val="007A3718"/>
    <w:rsid w:val="007A393A"/>
    <w:rsid w:val="007A3D46"/>
    <w:rsid w:val="007A4002"/>
    <w:rsid w:val="007A43FD"/>
    <w:rsid w:val="007A4879"/>
    <w:rsid w:val="007A49C0"/>
    <w:rsid w:val="007A4BE3"/>
    <w:rsid w:val="007A4C5B"/>
    <w:rsid w:val="007A52C6"/>
    <w:rsid w:val="007A5CBF"/>
    <w:rsid w:val="007A61F5"/>
    <w:rsid w:val="007A6474"/>
    <w:rsid w:val="007A64AB"/>
    <w:rsid w:val="007A658E"/>
    <w:rsid w:val="007A664B"/>
    <w:rsid w:val="007A675F"/>
    <w:rsid w:val="007A6A05"/>
    <w:rsid w:val="007A7224"/>
    <w:rsid w:val="007A73F6"/>
    <w:rsid w:val="007A7589"/>
    <w:rsid w:val="007A7660"/>
    <w:rsid w:val="007A769A"/>
    <w:rsid w:val="007A7756"/>
    <w:rsid w:val="007A7979"/>
    <w:rsid w:val="007A7C27"/>
    <w:rsid w:val="007B005D"/>
    <w:rsid w:val="007B0193"/>
    <w:rsid w:val="007B0398"/>
    <w:rsid w:val="007B0429"/>
    <w:rsid w:val="007B04DE"/>
    <w:rsid w:val="007B05A4"/>
    <w:rsid w:val="007B05F0"/>
    <w:rsid w:val="007B0EE0"/>
    <w:rsid w:val="007B104B"/>
    <w:rsid w:val="007B11DC"/>
    <w:rsid w:val="007B11FB"/>
    <w:rsid w:val="007B11FE"/>
    <w:rsid w:val="007B1410"/>
    <w:rsid w:val="007B154C"/>
    <w:rsid w:val="007B16D8"/>
    <w:rsid w:val="007B1B06"/>
    <w:rsid w:val="007B1F51"/>
    <w:rsid w:val="007B2109"/>
    <w:rsid w:val="007B214E"/>
    <w:rsid w:val="007B2309"/>
    <w:rsid w:val="007B26A2"/>
    <w:rsid w:val="007B26B6"/>
    <w:rsid w:val="007B29F0"/>
    <w:rsid w:val="007B2A84"/>
    <w:rsid w:val="007B2C96"/>
    <w:rsid w:val="007B2FAC"/>
    <w:rsid w:val="007B31F5"/>
    <w:rsid w:val="007B35B9"/>
    <w:rsid w:val="007B3D41"/>
    <w:rsid w:val="007B3F81"/>
    <w:rsid w:val="007B4202"/>
    <w:rsid w:val="007B43C2"/>
    <w:rsid w:val="007B43DD"/>
    <w:rsid w:val="007B44B6"/>
    <w:rsid w:val="007B4568"/>
    <w:rsid w:val="007B4596"/>
    <w:rsid w:val="007B487C"/>
    <w:rsid w:val="007B4995"/>
    <w:rsid w:val="007B4B46"/>
    <w:rsid w:val="007B4DAF"/>
    <w:rsid w:val="007B55D5"/>
    <w:rsid w:val="007B58C4"/>
    <w:rsid w:val="007B5B08"/>
    <w:rsid w:val="007B5FC8"/>
    <w:rsid w:val="007B6464"/>
    <w:rsid w:val="007B6B91"/>
    <w:rsid w:val="007B6BAF"/>
    <w:rsid w:val="007B6D4D"/>
    <w:rsid w:val="007B6FEE"/>
    <w:rsid w:val="007B788B"/>
    <w:rsid w:val="007B7AB8"/>
    <w:rsid w:val="007B7C39"/>
    <w:rsid w:val="007B7D25"/>
    <w:rsid w:val="007C04B3"/>
    <w:rsid w:val="007C04F5"/>
    <w:rsid w:val="007C0ED1"/>
    <w:rsid w:val="007C11A9"/>
    <w:rsid w:val="007C1267"/>
    <w:rsid w:val="007C1A8F"/>
    <w:rsid w:val="007C1C99"/>
    <w:rsid w:val="007C1D7A"/>
    <w:rsid w:val="007C1DD6"/>
    <w:rsid w:val="007C206C"/>
    <w:rsid w:val="007C2223"/>
    <w:rsid w:val="007C224B"/>
    <w:rsid w:val="007C274D"/>
    <w:rsid w:val="007C2E16"/>
    <w:rsid w:val="007C3014"/>
    <w:rsid w:val="007C3044"/>
    <w:rsid w:val="007C3288"/>
    <w:rsid w:val="007C3584"/>
    <w:rsid w:val="007C3605"/>
    <w:rsid w:val="007C395C"/>
    <w:rsid w:val="007C3CA1"/>
    <w:rsid w:val="007C3FF2"/>
    <w:rsid w:val="007C4074"/>
    <w:rsid w:val="007C422D"/>
    <w:rsid w:val="007C48CE"/>
    <w:rsid w:val="007C4938"/>
    <w:rsid w:val="007C4A09"/>
    <w:rsid w:val="007C4E91"/>
    <w:rsid w:val="007C4EAD"/>
    <w:rsid w:val="007C5228"/>
    <w:rsid w:val="007C5F60"/>
    <w:rsid w:val="007C62BC"/>
    <w:rsid w:val="007C64C0"/>
    <w:rsid w:val="007C668D"/>
    <w:rsid w:val="007C69E7"/>
    <w:rsid w:val="007C6D44"/>
    <w:rsid w:val="007C6F53"/>
    <w:rsid w:val="007C7478"/>
    <w:rsid w:val="007C749C"/>
    <w:rsid w:val="007C76A9"/>
    <w:rsid w:val="007C76D9"/>
    <w:rsid w:val="007C79DB"/>
    <w:rsid w:val="007D005B"/>
    <w:rsid w:val="007D036B"/>
    <w:rsid w:val="007D0410"/>
    <w:rsid w:val="007D0A79"/>
    <w:rsid w:val="007D0F72"/>
    <w:rsid w:val="007D0F89"/>
    <w:rsid w:val="007D102A"/>
    <w:rsid w:val="007D15BE"/>
    <w:rsid w:val="007D1D33"/>
    <w:rsid w:val="007D1D78"/>
    <w:rsid w:val="007D21FF"/>
    <w:rsid w:val="007D2335"/>
    <w:rsid w:val="007D2B70"/>
    <w:rsid w:val="007D32BA"/>
    <w:rsid w:val="007D3469"/>
    <w:rsid w:val="007D347A"/>
    <w:rsid w:val="007D37B6"/>
    <w:rsid w:val="007D380B"/>
    <w:rsid w:val="007D3828"/>
    <w:rsid w:val="007D3A12"/>
    <w:rsid w:val="007D3B01"/>
    <w:rsid w:val="007D3C0F"/>
    <w:rsid w:val="007D3E06"/>
    <w:rsid w:val="007D40B8"/>
    <w:rsid w:val="007D40D3"/>
    <w:rsid w:val="007D4105"/>
    <w:rsid w:val="007D44A8"/>
    <w:rsid w:val="007D479F"/>
    <w:rsid w:val="007D47EF"/>
    <w:rsid w:val="007D4E24"/>
    <w:rsid w:val="007D508A"/>
    <w:rsid w:val="007D50FD"/>
    <w:rsid w:val="007D559F"/>
    <w:rsid w:val="007D55D5"/>
    <w:rsid w:val="007D5D2F"/>
    <w:rsid w:val="007D5D3A"/>
    <w:rsid w:val="007D5E1F"/>
    <w:rsid w:val="007D60F8"/>
    <w:rsid w:val="007D614D"/>
    <w:rsid w:val="007D62C1"/>
    <w:rsid w:val="007D64F9"/>
    <w:rsid w:val="007D6618"/>
    <w:rsid w:val="007D666E"/>
    <w:rsid w:val="007D6690"/>
    <w:rsid w:val="007D6EF2"/>
    <w:rsid w:val="007D75B1"/>
    <w:rsid w:val="007D7C45"/>
    <w:rsid w:val="007D7E34"/>
    <w:rsid w:val="007E01A9"/>
    <w:rsid w:val="007E023F"/>
    <w:rsid w:val="007E059E"/>
    <w:rsid w:val="007E06FB"/>
    <w:rsid w:val="007E097B"/>
    <w:rsid w:val="007E0EA0"/>
    <w:rsid w:val="007E0EFD"/>
    <w:rsid w:val="007E1016"/>
    <w:rsid w:val="007E1142"/>
    <w:rsid w:val="007E1148"/>
    <w:rsid w:val="007E1298"/>
    <w:rsid w:val="007E139D"/>
    <w:rsid w:val="007E1430"/>
    <w:rsid w:val="007E1488"/>
    <w:rsid w:val="007E14D6"/>
    <w:rsid w:val="007E1511"/>
    <w:rsid w:val="007E1756"/>
    <w:rsid w:val="007E186D"/>
    <w:rsid w:val="007E1B67"/>
    <w:rsid w:val="007E1DBF"/>
    <w:rsid w:val="007E1FF3"/>
    <w:rsid w:val="007E22C7"/>
    <w:rsid w:val="007E2327"/>
    <w:rsid w:val="007E2733"/>
    <w:rsid w:val="007E2DA3"/>
    <w:rsid w:val="007E301C"/>
    <w:rsid w:val="007E34AF"/>
    <w:rsid w:val="007E355F"/>
    <w:rsid w:val="007E3616"/>
    <w:rsid w:val="007E3847"/>
    <w:rsid w:val="007E3AD5"/>
    <w:rsid w:val="007E3EF5"/>
    <w:rsid w:val="007E4706"/>
    <w:rsid w:val="007E4D20"/>
    <w:rsid w:val="007E4DD4"/>
    <w:rsid w:val="007E50C1"/>
    <w:rsid w:val="007E51F8"/>
    <w:rsid w:val="007E5290"/>
    <w:rsid w:val="007E5907"/>
    <w:rsid w:val="007E5B13"/>
    <w:rsid w:val="007E5BC5"/>
    <w:rsid w:val="007E5F8B"/>
    <w:rsid w:val="007E6091"/>
    <w:rsid w:val="007E6247"/>
    <w:rsid w:val="007E62A5"/>
    <w:rsid w:val="007E65B8"/>
    <w:rsid w:val="007E67DC"/>
    <w:rsid w:val="007E682F"/>
    <w:rsid w:val="007E6A7D"/>
    <w:rsid w:val="007E6AE7"/>
    <w:rsid w:val="007E7685"/>
    <w:rsid w:val="007E77F7"/>
    <w:rsid w:val="007E790B"/>
    <w:rsid w:val="007E7D9D"/>
    <w:rsid w:val="007E7E55"/>
    <w:rsid w:val="007F0002"/>
    <w:rsid w:val="007F02E0"/>
    <w:rsid w:val="007F059A"/>
    <w:rsid w:val="007F07A2"/>
    <w:rsid w:val="007F07B9"/>
    <w:rsid w:val="007F099A"/>
    <w:rsid w:val="007F0D16"/>
    <w:rsid w:val="007F0E7D"/>
    <w:rsid w:val="007F111E"/>
    <w:rsid w:val="007F121F"/>
    <w:rsid w:val="007F1312"/>
    <w:rsid w:val="007F136C"/>
    <w:rsid w:val="007F152A"/>
    <w:rsid w:val="007F16C8"/>
    <w:rsid w:val="007F1B95"/>
    <w:rsid w:val="007F1C16"/>
    <w:rsid w:val="007F1D84"/>
    <w:rsid w:val="007F1E76"/>
    <w:rsid w:val="007F251E"/>
    <w:rsid w:val="007F27E1"/>
    <w:rsid w:val="007F2B1A"/>
    <w:rsid w:val="007F2BA0"/>
    <w:rsid w:val="007F2C41"/>
    <w:rsid w:val="007F2D6D"/>
    <w:rsid w:val="007F2DC9"/>
    <w:rsid w:val="007F3286"/>
    <w:rsid w:val="007F36A6"/>
    <w:rsid w:val="007F36FD"/>
    <w:rsid w:val="007F3CEB"/>
    <w:rsid w:val="007F45AE"/>
    <w:rsid w:val="007F48B9"/>
    <w:rsid w:val="007F4D9D"/>
    <w:rsid w:val="007F52CE"/>
    <w:rsid w:val="007F54FE"/>
    <w:rsid w:val="007F562B"/>
    <w:rsid w:val="007F5832"/>
    <w:rsid w:val="007F5956"/>
    <w:rsid w:val="007F5DA8"/>
    <w:rsid w:val="007F60C9"/>
    <w:rsid w:val="007F619A"/>
    <w:rsid w:val="007F6590"/>
    <w:rsid w:val="007F674C"/>
    <w:rsid w:val="007F6808"/>
    <w:rsid w:val="007F69C2"/>
    <w:rsid w:val="007F6AB9"/>
    <w:rsid w:val="007F6CF4"/>
    <w:rsid w:val="007F722E"/>
    <w:rsid w:val="007F7363"/>
    <w:rsid w:val="007F787D"/>
    <w:rsid w:val="007F79F0"/>
    <w:rsid w:val="007F7B47"/>
    <w:rsid w:val="007F7D21"/>
    <w:rsid w:val="0080086A"/>
    <w:rsid w:val="00800BDD"/>
    <w:rsid w:val="00800C21"/>
    <w:rsid w:val="00800E3D"/>
    <w:rsid w:val="00800E3F"/>
    <w:rsid w:val="00800FA2"/>
    <w:rsid w:val="00801121"/>
    <w:rsid w:val="0080124D"/>
    <w:rsid w:val="008014AA"/>
    <w:rsid w:val="00801603"/>
    <w:rsid w:val="00801678"/>
    <w:rsid w:val="0080186B"/>
    <w:rsid w:val="0080191E"/>
    <w:rsid w:val="00801F3D"/>
    <w:rsid w:val="00801FB1"/>
    <w:rsid w:val="0080242D"/>
    <w:rsid w:val="00802540"/>
    <w:rsid w:val="00802545"/>
    <w:rsid w:val="008025BF"/>
    <w:rsid w:val="00802905"/>
    <w:rsid w:val="00802AD2"/>
    <w:rsid w:val="00802B6B"/>
    <w:rsid w:val="00802D02"/>
    <w:rsid w:val="00802D09"/>
    <w:rsid w:val="00802D5B"/>
    <w:rsid w:val="00802DA9"/>
    <w:rsid w:val="00803109"/>
    <w:rsid w:val="00803601"/>
    <w:rsid w:val="00803711"/>
    <w:rsid w:val="0080399F"/>
    <w:rsid w:val="00803A64"/>
    <w:rsid w:val="00803BAE"/>
    <w:rsid w:val="00803CB5"/>
    <w:rsid w:val="0080424A"/>
    <w:rsid w:val="00804336"/>
    <w:rsid w:val="008044DB"/>
    <w:rsid w:val="00804732"/>
    <w:rsid w:val="00804B45"/>
    <w:rsid w:val="00804BC3"/>
    <w:rsid w:val="00804DC6"/>
    <w:rsid w:val="00804EEF"/>
    <w:rsid w:val="008051A2"/>
    <w:rsid w:val="0080523E"/>
    <w:rsid w:val="0080527D"/>
    <w:rsid w:val="00805632"/>
    <w:rsid w:val="0080581B"/>
    <w:rsid w:val="00805AD0"/>
    <w:rsid w:val="00805B87"/>
    <w:rsid w:val="00805CCC"/>
    <w:rsid w:val="008060FD"/>
    <w:rsid w:val="0080610F"/>
    <w:rsid w:val="00806139"/>
    <w:rsid w:val="0080647F"/>
    <w:rsid w:val="00806490"/>
    <w:rsid w:val="008067EA"/>
    <w:rsid w:val="00806B6A"/>
    <w:rsid w:val="00806F7D"/>
    <w:rsid w:val="008074B6"/>
    <w:rsid w:val="0080759F"/>
    <w:rsid w:val="0080767D"/>
    <w:rsid w:val="00807844"/>
    <w:rsid w:val="00807D9F"/>
    <w:rsid w:val="00807EAB"/>
    <w:rsid w:val="00810095"/>
    <w:rsid w:val="0081012E"/>
    <w:rsid w:val="00810188"/>
    <w:rsid w:val="008102D5"/>
    <w:rsid w:val="00810494"/>
    <w:rsid w:val="0081051D"/>
    <w:rsid w:val="00810607"/>
    <w:rsid w:val="0081097C"/>
    <w:rsid w:val="00810ABE"/>
    <w:rsid w:val="008111F8"/>
    <w:rsid w:val="008113F8"/>
    <w:rsid w:val="0081152E"/>
    <w:rsid w:val="00811532"/>
    <w:rsid w:val="0081158D"/>
    <w:rsid w:val="0081173A"/>
    <w:rsid w:val="008118C1"/>
    <w:rsid w:val="00812081"/>
    <w:rsid w:val="0081225E"/>
    <w:rsid w:val="00812312"/>
    <w:rsid w:val="008125DB"/>
    <w:rsid w:val="0081272A"/>
    <w:rsid w:val="0081292B"/>
    <w:rsid w:val="00812A81"/>
    <w:rsid w:val="00812D1D"/>
    <w:rsid w:val="00812E85"/>
    <w:rsid w:val="008134B9"/>
    <w:rsid w:val="0081366C"/>
    <w:rsid w:val="008137F8"/>
    <w:rsid w:val="0081381C"/>
    <w:rsid w:val="00813B8C"/>
    <w:rsid w:val="00814241"/>
    <w:rsid w:val="008144B5"/>
    <w:rsid w:val="00814656"/>
    <w:rsid w:val="00814860"/>
    <w:rsid w:val="00814A6A"/>
    <w:rsid w:val="00814B52"/>
    <w:rsid w:val="00814F27"/>
    <w:rsid w:val="008153B7"/>
    <w:rsid w:val="008155AE"/>
    <w:rsid w:val="00815887"/>
    <w:rsid w:val="00815946"/>
    <w:rsid w:val="00815A79"/>
    <w:rsid w:val="0081647F"/>
    <w:rsid w:val="0081654E"/>
    <w:rsid w:val="008165F5"/>
    <w:rsid w:val="00816AA1"/>
    <w:rsid w:val="008172E6"/>
    <w:rsid w:val="008176CC"/>
    <w:rsid w:val="00817848"/>
    <w:rsid w:val="00817ABB"/>
    <w:rsid w:val="00817AE1"/>
    <w:rsid w:val="00817B75"/>
    <w:rsid w:val="00817DE9"/>
    <w:rsid w:val="00817E9B"/>
    <w:rsid w:val="00817F87"/>
    <w:rsid w:val="00817FB8"/>
    <w:rsid w:val="0082060F"/>
    <w:rsid w:val="008207FD"/>
    <w:rsid w:val="00820A8F"/>
    <w:rsid w:val="008212A7"/>
    <w:rsid w:val="00821339"/>
    <w:rsid w:val="0082141E"/>
    <w:rsid w:val="00821BB5"/>
    <w:rsid w:val="00821D97"/>
    <w:rsid w:val="00821F64"/>
    <w:rsid w:val="00822153"/>
    <w:rsid w:val="008223CC"/>
    <w:rsid w:val="00822672"/>
    <w:rsid w:val="00822C42"/>
    <w:rsid w:val="00822C94"/>
    <w:rsid w:val="00822CB6"/>
    <w:rsid w:val="00822E7F"/>
    <w:rsid w:val="00822F40"/>
    <w:rsid w:val="00823504"/>
    <w:rsid w:val="0082374B"/>
    <w:rsid w:val="008237BE"/>
    <w:rsid w:val="008237CB"/>
    <w:rsid w:val="00823810"/>
    <w:rsid w:val="00823C72"/>
    <w:rsid w:val="00823F02"/>
    <w:rsid w:val="008244E8"/>
    <w:rsid w:val="00824626"/>
    <w:rsid w:val="00824B2E"/>
    <w:rsid w:val="00824D3E"/>
    <w:rsid w:val="00825002"/>
    <w:rsid w:val="0082512C"/>
    <w:rsid w:val="00825275"/>
    <w:rsid w:val="0082536D"/>
    <w:rsid w:val="00825393"/>
    <w:rsid w:val="008256CF"/>
    <w:rsid w:val="008257B1"/>
    <w:rsid w:val="00825860"/>
    <w:rsid w:val="0082590F"/>
    <w:rsid w:val="00825A0F"/>
    <w:rsid w:val="00825A3F"/>
    <w:rsid w:val="00825E3A"/>
    <w:rsid w:val="00825E6D"/>
    <w:rsid w:val="008261A6"/>
    <w:rsid w:val="00826309"/>
    <w:rsid w:val="0082642A"/>
    <w:rsid w:val="008264B7"/>
    <w:rsid w:val="00826600"/>
    <w:rsid w:val="0082678C"/>
    <w:rsid w:val="00826987"/>
    <w:rsid w:val="00826AE2"/>
    <w:rsid w:val="00826E6B"/>
    <w:rsid w:val="00826E7F"/>
    <w:rsid w:val="00827032"/>
    <w:rsid w:val="00827248"/>
    <w:rsid w:val="00827574"/>
    <w:rsid w:val="0082759E"/>
    <w:rsid w:val="008277F3"/>
    <w:rsid w:val="008279BA"/>
    <w:rsid w:val="008302D4"/>
    <w:rsid w:val="00830513"/>
    <w:rsid w:val="00830657"/>
    <w:rsid w:val="008308A3"/>
    <w:rsid w:val="00830B57"/>
    <w:rsid w:val="00830BAB"/>
    <w:rsid w:val="00830C6D"/>
    <w:rsid w:val="00830ED8"/>
    <w:rsid w:val="00830F44"/>
    <w:rsid w:val="00830F74"/>
    <w:rsid w:val="00831059"/>
    <w:rsid w:val="00831834"/>
    <w:rsid w:val="008321EA"/>
    <w:rsid w:val="00832351"/>
    <w:rsid w:val="00832468"/>
    <w:rsid w:val="008324AE"/>
    <w:rsid w:val="0083256B"/>
    <w:rsid w:val="00832AAF"/>
    <w:rsid w:val="00832D14"/>
    <w:rsid w:val="00833314"/>
    <w:rsid w:val="0083395A"/>
    <w:rsid w:val="00834878"/>
    <w:rsid w:val="00834A77"/>
    <w:rsid w:val="00834D00"/>
    <w:rsid w:val="0083582F"/>
    <w:rsid w:val="00835961"/>
    <w:rsid w:val="00835D17"/>
    <w:rsid w:val="00835F57"/>
    <w:rsid w:val="00836329"/>
    <w:rsid w:val="00836613"/>
    <w:rsid w:val="0083667B"/>
    <w:rsid w:val="008367E3"/>
    <w:rsid w:val="008367F4"/>
    <w:rsid w:val="00836FB9"/>
    <w:rsid w:val="0083774E"/>
    <w:rsid w:val="0083792C"/>
    <w:rsid w:val="008379D3"/>
    <w:rsid w:val="00837F89"/>
    <w:rsid w:val="00837F99"/>
    <w:rsid w:val="00840201"/>
    <w:rsid w:val="00840335"/>
    <w:rsid w:val="0084039C"/>
    <w:rsid w:val="008403E1"/>
    <w:rsid w:val="0084058F"/>
    <w:rsid w:val="00840697"/>
    <w:rsid w:val="00840DCC"/>
    <w:rsid w:val="00841087"/>
    <w:rsid w:val="0084109D"/>
    <w:rsid w:val="00841278"/>
    <w:rsid w:val="0084133E"/>
    <w:rsid w:val="008414CD"/>
    <w:rsid w:val="00841716"/>
    <w:rsid w:val="0084176A"/>
    <w:rsid w:val="00841B46"/>
    <w:rsid w:val="00841FC8"/>
    <w:rsid w:val="008421BE"/>
    <w:rsid w:val="008423CB"/>
    <w:rsid w:val="00842625"/>
    <w:rsid w:val="00842649"/>
    <w:rsid w:val="00842B91"/>
    <w:rsid w:val="00842D3B"/>
    <w:rsid w:val="00842F8C"/>
    <w:rsid w:val="00843040"/>
    <w:rsid w:val="00843732"/>
    <w:rsid w:val="0084402E"/>
    <w:rsid w:val="008441DB"/>
    <w:rsid w:val="0084448D"/>
    <w:rsid w:val="008447D2"/>
    <w:rsid w:val="00844920"/>
    <w:rsid w:val="00844B53"/>
    <w:rsid w:val="00844CE8"/>
    <w:rsid w:val="00844F31"/>
    <w:rsid w:val="008450DB"/>
    <w:rsid w:val="008451AE"/>
    <w:rsid w:val="008453CC"/>
    <w:rsid w:val="00845692"/>
    <w:rsid w:val="008457C6"/>
    <w:rsid w:val="00845A21"/>
    <w:rsid w:val="00845A79"/>
    <w:rsid w:val="00845D8B"/>
    <w:rsid w:val="00845E06"/>
    <w:rsid w:val="00845E11"/>
    <w:rsid w:val="008461C6"/>
    <w:rsid w:val="008462FE"/>
    <w:rsid w:val="00846325"/>
    <w:rsid w:val="00846365"/>
    <w:rsid w:val="00846371"/>
    <w:rsid w:val="00846B58"/>
    <w:rsid w:val="00846D54"/>
    <w:rsid w:val="00846EB3"/>
    <w:rsid w:val="00847B02"/>
    <w:rsid w:val="00847B33"/>
    <w:rsid w:val="00847DA7"/>
    <w:rsid w:val="008501A1"/>
    <w:rsid w:val="008502C8"/>
    <w:rsid w:val="008507C2"/>
    <w:rsid w:val="00850B09"/>
    <w:rsid w:val="00850EE1"/>
    <w:rsid w:val="00850FF3"/>
    <w:rsid w:val="008518FB"/>
    <w:rsid w:val="00851A5B"/>
    <w:rsid w:val="00851BA5"/>
    <w:rsid w:val="00851ECE"/>
    <w:rsid w:val="008520C8"/>
    <w:rsid w:val="0085215A"/>
    <w:rsid w:val="00852C68"/>
    <w:rsid w:val="00852D02"/>
    <w:rsid w:val="00853168"/>
    <w:rsid w:val="00853BDB"/>
    <w:rsid w:val="00853C09"/>
    <w:rsid w:val="00853E12"/>
    <w:rsid w:val="008540D4"/>
    <w:rsid w:val="008540EB"/>
    <w:rsid w:val="008540FD"/>
    <w:rsid w:val="008543EE"/>
    <w:rsid w:val="00854C9C"/>
    <w:rsid w:val="00854CD7"/>
    <w:rsid w:val="008551C4"/>
    <w:rsid w:val="008554B5"/>
    <w:rsid w:val="008555E7"/>
    <w:rsid w:val="0085561A"/>
    <w:rsid w:val="008558EB"/>
    <w:rsid w:val="00855DCB"/>
    <w:rsid w:val="00855E74"/>
    <w:rsid w:val="00856113"/>
    <w:rsid w:val="008562EF"/>
    <w:rsid w:val="008564F8"/>
    <w:rsid w:val="00856BDC"/>
    <w:rsid w:val="00856C27"/>
    <w:rsid w:val="00856D41"/>
    <w:rsid w:val="00856D91"/>
    <w:rsid w:val="00856DFC"/>
    <w:rsid w:val="00856E43"/>
    <w:rsid w:val="00856F40"/>
    <w:rsid w:val="0085739A"/>
    <w:rsid w:val="00857547"/>
    <w:rsid w:val="00857A4A"/>
    <w:rsid w:val="00857B46"/>
    <w:rsid w:val="00857D2B"/>
    <w:rsid w:val="00857D6D"/>
    <w:rsid w:val="00857EB4"/>
    <w:rsid w:val="008600CE"/>
    <w:rsid w:val="008601F4"/>
    <w:rsid w:val="008605B0"/>
    <w:rsid w:val="008607F1"/>
    <w:rsid w:val="00860B1E"/>
    <w:rsid w:val="00860E80"/>
    <w:rsid w:val="00861A6C"/>
    <w:rsid w:val="00861BEF"/>
    <w:rsid w:val="00861CBF"/>
    <w:rsid w:val="00861DA0"/>
    <w:rsid w:val="0086236F"/>
    <w:rsid w:val="008624B9"/>
    <w:rsid w:val="00862B5C"/>
    <w:rsid w:val="00863580"/>
    <w:rsid w:val="00863AB5"/>
    <w:rsid w:val="00864168"/>
    <w:rsid w:val="0086472B"/>
    <w:rsid w:val="00864AA3"/>
    <w:rsid w:val="008650D4"/>
    <w:rsid w:val="0086569A"/>
    <w:rsid w:val="00865998"/>
    <w:rsid w:val="00865CAC"/>
    <w:rsid w:val="00866290"/>
    <w:rsid w:val="00866366"/>
    <w:rsid w:val="008665A8"/>
    <w:rsid w:val="008669EA"/>
    <w:rsid w:val="00866CAF"/>
    <w:rsid w:val="00866CEC"/>
    <w:rsid w:val="00866DEC"/>
    <w:rsid w:val="00866E2B"/>
    <w:rsid w:val="00866EEA"/>
    <w:rsid w:val="0086706A"/>
    <w:rsid w:val="008671A7"/>
    <w:rsid w:val="0086722D"/>
    <w:rsid w:val="008675F9"/>
    <w:rsid w:val="00867710"/>
    <w:rsid w:val="008679EF"/>
    <w:rsid w:val="00867A96"/>
    <w:rsid w:val="00867BB2"/>
    <w:rsid w:val="0087001C"/>
    <w:rsid w:val="008703AC"/>
    <w:rsid w:val="00870481"/>
    <w:rsid w:val="008707FF"/>
    <w:rsid w:val="0087086B"/>
    <w:rsid w:val="00870A1E"/>
    <w:rsid w:val="00870C89"/>
    <w:rsid w:val="00870D44"/>
    <w:rsid w:val="00870E92"/>
    <w:rsid w:val="00870FBA"/>
    <w:rsid w:val="00871354"/>
    <w:rsid w:val="0087175E"/>
    <w:rsid w:val="008719D3"/>
    <w:rsid w:val="00871AB0"/>
    <w:rsid w:val="00871B28"/>
    <w:rsid w:val="00871B33"/>
    <w:rsid w:val="00871BB1"/>
    <w:rsid w:val="00871C30"/>
    <w:rsid w:val="008721D4"/>
    <w:rsid w:val="008721FD"/>
    <w:rsid w:val="00872297"/>
    <w:rsid w:val="00872313"/>
    <w:rsid w:val="00872615"/>
    <w:rsid w:val="008726CD"/>
    <w:rsid w:val="00872888"/>
    <w:rsid w:val="00872A46"/>
    <w:rsid w:val="00873793"/>
    <w:rsid w:val="00873B69"/>
    <w:rsid w:val="00873CCE"/>
    <w:rsid w:val="008740D4"/>
    <w:rsid w:val="008741F8"/>
    <w:rsid w:val="0087424A"/>
    <w:rsid w:val="00874437"/>
    <w:rsid w:val="0087486C"/>
    <w:rsid w:val="00874879"/>
    <w:rsid w:val="00874D97"/>
    <w:rsid w:val="00875360"/>
    <w:rsid w:val="008753F5"/>
    <w:rsid w:val="0087584E"/>
    <w:rsid w:val="008758AC"/>
    <w:rsid w:val="00875C9A"/>
    <w:rsid w:val="00876328"/>
    <w:rsid w:val="0087637E"/>
    <w:rsid w:val="00876507"/>
    <w:rsid w:val="008765C7"/>
    <w:rsid w:val="00876696"/>
    <w:rsid w:val="00876736"/>
    <w:rsid w:val="00877109"/>
    <w:rsid w:val="0087719C"/>
    <w:rsid w:val="008774B0"/>
    <w:rsid w:val="00877625"/>
    <w:rsid w:val="00877799"/>
    <w:rsid w:val="00877A2E"/>
    <w:rsid w:val="00877BA8"/>
    <w:rsid w:val="00877BF9"/>
    <w:rsid w:val="00877FB4"/>
    <w:rsid w:val="00877FF0"/>
    <w:rsid w:val="00880138"/>
    <w:rsid w:val="0088064D"/>
    <w:rsid w:val="008809DC"/>
    <w:rsid w:val="00880CFF"/>
    <w:rsid w:val="008814B6"/>
    <w:rsid w:val="008815CE"/>
    <w:rsid w:val="0088164D"/>
    <w:rsid w:val="0088168D"/>
    <w:rsid w:val="00881699"/>
    <w:rsid w:val="00881714"/>
    <w:rsid w:val="00881F09"/>
    <w:rsid w:val="008820D9"/>
    <w:rsid w:val="00882114"/>
    <w:rsid w:val="00882157"/>
    <w:rsid w:val="00882AA5"/>
    <w:rsid w:val="00882C7A"/>
    <w:rsid w:val="00882CF5"/>
    <w:rsid w:val="00883159"/>
    <w:rsid w:val="008837AF"/>
    <w:rsid w:val="008838D6"/>
    <w:rsid w:val="00883AE5"/>
    <w:rsid w:val="00883B38"/>
    <w:rsid w:val="00883BD3"/>
    <w:rsid w:val="00883E58"/>
    <w:rsid w:val="00883FAD"/>
    <w:rsid w:val="00883FBB"/>
    <w:rsid w:val="0088415F"/>
    <w:rsid w:val="008841E9"/>
    <w:rsid w:val="00884730"/>
    <w:rsid w:val="008848AB"/>
    <w:rsid w:val="00884B5E"/>
    <w:rsid w:val="00884F40"/>
    <w:rsid w:val="00884FA8"/>
    <w:rsid w:val="00885216"/>
    <w:rsid w:val="0088547A"/>
    <w:rsid w:val="00885578"/>
    <w:rsid w:val="00885604"/>
    <w:rsid w:val="008857E5"/>
    <w:rsid w:val="00885B0E"/>
    <w:rsid w:val="00885BD0"/>
    <w:rsid w:val="00885D41"/>
    <w:rsid w:val="00885F3D"/>
    <w:rsid w:val="008865B9"/>
    <w:rsid w:val="00886A81"/>
    <w:rsid w:val="00886D9D"/>
    <w:rsid w:val="00887208"/>
    <w:rsid w:val="00887449"/>
    <w:rsid w:val="00887698"/>
    <w:rsid w:val="00887931"/>
    <w:rsid w:val="00887948"/>
    <w:rsid w:val="00887C4E"/>
    <w:rsid w:val="008902B6"/>
    <w:rsid w:val="0089031E"/>
    <w:rsid w:val="008903D3"/>
    <w:rsid w:val="0089057C"/>
    <w:rsid w:val="00890601"/>
    <w:rsid w:val="008909B2"/>
    <w:rsid w:val="00890F28"/>
    <w:rsid w:val="00890FA7"/>
    <w:rsid w:val="00890FDA"/>
    <w:rsid w:val="00891345"/>
    <w:rsid w:val="00891579"/>
    <w:rsid w:val="008915DD"/>
    <w:rsid w:val="00891607"/>
    <w:rsid w:val="00891A9F"/>
    <w:rsid w:val="00891B94"/>
    <w:rsid w:val="00891F97"/>
    <w:rsid w:val="00892187"/>
    <w:rsid w:val="008924A1"/>
    <w:rsid w:val="00892767"/>
    <w:rsid w:val="00892AAB"/>
    <w:rsid w:val="008930A8"/>
    <w:rsid w:val="00893CC0"/>
    <w:rsid w:val="00893D75"/>
    <w:rsid w:val="0089469D"/>
    <w:rsid w:val="00894959"/>
    <w:rsid w:val="00894AC1"/>
    <w:rsid w:val="00894EE7"/>
    <w:rsid w:val="00895167"/>
    <w:rsid w:val="00895186"/>
    <w:rsid w:val="0089531C"/>
    <w:rsid w:val="008955A8"/>
    <w:rsid w:val="00895604"/>
    <w:rsid w:val="008957E7"/>
    <w:rsid w:val="008958A4"/>
    <w:rsid w:val="00895AB8"/>
    <w:rsid w:val="00895B90"/>
    <w:rsid w:val="00895BED"/>
    <w:rsid w:val="00895D49"/>
    <w:rsid w:val="00895DD5"/>
    <w:rsid w:val="00895ECD"/>
    <w:rsid w:val="00896018"/>
    <w:rsid w:val="0089617A"/>
    <w:rsid w:val="00896199"/>
    <w:rsid w:val="00896446"/>
    <w:rsid w:val="0089648B"/>
    <w:rsid w:val="00896582"/>
    <w:rsid w:val="00896A75"/>
    <w:rsid w:val="00896AA4"/>
    <w:rsid w:val="00896C88"/>
    <w:rsid w:val="00896CCB"/>
    <w:rsid w:val="0089704A"/>
    <w:rsid w:val="0089735D"/>
    <w:rsid w:val="0089748B"/>
    <w:rsid w:val="008976D6"/>
    <w:rsid w:val="00897B57"/>
    <w:rsid w:val="00897CA2"/>
    <w:rsid w:val="00897F1D"/>
    <w:rsid w:val="008A01E2"/>
    <w:rsid w:val="008A0222"/>
    <w:rsid w:val="008A0247"/>
    <w:rsid w:val="008A0266"/>
    <w:rsid w:val="008A0290"/>
    <w:rsid w:val="008A06B9"/>
    <w:rsid w:val="008A0A25"/>
    <w:rsid w:val="008A0C25"/>
    <w:rsid w:val="008A0F7A"/>
    <w:rsid w:val="008A12AC"/>
    <w:rsid w:val="008A13AD"/>
    <w:rsid w:val="008A1471"/>
    <w:rsid w:val="008A161E"/>
    <w:rsid w:val="008A1E7D"/>
    <w:rsid w:val="008A1FB3"/>
    <w:rsid w:val="008A2008"/>
    <w:rsid w:val="008A2212"/>
    <w:rsid w:val="008A2561"/>
    <w:rsid w:val="008A27DD"/>
    <w:rsid w:val="008A29E6"/>
    <w:rsid w:val="008A2F54"/>
    <w:rsid w:val="008A3096"/>
    <w:rsid w:val="008A311D"/>
    <w:rsid w:val="008A3165"/>
    <w:rsid w:val="008A3460"/>
    <w:rsid w:val="008A37FB"/>
    <w:rsid w:val="008A3837"/>
    <w:rsid w:val="008A3C59"/>
    <w:rsid w:val="008A3CE3"/>
    <w:rsid w:val="008A3CF0"/>
    <w:rsid w:val="008A3D66"/>
    <w:rsid w:val="008A3DA2"/>
    <w:rsid w:val="008A3FB6"/>
    <w:rsid w:val="008A4623"/>
    <w:rsid w:val="008A47F6"/>
    <w:rsid w:val="008A499F"/>
    <w:rsid w:val="008A4E45"/>
    <w:rsid w:val="008A506B"/>
    <w:rsid w:val="008A5136"/>
    <w:rsid w:val="008A517A"/>
    <w:rsid w:val="008A5297"/>
    <w:rsid w:val="008A529D"/>
    <w:rsid w:val="008A530D"/>
    <w:rsid w:val="008A574B"/>
    <w:rsid w:val="008A5768"/>
    <w:rsid w:val="008A58B6"/>
    <w:rsid w:val="008A59E4"/>
    <w:rsid w:val="008A61B6"/>
    <w:rsid w:val="008A61BD"/>
    <w:rsid w:val="008A61F6"/>
    <w:rsid w:val="008A6354"/>
    <w:rsid w:val="008A70AD"/>
    <w:rsid w:val="008A7173"/>
    <w:rsid w:val="008A71B2"/>
    <w:rsid w:val="008A76C8"/>
    <w:rsid w:val="008A79C2"/>
    <w:rsid w:val="008B00DE"/>
    <w:rsid w:val="008B032A"/>
    <w:rsid w:val="008B0424"/>
    <w:rsid w:val="008B074C"/>
    <w:rsid w:val="008B0A25"/>
    <w:rsid w:val="008B0B11"/>
    <w:rsid w:val="008B0BCF"/>
    <w:rsid w:val="008B0F29"/>
    <w:rsid w:val="008B0FDA"/>
    <w:rsid w:val="008B124D"/>
    <w:rsid w:val="008B1891"/>
    <w:rsid w:val="008B1BB7"/>
    <w:rsid w:val="008B2357"/>
    <w:rsid w:val="008B2624"/>
    <w:rsid w:val="008B296C"/>
    <w:rsid w:val="008B29D9"/>
    <w:rsid w:val="008B2A4C"/>
    <w:rsid w:val="008B2FA5"/>
    <w:rsid w:val="008B2FAF"/>
    <w:rsid w:val="008B3113"/>
    <w:rsid w:val="008B31A7"/>
    <w:rsid w:val="008B3286"/>
    <w:rsid w:val="008B343E"/>
    <w:rsid w:val="008B3E76"/>
    <w:rsid w:val="008B3F1A"/>
    <w:rsid w:val="008B4071"/>
    <w:rsid w:val="008B420C"/>
    <w:rsid w:val="008B4798"/>
    <w:rsid w:val="008B497D"/>
    <w:rsid w:val="008B4ADC"/>
    <w:rsid w:val="008B4BAF"/>
    <w:rsid w:val="008B4C11"/>
    <w:rsid w:val="008B4ED5"/>
    <w:rsid w:val="008B4F8B"/>
    <w:rsid w:val="008B5202"/>
    <w:rsid w:val="008B5563"/>
    <w:rsid w:val="008B55BF"/>
    <w:rsid w:val="008B569B"/>
    <w:rsid w:val="008B5769"/>
    <w:rsid w:val="008B5EBE"/>
    <w:rsid w:val="008B5FE7"/>
    <w:rsid w:val="008B6578"/>
    <w:rsid w:val="008B690F"/>
    <w:rsid w:val="008B6C24"/>
    <w:rsid w:val="008B6E0C"/>
    <w:rsid w:val="008B7370"/>
    <w:rsid w:val="008B75C1"/>
    <w:rsid w:val="008B75D6"/>
    <w:rsid w:val="008B7674"/>
    <w:rsid w:val="008B76FE"/>
    <w:rsid w:val="008B77EA"/>
    <w:rsid w:val="008B790B"/>
    <w:rsid w:val="008B7941"/>
    <w:rsid w:val="008B7B16"/>
    <w:rsid w:val="008B7D9A"/>
    <w:rsid w:val="008C01D5"/>
    <w:rsid w:val="008C03E2"/>
    <w:rsid w:val="008C0543"/>
    <w:rsid w:val="008C08D0"/>
    <w:rsid w:val="008C0A7E"/>
    <w:rsid w:val="008C0B1E"/>
    <w:rsid w:val="008C0E64"/>
    <w:rsid w:val="008C0FCB"/>
    <w:rsid w:val="008C1AED"/>
    <w:rsid w:val="008C23EE"/>
    <w:rsid w:val="008C27B1"/>
    <w:rsid w:val="008C28B8"/>
    <w:rsid w:val="008C2A83"/>
    <w:rsid w:val="008C2C1F"/>
    <w:rsid w:val="008C2DF1"/>
    <w:rsid w:val="008C301D"/>
    <w:rsid w:val="008C3313"/>
    <w:rsid w:val="008C36D7"/>
    <w:rsid w:val="008C3746"/>
    <w:rsid w:val="008C3768"/>
    <w:rsid w:val="008C39A8"/>
    <w:rsid w:val="008C3AB3"/>
    <w:rsid w:val="008C3E27"/>
    <w:rsid w:val="008C426E"/>
    <w:rsid w:val="008C43D6"/>
    <w:rsid w:val="008C4753"/>
    <w:rsid w:val="008C4A30"/>
    <w:rsid w:val="008C4AB1"/>
    <w:rsid w:val="008C4CAB"/>
    <w:rsid w:val="008C4FDC"/>
    <w:rsid w:val="008C54C5"/>
    <w:rsid w:val="008C5740"/>
    <w:rsid w:val="008C5788"/>
    <w:rsid w:val="008C593F"/>
    <w:rsid w:val="008C59AD"/>
    <w:rsid w:val="008C5C2A"/>
    <w:rsid w:val="008C5C6E"/>
    <w:rsid w:val="008C5E6B"/>
    <w:rsid w:val="008C6242"/>
    <w:rsid w:val="008C6245"/>
    <w:rsid w:val="008C626C"/>
    <w:rsid w:val="008C6387"/>
    <w:rsid w:val="008C6636"/>
    <w:rsid w:val="008C6736"/>
    <w:rsid w:val="008C68E1"/>
    <w:rsid w:val="008C694E"/>
    <w:rsid w:val="008C6959"/>
    <w:rsid w:val="008C6BC5"/>
    <w:rsid w:val="008C6C2E"/>
    <w:rsid w:val="008C6D05"/>
    <w:rsid w:val="008C6F8F"/>
    <w:rsid w:val="008C7368"/>
    <w:rsid w:val="008C759C"/>
    <w:rsid w:val="008C78D6"/>
    <w:rsid w:val="008C7C20"/>
    <w:rsid w:val="008C7D94"/>
    <w:rsid w:val="008C7E30"/>
    <w:rsid w:val="008C7EBF"/>
    <w:rsid w:val="008D035C"/>
    <w:rsid w:val="008D0587"/>
    <w:rsid w:val="008D0B7A"/>
    <w:rsid w:val="008D0CBE"/>
    <w:rsid w:val="008D0ED4"/>
    <w:rsid w:val="008D18B5"/>
    <w:rsid w:val="008D18E5"/>
    <w:rsid w:val="008D1BFF"/>
    <w:rsid w:val="008D1C1A"/>
    <w:rsid w:val="008D1CAF"/>
    <w:rsid w:val="008D1D9A"/>
    <w:rsid w:val="008D251A"/>
    <w:rsid w:val="008D2702"/>
    <w:rsid w:val="008D27C7"/>
    <w:rsid w:val="008D2922"/>
    <w:rsid w:val="008D2CFA"/>
    <w:rsid w:val="008D2FEE"/>
    <w:rsid w:val="008D33CD"/>
    <w:rsid w:val="008D3738"/>
    <w:rsid w:val="008D3D17"/>
    <w:rsid w:val="008D40CF"/>
    <w:rsid w:val="008D412C"/>
    <w:rsid w:val="008D4165"/>
    <w:rsid w:val="008D43C8"/>
    <w:rsid w:val="008D4903"/>
    <w:rsid w:val="008D4A4E"/>
    <w:rsid w:val="008D4BE7"/>
    <w:rsid w:val="008D4CA1"/>
    <w:rsid w:val="008D50C1"/>
    <w:rsid w:val="008D5281"/>
    <w:rsid w:val="008D52D5"/>
    <w:rsid w:val="008D5621"/>
    <w:rsid w:val="008D596B"/>
    <w:rsid w:val="008D5C89"/>
    <w:rsid w:val="008D5D8F"/>
    <w:rsid w:val="008D5DB0"/>
    <w:rsid w:val="008D609E"/>
    <w:rsid w:val="008D64C7"/>
    <w:rsid w:val="008D6681"/>
    <w:rsid w:val="008D66C9"/>
    <w:rsid w:val="008D66E7"/>
    <w:rsid w:val="008D690F"/>
    <w:rsid w:val="008D6BB2"/>
    <w:rsid w:val="008D6C4B"/>
    <w:rsid w:val="008D6EDD"/>
    <w:rsid w:val="008D6EE2"/>
    <w:rsid w:val="008D6F6F"/>
    <w:rsid w:val="008D6FFE"/>
    <w:rsid w:val="008D70A3"/>
    <w:rsid w:val="008D724B"/>
    <w:rsid w:val="008D736E"/>
    <w:rsid w:val="008D73BC"/>
    <w:rsid w:val="008D744F"/>
    <w:rsid w:val="008D7633"/>
    <w:rsid w:val="008D792C"/>
    <w:rsid w:val="008D7A21"/>
    <w:rsid w:val="008D7BA9"/>
    <w:rsid w:val="008E0082"/>
    <w:rsid w:val="008E0600"/>
    <w:rsid w:val="008E0960"/>
    <w:rsid w:val="008E0AB8"/>
    <w:rsid w:val="008E0ADE"/>
    <w:rsid w:val="008E0D3A"/>
    <w:rsid w:val="008E0F6B"/>
    <w:rsid w:val="008E1065"/>
    <w:rsid w:val="008E10F6"/>
    <w:rsid w:val="008E12C4"/>
    <w:rsid w:val="008E134F"/>
    <w:rsid w:val="008E15CB"/>
    <w:rsid w:val="008E1879"/>
    <w:rsid w:val="008E1A69"/>
    <w:rsid w:val="008E1C17"/>
    <w:rsid w:val="008E1D9A"/>
    <w:rsid w:val="008E206D"/>
    <w:rsid w:val="008E218C"/>
    <w:rsid w:val="008E21FC"/>
    <w:rsid w:val="008E25C6"/>
    <w:rsid w:val="008E29F9"/>
    <w:rsid w:val="008E2EA6"/>
    <w:rsid w:val="008E3021"/>
    <w:rsid w:val="008E34AD"/>
    <w:rsid w:val="008E3672"/>
    <w:rsid w:val="008E375A"/>
    <w:rsid w:val="008E3791"/>
    <w:rsid w:val="008E38A9"/>
    <w:rsid w:val="008E3B48"/>
    <w:rsid w:val="008E3BF9"/>
    <w:rsid w:val="008E3D12"/>
    <w:rsid w:val="008E3D2D"/>
    <w:rsid w:val="008E3D43"/>
    <w:rsid w:val="008E3E7C"/>
    <w:rsid w:val="008E40D6"/>
    <w:rsid w:val="008E411D"/>
    <w:rsid w:val="008E41F7"/>
    <w:rsid w:val="008E47BD"/>
    <w:rsid w:val="008E4A0D"/>
    <w:rsid w:val="008E4A8F"/>
    <w:rsid w:val="008E4D24"/>
    <w:rsid w:val="008E4FF2"/>
    <w:rsid w:val="008E5101"/>
    <w:rsid w:val="008E5191"/>
    <w:rsid w:val="008E5208"/>
    <w:rsid w:val="008E5557"/>
    <w:rsid w:val="008E570B"/>
    <w:rsid w:val="008E5F26"/>
    <w:rsid w:val="008E6143"/>
    <w:rsid w:val="008E6198"/>
    <w:rsid w:val="008E642E"/>
    <w:rsid w:val="008E6A49"/>
    <w:rsid w:val="008E6CC8"/>
    <w:rsid w:val="008E7011"/>
    <w:rsid w:val="008E703A"/>
    <w:rsid w:val="008E70C3"/>
    <w:rsid w:val="008E715C"/>
    <w:rsid w:val="008E7284"/>
    <w:rsid w:val="008E7391"/>
    <w:rsid w:val="008E7533"/>
    <w:rsid w:val="008E7906"/>
    <w:rsid w:val="008E7AE6"/>
    <w:rsid w:val="008E7B4B"/>
    <w:rsid w:val="008E7F9D"/>
    <w:rsid w:val="008F001A"/>
    <w:rsid w:val="008F0576"/>
    <w:rsid w:val="008F0A04"/>
    <w:rsid w:val="008F0FCA"/>
    <w:rsid w:val="008F1349"/>
    <w:rsid w:val="008F16FA"/>
    <w:rsid w:val="008F17EA"/>
    <w:rsid w:val="008F18E7"/>
    <w:rsid w:val="008F1C35"/>
    <w:rsid w:val="008F2118"/>
    <w:rsid w:val="008F25F1"/>
    <w:rsid w:val="008F2955"/>
    <w:rsid w:val="008F2AC3"/>
    <w:rsid w:val="008F2BCE"/>
    <w:rsid w:val="008F3556"/>
    <w:rsid w:val="008F35B9"/>
    <w:rsid w:val="008F3668"/>
    <w:rsid w:val="008F3D83"/>
    <w:rsid w:val="008F420D"/>
    <w:rsid w:val="008F436D"/>
    <w:rsid w:val="008F4385"/>
    <w:rsid w:val="008F43CF"/>
    <w:rsid w:val="008F4529"/>
    <w:rsid w:val="008F452F"/>
    <w:rsid w:val="008F4981"/>
    <w:rsid w:val="008F4989"/>
    <w:rsid w:val="008F4D3F"/>
    <w:rsid w:val="008F5250"/>
    <w:rsid w:val="008F5460"/>
    <w:rsid w:val="008F5997"/>
    <w:rsid w:val="008F6A3A"/>
    <w:rsid w:val="008F6AB5"/>
    <w:rsid w:val="008F6C44"/>
    <w:rsid w:val="008F6F63"/>
    <w:rsid w:val="008F7048"/>
    <w:rsid w:val="008F72B9"/>
    <w:rsid w:val="008F754E"/>
    <w:rsid w:val="008F7973"/>
    <w:rsid w:val="009005CA"/>
    <w:rsid w:val="00900DAD"/>
    <w:rsid w:val="009010BA"/>
    <w:rsid w:val="00901243"/>
    <w:rsid w:val="009012B3"/>
    <w:rsid w:val="00901839"/>
    <w:rsid w:val="00901F3D"/>
    <w:rsid w:val="00902034"/>
    <w:rsid w:val="009021CF"/>
    <w:rsid w:val="00902B91"/>
    <w:rsid w:val="00902E0B"/>
    <w:rsid w:val="00902E53"/>
    <w:rsid w:val="00902E57"/>
    <w:rsid w:val="00902F3E"/>
    <w:rsid w:val="0090316A"/>
    <w:rsid w:val="009034F8"/>
    <w:rsid w:val="009034F9"/>
    <w:rsid w:val="009036DA"/>
    <w:rsid w:val="00903792"/>
    <w:rsid w:val="00903851"/>
    <w:rsid w:val="00903872"/>
    <w:rsid w:val="00903A29"/>
    <w:rsid w:val="00903CA3"/>
    <w:rsid w:val="00903FD9"/>
    <w:rsid w:val="009048BB"/>
    <w:rsid w:val="00904E2B"/>
    <w:rsid w:val="0090521E"/>
    <w:rsid w:val="009052E0"/>
    <w:rsid w:val="0090539D"/>
    <w:rsid w:val="00905D2D"/>
    <w:rsid w:val="00905FB7"/>
    <w:rsid w:val="00906045"/>
    <w:rsid w:val="00906251"/>
    <w:rsid w:val="009062A6"/>
    <w:rsid w:val="00906372"/>
    <w:rsid w:val="00906598"/>
    <w:rsid w:val="00906699"/>
    <w:rsid w:val="00906891"/>
    <w:rsid w:val="00906B3D"/>
    <w:rsid w:val="00906B43"/>
    <w:rsid w:val="00906EEA"/>
    <w:rsid w:val="00906F10"/>
    <w:rsid w:val="0090743D"/>
    <w:rsid w:val="00907589"/>
    <w:rsid w:val="0090763A"/>
    <w:rsid w:val="00907747"/>
    <w:rsid w:val="00907788"/>
    <w:rsid w:val="00907BAA"/>
    <w:rsid w:val="00907FA2"/>
    <w:rsid w:val="00907FE7"/>
    <w:rsid w:val="00907FE9"/>
    <w:rsid w:val="00910032"/>
    <w:rsid w:val="0091003F"/>
    <w:rsid w:val="009100D8"/>
    <w:rsid w:val="00910315"/>
    <w:rsid w:val="0091037F"/>
    <w:rsid w:val="00910605"/>
    <w:rsid w:val="00910618"/>
    <w:rsid w:val="009106D9"/>
    <w:rsid w:val="009107C9"/>
    <w:rsid w:val="009109B0"/>
    <w:rsid w:val="009110B7"/>
    <w:rsid w:val="00911248"/>
    <w:rsid w:val="0091189D"/>
    <w:rsid w:val="00911917"/>
    <w:rsid w:val="0091198F"/>
    <w:rsid w:val="00911F33"/>
    <w:rsid w:val="00912052"/>
    <w:rsid w:val="0091206C"/>
    <w:rsid w:val="00912583"/>
    <w:rsid w:val="00912727"/>
    <w:rsid w:val="0091283F"/>
    <w:rsid w:val="0091286C"/>
    <w:rsid w:val="00912AB2"/>
    <w:rsid w:val="00912DAF"/>
    <w:rsid w:val="00912E67"/>
    <w:rsid w:val="00913111"/>
    <w:rsid w:val="0091331C"/>
    <w:rsid w:val="00913B8A"/>
    <w:rsid w:val="00913D2A"/>
    <w:rsid w:val="00913DFA"/>
    <w:rsid w:val="00913F0B"/>
    <w:rsid w:val="0091401F"/>
    <w:rsid w:val="009141B9"/>
    <w:rsid w:val="00914288"/>
    <w:rsid w:val="009143C0"/>
    <w:rsid w:val="009143C6"/>
    <w:rsid w:val="00914512"/>
    <w:rsid w:val="00914AAB"/>
    <w:rsid w:val="00914E01"/>
    <w:rsid w:val="009150DB"/>
    <w:rsid w:val="009156B4"/>
    <w:rsid w:val="009159AD"/>
    <w:rsid w:val="00915B33"/>
    <w:rsid w:val="009160E1"/>
    <w:rsid w:val="00916165"/>
    <w:rsid w:val="00916505"/>
    <w:rsid w:val="00916761"/>
    <w:rsid w:val="0091691D"/>
    <w:rsid w:val="00916C57"/>
    <w:rsid w:val="00916E32"/>
    <w:rsid w:val="00916E9A"/>
    <w:rsid w:val="00917050"/>
    <w:rsid w:val="00917203"/>
    <w:rsid w:val="009177AD"/>
    <w:rsid w:val="009178E7"/>
    <w:rsid w:val="009179EE"/>
    <w:rsid w:val="00917A2C"/>
    <w:rsid w:val="00917A4C"/>
    <w:rsid w:val="00917C12"/>
    <w:rsid w:val="00917E4F"/>
    <w:rsid w:val="00917FC7"/>
    <w:rsid w:val="0092020F"/>
    <w:rsid w:val="009202F5"/>
    <w:rsid w:val="0092044A"/>
    <w:rsid w:val="0092053C"/>
    <w:rsid w:val="0092061A"/>
    <w:rsid w:val="00920785"/>
    <w:rsid w:val="0092080B"/>
    <w:rsid w:val="0092097B"/>
    <w:rsid w:val="009209CD"/>
    <w:rsid w:val="00920D68"/>
    <w:rsid w:val="00920FB8"/>
    <w:rsid w:val="0092107E"/>
    <w:rsid w:val="009210EF"/>
    <w:rsid w:val="00921114"/>
    <w:rsid w:val="00921577"/>
    <w:rsid w:val="009218DD"/>
    <w:rsid w:val="009219E8"/>
    <w:rsid w:val="00921AB1"/>
    <w:rsid w:val="00921D79"/>
    <w:rsid w:val="00922289"/>
    <w:rsid w:val="009223F2"/>
    <w:rsid w:val="00922412"/>
    <w:rsid w:val="00922429"/>
    <w:rsid w:val="00922440"/>
    <w:rsid w:val="009227B8"/>
    <w:rsid w:val="00922906"/>
    <w:rsid w:val="00922A1E"/>
    <w:rsid w:val="00922FD4"/>
    <w:rsid w:val="00923072"/>
    <w:rsid w:val="00923328"/>
    <w:rsid w:val="00923429"/>
    <w:rsid w:val="0092351D"/>
    <w:rsid w:val="009237DA"/>
    <w:rsid w:val="009238C6"/>
    <w:rsid w:val="00923B18"/>
    <w:rsid w:val="00923DF2"/>
    <w:rsid w:val="00923F8B"/>
    <w:rsid w:val="00923FB1"/>
    <w:rsid w:val="009246FA"/>
    <w:rsid w:val="00924872"/>
    <w:rsid w:val="00924C1E"/>
    <w:rsid w:val="00924DC8"/>
    <w:rsid w:val="00924EE1"/>
    <w:rsid w:val="0092514A"/>
    <w:rsid w:val="0092528E"/>
    <w:rsid w:val="00925360"/>
    <w:rsid w:val="009255F7"/>
    <w:rsid w:val="009257AB"/>
    <w:rsid w:val="009258B1"/>
    <w:rsid w:val="009259D0"/>
    <w:rsid w:val="00925B6E"/>
    <w:rsid w:val="00925BB2"/>
    <w:rsid w:val="00925D1B"/>
    <w:rsid w:val="00925EC2"/>
    <w:rsid w:val="0092625B"/>
    <w:rsid w:val="0092626C"/>
    <w:rsid w:val="0092639F"/>
    <w:rsid w:val="00926B0E"/>
    <w:rsid w:val="009270AE"/>
    <w:rsid w:val="009272C8"/>
    <w:rsid w:val="00927495"/>
    <w:rsid w:val="009276D7"/>
    <w:rsid w:val="00927765"/>
    <w:rsid w:val="00927EB4"/>
    <w:rsid w:val="00927FB0"/>
    <w:rsid w:val="0093004B"/>
    <w:rsid w:val="009301EF"/>
    <w:rsid w:val="0093034C"/>
    <w:rsid w:val="0093047B"/>
    <w:rsid w:val="00930679"/>
    <w:rsid w:val="00930D19"/>
    <w:rsid w:val="0093139E"/>
    <w:rsid w:val="00931534"/>
    <w:rsid w:val="0093166A"/>
    <w:rsid w:val="00931718"/>
    <w:rsid w:val="009318CE"/>
    <w:rsid w:val="00931905"/>
    <w:rsid w:val="00931B27"/>
    <w:rsid w:val="00931CEE"/>
    <w:rsid w:val="00931DAF"/>
    <w:rsid w:val="009323F3"/>
    <w:rsid w:val="009324B0"/>
    <w:rsid w:val="00932683"/>
    <w:rsid w:val="0093272E"/>
    <w:rsid w:val="00932762"/>
    <w:rsid w:val="00932A34"/>
    <w:rsid w:val="00932A79"/>
    <w:rsid w:val="00932A96"/>
    <w:rsid w:val="00932D12"/>
    <w:rsid w:val="00933039"/>
    <w:rsid w:val="009335BB"/>
    <w:rsid w:val="00933B6A"/>
    <w:rsid w:val="00933FF6"/>
    <w:rsid w:val="009341C3"/>
    <w:rsid w:val="009343F9"/>
    <w:rsid w:val="009344EF"/>
    <w:rsid w:val="009346EC"/>
    <w:rsid w:val="009347BF"/>
    <w:rsid w:val="00934940"/>
    <w:rsid w:val="009349A4"/>
    <w:rsid w:val="00934F1A"/>
    <w:rsid w:val="00935100"/>
    <w:rsid w:val="009359BA"/>
    <w:rsid w:val="00936367"/>
    <w:rsid w:val="00936544"/>
    <w:rsid w:val="0093685F"/>
    <w:rsid w:val="00936C85"/>
    <w:rsid w:val="00936D7D"/>
    <w:rsid w:val="00936DC3"/>
    <w:rsid w:val="009372B6"/>
    <w:rsid w:val="009373DC"/>
    <w:rsid w:val="00937670"/>
    <w:rsid w:val="00937881"/>
    <w:rsid w:val="00937963"/>
    <w:rsid w:val="00937BBC"/>
    <w:rsid w:val="00940206"/>
    <w:rsid w:val="009405AE"/>
    <w:rsid w:val="009405F9"/>
    <w:rsid w:val="00940932"/>
    <w:rsid w:val="00940A3E"/>
    <w:rsid w:val="00940C2C"/>
    <w:rsid w:val="00940C85"/>
    <w:rsid w:val="00940D5F"/>
    <w:rsid w:val="00940E3A"/>
    <w:rsid w:val="00941619"/>
    <w:rsid w:val="00941731"/>
    <w:rsid w:val="00941986"/>
    <w:rsid w:val="00941C2B"/>
    <w:rsid w:val="00942077"/>
    <w:rsid w:val="009423BF"/>
    <w:rsid w:val="00942761"/>
    <w:rsid w:val="00942949"/>
    <w:rsid w:val="00942BDC"/>
    <w:rsid w:val="00942D4D"/>
    <w:rsid w:val="009432AC"/>
    <w:rsid w:val="00943375"/>
    <w:rsid w:val="009437AC"/>
    <w:rsid w:val="00943A46"/>
    <w:rsid w:val="00943C43"/>
    <w:rsid w:val="00943D11"/>
    <w:rsid w:val="00943F41"/>
    <w:rsid w:val="00943F8B"/>
    <w:rsid w:val="009440FB"/>
    <w:rsid w:val="009448E9"/>
    <w:rsid w:val="009449AD"/>
    <w:rsid w:val="00944A0A"/>
    <w:rsid w:val="00944A25"/>
    <w:rsid w:val="009452A9"/>
    <w:rsid w:val="009455AB"/>
    <w:rsid w:val="009458D7"/>
    <w:rsid w:val="00945DD5"/>
    <w:rsid w:val="00945EF9"/>
    <w:rsid w:val="00945F6C"/>
    <w:rsid w:val="00945F6D"/>
    <w:rsid w:val="00946094"/>
    <w:rsid w:val="00946098"/>
    <w:rsid w:val="009460B6"/>
    <w:rsid w:val="0094618A"/>
    <w:rsid w:val="009467AE"/>
    <w:rsid w:val="0094692D"/>
    <w:rsid w:val="00946A0B"/>
    <w:rsid w:val="00946AAA"/>
    <w:rsid w:val="00946B39"/>
    <w:rsid w:val="00946C51"/>
    <w:rsid w:val="009472B3"/>
    <w:rsid w:val="009472E1"/>
    <w:rsid w:val="0094767C"/>
    <w:rsid w:val="00947AE6"/>
    <w:rsid w:val="00947DF5"/>
    <w:rsid w:val="00947E52"/>
    <w:rsid w:val="0095021F"/>
    <w:rsid w:val="00950228"/>
    <w:rsid w:val="009502BE"/>
    <w:rsid w:val="00950625"/>
    <w:rsid w:val="009506FA"/>
    <w:rsid w:val="0095074D"/>
    <w:rsid w:val="00950979"/>
    <w:rsid w:val="00950B10"/>
    <w:rsid w:val="00950B4F"/>
    <w:rsid w:val="00950C1B"/>
    <w:rsid w:val="009510CA"/>
    <w:rsid w:val="009510D5"/>
    <w:rsid w:val="00951175"/>
    <w:rsid w:val="009516C0"/>
    <w:rsid w:val="00951750"/>
    <w:rsid w:val="00952302"/>
    <w:rsid w:val="0095239A"/>
    <w:rsid w:val="0095271C"/>
    <w:rsid w:val="009527B4"/>
    <w:rsid w:val="00952910"/>
    <w:rsid w:val="00952B51"/>
    <w:rsid w:val="00952C51"/>
    <w:rsid w:val="00952D2F"/>
    <w:rsid w:val="00952D7E"/>
    <w:rsid w:val="00952E45"/>
    <w:rsid w:val="00952ED8"/>
    <w:rsid w:val="009531D1"/>
    <w:rsid w:val="00953244"/>
    <w:rsid w:val="00953386"/>
    <w:rsid w:val="009534BB"/>
    <w:rsid w:val="009534FD"/>
    <w:rsid w:val="009535FE"/>
    <w:rsid w:val="00953710"/>
    <w:rsid w:val="009537DE"/>
    <w:rsid w:val="00953A27"/>
    <w:rsid w:val="00953DDE"/>
    <w:rsid w:val="00953E43"/>
    <w:rsid w:val="00953E83"/>
    <w:rsid w:val="00953EEC"/>
    <w:rsid w:val="0095418E"/>
    <w:rsid w:val="00954193"/>
    <w:rsid w:val="009543E3"/>
    <w:rsid w:val="00954A05"/>
    <w:rsid w:val="00954B24"/>
    <w:rsid w:val="0095531D"/>
    <w:rsid w:val="00955350"/>
    <w:rsid w:val="009553C3"/>
    <w:rsid w:val="00955AB2"/>
    <w:rsid w:val="00955C8A"/>
    <w:rsid w:val="00955D31"/>
    <w:rsid w:val="00955EA7"/>
    <w:rsid w:val="00955FC6"/>
    <w:rsid w:val="009560BC"/>
    <w:rsid w:val="00956655"/>
    <w:rsid w:val="00956B0B"/>
    <w:rsid w:val="00957223"/>
    <w:rsid w:val="009575E1"/>
    <w:rsid w:val="00957671"/>
    <w:rsid w:val="009577E7"/>
    <w:rsid w:val="009577F6"/>
    <w:rsid w:val="00957875"/>
    <w:rsid w:val="0095798B"/>
    <w:rsid w:val="00957B4B"/>
    <w:rsid w:val="00957FA1"/>
    <w:rsid w:val="00957FD4"/>
    <w:rsid w:val="00960107"/>
    <w:rsid w:val="009603EE"/>
    <w:rsid w:val="009604D8"/>
    <w:rsid w:val="009605F2"/>
    <w:rsid w:val="00960A5E"/>
    <w:rsid w:val="00960FC1"/>
    <w:rsid w:val="00961561"/>
    <w:rsid w:val="00961B13"/>
    <w:rsid w:val="00961CAD"/>
    <w:rsid w:val="00961DE0"/>
    <w:rsid w:val="00962596"/>
    <w:rsid w:val="0096275F"/>
    <w:rsid w:val="00962E5E"/>
    <w:rsid w:val="009631B4"/>
    <w:rsid w:val="00963203"/>
    <w:rsid w:val="0096332A"/>
    <w:rsid w:val="0096348E"/>
    <w:rsid w:val="009639EB"/>
    <w:rsid w:val="00963A96"/>
    <w:rsid w:val="00963BFC"/>
    <w:rsid w:val="00963E81"/>
    <w:rsid w:val="009642F9"/>
    <w:rsid w:val="00964532"/>
    <w:rsid w:val="0096455D"/>
    <w:rsid w:val="009646B9"/>
    <w:rsid w:val="009649F9"/>
    <w:rsid w:val="00964D33"/>
    <w:rsid w:val="00964E3D"/>
    <w:rsid w:val="009653B2"/>
    <w:rsid w:val="00965548"/>
    <w:rsid w:val="00965854"/>
    <w:rsid w:val="0096599C"/>
    <w:rsid w:val="0096599E"/>
    <w:rsid w:val="00965B07"/>
    <w:rsid w:val="00965D42"/>
    <w:rsid w:val="00965E65"/>
    <w:rsid w:val="0096610D"/>
    <w:rsid w:val="00966130"/>
    <w:rsid w:val="00966628"/>
    <w:rsid w:val="00966691"/>
    <w:rsid w:val="00966A87"/>
    <w:rsid w:val="00966BEA"/>
    <w:rsid w:val="00966D28"/>
    <w:rsid w:val="009670FF"/>
    <w:rsid w:val="009673C3"/>
    <w:rsid w:val="00967623"/>
    <w:rsid w:val="009676C8"/>
    <w:rsid w:val="00967759"/>
    <w:rsid w:val="00967A37"/>
    <w:rsid w:val="00967B4C"/>
    <w:rsid w:val="009701EA"/>
    <w:rsid w:val="00970227"/>
    <w:rsid w:val="00970685"/>
    <w:rsid w:val="00970691"/>
    <w:rsid w:val="00970AD0"/>
    <w:rsid w:val="00970D18"/>
    <w:rsid w:val="00970F8F"/>
    <w:rsid w:val="00971031"/>
    <w:rsid w:val="009715FA"/>
    <w:rsid w:val="0097172F"/>
    <w:rsid w:val="00971781"/>
    <w:rsid w:val="00971CF6"/>
    <w:rsid w:val="00971E17"/>
    <w:rsid w:val="009720DC"/>
    <w:rsid w:val="0097275F"/>
    <w:rsid w:val="00972CE9"/>
    <w:rsid w:val="00972E47"/>
    <w:rsid w:val="0097319C"/>
    <w:rsid w:val="0097326B"/>
    <w:rsid w:val="00973680"/>
    <w:rsid w:val="00973693"/>
    <w:rsid w:val="0097382D"/>
    <w:rsid w:val="00973B61"/>
    <w:rsid w:val="00973BDC"/>
    <w:rsid w:val="00974002"/>
    <w:rsid w:val="00974618"/>
    <w:rsid w:val="00974CD5"/>
    <w:rsid w:val="0097511C"/>
    <w:rsid w:val="0097517B"/>
    <w:rsid w:val="00975B19"/>
    <w:rsid w:val="00975D87"/>
    <w:rsid w:val="00975EF8"/>
    <w:rsid w:val="00976080"/>
    <w:rsid w:val="00976757"/>
    <w:rsid w:val="00976787"/>
    <w:rsid w:val="009768FF"/>
    <w:rsid w:val="0097693E"/>
    <w:rsid w:val="00976A91"/>
    <w:rsid w:val="00976B7A"/>
    <w:rsid w:val="00976C23"/>
    <w:rsid w:val="00976D49"/>
    <w:rsid w:val="00976F12"/>
    <w:rsid w:val="00976F71"/>
    <w:rsid w:val="009770C6"/>
    <w:rsid w:val="00977293"/>
    <w:rsid w:val="00977559"/>
    <w:rsid w:val="00977AB3"/>
    <w:rsid w:val="00977ABA"/>
    <w:rsid w:val="00977BCB"/>
    <w:rsid w:val="009800DF"/>
    <w:rsid w:val="00980166"/>
    <w:rsid w:val="009806BF"/>
    <w:rsid w:val="009811A2"/>
    <w:rsid w:val="009812F0"/>
    <w:rsid w:val="00981374"/>
    <w:rsid w:val="009819BC"/>
    <w:rsid w:val="00982044"/>
    <w:rsid w:val="0098243F"/>
    <w:rsid w:val="0098268C"/>
    <w:rsid w:val="009829B9"/>
    <w:rsid w:val="00982D19"/>
    <w:rsid w:val="00982EAE"/>
    <w:rsid w:val="009832D6"/>
    <w:rsid w:val="00983568"/>
    <w:rsid w:val="00983806"/>
    <w:rsid w:val="00983A22"/>
    <w:rsid w:val="00983F5B"/>
    <w:rsid w:val="00984015"/>
    <w:rsid w:val="00984024"/>
    <w:rsid w:val="00984AD7"/>
    <w:rsid w:val="00984EAE"/>
    <w:rsid w:val="00985232"/>
    <w:rsid w:val="009854C7"/>
    <w:rsid w:val="00985900"/>
    <w:rsid w:val="00985B1B"/>
    <w:rsid w:val="00985E54"/>
    <w:rsid w:val="00985EE4"/>
    <w:rsid w:val="009860EA"/>
    <w:rsid w:val="00986503"/>
    <w:rsid w:val="009867CC"/>
    <w:rsid w:val="00986A1F"/>
    <w:rsid w:val="00986D10"/>
    <w:rsid w:val="0098702B"/>
    <w:rsid w:val="00987309"/>
    <w:rsid w:val="00987608"/>
    <w:rsid w:val="00987690"/>
    <w:rsid w:val="009876D6"/>
    <w:rsid w:val="00987754"/>
    <w:rsid w:val="00987810"/>
    <w:rsid w:val="00987A3F"/>
    <w:rsid w:val="00987A6E"/>
    <w:rsid w:val="00987C61"/>
    <w:rsid w:val="00987EC5"/>
    <w:rsid w:val="009900A4"/>
    <w:rsid w:val="009902AB"/>
    <w:rsid w:val="0099066F"/>
    <w:rsid w:val="00990681"/>
    <w:rsid w:val="00990DE6"/>
    <w:rsid w:val="00990FB8"/>
    <w:rsid w:val="009912DC"/>
    <w:rsid w:val="00991BB5"/>
    <w:rsid w:val="00991CD3"/>
    <w:rsid w:val="00991E15"/>
    <w:rsid w:val="00991E57"/>
    <w:rsid w:val="0099242F"/>
    <w:rsid w:val="009926BD"/>
    <w:rsid w:val="00992939"/>
    <w:rsid w:val="00992B8F"/>
    <w:rsid w:val="00992BC6"/>
    <w:rsid w:val="00993053"/>
    <w:rsid w:val="00993111"/>
    <w:rsid w:val="009932E6"/>
    <w:rsid w:val="009934D3"/>
    <w:rsid w:val="009935BB"/>
    <w:rsid w:val="009937D5"/>
    <w:rsid w:val="00993CF0"/>
    <w:rsid w:val="00993DDD"/>
    <w:rsid w:val="00994069"/>
    <w:rsid w:val="009940E6"/>
    <w:rsid w:val="0099448C"/>
    <w:rsid w:val="00994593"/>
    <w:rsid w:val="00994635"/>
    <w:rsid w:val="00994A6F"/>
    <w:rsid w:val="00994C73"/>
    <w:rsid w:val="00995155"/>
    <w:rsid w:val="009952D8"/>
    <w:rsid w:val="00995597"/>
    <w:rsid w:val="00995642"/>
    <w:rsid w:val="0099588A"/>
    <w:rsid w:val="00995958"/>
    <w:rsid w:val="00995B64"/>
    <w:rsid w:val="00995E82"/>
    <w:rsid w:val="0099613C"/>
    <w:rsid w:val="00996303"/>
    <w:rsid w:val="009963EC"/>
    <w:rsid w:val="009964F5"/>
    <w:rsid w:val="00996826"/>
    <w:rsid w:val="00996934"/>
    <w:rsid w:val="00996991"/>
    <w:rsid w:val="00996B63"/>
    <w:rsid w:val="00996B73"/>
    <w:rsid w:val="00996D1C"/>
    <w:rsid w:val="00996FC1"/>
    <w:rsid w:val="00997303"/>
    <w:rsid w:val="009977EE"/>
    <w:rsid w:val="009978D7"/>
    <w:rsid w:val="00997E4D"/>
    <w:rsid w:val="00997F28"/>
    <w:rsid w:val="009A049D"/>
    <w:rsid w:val="009A0603"/>
    <w:rsid w:val="009A068B"/>
    <w:rsid w:val="009A0729"/>
    <w:rsid w:val="009A0773"/>
    <w:rsid w:val="009A07C7"/>
    <w:rsid w:val="009A09E4"/>
    <w:rsid w:val="009A0B1D"/>
    <w:rsid w:val="009A17A6"/>
    <w:rsid w:val="009A1EB6"/>
    <w:rsid w:val="009A249F"/>
    <w:rsid w:val="009A2579"/>
    <w:rsid w:val="009A2834"/>
    <w:rsid w:val="009A28AA"/>
    <w:rsid w:val="009A2E1D"/>
    <w:rsid w:val="009A2FB5"/>
    <w:rsid w:val="009A31B8"/>
    <w:rsid w:val="009A3516"/>
    <w:rsid w:val="009A3522"/>
    <w:rsid w:val="009A358F"/>
    <w:rsid w:val="009A3754"/>
    <w:rsid w:val="009A4069"/>
    <w:rsid w:val="009A41AA"/>
    <w:rsid w:val="009A4448"/>
    <w:rsid w:val="009A46F3"/>
    <w:rsid w:val="009A4B6F"/>
    <w:rsid w:val="009A4B77"/>
    <w:rsid w:val="009A4EE9"/>
    <w:rsid w:val="009A545D"/>
    <w:rsid w:val="009A5662"/>
    <w:rsid w:val="009A5DE5"/>
    <w:rsid w:val="009A618B"/>
    <w:rsid w:val="009A6260"/>
    <w:rsid w:val="009A6591"/>
    <w:rsid w:val="009A66C0"/>
    <w:rsid w:val="009A66EE"/>
    <w:rsid w:val="009A678D"/>
    <w:rsid w:val="009A72FF"/>
    <w:rsid w:val="009A7467"/>
    <w:rsid w:val="009A7641"/>
    <w:rsid w:val="009A7A56"/>
    <w:rsid w:val="009A7B79"/>
    <w:rsid w:val="009A7BA9"/>
    <w:rsid w:val="009A7BBE"/>
    <w:rsid w:val="009A7DAA"/>
    <w:rsid w:val="009A7E25"/>
    <w:rsid w:val="009B031E"/>
    <w:rsid w:val="009B0526"/>
    <w:rsid w:val="009B0576"/>
    <w:rsid w:val="009B07B5"/>
    <w:rsid w:val="009B0C22"/>
    <w:rsid w:val="009B0D40"/>
    <w:rsid w:val="009B12A4"/>
    <w:rsid w:val="009B1306"/>
    <w:rsid w:val="009B1347"/>
    <w:rsid w:val="009B13F7"/>
    <w:rsid w:val="009B1958"/>
    <w:rsid w:val="009B19C8"/>
    <w:rsid w:val="009B1DB0"/>
    <w:rsid w:val="009B1ECD"/>
    <w:rsid w:val="009B2D22"/>
    <w:rsid w:val="009B2EAC"/>
    <w:rsid w:val="009B2FCD"/>
    <w:rsid w:val="009B3688"/>
    <w:rsid w:val="009B4126"/>
    <w:rsid w:val="009B4163"/>
    <w:rsid w:val="009B447C"/>
    <w:rsid w:val="009B48D4"/>
    <w:rsid w:val="009B4992"/>
    <w:rsid w:val="009B49B2"/>
    <w:rsid w:val="009B4ABE"/>
    <w:rsid w:val="009B4B64"/>
    <w:rsid w:val="009B4D7D"/>
    <w:rsid w:val="009B4E22"/>
    <w:rsid w:val="009B4F84"/>
    <w:rsid w:val="009B500F"/>
    <w:rsid w:val="009B5072"/>
    <w:rsid w:val="009B52B9"/>
    <w:rsid w:val="009B5354"/>
    <w:rsid w:val="009B553D"/>
    <w:rsid w:val="009B5A4A"/>
    <w:rsid w:val="009B5C7B"/>
    <w:rsid w:val="009B5F65"/>
    <w:rsid w:val="009B5F70"/>
    <w:rsid w:val="009B607A"/>
    <w:rsid w:val="009B665B"/>
    <w:rsid w:val="009B68D6"/>
    <w:rsid w:val="009B69C6"/>
    <w:rsid w:val="009B6B9B"/>
    <w:rsid w:val="009B6E62"/>
    <w:rsid w:val="009B7161"/>
    <w:rsid w:val="009B7360"/>
    <w:rsid w:val="009B757D"/>
    <w:rsid w:val="009B7B05"/>
    <w:rsid w:val="009B7CCC"/>
    <w:rsid w:val="009B7F74"/>
    <w:rsid w:val="009C01C7"/>
    <w:rsid w:val="009C02B1"/>
    <w:rsid w:val="009C036C"/>
    <w:rsid w:val="009C06C8"/>
    <w:rsid w:val="009C0AAA"/>
    <w:rsid w:val="009C0D45"/>
    <w:rsid w:val="009C126F"/>
    <w:rsid w:val="009C13F5"/>
    <w:rsid w:val="009C159F"/>
    <w:rsid w:val="009C15AF"/>
    <w:rsid w:val="009C1652"/>
    <w:rsid w:val="009C1862"/>
    <w:rsid w:val="009C18C3"/>
    <w:rsid w:val="009C1952"/>
    <w:rsid w:val="009C1B99"/>
    <w:rsid w:val="009C2038"/>
    <w:rsid w:val="009C23D3"/>
    <w:rsid w:val="009C27D4"/>
    <w:rsid w:val="009C2A52"/>
    <w:rsid w:val="009C302F"/>
    <w:rsid w:val="009C32E7"/>
    <w:rsid w:val="009C34E9"/>
    <w:rsid w:val="009C395B"/>
    <w:rsid w:val="009C3CC1"/>
    <w:rsid w:val="009C4086"/>
    <w:rsid w:val="009C4116"/>
    <w:rsid w:val="009C41B4"/>
    <w:rsid w:val="009C4464"/>
    <w:rsid w:val="009C4513"/>
    <w:rsid w:val="009C46DF"/>
    <w:rsid w:val="009C47A6"/>
    <w:rsid w:val="009C48AD"/>
    <w:rsid w:val="009C4C86"/>
    <w:rsid w:val="009C5351"/>
    <w:rsid w:val="009C5691"/>
    <w:rsid w:val="009C5889"/>
    <w:rsid w:val="009C5B70"/>
    <w:rsid w:val="009C6007"/>
    <w:rsid w:val="009C6616"/>
    <w:rsid w:val="009C681E"/>
    <w:rsid w:val="009C6E2D"/>
    <w:rsid w:val="009C71BA"/>
    <w:rsid w:val="009C72F6"/>
    <w:rsid w:val="009C74E1"/>
    <w:rsid w:val="009C785C"/>
    <w:rsid w:val="009C797B"/>
    <w:rsid w:val="009C7A4E"/>
    <w:rsid w:val="009C7AC6"/>
    <w:rsid w:val="009C7FC1"/>
    <w:rsid w:val="009D0082"/>
    <w:rsid w:val="009D00C4"/>
    <w:rsid w:val="009D051C"/>
    <w:rsid w:val="009D06A4"/>
    <w:rsid w:val="009D0928"/>
    <w:rsid w:val="009D0984"/>
    <w:rsid w:val="009D09E4"/>
    <w:rsid w:val="009D105E"/>
    <w:rsid w:val="009D155C"/>
    <w:rsid w:val="009D1A2C"/>
    <w:rsid w:val="009D1CD2"/>
    <w:rsid w:val="009D1E99"/>
    <w:rsid w:val="009D20F7"/>
    <w:rsid w:val="009D26A3"/>
    <w:rsid w:val="009D2BB9"/>
    <w:rsid w:val="009D2D72"/>
    <w:rsid w:val="009D2EAB"/>
    <w:rsid w:val="009D2FED"/>
    <w:rsid w:val="009D3538"/>
    <w:rsid w:val="009D3C22"/>
    <w:rsid w:val="009D3F9F"/>
    <w:rsid w:val="009D3FAB"/>
    <w:rsid w:val="009D430D"/>
    <w:rsid w:val="009D431C"/>
    <w:rsid w:val="009D43E2"/>
    <w:rsid w:val="009D48CF"/>
    <w:rsid w:val="009D4D14"/>
    <w:rsid w:val="009D51DD"/>
    <w:rsid w:val="009D5603"/>
    <w:rsid w:val="009D5627"/>
    <w:rsid w:val="009D5955"/>
    <w:rsid w:val="009D5A3D"/>
    <w:rsid w:val="009D5AAC"/>
    <w:rsid w:val="009D5C54"/>
    <w:rsid w:val="009D6202"/>
    <w:rsid w:val="009D66EB"/>
    <w:rsid w:val="009D6721"/>
    <w:rsid w:val="009D69BE"/>
    <w:rsid w:val="009D6C75"/>
    <w:rsid w:val="009D6D57"/>
    <w:rsid w:val="009D6DEA"/>
    <w:rsid w:val="009D721F"/>
    <w:rsid w:val="009D751C"/>
    <w:rsid w:val="009D7997"/>
    <w:rsid w:val="009D7A88"/>
    <w:rsid w:val="009E0454"/>
    <w:rsid w:val="009E04BF"/>
    <w:rsid w:val="009E065D"/>
    <w:rsid w:val="009E0E7F"/>
    <w:rsid w:val="009E12AC"/>
    <w:rsid w:val="009E130C"/>
    <w:rsid w:val="009E1609"/>
    <w:rsid w:val="009E1692"/>
    <w:rsid w:val="009E1971"/>
    <w:rsid w:val="009E19BF"/>
    <w:rsid w:val="009E19D7"/>
    <w:rsid w:val="009E200C"/>
    <w:rsid w:val="009E20E4"/>
    <w:rsid w:val="009E2219"/>
    <w:rsid w:val="009E23AC"/>
    <w:rsid w:val="009E2538"/>
    <w:rsid w:val="009E260C"/>
    <w:rsid w:val="009E2801"/>
    <w:rsid w:val="009E2AB9"/>
    <w:rsid w:val="009E3118"/>
    <w:rsid w:val="009E324C"/>
    <w:rsid w:val="009E3637"/>
    <w:rsid w:val="009E38A6"/>
    <w:rsid w:val="009E3CC8"/>
    <w:rsid w:val="009E3D34"/>
    <w:rsid w:val="009E3E92"/>
    <w:rsid w:val="009E3EC3"/>
    <w:rsid w:val="009E3EFD"/>
    <w:rsid w:val="009E3F58"/>
    <w:rsid w:val="009E3FBF"/>
    <w:rsid w:val="009E48F0"/>
    <w:rsid w:val="009E4960"/>
    <w:rsid w:val="009E496B"/>
    <w:rsid w:val="009E49A6"/>
    <w:rsid w:val="009E4B69"/>
    <w:rsid w:val="009E4BAC"/>
    <w:rsid w:val="009E4CAD"/>
    <w:rsid w:val="009E50DA"/>
    <w:rsid w:val="009E50E0"/>
    <w:rsid w:val="009E535D"/>
    <w:rsid w:val="009E5386"/>
    <w:rsid w:val="009E538A"/>
    <w:rsid w:val="009E5547"/>
    <w:rsid w:val="009E5612"/>
    <w:rsid w:val="009E57D6"/>
    <w:rsid w:val="009E57DA"/>
    <w:rsid w:val="009E5BC0"/>
    <w:rsid w:val="009E5C8C"/>
    <w:rsid w:val="009E5EED"/>
    <w:rsid w:val="009E61BF"/>
    <w:rsid w:val="009E6215"/>
    <w:rsid w:val="009E626F"/>
    <w:rsid w:val="009E67C7"/>
    <w:rsid w:val="009E68D0"/>
    <w:rsid w:val="009E6CB1"/>
    <w:rsid w:val="009E6FE1"/>
    <w:rsid w:val="009E7290"/>
    <w:rsid w:val="009E72A3"/>
    <w:rsid w:val="009E72F2"/>
    <w:rsid w:val="009E76B9"/>
    <w:rsid w:val="009E781D"/>
    <w:rsid w:val="009E7822"/>
    <w:rsid w:val="009E784C"/>
    <w:rsid w:val="009E7D41"/>
    <w:rsid w:val="009F003C"/>
    <w:rsid w:val="009F008A"/>
    <w:rsid w:val="009F0135"/>
    <w:rsid w:val="009F0144"/>
    <w:rsid w:val="009F068C"/>
    <w:rsid w:val="009F0A11"/>
    <w:rsid w:val="009F0B32"/>
    <w:rsid w:val="009F0F43"/>
    <w:rsid w:val="009F1038"/>
    <w:rsid w:val="009F13E8"/>
    <w:rsid w:val="009F141E"/>
    <w:rsid w:val="009F157E"/>
    <w:rsid w:val="009F1666"/>
    <w:rsid w:val="009F193D"/>
    <w:rsid w:val="009F1978"/>
    <w:rsid w:val="009F19BA"/>
    <w:rsid w:val="009F1B3A"/>
    <w:rsid w:val="009F1E11"/>
    <w:rsid w:val="009F1F93"/>
    <w:rsid w:val="009F2343"/>
    <w:rsid w:val="009F2571"/>
    <w:rsid w:val="009F26F0"/>
    <w:rsid w:val="009F27A2"/>
    <w:rsid w:val="009F2813"/>
    <w:rsid w:val="009F29B4"/>
    <w:rsid w:val="009F29B7"/>
    <w:rsid w:val="009F29E4"/>
    <w:rsid w:val="009F2C78"/>
    <w:rsid w:val="009F2E94"/>
    <w:rsid w:val="009F32A9"/>
    <w:rsid w:val="009F33DE"/>
    <w:rsid w:val="009F34D5"/>
    <w:rsid w:val="009F39D0"/>
    <w:rsid w:val="009F3C3C"/>
    <w:rsid w:val="009F3CB2"/>
    <w:rsid w:val="009F3CC5"/>
    <w:rsid w:val="009F3D7F"/>
    <w:rsid w:val="009F3ECC"/>
    <w:rsid w:val="009F4131"/>
    <w:rsid w:val="009F41B7"/>
    <w:rsid w:val="009F42A9"/>
    <w:rsid w:val="009F4ABB"/>
    <w:rsid w:val="009F4AD8"/>
    <w:rsid w:val="009F5115"/>
    <w:rsid w:val="009F52E0"/>
    <w:rsid w:val="009F5565"/>
    <w:rsid w:val="009F5686"/>
    <w:rsid w:val="009F5DC3"/>
    <w:rsid w:val="009F661B"/>
    <w:rsid w:val="009F6EAA"/>
    <w:rsid w:val="009F78A3"/>
    <w:rsid w:val="009F7A6C"/>
    <w:rsid w:val="009F7BF9"/>
    <w:rsid w:val="009F7E0D"/>
    <w:rsid w:val="009F7E23"/>
    <w:rsid w:val="00A00299"/>
    <w:rsid w:val="00A00B04"/>
    <w:rsid w:val="00A00BC3"/>
    <w:rsid w:val="00A00DC5"/>
    <w:rsid w:val="00A00F8F"/>
    <w:rsid w:val="00A014E7"/>
    <w:rsid w:val="00A017DF"/>
    <w:rsid w:val="00A0192F"/>
    <w:rsid w:val="00A01CE4"/>
    <w:rsid w:val="00A01F0F"/>
    <w:rsid w:val="00A02014"/>
    <w:rsid w:val="00A02126"/>
    <w:rsid w:val="00A02424"/>
    <w:rsid w:val="00A026FE"/>
    <w:rsid w:val="00A0287A"/>
    <w:rsid w:val="00A029C1"/>
    <w:rsid w:val="00A029FB"/>
    <w:rsid w:val="00A02D61"/>
    <w:rsid w:val="00A02E56"/>
    <w:rsid w:val="00A02EBE"/>
    <w:rsid w:val="00A03254"/>
    <w:rsid w:val="00A032B2"/>
    <w:rsid w:val="00A033C0"/>
    <w:rsid w:val="00A035D7"/>
    <w:rsid w:val="00A03653"/>
    <w:rsid w:val="00A036F3"/>
    <w:rsid w:val="00A03727"/>
    <w:rsid w:val="00A03B8E"/>
    <w:rsid w:val="00A03CA3"/>
    <w:rsid w:val="00A03CBB"/>
    <w:rsid w:val="00A0427E"/>
    <w:rsid w:val="00A04611"/>
    <w:rsid w:val="00A047C7"/>
    <w:rsid w:val="00A0498C"/>
    <w:rsid w:val="00A04D7F"/>
    <w:rsid w:val="00A04F03"/>
    <w:rsid w:val="00A0536C"/>
    <w:rsid w:val="00A054CE"/>
    <w:rsid w:val="00A05977"/>
    <w:rsid w:val="00A05A08"/>
    <w:rsid w:val="00A05E69"/>
    <w:rsid w:val="00A05F3C"/>
    <w:rsid w:val="00A0653C"/>
    <w:rsid w:val="00A065C5"/>
    <w:rsid w:val="00A0695B"/>
    <w:rsid w:val="00A07080"/>
    <w:rsid w:val="00A07242"/>
    <w:rsid w:val="00A07420"/>
    <w:rsid w:val="00A074FC"/>
    <w:rsid w:val="00A07548"/>
    <w:rsid w:val="00A077D3"/>
    <w:rsid w:val="00A07A67"/>
    <w:rsid w:val="00A07C9A"/>
    <w:rsid w:val="00A100D0"/>
    <w:rsid w:val="00A10480"/>
    <w:rsid w:val="00A1072E"/>
    <w:rsid w:val="00A10A9C"/>
    <w:rsid w:val="00A10B8C"/>
    <w:rsid w:val="00A10B9A"/>
    <w:rsid w:val="00A10F4C"/>
    <w:rsid w:val="00A1124C"/>
    <w:rsid w:val="00A11763"/>
    <w:rsid w:val="00A118E7"/>
    <w:rsid w:val="00A11E91"/>
    <w:rsid w:val="00A12141"/>
    <w:rsid w:val="00A12486"/>
    <w:rsid w:val="00A12717"/>
    <w:rsid w:val="00A12745"/>
    <w:rsid w:val="00A127DA"/>
    <w:rsid w:val="00A12983"/>
    <w:rsid w:val="00A12A9B"/>
    <w:rsid w:val="00A12BC6"/>
    <w:rsid w:val="00A1319A"/>
    <w:rsid w:val="00A132BB"/>
    <w:rsid w:val="00A133B2"/>
    <w:rsid w:val="00A1343E"/>
    <w:rsid w:val="00A13775"/>
    <w:rsid w:val="00A139AB"/>
    <w:rsid w:val="00A13B86"/>
    <w:rsid w:val="00A13CF2"/>
    <w:rsid w:val="00A13FAF"/>
    <w:rsid w:val="00A14065"/>
    <w:rsid w:val="00A1410A"/>
    <w:rsid w:val="00A145B4"/>
    <w:rsid w:val="00A14ACF"/>
    <w:rsid w:val="00A14D4A"/>
    <w:rsid w:val="00A14E4D"/>
    <w:rsid w:val="00A1506E"/>
    <w:rsid w:val="00A150D9"/>
    <w:rsid w:val="00A1515E"/>
    <w:rsid w:val="00A15182"/>
    <w:rsid w:val="00A15296"/>
    <w:rsid w:val="00A154C1"/>
    <w:rsid w:val="00A15824"/>
    <w:rsid w:val="00A15A74"/>
    <w:rsid w:val="00A15AF0"/>
    <w:rsid w:val="00A15D98"/>
    <w:rsid w:val="00A15DBE"/>
    <w:rsid w:val="00A15EFB"/>
    <w:rsid w:val="00A16700"/>
    <w:rsid w:val="00A16B78"/>
    <w:rsid w:val="00A16C78"/>
    <w:rsid w:val="00A16FCC"/>
    <w:rsid w:val="00A1700F"/>
    <w:rsid w:val="00A17E93"/>
    <w:rsid w:val="00A204E5"/>
    <w:rsid w:val="00A207EF"/>
    <w:rsid w:val="00A20A2D"/>
    <w:rsid w:val="00A20BE7"/>
    <w:rsid w:val="00A20DBD"/>
    <w:rsid w:val="00A20FB7"/>
    <w:rsid w:val="00A21016"/>
    <w:rsid w:val="00A21373"/>
    <w:rsid w:val="00A2163E"/>
    <w:rsid w:val="00A21678"/>
    <w:rsid w:val="00A21DBA"/>
    <w:rsid w:val="00A222A2"/>
    <w:rsid w:val="00A222EB"/>
    <w:rsid w:val="00A22A98"/>
    <w:rsid w:val="00A22F8E"/>
    <w:rsid w:val="00A23009"/>
    <w:rsid w:val="00A232B4"/>
    <w:rsid w:val="00A23302"/>
    <w:rsid w:val="00A233EF"/>
    <w:rsid w:val="00A2353B"/>
    <w:rsid w:val="00A23736"/>
    <w:rsid w:val="00A237AD"/>
    <w:rsid w:val="00A237C9"/>
    <w:rsid w:val="00A2394D"/>
    <w:rsid w:val="00A23AC1"/>
    <w:rsid w:val="00A23B7B"/>
    <w:rsid w:val="00A23BC4"/>
    <w:rsid w:val="00A23BD8"/>
    <w:rsid w:val="00A23CC9"/>
    <w:rsid w:val="00A23F2E"/>
    <w:rsid w:val="00A23F7D"/>
    <w:rsid w:val="00A23FE6"/>
    <w:rsid w:val="00A2415B"/>
    <w:rsid w:val="00A246AC"/>
    <w:rsid w:val="00A2484E"/>
    <w:rsid w:val="00A24A48"/>
    <w:rsid w:val="00A24CA4"/>
    <w:rsid w:val="00A25116"/>
    <w:rsid w:val="00A2552D"/>
    <w:rsid w:val="00A25D55"/>
    <w:rsid w:val="00A26278"/>
    <w:rsid w:val="00A2635B"/>
    <w:rsid w:val="00A266CE"/>
    <w:rsid w:val="00A26BA9"/>
    <w:rsid w:val="00A26E44"/>
    <w:rsid w:val="00A26E7C"/>
    <w:rsid w:val="00A26E92"/>
    <w:rsid w:val="00A26EA1"/>
    <w:rsid w:val="00A26F53"/>
    <w:rsid w:val="00A26F59"/>
    <w:rsid w:val="00A26F77"/>
    <w:rsid w:val="00A27041"/>
    <w:rsid w:val="00A2724C"/>
    <w:rsid w:val="00A272D0"/>
    <w:rsid w:val="00A27342"/>
    <w:rsid w:val="00A2743B"/>
    <w:rsid w:val="00A2781B"/>
    <w:rsid w:val="00A279A8"/>
    <w:rsid w:val="00A27AA0"/>
    <w:rsid w:val="00A27BC0"/>
    <w:rsid w:val="00A30381"/>
    <w:rsid w:val="00A305FA"/>
    <w:rsid w:val="00A307AE"/>
    <w:rsid w:val="00A308B7"/>
    <w:rsid w:val="00A31002"/>
    <w:rsid w:val="00A31243"/>
    <w:rsid w:val="00A31259"/>
    <w:rsid w:val="00A314BA"/>
    <w:rsid w:val="00A315CE"/>
    <w:rsid w:val="00A316D0"/>
    <w:rsid w:val="00A316F4"/>
    <w:rsid w:val="00A31783"/>
    <w:rsid w:val="00A317BE"/>
    <w:rsid w:val="00A318EC"/>
    <w:rsid w:val="00A319D9"/>
    <w:rsid w:val="00A31D10"/>
    <w:rsid w:val="00A31DDA"/>
    <w:rsid w:val="00A31F39"/>
    <w:rsid w:val="00A321FC"/>
    <w:rsid w:val="00A32238"/>
    <w:rsid w:val="00A32446"/>
    <w:rsid w:val="00A32455"/>
    <w:rsid w:val="00A32493"/>
    <w:rsid w:val="00A3278E"/>
    <w:rsid w:val="00A32EC6"/>
    <w:rsid w:val="00A3304F"/>
    <w:rsid w:val="00A333E6"/>
    <w:rsid w:val="00A3387C"/>
    <w:rsid w:val="00A33ADF"/>
    <w:rsid w:val="00A33BF1"/>
    <w:rsid w:val="00A33FB8"/>
    <w:rsid w:val="00A3408B"/>
    <w:rsid w:val="00A341D1"/>
    <w:rsid w:val="00A342F4"/>
    <w:rsid w:val="00A344EF"/>
    <w:rsid w:val="00A34A02"/>
    <w:rsid w:val="00A34DCB"/>
    <w:rsid w:val="00A34DD6"/>
    <w:rsid w:val="00A34FC9"/>
    <w:rsid w:val="00A35223"/>
    <w:rsid w:val="00A35344"/>
    <w:rsid w:val="00A35805"/>
    <w:rsid w:val="00A358D7"/>
    <w:rsid w:val="00A359D8"/>
    <w:rsid w:val="00A35AA3"/>
    <w:rsid w:val="00A35F01"/>
    <w:rsid w:val="00A36010"/>
    <w:rsid w:val="00A3616A"/>
    <w:rsid w:val="00A36203"/>
    <w:rsid w:val="00A3640A"/>
    <w:rsid w:val="00A36506"/>
    <w:rsid w:val="00A365FA"/>
    <w:rsid w:val="00A36B68"/>
    <w:rsid w:val="00A36BCB"/>
    <w:rsid w:val="00A36CF5"/>
    <w:rsid w:val="00A36FD7"/>
    <w:rsid w:val="00A37011"/>
    <w:rsid w:val="00A3702F"/>
    <w:rsid w:val="00A370BD"/>
    <w:rsid w:val="00A3732E"/>
    <w:rsid w:val="00A375CE"/>
    <w:rsid w:val="00A3761D"/>
    <w:rsid w:val="00A37A5F"/>
    <w:rsid w:val="00A37D33"/>
    <w:rsid w:val="00A37D99"/>
    <w:rsid w:val="00A40176"/>
    <w:rsid w:val="00A409AC"/>
    <w:rsid w:val="00A409F9"/>
    <w:rsid w:val="00A40AE2"/>
    <w:rsid w:val="00A40E29"/>
    <w:rsid w:val="00A40F32"/>
    <w:rsid w:val="00A413CA"/>
    <w:rsid w:val="00A41A45"/>
    <w:rsid w:val="00A423D8"/>
    <w:rsid w:val="00A42566"/>
    <w:rsid w:val="00A42A8A"/>
    <w:rsid w:val="00A42BCE"/>
    <w:rsid w:val="00A43198"/>
    <w:rsid w:val="00A433A7"/>
    <w:rsid w:val="00A43629"/>
    <w:rsid w:val="00A438C4"/>
    <w:rsid w:val="00A43C50"/>
    <w:rsid w:val="00A43C9C"/>
    <w:rsid w:val="00A43D25"/>
    <w:rsid w:val="00A43D76"/>
    <w:rsid w:val="00A43FAE"/>
    <w:rsid w:val="00A44600"/>
    <w:rsid w:val="00A44E51"/>
    <w:rsid w:val="00A451A2"/>
    <w:rsid w:val="00A4531C"/>
    <w:rsid w:val="00A45558"/>
    <w:rsid w:val="00A45674"/>
    <w:rsid w:val="00A45B88"/>
    <w:rsid w:val="00A460E3"/>
    <w:rsid w:val="00A46118"/>
    <w:rsid w:val="00A4617D"/>
    <w:rsid w:val="00A461F7"/>
    <w:rsid w:val="00A4664E"/>
    <w:rsid w:val="00A46956"/>
    <w:rsid w:val="00A47336"/>
    <w:rsid w:val="00A476DF"/>
    <w:rsid w:val="00A47915"/>
    <w:rsid w:val="00A47A29"/>
    <w:rsid w:val="00A47B71"/>
    <w:rsid w:val="00A47C5C"/>
    <w:rsid w:val="00A47E6F"/>
    <w:rsid w:val="00A47F0B"/>
    <w:rsid w:val="00A50105"/>
    <w:rsid w:val="00A5025D"/>
    <w:rsid w:val="00A50291"/>
    <w:rsid w:val="00A50405"/>
    <w:rsid w:val="00A50A85"/>
    <w:rsid w:val="00A51194"/>
    <w:rsid w:val="00A5186A"/>
    <w:rsid w:val="00A51BDD"/>
    <w:rsid w:val="00A51CCB"/>
    <w:rsid w:val="00A5228B"/>
    <w:rsid w:val="00A5246E"/>
    <w:rsid w:val="00A5257A"/>
    <w:rsid w:val="00A5275D"/>
    <w:rsid w:val="00A52AFB"/>
    <w:rsid w:val="00A52FB3"/>
    <w:rsid w:val="00A5303C"/>
    <w:rsid w:val="00A5308F"/>
    <w:rsid w:val="00A530C1"/>
    <w:rsid w:val="00A53230"/>
    <w:rsid w:val="00A5361D"/>
    <w:rsid w:val="00A538C0"/>
    <w:rsid w:val="00A53BB0"/>
    <w:rsid w:val="00A53C59"/>
    <w:rsid w:val="00A53CD2"/>
    <w:rsid w:val="00A53D7D"/>
    <w:rsid w:val="00A53EAE"/>
    <w:rsid w:val="00A54132"/>
    <w:rsid w:val="00A541C1"/>
    <w:rsid w:val="00A5447C"/>
    <w:rsid w:val="00A54876"/>
    <w:rsid w:val="00A54E58"/>
    <w:rsid w:val="00A54EE9"/>
    <w:rsid w:val="00A54F48"/>
    <w:rsid w:val="00A54F8F"/>
    <w:rsid w:val="00A551EA"/>
    <w:rsid w:val="00A553E4"/>
    <w:rsid w:val="00A55595"/>
    <w:rsid w:val="00A5580F"/>
    <w:rsid w:val="00A55927"/>
    <w:rsid w:val="00A55A29"/>
    <w:rsid w:val="00A55D5F"/>
    <w:rsid w:val="00A55EBA"/>
    <w:rsid w:val="00A55F66"/>
    <w:rsid w:val="00A56222"/>
    <w:rsid w:val="00A5676E"/>
    <w:rsid w:val="00A568B7"/>
    <w:rsid w:val="00A568C9"/>
    <w:rsid w:val="00A56A7B"/>
    <w:rsid w:val="00A56A83"/>
    <w:rsid w:val="00A56FF0"/>
    <w:rsid w:val="00A5742C"/>
    <w:rsid w:val="00A57508"/>
    <w:rsid w:val="00A57525"/>
    <w:rsid w:val="00A57616"/>
    <w:rsid w:val="00A578DA"/>
    <w:rsid w:val="00A578F5"/>
    <w:rsid w:val="00A57AD1"/>
    <w:rsid w:val="00A57CCD"/>
    <w:rsid w:val="00A60145"/>
    <w:rsid w:val="00A60666"/>
    <w:rsid w:val="00A60DC8"/>
    <w:rsid w:val="00A61093"/>
    <w:rsid w:val="00A610E8"/>
    <w:rsid w:val="00A61276"/>
    <w:rsid w:val="00A615E2"/>
    <w:rsid w:val="00A61820"/>
    <w:rsid w:val="00A61908"/>
    <w:rsid w:val="00A6204F"/>
    <w:rsid w:val="00A6208E"/>
    <w:rsid w:val="00A622BE"/>
    <w:rsid w:val="00A6253C"/>
    <w:rsid w:val="00A6270F"/>
    <w:rsid w:val="00A6274E"/>
    <w:rsid w:val="00A62AEA"/>
    <w:rsid w:val="00A62BBA"/>
    <w:rsid w:val="00A62FA7"/>
    <w:rsid w:val="00A636A0"/>
    <w:rsid w:val="00A64038"/>
    <w:rsid w:val="00A642F2"/>
    <w:rsid w:val="00A645B2"/>
    <w:rsid w:val="00A6469C"/>
    <w:rsid w:val="00A64863"/>
    <w:rsid w:val="00A64E52"/>
    <w:rsid w:val="00A65391"/>
    <w:rsid w:val="00A655E9"/>
    <w:rsid w:val="00A65639"/>
    <w:rsid w:val="00A65676"/>
    <w:rsid w:val="00A65A65"/>
    <w:rsid w:val="00A65F21"/>
    <w:rsid w:val="00A65F64"/>
    <w:rsid w:val="00A6607E"/>
    <w:rsid w:val="00A6677F"/>
    <w:rsid w:val="00A66A1D"/>
    <w:rsid w:val="00A66A4F"/>
    <w:rsid w:val="00A66A55"/>
    <w:rsid w:val="00A66D39"/>
    <w:rsid w:val="00A66DD8"/>
    <w:rsid w:val="00A6722E"/>
    <w:rsid w:val="00A673B4"/>
    <w:rsid w:val="00A6747C"/>
    <w:rsid w:val="00A67830"/>
    <w:rsid w:val="00A678EB"/>
    <w:rsid w:val="00A67937"/>
    <w:rsid w:val="00A67E7A"/>
    <w:rsid w:val="00A701FC"/>
    <w:rsid w:val="00A703CE"/>
    <w:rsid w:val="00A70703"/>
    <w:rsid w:val="00A70738"/>
    <w:rsid w:val="00A70B41"/>
    <w:rsid w:val="00A70BCC"/>
    <w:rsid w:val="00A70E81"/>
    <w:rsid w:val="00A70ED4"/>
    <w:rsid w:val="00A71152"/>
    <w:rsid w:val="00A71199"/>
    <w:rsid w:val="00A71775"/>
    <w:rsid w:val="00A71AE1"/>
    <w:rsid w:val="00A71E18"/>
    <w:rsid w:val="00A72178"/>
    <w:rsid w:val="00A72295"/>
    <w:rsid w:val="00A723C4"/>
    <w:rsid w:val="00A723E2"/>
    <w:rsid w:val="00A723F6"/>
    <w:rsid w:val="00A72B61"/>
    <w:rsid w:val="00A72BA8"/>
    <w:rsid w:val="00A73032"/>
    <w:rsid w:val="00A73104"/>
    <w:rsid w:val="00A731C4"/>
    <w:rsid w:val="00A731CA"/>
    <w:rsid w:val="00A732F9"/>
    <w:rsid w:val="00A7334C"/>
    <w:rsid w:val="00A734A9"/>
    <w:rsid w:val="00A73808"/>
    <w:rsid w:val="00A73A77"/>
    <w:rsid w:val="00A73D91"/>
    <w:rsid w:val="00A73FBC"/>
    <w:rsid w:val="00A74239"/>
    <w:rsid w:val="00A74372"/>
    <w:rsid w:val="00A743D0"/>
    <w:rsid w:val="00A746B6"/>
    <w:rsid w:val="00A74B84"/>
    <w:rsid w:val="00A74BAC"/>
    <w:rsid w:val="00A74BF4"/>
    <w:rsid w:val="00A75338"/>
    <w:rsid w:val="00A75411"/>
    <w:rsid w:val="00A754BB"/>
    <w:rsid w:val="00A754ED"/>
    <w:rsid w:val="00A75534"/>
    <w:rsid w:val="00A75538"/>
    <w:rsid w:val="00A75636"/>
    <w:rsid w:val="00A7582B"/>
    <w:rsid w:val="00A7590B"/>
    <w:rsid w:val="00A75AFC"/>
    <w:rsid w:val="00A760E2"/>
    <w:rsid w:val="00A76239"/>
    <w:rsid w:val="00A76247"/>
    <w:rsid w:val="00A764CB"/>
    <w:rsid w:val="00A76507"/>
    <w:rsid w:val="00A765B4"/>
    <w:rsid w:val="00A7673D"/>
    <w:rsid w:val="00A7691E"/>
    <w:rsid w:val="00A769AB"/>
    <w:rsid w:val="00A7702C"/>
    <w:rsid w:val="00A7722B"/>
    <w:rsid w:val="00A7723B"/>
    <w:rsid w:val="00A7731B"/>
    <w:rsid w:val="00A77352"/>
    <w:rsid w:val="00A774C5"/>
    <w:rsid w:val="00A77709"/>
    <w:rsid w:val="00A77C40"/>
    <w:rsid w:val="00A803CB"/>
    <w:rsid w:val="00A805B4"/>
    <w:rsid w:val="00A809D4"/>
    <w:rsid w:val="00A80A63"/>
    <w:rsid w:val="00A80EF9"/>
    <w:rsid w:val="00A81122"/>
    <w:rsid w:val="00A81432"/>
    <w:rsid w:val="00A815A5"/>
    <w:rsid w:val="00A818FB"/>
    <w:rsid w:val="00A81929"/>
    <w:rsid w:val="00A81CCD"/>
    <w:rsid w:val="00A81D3A"/>
    <w:rsid w:val="00A81EAC"/>
    <w:rsid w:val="00A81F44"/>
    <w:rsid w:val="00A8201F"/>
    <w:rsid w:val="00A8218E"/>
    <w:rsid w:val="00A8248C"/>
    <w:rsid w:val="00A8294E"/>
    <w:rsid w:val="00A8298E"/>
    <w:rsid w:val="00A82B78"/>
    <w:rsid w:val="00A82FE9"/>
    <w:rsid w:val="00A830EA"/>
    <w:rsid w:val="00A8319E"/>
    <w:rsid w:val="00A83291"/>
    <w:rsid w:val="00A833CD"/>
    <w:rsid w:val="00A83661"/>
    <w:rsid w:val="00A83A2C"/>
    <w:rsid w:val="00A83CB9"/>
    <w:rsid w:val="00A83EA8"/>
    <w:rsid w:val="00A83F20"/>
    <w:rsid w:val="00A84075"/>
    <w:rsid w:val="00A842EA"/>
    <w:rsid w:val="00A84387"/>
    <w:rsid w:val="00A84990"/>
    <w:rsid w:val="00A84DC5"/>
    <w:rsid w:val="00A84FFE"/>
    <w:rsid w:val="00A850F7"/>
    <w:rsid w:val="00A851DC"/>
    <w:rsid w:val="00A8548D"/>
    <w:rsid w:val="00A855EE"/>
    <w:rsid w:val="00A85915"/>
    <w:rsid w:val="00A859C1"/>
    <w:rsid w:val="00A85C11"/>
    <w:rsid w:val="00A86189"/>
    <w:rsid w:val="00A86370"/>
    <w:rsid w:val="00A8648C"/>
    <w:rsid w:val="00A864EC"/>
    <w:rsid w:val="00A866BC"/>
    <w:rsid w:val="00A86BB3"/>
    <w:rsid w:val="00A86ECD"/>
    <w:rsid w:val="00A870A7"/>
    <w:rsid w:val="00A87153"/>
    <w:rsid w:val="00A87237"/>
    <w:rsid w:val="00A87335"/>
    <w:rsid w:val="00A8746E"/>
    <w:rsid w:val="00A8772E"/>
    <w:rsid w:val="00A87985"/>
    <w:rsid w:val="00A87C8F"/>
    <w:rsid w:val="00A900EA"/>
    <w:rsid w:val="00A90103"/>
    <w:rsid w:val="00A9014B"/>
    <w:rsid w:val="00A9021C"/>
    <w:rsid w:val="00A906D0"/>
    <w:rsid w:val="00A90709"/>
    <w:rsid w:val="00A90759"/>
    <w:rsid w:val="00A90D5D"/>
    <w:rsid w:val="00A90F58"/>
    <w:rsid w:val="00A9120F"/>
    <w:rsid w:val="00A917CB"/>
    <w:rsid w:val="00A91A40"/>
    <w:rsid w:val="00A91EE6"/>
    <w:rsid w:val="00A92329"/>
    <w:rsid w:val="00A923FA"/>
    <w:rsid w:val="00A925CE"/>
    <w:rsid w:val="00A926E8"/>
    <w:rsid w:val="00A9270E"/>
    <w:rsid w:val="00A927AA"/>
    <w:rsid w:val="00A92886"/>
    <w:rsid w:val="00A92900"/>
    <w:rsid w:val="00A92A30"/>
    <w:rsid w:val="00A92C5A"/>
    <w:rsid w:val="00A934A6"/>
    <w:rsid w:val="00A93755"/>
    <w:rsid w:val="00A93CB3"/>
    <w:rsid w:val="00A93CC2"/>
    <w:rsid w:val="00A93D86"/>
    <w:rsid w:val="00A94473"/>
    <w:rsid w:val="00A9468E"/>
    <w:rsid w:val="00A94732"/>
    <w:rsid w:val="00A94ABB"/>
    <w:rsid w:val="00A9508F"/>
    <w:rsid w:val="00A9510D"/>
    <w:rsid w:val="00A95118"/>
    <w:rsid w:val="00A95138"/>
    <w:rsid w:val="00A953BB"/>
    <w:rsid w:val="00A955AF"/>
    <w:rsid w:val="00A95609"/>
    <w:rsid w:val="00A9560E"/>
    <w:rsid w:val="00A95A6E"/>
    <w:rsid w:val="00A960CD"/>
    <w:rsid w:val="00A9647C"/>
    <w:rsid w:val="00A964C1"/>
    <w:rsid w:val="00A964E3"/>
    <w:rsid w:val="00A9668E"/>
    <w:rsid w:val="00A970B2"/>
    <w:rsid w:val="00A97B2C"/>
    <w:rsid w:val="00A97D80"/>
    <w:rsid w:val="00A97E85"/>
    <w:rsid w:val="00A97EBB"/>
    <w:rsid w:val="00A97ED2"/>
    <w:rsid w:val="00A97FA2"/>
    <w:rsid w:val="00AA02B1"/>
    <w:rsid w:val="00AA02D4"/>
    <w:rsid w:val="00AA0400"/>
    <w:rsid w:val="00AA0711"/>
    <w:rsid w:val="00AA0806"/>
    <w:rsid w:val="00AA08E4"/>
    <w:rsid w:val="00AA0D13"/>
    <w:rsid w:val="00AA0F08"/>
    <w:rsid w:val="00AA0F0F"/>
    <w:rsid w:val="00AA1083"/>
    <w:rsid w:val="00AA1253"/>
    <w:rsid w:val="00AA144F"/>
    <w:rsid w:val="00AA1597"/>
    <w:rsid w:val="00AA16CB"/>
    <w:rsid w:val="00AA175F"/>
    <w:rsid w:val="00AA1AE1"/>
    <w:rsid w:val="00AA215D"/>
    <w:rsid w:val="00AA2505"/>
    <w:rsid w:val="00AA2518"/>
    <w:rsid w:val="00AA280E"/>
    <w:rsid w:val="00AA2A3F"/>
    <w:rsid w:val="00AA2BC6"/>
    <w:rsid w:val="00AA2E14"/>
    <w:rsid w:val="00AA2F2B"/>
    <w:rsid w:val="00AA2F84"/>
    <w:rsid w:val="00AA30A3"/>
    <w:rsid w:val="00AA30C0"/>
    <w:rsid w:val="00AA334B"/>
    <w:rsid w:val="00AA34DD"/>
    <w:rsid w:val="00AA36B6"/>
    <w:rsid w:val="00AA372B"/>
    <w:rsid w:val="00AA39FD"/>
    <w:rsid w:val="00AA3AD1"/>
    <w:rsid w:val="00AA42BB"/>
    <w:rsid w:val="00AA4313"/>
    <w:rsid w:val="00AA468C"/>
    <w:rsid w:val="00AA48C2"/>
    <w:rsid w:val="00AA4B7D"/>
    <w:rsid w:val="00AA4F38"/>
    <w:rsid w:val="00AA505B"/>
    <w:rsid w:val="00AA512B"/>
    <w:rsid w:val="00AA528A"/>
    <w:rsid w:val="00AA528F"/>
    <w:rsid w:val="00AA52FF"/>
    <w:rsid w:val="00AA53C8"/>
    <w:rsid w:val="00AA5416"/>
    <w:rsid w:val="00AA5440"/>
    <w:rsid w:val="00AA5646"/>
    <w:rsid w:val="00AA5696"/>
    <w:rsid w:val="00AA57BB"/>
    <w:rsid w:val="00AA5EAA"/>
    <w:rsid w:val="00AA6081"/>
    <w:rsid w:val="00AA622E"/>
    <w:rsid w:val="00AA636C"/>
    <w:rsid w:val="00AA6481"/>
    <w:rsid w:val="00AA65AC"/>
    <w:rsid w:val="00AA6920"/>
    <w:rsid w:val="00AA6A2C"/>
    <w:rsid w:val="00AA6CBF"/>
    <w:rsid w:val="00AA6F0A"/>
    <w:rsid w:val="00AA6F69"/>
    <w:rsid w:val="00AA6F87"/>
    <w:rsid w:val="00AA70AB"/>
    <w:rsid w:val="00AA712E"/>
    <w:rsid w:val="00AA73E4"/>
    <w:rsid w:val="00AA78E9"/>
    <w:rsid w:val="00AA79A5"/>
    <w:rsid w:val="00AB0151"/>
    <w:rsid w:val="00AB0188"/>
    <w:rsid w:val="00AB018D"/>
    <w:rsid w:val="00AB02BE"/>
    <w:rsid w:val="00AB0323"/>
    <w:rsid w:val="00AB03B4"/>
    <w:rsid w:val="00AB0816"/>
    <w:rsid w:val="00AB09A5"/>
    <w:rsid w:val="00AB0D46"/>
    <w:rsid w:val="00AB0D89"/>
    <w:rsid w:val="00AB0E2C"/>
    <w:rsid w:val="00AB11E3"/>
    <w:rsid w:val="00AB14A3"/>
    <w:rsid w:val="00AB153D"/>
    <w:rsid w:val="00AB1910"/>
    <w:rsid w:val="00AB1D77"/>
    <w:rsid w:val="00AB1D89"/>
    <w:rsid w:val="00AB1FE2"/>
    <w:rsid w:val="00AB21A4"/>
    <w:rsid w:val="00AB250D"/>
    <w:rsid w:val="00AB2592"/>
    <w:rsid w:val="00AB26E6"/>
    <w:rsid w:val="00AB2DEC"/>
    <w:rsid w:val="00AB318E"/>
    <w:rsid w:val="00AB3274"/>
    <w:rsid w:val="00AB339D"/>
    <w:rsid w:val="00AB3422"/>
    <w:rsid w:val="00AB3477"/>
    <w:rsid w:val="00AB37C8"/>
    <w:rsid w:val="00AB4096"/>
    <w:rsid w:val="00AB423D"/>
    <w:rsid w:val="00AB4517"/>
    <w:rsid w:val="00AB4535"/>
    <w:rsid w:val="00AB46DC"/>
    <w:rsid w:val="00AB486A"/>
    <w:rsid w:val="00AB4BBB"/>
    <w:rsid w:val="00AB4F24"/>
    <w:rsid w:val="00AB539C"/>
    <w:rsid w:val="00AB55C4"/>
    <w:rsid w:val="00AB5847"/>
    <w:rsid w:val="00AB5BB9"/>
    <w:rsid w:val="00AB5C53"/>
    <w:rsid w:val="00AB5FA8"/>
    <w:rsid w:val="00AB61AF"/>
    <w:rsid w:val="00AB62F3"/>
    <w:rsid w:val="00AB649C"/>
    <w:rsid w:val="00AB682D"/>
    <w:rsid w:val="00AB6AED"/>
    <w:rsid w:val="00AB6B1E"/>
    <w:rsid w:val="00AB6EA2"/>
    <w:rsid w:val="00AB713D"/>
    <w:rsid w:val="00AB734B"/>
    <w:rsid w:val="00AB735E"/>
    <w:rsid w:val="00AB73D5"/>
    <w:rsid w:val="00AB7875"/>
    <w:rsid w:val="00AB789E"/>
    <w:rsid w:val="00AB78E6"/>
    <w:rsid w:val="00AB7A0E"/>
    <w:rsid w:val="00AB7E43"/>
    <w:rsid w:val="00AB7F9C"/>
    <w:rsid w:val="00AB7FC0"/>
    <w:rsid w:val="00AC0581"/>
    <w:rsid w:val="00AC06ED"/>
    <w:rsid w:val="00AC07D7"/>
    <w:rsid w:val="00AC0C94"/>
    <w:rsid w:val="00AC0D3D"/>
    <w:rsid w:val="00AC1130"/>
    <w:rsid w:val="00AC1279"/>
    <w:rsid w:val="00AC1580"/>
    <w:rsid w:val="00AC16EC"/>
    <w:rsid w:val="00AC175C"/>
    <w:rsid w:val="00AC1946"/>
    <w:rsid w:val="00AC19DC"/>
    <w:rsid w:val="00AC1B8C"/>
    <w:rsid w:val="00AC1CB8"/>
    <w:rsid w:val="00AC1D30"/>
    <w:rsid w:val="00AC1F6B"/>
    <w:rsid w:val="00AC1F9A"/>
    <w:rsid w:val="00AC2040"/>
    <w:rsid w:val="00AC2553"/>
    <w:rsid w:val="00AC2A2D"/>
    <w:rsid w:val="00AC2C00"/>
    <w:rsid w:val="00AC3606"/>
    <w:rsid w:val="00AC3C1E"/>
    <w:rsid w:val="00AC3C37"/>
    <w:rsid w:val="00AC405E"/>
    <w:rsid w:val="00AC40B3"/>
    <w:rsid w:val="00AC431E"/>
    <w:rsid w:val="00AC431F"/>
    <w:rsid w:val="00AC46B6"/>
    <w:rsid w:val="00AC4ADB"/>
    <w:rsid w:val="00AC4BC6"/>
    <w:rsid w:val="00AC4C23"/>
    <w:rsid w:val="00AC5337"/>
    <w:rsid w:val="00AC5469"/>
    <w:rsid w:val="00AC555B"/>
    <w:rsid w:val="00AC559D"/>
    <w:rsid w:val="00AC59E5"/>
    <w:rsid w:val="00AC5D80"/>
    <w:rsid w:val="00AC5EA7"/>
    <w:rsid w:val="00AC5FC8"/>
    <w:rsid w:val="00AC5FDC"/>
    <w:rsid w:val="00AC6404"/>
    <w:rsid w:val="00AC64FC"/>
    <w:rsid w:val="00AC66E0"/>
    <w:rsid w:val="00AC66F9"/>
    <w:rsid w:val="00AC6B90"/>
    <w:rsid w:val="00AC6CF8"/>
    <w:rsid w:val="00AC6FB8"/>
    <w:rsid w:val="00AC72F0"/>
    <w:rsid w:val="00AC75AF"/>
    <w:rsid w:val="00AC7C1F"/>
    <w:rsid w:val="00AC7ECC"/>
    <w:rsid w:val="00AC7EDF"/>
    <w:rsid w:val="00AC7F77"/>
    <w:rsid w:val="00AD0326"/>
    <w:rsid w:val="00AD0651"/>
    <w:rsid w:val="00AD0AA3"/>
    <w:rsid w:val="00AD0AB5"/>
    <w:rsid w:val="00AD0C67"/>
    <w:rsid w:val="00AD0DF9"/>
    <w:rsid w:val="00AD0E0B"/>
    <w:rsid w:val="00AD0E69"/>
    <w:rsid w:val="00AD0F2C"/>
    <w:rsid w:val="00AD11CA"/>
    <w:rsid w:val="00AD121D"/>
    <w:rsid w:val="00AD1608"/>
    <w:rsid w:val="00AD1D26"/>
    <w:rsid w:val="00AD1FEE"/>
    <w:rsid w:val="00AD210C"/>
    <w:rsid w:val="00AD249F"/>
    <w:rsid w:val="00AD255F"/>
    <w:rsid w:val="00AD26F0"/>
    <w:rsid w:val="00AD27E3"/>
    <w:rsid w:val="00AD2A5C"/>
    <w:rsid w:val="00AD2AF3"/>
    <w:rsid w:val="00AD2CCC"/>
    <w:rsid w:val="00AD2DA8"/>
    <w:rsid w:val="00AD2E7E"/>
    <w:rsid w:val="00AD2F28"/>
    <w:rsid w:val="00AD38F4"/>
    <w:rsid w:val="00AD398E"/>
    <w:rsid w:val="00AD3B7C"/>
    <w:rsid w:val="00AD40B7"/>
    <w:rsid w:val="00AD417C"/>
    <w:rsid w:val="00AD439C"/>
    <w:rsid w:val="00AD5496"/>
    <w:rsid w:val="00AD57F0"/>
    <w:rsid w:val="00AD5C31"/>
    <w:rsid w:val="00AD5C66"/>
    <w:rsid w:val="00AD5E17"/>
    <w:rsid w:val="00AD6789"/>
    <w:rsid w:val="00AD6A31"/>
    <w:rsid w:val="00AD6A7F"/>
    <w:rsid w:val="00AD6BC6"/>
    <w:rsid w:val="00AD74F1"/>
    <w:rsid w:val="00AD75AD"/>
    <w:rsid w:val="00AD75D7"/>
    <w:rsid w:val="00AD779D"/>
    <w:rsid w:val="00AD7A05"/>
    <w:rsid w:val="00AD7DEA"/>
    <w:rsid w:val="00AE0109"/>
    <w:rsid w:val="00AE0176"/>
    <w:rsid w:val="00AE0642"/>
    <w:rsid w:val="00AE06B6"/>
    <w:rsid w:val="00AE0930"/>
    <w:rsid w:val="00AE0AFE"/>
    <w:rsid w:val="00AE102B"/>
    <w:rsid w:val="00AE122B"/>
    <w:rsid w:val="00AE1459"/>
    <w:rsid w:val="00AE150D"/>
    <w:rsid w:val="00AE1633"/>
    <w:rsid w:val="00AE18D0"/>
    <w:rsid w:val="00AE1B9D"/>
    <w:rsid w:val="00AE1CB4"/>
    <w:rsid w:val="00AE1D43"/>
    <w:rsid w:val="00AE1DEC"/>
    <w:rsid w:val="00AE1ECB"/>
    <w:rsid w:val="00AE1F59"/>
    <w:rsid w:val="00AE20E7"/>
    <w:rsid w:val="00AE2216"/>
    <w:rsid w:val="00AE25EE"/>
    <w:rsid w:val="00AE28EA"/>
    <w:rsid w:val="00AE2CE7"/>
    <w:rsid w:val="00AE2CF6"/>
    <w:rsid w:val="00AE371F"/>
    <w:rsid w:val="00AE3B5D"/>
    <w:rsid w:val="00AE3BDE"/>
    <w:rsid w:val="00AE4191"/>
    <w:rsid w:val="00AE429B"/>
    <w:rsid w:val="00AE44D0"/>
    <w:rsid w:val="00AE4545"/>
    <w:rsid w:val="00AE47E5"/>
    <w:rsid w:val="00AE47F0"/>
    <w:rsid w:val="00AE4F8F"/>
    <w:rsid w:val="00AE4FC9"/>
    <w:rsid w:val="00AE5289"/>
    <w:rsid w:val="00AE52CD"/>
    <w:rsid w:val="00AE52EA"/>
    <w:rsid w:val="00AE5349"/>
    <w:rsid w:val="00AE53BC"/>
    <w:rsid w:val="00AE552A"/>
    <w:rsid w:val="00AE56DD"/>
    <w:rsid w:val="00AE5803"/>
    <w:rsid w:val="00AE59F6"/>
    <w:rsid w:val="00AE5B7C"/>
    <w:rsid w:val="00AE62DF"/>
    <w:rsid w:val="00AE63C0"/>
    <w:rsid w:val="00AE6574"/>
    <w:rsid w:val="00AE658A"/>
    <w:rsid w:val="00AE6A69"/>
    <w:rsid w:val="00AE6BCE"/>
    <w:rsid w:val="00AE6EA9"/>
    <w:rsid w:val="00AE6EB9"/>
    <w:rsid w:val="00AE6F81"/>
    <w:rsid w:val="00AE7154"/>
    <w:rsid w:val="00AE7268"/>
    <w:rsid w:val="00AE7327"/>
    <w:rsid w:val="00AE767C"/>
    <w:rsid w:val="00AE775C"/>
    <w:rsid w:val="00AE79B8"/>
    <w:rsid w:val="00AE7C72"/>
    <w:rsid w:val="00AE7D7A"/>
    <w:rsid w:val="00AF007D"/>
    <w:rsid w:val="00AF00DF"/>
    <w:rsid w:val="00AF0295"/>
    <w:rsid w:val="00AF0403"/>
    <w:rsid w:val="00AF0442"/>
    <w:rsid w:val="00AF0739"/>
    <w:rsid w:val="00AF0933"/>
    <w:rsid w:val="00AF0959"/>
    <w:rsid w:val="00AF0A71"/>
    <w:rsid w:val="00AF0A9E"/>
    <w:rsid w:val="00AF0AC9"/>
    <w:rsid w:val="00AF0E1B"/>
    <w:rsid w:val="00AF0F58"/>
    <w:rsid w:val="00AF1739"/>
    <w:rsid w:val="00AF1E46"/>
    <w:rsid w:val="00AF1F2A"/>
    <w:rsid w:val="00AF266F"/>
    <w:rsid w:val="00AF2767"/>
    <w:rsid w:val="00AF27C3"/>
    <w:rsid w:val="00AF2A18"/>
    <w:rsid w:val="00AF2D17"/>
    <w:rsid w:val="00AF2E83"/>
    <w:rsid w:val="00AF2EA3"/>
    <w:rsid w:val="00AF3079"/>
    <w:rsid w:val="00AF3487"/>
    <w:rsid w:val="00AF34FD"/>
    <w:rsid w:val="00AF356B"/>
    <w:rsid w:val="00AF360F"/>
    <w:rsid w:val="00AF36A0"/>
    <w:rsid w:val="00AF384E"/>
    <w:rsid w:val="00AF3853"/>
    <w:rsid w:val="00AF3901"/>
    <w:rsid w:val="00AF395D"/>
    <w:rsid w:val="00AF3965"/>
    <w:rsid w:val="00AF3D94"/>
    <w:rsid w:val="00AF3DBA"/>
    <w:rsid w:val="00AF3EC1"/>
    <w:rsid w:val="00AF3F8B"/>
    <w:rsid w:val="00AF42D9"/>
    <w:rsid w:val="00AF4547"/>
    <w:rsid w:val="00AF4A25"/>
    <w:rsid w:val="00AF4A61"/>
    <w:rsid w:val="00AF4B88"/>
    <w:rsid w:val="00AF4DC7"/>
    <w:rsid w:val="00AF4E6F"/>
    <w:rsid w:val="00AF4F39"/>
    <w:rsid w:val="00AF504D"/>
    <w:rsid w:val="00AF52DE"/>
    <w:rsid w:val="00AF57E7"/>
    <w:rsid w:val="00AF58CC"/>
    <w:rsid w:val="00AF58DE"/>
    <w:rsid w:val="00AF60ED"/>
    <w:rsid w:val="00AF6433"/>
    <w:rsid w:val="00AF64CC"/>
    <w:rsid w:val="00AF65A1"/>
    <w:rsid w:val="00AF67A9"/>
    <w:rsid w:val="00AF6A2C"/>
    <w:rsid w:val="00AF6AE2"/>
    <w:rsid w:val="00AF6EF4"/>
    <w:rsid w:val="00AF75B5"/>
    <w:rsid w:val="00AF7ABF"/>
    <w:rsid w:val="00AF7B4B"/>
    <w:rsid w:val="00AF7C84"/>
    <w:rsid w:val="00B00620"/>
    <w:rsid w:val="00B009C1"/>
    <w:rsid w:val="00B00A42"/>
    <w:rsid w:val="00B00AA6"/>
    <w:rsid w:val="00B00C7C"/>
    <w:rsid w:val="00B00E59"/>
    <w:rsid w:val="00B00EA5"/>
    <w:rsid w:val="00B00EC2"/>
    <w:rsid w:val="00B01030"/>
    <w:rsid w:val="00B01129"/>
    <w:rsid w:val="00B01326"/>
    <w:rsid w:val="00B01800"/>
    <w:rsid w:val="00B01A36"/>
    <w:rsid w:val="00B01D75"/>
    <w:rsid w:val="00B02621"/>
    <w:rsid w:val="00B02657"/>
    <w:rsid w:val="00B02C05"/>
    <w:rsid w:val="00B02C8C"/>
    <w:rsid w:val="00B02CB5"/>
    <w:rsid w:val="00B0353B"/>
    <w:rsid w:val="00B03582"/>
    <w:rsid w:val="00B037B1"/>
    <w:rsid w:val="00B03947"/>
    <w:rsid w:val="00B03BE1"/>
    <w:rsid w:val="00B03C77"/>
    <w:rsid w:val="00B03D1D"/>
    <w:rsid w:val="00B03F25"/>
    <w:rsid w:val="00B04243"/>
    <w:rsid w:val="00B04415"/>
    <w:rsid w:val="00B045C7"/>
    <w:rsid w:val="00B04767"/>
    <w:rsid w:val="00B04982"/>
    <w:rsid w:val="00B04A54"/>
    <w:rsid w:val="00B04B81"/>
    <w:rsid w:val="00B04DB8"/>
    <w:rsid w:val="00B05495"/>
    <w:rsid w:val="00B05680"/>
    <w:rsid w:val="00B05B78"/>
    <w:rsid w:val="00B05D4E"/>
    <w:rsid w:val="00B05EA9"/>
    <w:rsid w:val="00B05FCA"/>
    <w:rsid w:val="00B05FFA"/>
    <w:rsid w:val="00B0604A"/>
    <w:rsid w:val="00B060BA"/>
    <w:rsid w:val="00B06202"/>
    <w:rsid w:val="00B06C68"/>
    <w:rsid w:val="00B06C77"/>
    <w:rsid w:val="00B072E5"/>
    <w:rsid w:val="00B07371"/>
    <w:rsid w:val="00B073B2"/>
    <w:rsid w:val="00B07726"/>
    <w:rsid w:val="00B07842"/>
    <w:rsid w:val="00B07B03"/>
    <w:rsid w:val="00B07E83"/>
    <w:rsid w:val="00B07F21"/>
    <w:rsid w:val="00B07F6D"/>
    <w:rsid w:val="00B07F9B"/>
    <w:rsid w:val="00B10430"/>
    <w:rsid w:val="00B106A0"/>
    <w:rsid w:val="00B1076D"/>
    <w:rsid w:val="00B107C4"/>
    <w:rsid w:val="00B10CBC"/>
    <w:rsid w:val="00B112DE"/>
    <w:rsid w:val="00B114DA"/>
    <w:rsid w:val="00B11542"/>
    <w:rsid w:val="00B11639"/>
    <w:rsid w:val="00B11719"/>
    <w:rsid w:val="00B11BC4"/>
    <w:rsid w:val="00B11C79"/>
    <w:rsid w:val="00B12230"/>
    <w:rsid w:val="00B123A7"/>
    <w:rsid w:val="00B12529"/>
    <w:rsid w:val="00B127E4"/>
    <w:rsid w:val="00B12D03"/>
    <w:rsid w:val="00B13160"/>
    <w:rsid w:val="00B13289"/>
    <w:rsid w:val="00B132FF"/>
    <w:rsid w:val="00B13823"/>
    <w:rsid w:val="00B138B7"/>
    <w:rsid w:val="00B139AA"/>
    <w:rsid w:val="00B13AFC"/>
    <w:rsid w:val="00B13B51"/>
    <w:rsid w:val="00B13BEC"/>
    <w:rsid w:val="00B13C07"/>
    <w:rsid w:val="00B14145"/>
    <w:rsid w:val="00B14288"/>
    <w:rsid w:val="00B14308"/>
    <w:rsid w:val="00B1440E"/>
    <w:rsid w:val="00B1472C"/>
    <w:rsid w:val="00B14888"/>
    <w:rsid w:val="00B14D4C"/>
    <w:rsid w:val="00B15195"/>
    <w:rsid w:val="00B1532D"/>
    <w:rsid w:val="00B1552F"/>
    <w:rsid w:val="00B155A6"/>
    <w:rsid w:val="00B15A8B"/>
    <w:rsid w:val="00B15CD1"/>
    <w:rsid w:val="00B15DAB"/>
    <w:rsid w:val="00B15F6E"/>
    <w:rsid w:val="00B16112"/>
    <w:rsid w:val="00B166FC"/>
    <w:rsid w:val="00B16741"/>
    <w:rsid w:val="00B167F7"/>
    <w:rsid w:val="00B16FC3"/>
    <w:rsid w:val="00B171B3"/>
    <w:rsid w:val="00B17953"/>
    <w:rsid w:val="00B17954"/>
    <w:rsid w:val="00B17F58"/>
    <w:rsid w:val="00B2002A"/>
    <w:rsid w:val="00B200CC"/>
    <w:rsid w:val="00B2024D"/>
    <w:rsid w:val="00B203C9"/>
    <w:rsid w:val="00B20423"/>
    <w:rsid w:val="00B20523"/>
    <w:rsid w:val="00B206FF"/>
    <w:rsid w:val="00B20B46"/>
    <w:rsid w:val="00B20BB6"/>
    <w:rsid w:val="00B20C17"/>
    <w:rsid w:val="00B20D7B"/>
    <w:rsid w:val="00B2115C"/>
    <w:rsid w:val="00B2154B"/>
    <w:rsid w:val="00B218D7"/>
    <w:rsid w:val="00B21AA0"/>
    <w:rsid w:val="00B21CE0"/>
    <w:rsid w:val="00B21D61"/>
    <w:rsid w:val="00B21D7B"/>
    <w:rsid w:val="00B2211A"/>
    <w:rsid w:val="00B22407"/>
    <w:rsid w:val="00B22623"/>
    <w:rsid w:val="00B22AA2"/>
    <w:rsid w:val="00B22B59"/>
    <w:rsid w:val="00B22CF2"/>
    <w:rsid w:val="00B22DB8"/>
    <w:rsid w:val="00B22E6D"/>
    <w:rsid w:val="00B22F26"/>
    <w:rsid w:val="00B22F38"/>
    <w:rsid w:val="00B231BF"/>
    <w:rsid w:val="00B234C4"/>
    <w:rsid w:val="00B2387C"/>
    <w:rsid w:val="00B242AF"/>
    <w:rsid w:val="00B24563"/>
    <w:rsid w:val="00B2495F"/>
    <w:rsid w:val="00B24A12"/>
    <w:rsid w:val="00B24A3F"/>
    <w:rsid w:val="00B252B9"/>
    <w:rsid w:val="00B252BE"/>
    <w:rsid w:val="00B25934"/>
    <w:rsid w:val="00B25BF1"/>
    <w:rsid w:val="00B25E69"/>
    <w:rsid w:val="00B26026"/>
    <w:rsid w:val="00B2624F"/>
    <w:rsid w:val="00B267E7"/>
    <w:rsid w:val="00B26852"/>
    <w:rsid w:val="00B26AA5"/>
    <w:rsid w:val="00B26C9C"/>
    <w:rsid w:val="00B26D98"/>
    <w:rsid w:val="00B26EB0"/>
    <w:rsid w:val="00B26F8E"/>
    <w:rsid w:val="00B27115"/>
    <w:rsid w:val="00B27A58"/>
    <w:rsid w:val="00B27AA0"/>
    <w:rsid w:val="00B27C05"/>
    <w:rsid w:val="00B27E07"/>
    <w:rsid w:val="00B30650"/>
    <w:rsid w:val="00B30A64"/>
    <w:rsid w:val="00B30A8B"/>
    <w:rsid w:val="00B30B76"/>
    <w:rsid w:val="00B3111B"/>
    <w:rsid w:val="00B3115C"/>
    <w:rsid w:val="00B31276"/>
    <w:rsid w:val="00B316BD"/>
    <w:rsid w:val="00B31A6F"/>
    <w:rsid w:val="00B31AD9"/>
    <w:rsid w:val="00B31BA5"/>
    <w:rsid w:val="00B31C77"/>
    <w:rsid w:val="00B31E66"/>
    <w:rsid w:val="00B32054"/>
    <w:rsid w:val="00B322D5"/>
    <w:rsid w:val="00B3230C"/>
    <w:rsid w:val="00B32512"/>
    <w:rsid w:val="00B325B0"/>
    <w:rsid w:val="00B326CE"/>
    <w:rsid w:val="00B3291A"/>
    <w:rsid w:val="00B329FA"/>
    <w:rsid w:val="00B32E70"/>
    <w:rsid w:val="00B32FFB"/>
    <w:rsid w:val="00B33167"/>
    <w:rsid w:val="00B334B5"/>
    <w:rsid w:val="00B334D0"/>
    <w:rsid w:val="00B33A32"/>
    <w:rsid w:val="00B33E83"/>
    <w:rsid w:val="00B33EF0"/>
    <w:rsid w:val="00B33F02"/>
    <w:rsid w:val="00B33FC8"/>
    <w:rsid w:val="00B3403F"/>
    <w:rsid w:val="00B3417A"/>
    <w:rsid w:val="00B34198"/>
    <w:rsid w:val="00B34202"/>
    <w:rsid w:val="00B34347"/>
    <w:rsid w:val="00B344BF"/>
    <w:rsid w:val="00B348CD"/>
    <w:rsid w:val="00B34CB0"/>
    <w:rsid w:val="00B34D28"/>
    <w:rsid w:val="00B34E13"/>
    <w:rsid w:val="00B34F46"/>
    <w:rsid w:val="00B34F61"/>
    <w:rsid w:val="00B356AF"/>
    <w:rsid w:val="00B35860"/>
    <w:rsid w:val="00B35E3A"/>
    <w:rsid w:val="00B360F6"/>
    <w:rsid w:val="00B3617D"/>
    <w:rsid w:val="00B362DA"/>
    <w:rsid w:val="00B366B9"/>
    <w:rsid w:val="00B368F1"/>
    <w:rsid w:val="00B36971"/>
    <w:rsid w:val="00B36A37"/>
    <w:rsid w:val="00B370AA"/>
    <w:rsid w:val="00B372C2"/>
    <w:rsid w:val="00B37B25"/>
    <w:rsid w:val="00B37FB7"/>
    <w:rsid w:val="00B400D0"/>
    <w:rsid w:val="00B400E6"/>
    <w:rsid w:val="00B404B5"/>
    <w:rsid w:val="00B40652"/>
    <w:rsid w:val="00B40A9B"/>
    <w:rsid w:val="00B410E7"/>
    <w:rsid w:val="00B41831"/>
    <w:rsid w:val="00B41867"/>
    <w:rsid w:val="00B41945"/>
    <w:rsid w:val="00B41D2A"/>
    <w:rsid w:val="00B41E1B"/>
    <w:rsid w:val="00B42437"/>
    <w:rsid w:val="00B425BD"/>
    <w:rsid w:val="00B429EF"/>
    <w:rsid w:val="00B42EED"/>
    <w:rsid w:val="00B42FFF"/>
    <w:rsid w:val="00B433E2"/>
    <w:rsid w:val="00B436CA"/>
    <w:rsid w:val="00B436E6"/>
    <w:rsid w:val="00B43A37"/>
    <w:rsid w:val="00B4401C"/>
    <w:rsid w:val="00B44067"/>
    <w:rsid w:val="00B442C5"/>
    <w:rsid w:val="00B44561"/>
    <w:rsid w:val="00B44685"/>
    <w:rsid w:val="00B44BCC"/>
    <w:rsid w:val="00B44D21"/>
    <w:rsid w:val="00B44D79"/>
    <w:rsid w:val="00B44F3D"/>
    <w:rsid w:val="00B4509C"/>
    <w:rsid w:val="00B453F6"/>
    <w:rsid w:val="00B455BD"/>
    <w:rsid w:val="00B456B5"/>
    <w:rsid w:val="00B45905"/>
    <w:rsid w:val="00B45C09"/>
    <w:rsid w:val="00B45FB7"/>
    <w:rsid w:val="00B461DB"/>
    <w:rsid w:val="00B461E3"/>
    <w:rsid w:val="00B461F3"/>
    <w:rsid w:val="00B463E9"/>
    <w:rsid w:val="00B465A6"/>
    <w:rsid w:val="00B46652"/>
    <w:rsid w:val="00B46816"/>
    <w:rsid w:val="00B46912"/>
    <w:rsid w:val="00B46ED5"/>
    <w:rsid w:val="00B470BB"/>
    <w:rsid w:val="00B4721B"/>
    <w:rsid w:val="00B4726A"/>
    <w:rsid w:val="00B47282"/>
    <w:rsid w:val="00B474A5"/>
    <w:rsid w:val="00B47515"/>
    <w:rsid w:val="00B4756C"/>
    <w:rsid w:val="00B4759F"/>
    <w:rsid w:val="00B4768E"/>
    <w:rsid w:val="00B479DC"/>
    <w:rsid w:val="00B479DE"/>
    <w:rsid w:val="00B47A3E"/>
    <w:rsid w:val="00B47CF8"/>
    <w:rsid w:val="00B47E0C"/>
    <w:rsid w:val="00B47F39"/>
    <w:rsid w:val="00B501F4"/>
    <w:rsid w:val="00B502A1"/>
    <w:rsid w:val="00B5039F"/>
    <w:rsid w:val="00B50962"/>
    <w:rsid w:val="00B509DD"/>
    <w:rsid w:val="00B50AAD"/>
    <w:rsid w:val="00B50F43"/>
    <w:rsid w:val="00B5101E"/>
    <w:rsid w:val="00B51154"/>
    <w:rsid w:val="00B516AB"/>
    <w:rsid w:val="00B51745"/>
    <w:rsid w:val="00B51A08"/>
    <w:rsid w:val="00B51AEB"/>
    <w:rsid w:val="00B51FD7"/>
    <w:rsid w:val="00B5229C"/>
    <w:rsid w:val="00B52488"/>
    <w:rsid w:val="00B532CF"/>
    <w:rsid w:val="00B534FB"/>
    <w:rsid w:val="00B5358C"/>
    <w:rsid w:val="00B53669"/>
    <w:rsid w:val="00B5376E"/>
    <w:rsid w:val="00B5386A"/>
    <w:rsid w:val="00B538AA"/>
    <w:rsid w:val="00B53A50"/>
    <w:rsid w:val="00B53B28"/>
    <w:rsid w:val="00B53CD2"/>
    <w:rsid w:val="00B53E3C"/>
    <w:rsid w:val="00B53FB7"/>
    <w:rsid w:val="00B5426B"/>
    <w:rsid w:val="00B542FA"/>
    <w:rsid w:val="00B54417"/>
    <w:rsid w:val="00B54493"/>
    <w:rsid w:val="00B5463C"/>
    <w:rsid w:val="00B547CD"/>
    <w:rsid w:val="00B548E2"/>
    <w:rsid w:val="00B54DF5"/>
    <w:rsid w:val="00B54F73"/>
    <w:rsid w:val="00B552AF"/>
    <w:rsid w:val="00B55526"/>
    <w:rsid w:val="00B55548"/>
    <w:rsid w:val="00B55776"/>
    <w:rsid w:val="00B55824"/>
    <w:rsid w:val="00B558EB"/>
    <w:rsid w:val="00B55917"/>
    <w:rsid w:val="00B55923"/>
    <w:rsid w:val="00B55F09"/>
    <w:rsid w:val="00B561F1"/>
    <w:rsid w:val="00B562FE"/>
    <w:rsid w:val="00B565A7"/>
    <w:rsid w:val="00B56C00"/>
    <w:rsid w:val="00B56D20"/>
    <w:rsid w:val="00B56EA7"/>
    <w:rsid w:val="00B5727F"/>
    <w:rsid w:val="00B57455"/>
    <w:rsid w:val="00B578ED"/>
    <w:rsid w:val="00B57DD4"/>
    <w:rsid w:val="00B57EDC"/>
    <w:rsid w:val="00B601A0"/>
    <w:rsid w:val="00B60240"/>
    <w:rsid w:val="00B60748"/>
    <w:rsid w:val="00B607BF"/>
    <w:rsid w:val="00B60AF5"/>
    <w:rsid w:val="00B60DF4"/>
    <w:rsid w:val="00B61242"/>
    <w:rsid w:val="00B61433"/>
    <w:rsid w:val="00B6197F"/>
    <w:rsid w:val="00B61A7B"/>
    <w:rsid w:val="00B61CDF"/>
    <w:rsid w:val="00B61F39"/>
    <w:rsid w:val="00B62217"/>
    <w:rsid w:val="00B62425"/>
    <w:rsid w:val="00B6293A"/>
    <w:rsid w:val="00B62C9E"/>
    <w:rsid w:val="00B62EA7"/>
    <w:rsid w:val="00B62EF6"/>
    <w:rsid w:val="00B62F69"/>
    <w:rsid w:val="00B62FAF"/>
    <w:rsid w:val="00B63108"/>
    <w:rsid w:val="00B632B5"/>
    <w:rsid w:val="00B63424"/>
    <w:rsid w:val="00B63650"/>
    <w:rsid w:val="00B63834"/>
    <w:rsid w:val="00B638D3"/>
    <w:rsid w:val="00B6407B"/>
    <w:rsid w:val="00B64094"/>
    <w:rsid w:val="00B644B6"/>
    <w:rsid w:val="00B6450F"/>
    <w:rsid w:val="00B646A5"/>
    <w:rsid w:val="00B64B48"/>
    <w:rsid w:val="00B64C8A"/>
    <w:rsid w:val="00B64D30"/>
    <w:rsid w:val="00B64E58"/>
    <w:rsid w:val="00B6503F"/>
    <w:rsid w:val="00B65086"/>
    <w:rsid w:val="00B6553C"/>
    <w:rsid w:val="00B65653"/>
    <w:rsid w:val="00B66937"/>
    <w:rsid w:val="00B6693A"/>
    <w:rsid w:val="00B66A0F"/>
    <w:rsid w:val="00B66E32"/>
    <w:rsid w:val="00B66E58"/>
    <w:rsid w:val="00B66E84"/>
    <w:rsid w:val="00B66EAC"/>
    <w:rsid w:val="00B66F93"/>
    <w:rsid w:val="00B67132"/>
    <w:rsid w:val="00B6716C"/>
    <w:rsid w:val="00B6722E"/>
    <w:rsid w:val="00B672CB"/>
    <w:rsid w:val="00B67669"/>
    <w:rsid w:val="00B67694"/>
    <w:rsid w:val="00B67826"/>
    <w:rsid w:val="00B67A9D"/>
    <w:rsid w:val="00B67ADE"/>
    <w:rsid w:val="00B67B31"/>
    <w:rsid w:val="00B67BF3"/>
    <w:rsid w:val="00B67C27"/>
    <w:rsid w:val="00B67F24"/>
    <w:rsid w:val="00B7013E"/>
    <w:rsid w:val="00B70315"/>
    <w:rsid w:val="00B7032A"/>
    <w:rsid w:val="00B70475"/>
    <w:rsid w:val="00B7084C"/>
    <w:rsid w:val="00B70E28"/>
    <w:rsid w:val="00B70E81"/>
    <w:rsid w:val="00B70FC3"/>
    <w:rsid w:val="00B71099"/>
    <w:rsid w:val="00B711C4"/>
    <w:rsid w:val="00B71512"/>
    <w:rsid w:val="00B7153E"/>
    <w:rsid w:val="00B71729"/>
    <w:rsid w:val="00B717B1"/>
    <w:rsid w:val="00B71E26"/>
    <w:rsid w:val="00B72254"/>
    <w:rsid w:val="00B72266"/>
    <w:rsid w:val="00B724A6"/>
    <w:rsid w:val="00B72563"/>
    <w:rsid w:val="00B7292C"/>
    <w:rsid w:val="00B72981"/>
    <w:rsid w:val="00B729D9"/>
    <w:rsid w:val="00B72A30"/>
    <w:rsid w:val="00B72A34"/>
    <w:rsid w:val="00B72F9B"/>
    <w:rsid w:val="00B73476"/>
    <w:rsid w:val="00B734EB"/>
    <w:rsid w:val="00B73633"/>
    <w:rsid w:val="00B73737"/>
    <w:rsid w:val="00B73B9D"/>
    <w:rsid w:val="00B74271"/>
    <w:rsid w:val="00B742E3"/>
    <w:rsid w:val="00B74E5A"/>
    <w:rsid w:val="00B75014"/>
    <w:rsid w:val="00B7505E"/>
    <w:rsid w:val="00B75063"/>
    <w:rsid w:val="00B750AD"/>
    <w:rsid w:val="00B75132"/>
    <w:rsid w:val="00B7519D"/>
    <w:rsid w:val="00B7548C"/>
    <w:rsid w:val="00B75737"/>
    <w:rsid w:val="00B7582A"/>
    <w:rsid w:val="00B75965"/>
    <w:rsid w:val="00B75A84"/>
    <w:rsid w:val="00B75CA3"/>
    <w:rsid w:val="00B75D98"/>
    <w:rsid w:val="00B7630B"/>
    <w:rsid w:val="00B76589"/>
    <w:rsid w:val="00B766CA"/>
    <w:rsid w:val="00B76959"/>
    <w:rsid w:val="00B76B1A"/>
    <w:rsid w:val="00B76C0C"/>
    <w:rsid w:val="00B76C61"/>
    <w:rsid w:val="00B76D12"/>
    <w:rsid w:val="00B76FA4"/>
    <w:rsid w:val="00B76FB2"/>
    <w:rsid w:val="00B771C6"/>
    <w:rsid w:val="00B77477"/>
    <w:rsid w:val="00B77599"/>
    <w:rsid w:val="00B775CB"/>
    <w:rsid w:val="00B77637"/>
    <w:rsid w:val="00B778E4"/>
    <w:rsid w:val="00B77C17"/>
    <w:rsid w:val="00B8009F"/>
    <w:rsid w:val="00B800A9"/>
    <w:rsid w:val="00B804EC"/>
    <w:rsid w:val="00B806D7"/>
    <w:rsid w:val="00B806E1"/>
    <w:rsid w:val="00B8087E"/>
    <w:rsid w:val="00B80C92"/>
    <w:rsid w:val="00B80F55"/>
    <w:rsid w:val="00B81014"/>
    <w:rsid w:val="00B8105F"/>
    <w:rsid w:val="00B81137"/>
    <w:rsid w:val="00B81152"/>
    <w:rsid w:val="00B8120A"/>
    <w:rsid w:val="00B8186A"/>
    <w:rsid w:val="00B81AA8"/>
    <w:rsid w:val="00B81DA2"/>
    <w:rsid w:val="00B81DC3"/>
    <w:rsid w:val="00B82031"/>
    <w:rsid w:val="00B8224C"/>
    <w:rsid w:val="00B82352"/>
    <w:rsid w:val="00B825FF"/>
    <w:rsid w:val="00B826D4"/>
    <w:rsid w:val="00B82A82"/>
    <w:rsid w:val="00B82DFD"/>
    <w:rsid w:val="00B82E24"/>
    <w:rsid w:val="00B83858"/>
    <w:rsid w:val="00B83983"/>
    <w:rsid w:val="00B83A4A"/>
    <w:rsid w:val="00B83B48"/>
    <w:rsid w:val="00B83B8A"/>
    <w:rsid w:val="00B8407D"/>
    <w:rsid w:val="00B844B5"/>
    <w:rsid w:val="00B84762"/>
    <w:rsid w:val="00B849E2"/>
    <w:rsid w:val="00B84AE3"/>
    <w:rsid w:val="00B84AEA"/>
    <w:rsid w:val="00B84C6A"/>
    <w:rsid w:val="00B85130"/>
    <w:rsid w:val="00B8548B"/>
    <w:rsid w:val="00B85543"/>
    <w:rsid w:val="00B855CF"/>
    <w:rsid w:val="00B8575C"/>
    <w:rsid w:val="00B857FA"/>
    <w:rsid w:val="00B859B0"/>
    <w:rsid w:val="00B85CEC"/>
    <w:rsid w:val="00B85EC7"/>
    <w:rsid w:val="00B85EF2"/>
    <w:rsid w:val="00B85F0E"/>
    <w:rsid w:val="00B86175"/>
    <w:rsid w:val="00B86237"/>
    <w:rsid w:val="00B864B1"/>
    <w:rsid w:val="00B8690B"/>
    <w:rsid w:val="00B869BC"/>
    <w:rsid w:val="00B86D9C"/>
    <w:rsid w:val="00B86EB6"/>
    <w:rsid w:val="00B86FC8"/>
    <w:rsid w:val="00B87082"/>
    <w:rsid w:val="00B874BC"/>
    <w:rsid w:val="00B875AE"/>
    <w:rsid w:val="00B875B2"/>
    <w:rsid w:val="00B876B0"/>
    <w:rsid w:val="00B876C4"/>
    <w:rsid w:val="00B87779"/>
    <w:rsid w:val="00B877BA"/>
    <w:rsid w:val="00B8786E"/>
    <w:rsid w:val="00B87A9A"/>
    <w:rsid w:val="00B87D07"/>
    <w:rsid w:val="00B90098"/>
    <w:rsid w:val="00B9011F"/>
    <w:rsid w:val="00B90191"/>
    <w:rsid w:val="00B90197"/>
    <w:rsid w:val="00B909A8"/>
    <w:rsid w:val="00B90A72"/>
    <w:rsid w:val="00B90E4A"/>
    <w:rsid w:val="00B90F2D"/>
    <w:rsid w:val="00B9139C"/>
    <w:rsid w:val="00B91541"/>
    <w:rsid w:val="00B9176F"/>
    <w:rsid w:val="00B91833"/>
    <w:rsid w:val="00B91C76"/>
    <w:rsid w:val="00B91FD0"/>
    <w:rsid w:val="00B91FEE"/>
    <w:rsid w:val="00B920B5"/>
    <w:rsid w:val="00B921C6"/>
    <w:rsid w:val="00B92565"/>
    <w:rsid w:val="00B92922"/>
    <w:rsid w:val="00B92A23"/>
    <w:rsid w:val="00B92D07"/>
    <w:rsid w:val="00B92F2F"/>
    <w:rsid w:val="00B9337C"/>
    <w:rsid w:val="00B934CC"/>
    <w:rsid w:val="00B93559"/>
    <w:rsid w:val="00B935EB"/>
    <w:rsid w:val="00B93F31"/>
    <w:rsid w:val="00B940AE"/>
    <w:rsid w:val="00B9411D"/>
    <w:rsid w:val="00B9445F"/>
    <w:rsid w:val="00B944D4"/>
    <w:rsid w:val="00B94952"/>
    <w:rsid w:val="00B94BF5"/>
    <w:rsid w:val="00B94C70"/>
    <w:rsid w:val="00B95081"/>
    <w:rsid w:val="00B950C8"/>
    <w:rsid w:val="00B950F9"/>
    <w:rsid w:val="00B953E4"/>
    <w:rsid w:val="00B9547F"/>
    <w:rsid w:val="00B955DF"/>
    <w:rsid w:val="00B9565E"/>
    <w:rsid w:val="00B956E3"/>
    <w:rsid w:val="00B958FA"/>
    <w:rsid w:val="00B9598F"/>
    <w:rsid w:val="00B95A1F"/>
    <w:rsid w:val="00B95E46"/>
    <w:rsid w:val="00B9600A"/>
    <w:rsid w:val="00B962B5"/>
    <w:rsid w:val="00B96DB4"/>
    <w:rsid w:val="00B97413"/>
    <w:rsid w:val="00B974EC"/>
    <w:rsid w:val="00B9750F"/>
    <w:rsid w:val="00B97574"/>
    <w:rsid w:val="00B97EED"/>
    <w:rsid w:val="00BA085A"/>
    <w:rsid w:val="00BA0C5F"/>
    <w:rsid w:val="00BA0DCA"/>
    <w:rsid w:val="00BA0ED4"/>
    <w:rsid w:val="00BA10F7"/>
    <w:rsid w:val="00BA1149"/>
    <w:rsid w:val="00BA1896"/>
    <w:rsid w:val="00BA19FC"/>
    <w:rsid w:val="00BA1B08"/>
    <w:rsid w:val="00BA1CCC"/>
    <w:rsid w:val="00BA1D8E"/>
    <w:rsid w:val="00BA1ED1"/>
    <w:rsid w:val="00BA20B4"/>
    <w:rsid w:val="00BA21F2"/>
    <w:rsid w:val="00BA22D6"/>
    <w:rsid w:val="00BA25EC"/>
    <w:rsid w:val="00BA26D6"/>
    <w:rsid w:val="00BA2C98"/>
    <w:rsid w:val="00BA30B4"/>
    <w:rsid w:val="00BA3622"/>
    <w:rsid w:val="00BA3B65"/>
    <w:rsid w:val="00BA3F12"/>
    <w:rsid w:val="00BA4077"/>
    <w:rsid w:val="00BA40BB"/>
    <w:rsid w:val="00BA4290"/>
    <w:rsid w:val="00BA4294"/>
    <w:rsid w:val="00BA443C"/>
    <w:rsid w:val="00BA447A"/>
    <w:rsid w:val="00BA452C"/>
    <w:rsid w:val="00BA46D6"/>
    <w:rsid w:val="00BA4797"/>
    <w:rsid w:val="00BA495C"/>
    <w:rsid w:val="00BA4A12"/>
    <w:rsid w:val="00BA4AE7"/>
    <w:rsid w:val="00BA5367"/>
    <w:rsid w:val="00BA556A"/>
    <w:rsid w:val="00BA5643"/>
    <w:rsid w:val="00BA5ABC"/>
    <w:rsid w:val="00BA5E9E"/>
    <w:rsid w:val="00BA6281"/>
    <w:rsid w:val="00BA6437"/>
    <w:rsid w:val="00BA6566"/>
    <w:rsid w:val="00BA6572"/>
    <w:rsid w:val="00BA6729"/>
    <w:rsid w:val="00BA6923"/>
    <w:rsid w:val="00BA6C79"/>
    <w:rsid w:val="00BA6E56"/>
    <w:rsid w:val="00BA6FF3"/>
    <w:rsid w:val="00BA7104"/>
    <w:rsid w:val="00BA723F"/>
    <w:rsid w:val="00BA741B"/>
    <w:rsid w:val="00BA7BE4"/>
    <w:rsid w:val="00BA7BFD"/>
    <w:rsid w:val="00BB018F"/>
    <w:rsid w:val="00BB0C45"/>
    <w:rsid w:val="00BB0F0A"/>
    <w:rsid w:val="00BB0F55"/>
    <w:rsid w:val="00BB1010"/>
    <w:rsid w:val="00BB1167"/>
    <w:rsid w:val="00BB136A"/>
    <w:rsid w:val="00BB13E0"/>
    <w:rsid w:val="00BB16C5"/>
    <w:rsid w:val="00BB1F41"/>
    <w:rsid w:val="00BB21BF"/>
    <w:rsid w:val="00BB223F"/>
    <w:rsid w:val="00BB22CE"/>
    <w:rsid w:val="00BB233C"/>
    <w:rsid w:val="00BB277D"/>
    <w:rsid w:val="00BB28BC"/>
    <w:rsid w:val="00BB31BE"/>
    <w:rsid w:val="00BB32E8"/>
    <w:rsid w:val="00BB3549"/>
    <w:rsid w:val="00BB375E"/>
    <w:rsid w:val="00BB3C4A"/>
    <w:rsid w:val="00BB3D66"/>
    <w:rsid w:val="00BB3DD1"/>
    <w:rsid w:val="00BB3E1E"/>
    <w:rsid w:val="00BB4026"/>
    <w:rsid w:val="00BB4740"/>
    <w:rsid w:val="00BB4B7D"/>
    <w:rsid w:val="00BB4B90"/>
    <w:rsid w:val="00BB4E01"/>
    <w:rsid w:val="00BB4FB9"/>
    <w:rsid w:val="00BB568D"/>
    <w:rsid w:val="00BB62E6"/>
    <w:rsid w:val="00BB682D"/>
    <w:rsid w:val="00BB6968"/>
    <w:rsid w:val="00BB6A49"/>
    <w:rsid w:val="00BB6C1C"/>
    <w:rsid w:val="00BB6CE6"/>
    <w:rsid w:val="00BB7009"/>
    <w:rsid w:val="00BB71A0"/>
    <w:rsid w:val="00BB79FA"/>
    <w:rsid w:val="00BB7AA6"/>
    <w:rsid w:val="00BB7AD9"/>
    <w:rsid w:val="00BC0479"/>
    <w:rsid w:val="00BC084F"/>
    <w:rsid w:val="00BC0962"/>
    <w:rsid w:val="00BC0A94"/>
    <w:rsid w:val="00BC0DD3"/>
    <w:rsid w:val="00BC0F14"/>
    <w:rsid w:val="00BC1166"/>
    <w:rsid w:val="00BC1539"/>
    <w:rsid w:val="00BC15DD"/>
    <w:rsid w:val="00BC1765"/>
    <w:rsid w:val="00BC1942"/>
    <w:rsid w:val="00BC1B57"/>
    <w:rsid w:val="00BC1BDF"/>
    <w:rsid w:val="00BC2183"/>
    <w:rsid w:val="00BC24C5"/>
    <w:rsid w:val="00BC2AD2"/>
    <w:rsid w:val="00BC2F78"/>
    <w:rsid w:val="00BC3053"/>
    <w:rsid w:val="00BC30A6"/>
    <w:rsid w:val="00BC34D4"/>
    <w:rsid w:val="00BC39B1"/>
    <w:rsid w:val="00BC3AB3"/>
    <w:rsid w:val="00BC3AB7"/>
    <w:rsid w:val="00BC3D62"/>
    <w:rsid w:val="00BC3E8F"/>
    <w:rsid w:val="00BC3ECE"/>
    <w:rsid w:val="00BC3ED4"/>
    <w:rsid w:val="00BC3F37"/>
    <w:rsid w:val="00BC4340"/>
    <w:rsid w:val="00BC43DA"/>
    <w:rsid w:val="00BC44BD"/>
    <w:rsid w:val="00BC4A27"/>
    <w:rsid w:val="00BC4BCE"/>
    <w:rsid w:val="00BC4D53"/>
    <w:rsid w:val="00BC5002"/>
    <w:rsid w:val="00BC5360"/>
    <w:rsid w:val="00BC549A"/>
    <w:rsid w:val="00BC567D"/>
    <w:rsid w:val="00BC58B0"/>
    <w:rsid w:val="00BC5C55"/>
    <w:rsid w:val="00BC5D13"/>
    <w:rsid w:val="00BC5FED"/>
    <w:rsid w:val="00BC6133"/>
    <w:rsid w:val="00BC64BF"/>
    <w:rsid w:val="00BC69CC"/>
    <w:rsid w:val="00BC69E6"/>
    <w:rsid w:val="00BC6D3B"/>
    <w:rsid w:val="00BC6D4B"/>
    <w:rsid w:val="00BC6DAE"/>
    <w:rsid w:val="00BC6EBF"/>
    <w:rsid w:val="00BC72BA"/>
    <w:rsid w:val="00BC78EB"/>
    <w:rsid w:val="00BC7AAF"/>
    <w:rsid w:val="00BD013C"/>
    <w:rsid w:val="00BD04DF"/>
    <w:rsid w:val="00BD05FC"/>
    <w:rsid w:val="00BD0736"/>
    <w:rsid w:val="00BD09A7"/>
    <w:rsid w:val="00BD0BC6"/>
    <w:rsid w:val="00BD11A8"/>
    <w:rsid w:val="00BD1467"/>
    <w:rsid w:val="00BD166F"/>
    <w:rsid w:val="00BD1682"/>
    <w:rsid w:val="00BD17DC"/>
    <w:rsid w:val="00BD1A62"/>
    <w:rsid w:val="00BD1E31"/>
    <w:rsid w:val="00BD20AF"/>
    <w:rsid w:val="00BD215E"/>
    <w:rsid w:val="00BD22F1"/>
    <w:rsid w:val="00BD2341"/>
    <w:rsid w:val="00BD25ED"/>
    <w:rsid w:val="00BD2618"/>
    <w:rsid w:val="00BD2631"/>
    <w:rsid w:val="00BD283C"/>
    <w:rsid w:val="00BD2926"/>
    <w:rsid w:val="00BD29CF"/>
    <w:rsid w:val="00BD2A24"/>
    <w:rsid w:val="00BD3238"/>
    <w:rsid w:val="00BD33C5"/>
    <w:rsid w:val="00BD387C"/>
    <w:rsid w:val="00BD38C6"/>
    <w:rsid w:val="00BD38E9"/>
    <w:rsid w:val="00BD3B6F"/>
    <w:rsid w:val="00BD3C82"/>
    <w:rsid w:val="00BD3E16"/>
    <w:rsid w:val="00BD3E4E"/>
    <w:rsid w:val="00BD3EDF"/>
    <w:rsid w:val="00BD40DE"/>
    <w:rsid w:val="00BD43A8"/>
    <w:rsid w:val="00BD43F8"/>
    <w:rsid w:val="00BD4672"/>
    <w:rsid w:val="00BD4833"/>
    <w:rsid w:val="00BD4A69"/>
    <w:rsid w:val="00BD4E70"/>
    <w:rsid w:val="00BD4ECE"/>
    <w:rsid w:val="00BD5136"/>
    <w:rsid w:val="00BD52F0"/>
    <w:rsid w:val="00BD54C6"/>
    <w:rsid w:val="00BD6401"/>
    <w:rsid w:val="00BD6455"/>
    <w:rsid w:val="00BD67CE"/>
    <w:rsid w:val="00BD6A53"/>
    <w:rsid w:val="00BD7447"/>
    <w:rsid w:val="00BD74ED"/>
    <w:rsid w:val="00BD7971"/>
    <w:rsid w:val="00BD7D73"/>
    <w:rsid w:val="00BD7DC0"/>
    <w:rsid w:val="00BD7E04"/>
    <w:rsid w:val="00BE0418"/>
    <w:rsid w:val="00BE06E0"/>
    <w:rsid w:val="00BE0BF4"/>
    <w:rsid w:val="00BE0E4D"/>
    <w:rsid w:val="00BE1674"/>
    <w:rsid w:val="00BE199B"/>
    <w:rsid w:val="00BE19CF"/>
    <w:rsid w:val="00BE1B93"/>
    <w:rsid w:val="00BE20D6"/>
    <w:rsid w:val="00BE212D"/>
    <w:rsid w:val="00BE239D"/>
    <w:rsid w:val="00BE29B4"/>
    <w:rsid w:val="00BE2A0E"/>
    <w:rsid w:val="00BE2FE8"/>
    <w:rsid w:val="00BE3087"/>
    <w:rsid w:val="00BE349F"/>
    <w:rsid w:val="00BE3B5D"/>
    <w:rsid w:val="00BE4075"/>
    <w:rsid w:val="00BE433A"/>
    <w:rsid w:val="00BE456B"/>
    <w:rsid w:val="00BE4582"/>
    <w:rsid w:val="00BE4655"/>
    <w:rsid w:val="00BE48BC"/>
    <w:rsid w:val="00BE49E6"/>
    <w:rsid w:val="00BE4A42"/>
    <w:rsid w:val="00BE4AB8"/>
    <w:rsid w:val="00BE5073"/>
    <w:rsid w:val="00BE50A2"/>
    <w:rsid w:val="00BE52C5"/>
    <w:rsid w:val="00BE5383"/>
    <w:rsid w:val="00BE5422"/>
    <w:rsid w:val="00BE55BD"/>
    <w:rsid w:val="00BE5830"/>
    <w:rsid w:val="00BE5855"/>
    <w:rsid w:val="00BE5A04"/>
    <w:rsid w:val="00BE5C19"/>
    <w:rsid w:val="00BE61F0"/>
    <w:rsid w:val="00BE697B"/>
    <w:rsid w:val="00BE6A54"/>
    <w:rsid w:val="00BE6ED2"/>
    <w:rsid w:val="00BE6F10"/>
    <w:rsid w:val="00BE7146"/>
    <w:rsid w:val="00BE747B"/>
    <w:rsid w:val="00BE757B"/>
    <w:rsid w:val="00BE78F4"/>
    <w:rsid w:val="00BE79B8"/>
    <w:rsid w:val="00BE7B57"/>
    <w:rsid w:val="00BE7C1B"/>
    <w:rsid w:val="00BE7D71"/>
    <w:rsid w:val="00BE7F39"/>
    <w:rsid w:val="00BF0012"/>
    <w:rsid w:val="00BF0121"/>
    <w:rsid w:val="00BF0218"/>
    <w:rsid w:val="00BF043D"/>
    <w:rsid w:val="00BF0B8A"/>
    <w:rsid w:val="00BF0BFE"/>
    <w:rsid w:val="00BF0D10"/>
    <w:rsid w:val="00BF0E5F"/>
    <w:rsid w:val="00BF1066"/>
    <w:rsid w:val="00BF1207"/>
    <w:rsid w:val="00BF140C"/>
    <w:rsid w:val="00BF1AA0"/>
    <w:rsid w:val="00BF1C81"/>
    <w:rsid w:val="00BF1C89"/>
    <w:rsid w:val="00BF1EB9"/>
    <w:rsid w:val="00BF228A"/>
    <w:rsid w:val="00BF2625"/>
    <w:rsid w:val="00BF2682"/>
    <w:rsid w:val="00BF2831"/>
    <w:rsid w:val="00BF2A15"/>
    <w:rsid w:val="00BF2A71"/>
    <w:rsid w:val="00BF2F08"/>
    <w:rsid w:val="00BF2F14"/>
    <w:rsid w:val="00BF302D"/>
    <w:rsid w:val="00BF33E2"/>
    <w:rsid w:val="00BF33FF"/>
    <w:rsid w:val="00BF3B51"/>
    <w:rsid w:val="00BF3E8D"/>
    <w:rsid w:val="00BF3F63"/>
    <w:rsid w:val="00BF413A"/>
    <w:rsid w:val="00BF43A2"/>
    <w:rsid w:val="00BF4929"/>
    <w:rsid w:val="00BF4AF9"/>
    <w:rsid w:val="00BF4C28"/>
    <w:rsid w:val="00BF5410"/>
    <w:rsid w:val="00BF550E"/>
    <w:rsid w:val="00BF557D"/>
    <w:rsid w:val="00BF55AE"/>
    <w:rsid w:val="00BF55F8"/>
    <w:rsid w:val="00BF5880"/>
    <w:rsid w:val="00BF6419"/>
    <w:rsid w:val="00BF645E"/>
    <w:rsid w:val="00BF6532"/>
    <w:rsid w:val="00BF656D"/>
    <w:rsid w:val="00BF6744"/>
    <w:rsid w:val="00BF6A60"/>
    <w:rsid w:val="00BF6DFD"/>
    <w:rsid w:val="00BF73AD"/>
    <w:rsid w:val="00BF73D1"/>
    <w:rsid w:val="00BF77A7"/>
    <w:rsid w:val="00BF781B"/>
    <w:rsid w:val="00BF7EB7"/>
    <w:rsid w:val="00C00014"/>
    <w:rsid w:val="00C0010B"/>
    <w:rsid w:val="00C00242"/>
    <w:rsid w:val="00C002A7"/>
    <w:rsid w:val="00C00429"/>
    <w:rsid w:val="00C00635"/>
    <w:rsid w:val="00C0091C"/>
    <w:rsid w:val="00C0098C"/>
    <w:rsid w:val="00C00AF5"/>
    <w:rsid w:val="00C00C5D"/>
    <w:rsid w:val="00C00C66"/>
    <w:rsid w:val="00C00DAF"/>
    <w:rsid w:val="00C00E14"/>
    <w:rsid w:val="00C018A1"/>
    <w:rsid w:val="00C0192F"/>
    <w:rsid w:val="00C01F80"/>
    <w:rsid w:val="00C021C3"/>
    <w:rsid w:val="00C02330"/>
    <w:rsid w:val="00C025A2"/>
    <w:rsid w:val="00C02965"/>
    <w:rsid w:val="00C029AA"/>
    <w:rsid w:val="00C02A92"/>
    <w:rsid w:val="00C02A9E"/>
    <w:rsid w:val="00C02BFE"/>
    <w:rsid w:val="00C02EDC"/>
    <w:rsid w:val="00C0366E"/>
    <w:rsid w:val="00C03C53"/>
    <w:rsid w:val="00C03ED9"/>
    <w:rsid w:val="00C0401B"/>
    <w:rsid w:val="00C04442"/>
    <w:rsid w:val="00C045EB"/>
    <w:rsid w:val="00C0522F"/>
    <w:rsid w:val="00C052A1"/>
    <w:rsid w:val="00C054DF"/>
    <w:rsid w:val="00C05609"/>
    <w:rsid w:val="00C05717"/>
    <w:rsid w:val="00C058A8"/>
    <w:rsid w:val="00C05BAE"/>
    <w:rsid w:val="00C05CE1"/>
    <w:rsid w:val="00C0600C"/>
    <w:rsid w:val="00C0610B"/>
    <w:rsid w:val="00C065A0"/>
    <w:rsid w:val="00C0665B"/>
    <w:rsid w:val="00C068BA"/>
    <w:rsid w:val="00C06C0C"/>
    <w:rsid w:val="00C06C73"/>
    <w:rsid w:val="00C06FDB"/>
    <w:rsid w:val="00C07627"/>
    <w:rsid w:val="00C079F9"/>
    <w:rsid w:val="00C07A3A"/>
    <w:rsid w:val="00C07AC1"/>
    <w:rsid w:val="00C07EB9"/>
    <w:rsid w:val="00C07F54"/>
    <w:rsid w:val="00C07F56"/>
    <w:rsid w:val="00C10161"/>
    <w:rsid w:val="00C10367"/>
    <w:rsid w:val="00C10662"/>
    <w:rsid w:val="00C10AFF"/>
    <w:rsid w:val="00C10B7F"/>
    <w:rsid w:val="00C10C0F"/>
    <w:rsid w:val="00C11005"/>
    <w:rsid w:val="00C110D0"/>
    <w:rsid w:val="00C1133F"/>
    <w:rsid w:val="00C120F5"/>
    <w:rsid w:val="00C121C3"/>
    <w:rsid w:val="00C12539"/>
    <w:rsid w:val="00C127B0"/>
    <w:rsid w:val="00C128A4"/>
    <w:rsid w:val="00C128B8"/>
    <w:rsid w:val="00C1293B"/>
    <w:rsid w:val="00C129A2"/>
    <w:rsid w:val="00C12A37"/>
    <w:rsid w:val="00C12B08"/>
    <w:rsid w:val="00C12C75"/>
    <w:rsid w:val="00C12E36"/>
    <w:rsid w:val="00C133E2"/>
    <w:rsid w:val="00C1362B"/>
    <w:rsid w:val="00C13EF6"/>
    <w:rsid w:val="00C1486E"/>
    <w:rsid w:val="00C14A0F"/>
    <w:rsid w:val="00C14A29"/>
    <w:rsid w:val="00C14A63"/>
    <w:rsid w:val="00C14BE5"/>
    <w:rsid w:val="00C14C57"/>
    <w:rsid w:val="00C1533B"/>
    <w:rsid w:val="00C15618"/>
    <w:rsid w:val="00C1574F"/>
    <w:rsid w:val="00C15801"/>
    <w:rsid w:val="00C15862"/>
    <w:rsid w:val="00C15B58"/>
    <w:rsid w:val="00C15E70"/>
    <w:rsid w:val="00C15F5B"/>
    <w:rsid w:val="00C15FCA"/>
    <w:rsid w:val="00C16347"/>
    <w:rsid w:val="00C16612"/>
    <w:rsid w:val="00C1667B"/>
    <w:rsid w:val="00C16887"/>
    <w:rsid w:val="00C16EAB"/>
    <w:rsid w:val="00C16F42"/>
    <w:rsid w:val="00C16F49"/>
    <w:rsid w:val="00C16FDD"/>
    <w:rsid w:val="00C17334"/>
    <w:rsid w:val="00C177DA"/>
    <w:rsid w:val="00C17800"/>
    <w:rsid w:val="00C17A7D"/>
    <w:rsid w:val="00C17AC2"/>
    <w:rsid w:val="00C20232"/>
    <w:rsid w:val="00C2051B"/>
    <w:rsid w:val="00C2057B"/>
    <w:rsid w:val="00C209FD"/>
    <w:rsid w:val="00C20AD1"/>
    <w:rsid w:val="00C20B84"/>
    <w:rsid w:val="00C20BC1"/>
    <w:rsid w:val="00C21014"/>
    <w:rsid w:val="00C2114B"/>
    <w:rsid w:val="00C211B6"/>
    <w:rsid w:val="00C21313"/>
    <w:rsid w:val="00C214D4"/>
    <w:rsid w:val="00C21770"/>
    <w:rsid w:val="00C21855"/>
    <w:rsid w:val="00C21A6D"/>
    <w:rsid w:val="00C21B14"/>
    <w:rsid w:val="00C21E79"/>
    <w:rsid w:val="00C21EB2"/>
    <w:rsid w:val="00C21F56"/>
    <w:rsid w:val="00C22574"/>
    <w:rsid w:val="00C22842"/>
    <w:rsid w:val="00C22FE2"/>
    <w:rsid w:val="00C23044"/>
    <w:rsid w:val="00C235F7"/>
    <w:rsid w:val="00C236DA"/>
    <w:rsid w:val="00C23BA4"/>
    <w:rsid w:val="00C23DAA"/>
    <w:rsid w:val="00C24135"/>
    <w:rsid w:val="00C2471F"/>
    <w:rsid w:val="00C24731"/>
    <w:rsid w:val="00C247C4"/>
    <w:rsid w:val="00C24866"/>
    <w:rsid w:val="00C24C01"/>
    <w:rsid w:val="00C24F42"/>
    <w:rsid w:val="00C250CD"/>
    <w:rsid w:val="00C254C1"/>
    <w:rsid w:val="00C2561D"/>
    <w:rsid w:val="00C2590E"/>
    <w:rsid w:val="00C25A92"/>
    <w:rsid w:val="00C25BED"/>
    <w:rsid w:val="00C25FFC"/>
    <w:rsid w:val="00C26161"/>
    <w:rsid w:val="00C262FE"/>
    <w:rsid w:val="00C2653D"/>
    <w:rsid w:val="00C26644"/>
    <w:rsid w:val="00C26685"/>
    <w:rsid w:val="00C266B7"/>
    <w:rsid w:val="00C266FB"/>
    <w:rsid w:val="00C26989"/>
    <w:rsid w:val="00C26A33"/>
    <w:rsid w:val="00C26E03"/>
    <w:rsid w:val="00C26F14"/>
    <w:rsid w:val="00C27242"/>
    <w:rsid w:val="00C275AA"/>
    <w:rsid w:val="00C276FA"/>
    <w:rsid w:val="00C27A2A"/>
    <w:rsid w:val="00C27A37"/>
    <w:rsid w:val="00C27A4E"/>
    <w:rsid w:val="00C27B17"/>
    <w:rsid w:val="00C27EBA"/>
    <w:rsid w:val="00C27F70"/>
    <w:rsid w:val="00C300ED"/>
    <w:rsid w:val="00C30170"/>
    <w:rsid w:val="00C30655"/>
    <w:rsid w:val="00C3084E"/>
    <w:rsid w:val="00C30AF7"/>
    <w:rsid w:val="00C30EC7"/>
    <w:rsid w:val="00C31005"/>
    <w:rsid w:val="00C31040"/>
    <w:rsid w:val="00C3143A"/>
    <w:rsid w:val="00C315BF"/>
    <w:rsid w:val="00C31B3C"/>
    <w:rsid w:val="00C31B54"/>
    <w:rsid w:val="00C31C86"/>
    <w:rsid w:val="00C32275"/>
    <w:rsid w:val="00C32366"/>
    <w:rsid w:val="00C323BA"/>
    <w:rsid w:val="00C32877"/>
    <w:rsid w:val="00C328F6"/>
    <w:rsid w:val="00C32991"/>
    <w:rsid w:val="00C32B25"/>
    <w:rsid w:val="00C32DDC"/>
    <w:rsid w:val="00C32E0E"/>
    <w:rsid w:val="00C32F6C"/>
    <w:rsid w:val="00C33381"/>
    <w:rsid w:val="00C33454"/>
    <w:rsid w:val="00C3369F"/>
    <w:rsid w:val="00C33973"/>
    <w:rsid w:val="00C33AA4"/>
    <w:rsid w:val="00C33DA2"/>
    <w:rsid w:val="00C33DC7"/>
    <w:rsid w:val="00C33ED2"/>
    <w:rsid w:val="00C33F80"/>
    <w:rsid w:val="00C33FAF"/>
    <w:rsid w:val="00C33FD7"/>
    <w:rsid w:val="00C342AF"/>
    <w:rsid w:val="00C34421"/>
    <w:rsid w:val="00C346DF"/>
    <w:rsid w:val="00C34A19"/>
    <w:rsid w:val="00C34AA4"/>
    <w:rsid w:val="00C352D1"/>
    <w:rsid w:val="00C35375"/>
    <w:rsid w:val="00C355DC"/>
    <w:rsid w:val="00C356F6"/>
    <w:rsid w:val="00C35726"/>
    <w:rsid w:val="00C35975"/>
    <w:rsid w:val="00C35995"/>
    <w:rsid w:val="00C35E17"/>
    <w:rsid w:val="00C35FF0"/>
    <w:rsid w:val="00C36004"/>
    <w:rsid w:val="00C36054"/>
    <w:rsid w:val="00C366C0"/>
    <w:rsid w:val="00C368DF"/>
    <w:rsid w:val="00C36900"/>
    <w:rsid w:val="00C36A45"/>
    <w:rsid w:val="00C36CD0"/>
    <w:rsid w:val="00C36CFC"/>
    <w:rsid w:val="00C376D9"/>
    <w:rsid w:val="00C3775E"/>
    <w:rsid w:val="00C37888"/>
    <w:rsid w:val="00C37899"/>
    <w:rsid w:val="00C378B6"/>
    <w:rsid w:val="00C379CD"/>
    <w:rsid w:val="00C37C8C"/>
    <w:rsid w:val="00C37CA0"/>
    <w:rsid w:val="00C37CB8"/>
    <w:rsid w:val="00C37E91"/>
    <w:rsid w:val="00C37F55"/>
    <w:rsid w:val="00C405B2"/>
    <w:rsid w:val="00C406E8"/>
    <w:rsid w:val="00C40C78"/>
    <w:rsid w:val="00C40DF3"/>
    <w:rsid w:val="00C4153A"/>
    <w:rsid w:val="00C418D5"/>
    <w:rsid w:val="00C4197B"/>
    <w:rsid w:val="00C41A82"/>
    <w:rsid w:val="00C41B04"/>
    <w:rsid w:val="00C41D74"/>
    <w:rsid w:val="00C41F47"/>
    <w:rsid w:val="00C42123"/>
    <w:rsid w:val="00C4246D"/>
    <w:rsid w:val="00C42B9A"/>
    <w:rsid w:val="00C42EF4"/>
    <w:rsid w:val="00C43296"/>
    <w:rsid w:val="00C432A5"/>
    <w:rsid w:val="00C43312"/>
    <w:rsid w:val="00C4334F"/>
    <w:rsid w:val="00C43595"/>
    <w:rsid w:val="00C43822"/>
    <w:rsid w:val="00C43AEE"/>
    <w:rsid w:val="00C4417D"/>
    <w:rsid w:val="00C442D9"/>
    <w:rsid w:val="00C44939"/>
    <w:rsid w:val="00C44CA7"/>
    <w:rsid w:val="00C451FB"/>
    <w:rsid w:val="00C45391"/>
    <w:rsid w:val="00C455E2"/>
    <w:rsid w:val="00C456FD"/>
    <w:rsid w:val="00C459F2"/>
    <w:rsid w:val="00C45FC7"/>
    <w:rsid w:val="00C461C1"/>
    <w:rsid w:val="00C462CF"/>
    <w:rsid w:val="00C46457"/>
    <w:rsid w:val="00C46465"/>
    <w:rsid w:val="00C467C9"/>
    <w:rsid w:val="00C46BB8"/>
    <w:rsid w:val="00C47072"/>
    <w:rsid w:val="00C47083"/>
    <w:rsid w:val="00C47318"/>
    <w:rsid w:val="00C47943"/>
    <w:rsid w:val="00C47AC7"/>
    <w:rsid w:val="00C47E4C"/>
    <w:rsid w:val="00C50107"/>
    <w:rsid w:val="00C50201"/>
    <w:rsid w:val="00C50949"/>
    <w:rsid w:val="00C50989"/>
    <w:rsid w:val="00C50AF6"/>
    <w:rsid w:val="00C50C16"/>
    <w:rsid w:val="00C50E71"/>
    <w:rsid w:val="00C50EEA"/>
    <w:rsid w:val="00C51045"/>
    <w:rsid w:val="00C512C9"/>
    <w:rsid w:val="00C512D1"/>
    <w:rsid w:val="00C5167F"/>
    <w:rsid w:val="00C516E1"/>
    <w:rsid w:val="00C5182C"/>
    <w:rsid w:val="00C51958"/>
    <w:rsid w:val="00C52569"/>
    <w:rsid w:val="00C52649"/>
    <w:rsid w:val="00C52716"/>
    <w:rsid w:val="00C5273B"/>
    <w:rsid w:val="00C52A17"/>
    <w:rsid w:val="00C52AE8"/>
    <w:rsid w:val="00C52DE2"/>
    <w:rsid w:val="00C52E1B"/>
    <w:rsid w:val="00C53037"/>
    <w:rsid w:val="00C53100"/>
    <w:rsid w:val="00C53212"/>
    <w:rsid w:val="00C532F2"/>
    <w:rsid w:val="00C53353"/>
    <w:rsid w:val="00C535DE"/>
    <w:rsid w:val="00C53A26"/>
    <w:rsid w:val="00C53C17"/>
    <w:rsid w:val="00C53E43"/>
    <w:rsid w:val="00C5432A"/>
    <w:rsid w:val="00C54432"/>
    <w:rsid w:val="00C5462F"/>
    <w:rsid w:val="00C5492A"/>
    <w:rsid w:val="00C54C4C"/>
    <w:rsid w:val="00C54E59"/>
    <w:rsid w:val="00C5514A"/>
    <w:rsid w:val="00C551B6"/>
    <w:rsid w:val="00C55389"/>
    <w:rsid w:val="00C554C0"/>
    <w:rsid w:val="00C55859"/>
    <w:rsid w:val="00C558B9"/>
    <w:rsid w:val="00C55FD6"/>
    <w:rsid w:val="00C55FEB"/>
    <w:rsid w:val="00C564A1"/>
    <w:rsid w:val="00C5696F"/>
    <w:rsid w:val="00C56A70"/>
    <w:rsid w:val="00C56B23"/>
    <w:rsid w:val="00C56BF8"/>
    <w:rsid w:val="00C56C95"/>
    <w:rsid w:val="00C56D6B"/>
    <w:rsid w:val="00C573BD"/>
    <w:rsid w:val="00C578C5"/>
    <w:rsid w:val="00C57A2C"/>
    <w:rsid w:val="00C57BAD"/>
    <w:rsid w:val="00C57D45"/>
    <w:rsid w:val="00C57D4F"/>
    <w:rsid w:val="00C57E07"/>
    <w:rsid w:val="00C601B1"/>
    <w:rsid w:val="00C602AE"/>
    <w:rsid w:val="00C6048C"/>
    <w:rsid w:val="00C604E6"/>
    <w:rsid w:val="00C60796"/>
    <w:rsid w:val="00C609B1"/>
    <w:rsid w:val="00C60A11"/>
    <w:rsid w:val="00C60A4C"/>
    <w:rsid w:val="00C60B32"/>
    <w:rsid w:val="00C60C0B"/>
    <w:rsid w:val="00C60D3A"/>
    <w:rsid w:val="00C60D7A"/>
    <w:rsid w:val="00C60F82"/>
    <w:rsid w:val="00C60FE3"/>
    <w:rsid w:val="00C61196"/>
    <w:rsid w:val="00C6121B"/>
    <w:rsid w:val="00C61235"/>
    <w:rsid w:val="00C61282"/>
    <w:rsid w:val="00C61309"/>
    <w:rsid w:val="00C613B3"/>
    <w:rsid w:val="00C61402"/>
    <w:rsid w:val="00C61630"/>
    <w:rsid w:val="00C616ED"/>
    <w:rsid w:val="00C61878"/>
    <w:rsid w:val="00C619FC"/>
    <w:rsid w:val="00C61A1C"/>
    <w:rsid w:val="00C61C70"/>
    <w:rsid w:val="00C61D31"/>
    <w:rsid w:val="00C61ED0"/>
    <w:rsid w:val="00C61F49"/>
    <w:rsid w:val="00C6211F"/>
    <w:rsid w:val="00C621C5"/>
    <w:rsid w:val="00C62588"/>
    <w:rsid w:val="00C625D6"/>
    <w:rsid w:val="00C62823"/>
    <w:rsid w:val="00C628D5"/>
    <w:rsid w:val="00C62B89"/>
    <w:rsid w:val="00C62D5C"/>
    <w:rsid w:val="00C62FD3"/>
    <w:rsid w:val="00C63037"/>
    <w:rsid w:val="00C633F8"/>
    <w:rsid w:val="00C63693"/>
    <w:rsid w:val="00C63949"/>
    <w:rsid w:val="00C63C01"/>
    <w:rsid w:val="00C63FAF"/>
    <w:rsid w:val="00C64406"/>
    <w:rsid w:val="00C6457E"/>
    <w:rsid w:val="00C649E6"/>
    <w:rsid w:val="00C64DA3"/>
    <w:rsid w:val="00C65029"/>
    <w:rsid w:val="00C6557B"/>
    <w:rsid w:val="00C65718"/>
    <w:rsid w:val="00C658D4"/>
    <w:rsid w:val="00C65A42"/>
    <w:rsid w:val="00C65B33"/>
    <w:rsid w:val="00C65F4F"/>
    <w:rsid w:val="00C661A3"/>
    <w:rsid w:val="00C661FF"/>
    <w:rsid w:val="00C66329"/>
    <w:rsid w:val="00C6667F"/>
    <w:rsid w:val="00C667D1"/>
    <w:rsid w:val="00C66B15"/>
    <w:rsid w:val="00C66C6E"/>
    <w:rsid w:val="00C66D44"/>
    <w:rsid w:val="00C66E2C"/>
    <w:rsid w:val="00C66EBD"/>
    <w:rsid w:val="00C66F64"/>
    <w:rsid w:val="00C66F7D"/>
    <w:rsid w:val="00C6705D"/>
    <w:rsid w:val="00C6728A"/>
    <w:rsid w:val="00C678FA"/>
    <w:rsid w:val="00C6790C"/>
    <w:rsid w:val="00C6793C"/>
    <w:rsid w:val="00C67AB3"/>
    <w:rsid w:val="00C67AF2"/>
    <w:rsid w:val="00C67BAB"/>
    <w:rsid w:val="00C67F99"/>
    <w:rsid w:val="00C7018A"/>
    <w:rsid w:val="00C70946"/>
    <w:rsid w:val="00C70C47"/>
    <w:rsid w:val="00C70DF6"/>
    <w:rsid w:val="00C70EA1"/>
    <w:rsid w:val="00C70EDA"/>
    <w:rsid w:val="00C71333"/>
    <w:rsid w:val="00C7146B"/>
    <w:rsid w:val="00C716DB"/>
    <w:rsid w:val="00C717FA"/>
    <w:rsid w:val="00C7190F"/>
    <w:rsid w:val="00C7194F"/>
    <w:rsid w:val="00C71B7C"/>
    <w:rsid w:val="00C71BE9"/>
    <w:rsid w:val="00C71CF3"/>
    <w:rsid w:val="00C7210B"/>
    <w:rsid w:val="00C721B9"/>
    <w:rsid w:val="00C723D3"/>
    <w:rsid w:val="00C72745"/>
    <w:rsid w:val="00C72747"/>
    <w:rsid w:val="00C72776"/>
    <w:rsid w:val="00C7278A"/>
    <w:rsid w:val="00C72811"/>
    <w:rsid w:val="00C72BD1"/>
    <w:rsid w:val="00C72C81"/>
    <w:rsid w:val="00C72D70"/>
    <w:rsid w:val="00C72F20"/>
    <w:rsid w:val="00C73157"/>
    <w:rsid w:val="00C73419"/>
    <w:rsid w:val="00C736AE"/>
    <w:rsid w:val="00C73BBE"/>
    <w:rsid w:val="00C73E53"/>
    <w:rsid w:val="00C73F7D"/>
    <w:rsid w:val="00C74575"/>
    <w:rsid w:val="00C74632"/>
    <w:rsid w:val="00C74743"/>
    <w:rsid w:val="00C7477F"/>
    <w:rsid w:val="00C74892"/>
    <w:rsid w:val="00C74A20"/>
    <w:rsid w:val="00C74C9D"/>
    <w:rsid w:val="00C7505E"/>
    <w:rsid w:val="00C750DC"/>
    <w:rsid w:val="00C75140"/>
    <w:rsid w:val="00C75525"/>
    <w:rsid w:val="00C756A9"/>
    <w:rsid w:val="00C756CE"/>
    <w:rsid w:val="00C75730"/>
    <w:rsid w:val="00C75A8A"/>
    <w:rsid w:val="00C75A99"/>
    <w:rsid w:val="00C75C69"/>
    <w:rsid w:val="00C75CBD"/>
    <w:rsid w:val="00C75D27"/>
    <w:rsid w:val="00C75F78"/>
    <w:rsid w:val="00C7642F"/>
    <w:rsid w:val="00C764E8"/>
    <w:rsid w:val="00C76B81"/>
    <w:rsid w:val="00C76DA2"/>
    <w:rsid w:val="00C7730D"/>
    <w:rsid w:val="00C77562"/>
    <w:rsid w:val="00C77585"/>
    <w:rsid w:val="00C77867"/>
    <w:rsid w:val="00C778AA"/>
    <w:rsid w:val="00C77954"/>
    <w:rsid w:val="00C77A15"/>
    <w:rsid w:val="00C77AFD"/>
    <w:rsid w:val="00C77EA2"/>
    <w:rsid w:val="00C801BF"/>
    <w:rsid w:val="00C803E7"/>
    <w:rsid w:val="00C80675"/>
    <w:rsid w:val="00C809D2"/>
    <w:rsid w:val="00C80AC4"/>
    <w:rsid w:val="00C80C71"/>
    <w:rsid w:val="00C810E7"/>
    <w:rsid w:val="00C810F7"/>
    <w:rsid w:val="00C8177D"/>
    <w:rsid w:val="00C81A06"/>
    <w:rsid w:val="00C81CBC"/>
    <w:rsid w:val="00C81CDB"/>
    <w:rsid w:val="00C81E43"/>
    <w:rsid w:val="00C822AE"/>
    <w:rsid w:val="00C822F4"/>
    <w:rsid w:val="00C825AB"/>
    <w:rsid w:val="00C829EB"/>
    <w:rsid w:val="00C82C00"/>
    <w:rsid w:val="00C82D44"/>
    <w:rsid w:val="00C82D7C"/>
    <w:rsid w:val="00C82DEF"/>
    <w:rsid w:val="00C82E1C"/>
    <w:rsid w:val="00C82E3F"/>
    <w:rsid w:val="00C8311A"/>
    <w:rsid w:val="00C83384"/>
    <w:rsid w:val="00C836A0"/>
    <w:rsid w:val="00C836A5"/>
    <w:rsid w:val="00C836FD"/>
    <w:rsid w:val="00C83738"/>
    <w:rsid w:val="00C83A89"/>
    <w:rsid w:val="00C83D90"/>
    <w:rsid w:val="00C83FDA"/>
    <w:rsid w:val="00C844C1"/>
    <w:rsid w:val="00C84964"/>
    <w:rsid w:val="00C8525B"/>
    <w:rsid w:val="00C85432"/>
    <w:rsid w:val="00C85A0E"/>
    <w:rsid w:val="00C85A62"/>
    <w:rsid w:val="00C85A7E"/>
    <w:rsid w:val="00C85C71"/>
    <w:rsid w:val="00C85E11"/>
    <w:rsid w:val="00C86080"/>
    <w:rsid w:val="00C861A1"/>
    <w:rsid w:val="00C864C1"/>
    <w:rsid w:val="00C865CE"/>
    <w:rsid w:val="00C86624"/>
    <w:rsid w:val="00C867BA"/>
    <w:rsid w:val="00C86E6C"/>
    <w:rsid w:val="00C871C5"/>
    <w:rsid w:val="00C8721E"/>
    <w:rsid w:val="00C87343"/>
    <w:rsid w:val="00C876C6"/>
    <w:rsid w:val="00C87704"/>
    <w:rsid w:val="00C878DA"/>
    <w:rsid w:val="00C87A44"/>
    <w:rsid w:val="00C90003"/>
    <w:rsid w:val="00C90110"/>
    <w:rsid w:val="00C90183"/>
    <w:rsid w:val="00C903EB"/>
    <w:rsid w:val="00C913BC"/>
    <w:rsid w:val="00C913EF"/>
    <w:rsid w:val="00C9142B"/>
    <w:rsid w:val="00C915FE"/>
    <w:rsid w:val="00C91967"/>
    <w:rsid w:val="00C91B6C"/>
    <w:rsid w:val="00C91B99"/>
    <w:rsid w:val="00C91F60"/>
    <w:rsid w:val="00C923E8"/>
    <w:rsid w:val="00C928F5"/>
    <w:rsid w:val="00C92A61"/>
    <w:rsid w:val="00C92AA3"/>
    <w:rsid w:val="00C92C43"/>
    <w:rsid w:val="00C92C85"/>
    <w:rsid w:val="00C92CFF"/>
    <w:rsid w:val="00C92D46"/>
    <w:rsid w:val="00C92E64"/>
    <w:rsid w:val="00C92E77"/>
    <w:rsid w:val="00C930A0"/>
    <w:rsid w:val="00C937F0"/>
    <w:rsid w:val="00C93854"/>
    <w:rsid w:val="00C93858"/>
    <w:rsid w:val="00C939A4"/>
    <w:rsid w:val="00C93C7D"/>
    <w:rsid w:val="00C93DB8"/>
    <w:rsid w:val="00C93F02"/>
    <w:rsid w:val="00C945D6"/>
    <w:rsid w:val="00C946DB"/>
    <w:rsid w:val="00C94943"/>
    <w:rsid w:val="00C94B8F"/>
    <w:rsid w:val="00C94D35"/>
    <w:rsid w:val="00C94D70"/>
    <w:rsid w:val="00C94E1B"/>
    <w:rsid w:val="00C94F39"/>
    <w:rsid w:val="00C94FEE"/>
    <w:rsid w:val="00C95596"/>
    <w:rsid w:val="00C956BD"/>
    <w:rsid w:val="00C9579E"/>
    <w:rsid w:val="00C95B88"/>
    <w:rsid w:val="00C95C59"/>
    <w:rsid w:val="00C95D41"/>
    <w:rsid w:val="00C95E28"/>
    <w:rsid w:val="00C95F9D"/>
    <w:rsid w:val="00C96263"/>
    <w:rsid w:val="00C962C3"/>
    <w:rsid w:val="00C962E4"/>
    <w:rsid w:val="00C968EA"/>
    <w:rsid w:val="00C96B03"/>
    <w:rsid w:val="00C96B34"/>
    <w:rsid w:val="00C96CB0"/>
    <w:rsid w:val="00C96CCD"/>
    <w:rsid w:val="00C96EA7"/>
    <w:rsid w:val="00C9714A"/>
    <w:rsid w:val="00C9714D"/>
    <w:rsid w:val="00C971B0"/>
    <w:rsid w:val="00C97200"/>
    <w:rsid w:val="00C973D3"/>
    <w:rsid w:val="00C97563"/>
    <w:rsid w:val="00C9761B"/>
    <w:rsid w:val="00C977F6"/>
    <w:rsid w:val="00C977FC"/>
    <w:rsid w:val="00CA030A"/>
    <w:rsid w:val="00CA03DA"/>
    <w:rsid w:val="00CA0B80"/>
    <w:rsid w:val="00CA0B9B"/>
    <w:rsid w:val="00CA0BF4"/>
    <w:rsid w:val="00CA0D28"/>
    <w:rsid w:val="00CA0D50"/>
    <w:rsid w:val="00CA0E86"/>
    <w:rsid w:val="00CA0EFE"/>
    <w:rsid w:val="00CA0F88"/>
    <w:rsid w:val="00CA12B4"/>
    <w:rsid w:val="00CA152F"/>
    <w:rsid w:val="00CA19DC"/>
    <w:rsid w:val="00CA1B67"/>
    <w:rsid w:val="00CA1B92"/>
    <w:rsid w:val="00CA1C44"/>
    <w:rsid w:val="00CA1C45"/>
    <w:rsid w:val="00CA1D8E"/>
    <w:rsid w:val="00CA28E1"/>
    <w:rsid w:val="00CA2CE3"/>
    <w:rsid w:val="00CA2FC1"/>
    <w:rsid w:val="00CA31B3"/>
    <w:rsid w:val="00CA3496"/>
    <w:rsid w:val="00CA365E"/>
    <w:rsid w:val="00CA378F"/>
    <w:rsid w:val="00CA3DDF"/>
    <w:rsid w:val="00CA3E30"/>
    <w:rsid w:val="00CA435C"/>
    <w:rsid w:val="00CA43C7"/>
    <w:rsid w:val="00CA43E7"/>
    <w:rsid w:val="00CA4C9F"/>
    <w:rsid w:val="00CA4CB4"/>
    <w:rsid w:val="00CA4DF4"/>
    <w:rsid w:val="00CA4FEB"/>
    <w:rsid w:val="00CA5095"/>
    <w:rsid w:val="00CA5215"/>
    <w:rsid w:val="00CA52F0"/>
    <w:rsid w:val="00CA5371"/>
    <w:rsid w:val="00CA5643"/>
    <w:rsid w:val="00CA598F"/>
    <w:rsid w:val="00CA5A5E"/>
    <w:rsid w:val="00CA5C79"/>
    <w:rsid w:val="00CA5CE5"/>
    <w:rsid w:val="00CA5F8D"/>
    <w:rsid w:val="00CA60B8"/>
    <w:rsid w:val="00CA62D7"/>
    <w:rsid w:val="00CA64E3"/>
    <w:rsid w:val="00CA6675"/>
    <w:rsid w:val="00CA6903"/>
    <w:rsid w:val="00CA6914"/>
    <w:rsid w:val="00CA6AE6"/>
    <w:rsid w:val="00CA6EDD"/>
    <w:rsid w:val="00CA6F78"/>
    <w:rsid w:val="00CA77D8"/>
    <w:rsid w:val="00CA7841"/>
    <w:rsid w:val="00CA78BD"/>
    <w:rsid w:val="00CA78D5"/>
    <w:rsid w:val="00CA7C78"/>
    <w:rsid w:val="00CA7D2C"/>
    <w:rsid w:val="00CA7E71"/>
    <w:rsid w:val="00CA7E8A"/>
    <w:rsid w:val="00CB0001"/>
    <w:rsid w:val="00CB0232"/>
    <w:rsid w:val="00CB0ABC"/>
    <w:rsid w:val="00CB0B68"/>
    <w:rsid w:val="00CB0C59"/>
    <w:rsid w:val="00CB1208"/>
    <w:rsid w:val="00CB131C"/>
    <w:rsid w:val="00CB174E"/>
    <w:rsid w:val="00CB1849"/>
    <w:rsid w:val="00CB1AC7"/>
    <w:rsid w:val="00CB1B63"/>
    <w:rsid w:val="00CB1B70"/>
    <w:rsid w:val="00CB1B99"/>
    <w:rsid w:val="00CB1E5D"/>
    <w:rsid w:val="00CB1F0E"/>
    <w:rsid w:val="00CB1F73"/>
    <w:rsid w:val="00CB219B"/>
    <w:rsid w:val="00CB22EE"/>
    <w:rsid w:val="00CB28D3"/>
    <w:rsid w:val="00CB2955"/>
    <w:rsid w:val="00CB2FB0"/>
    <w:rsid w:val="00CB2FD4"/>
    <w:rsid w:val="00CB304E"/>
    <w:rsid w:val="00CB30A4"/>
    <w:rsid w:val="00CB31C2"/>
    <w:rsid w:val="00CB32BC"/>
    <w:rsid w:val="00CB3493"/>
    <w:rsid w:val="00CB3C95"/>
    <w:rsid w:val="00CB41B5"/>
    <w:rsid w:val="00CB42B6"/>
    <w:rsid w:val="00CB4916"/>
    <w:rsid w:val="00CB4928"/>
    <w:rsid w:val="00CB4979"/>
    <w:rsid w:val="00CB4BDE"/>
    <w:rsid w:val="00CB4CF2"/>
    <w:rsid w:val="00CB51EA"/>
    <w:rsid w:val="00CB52CD"/>
    <w:rsid w:val="00CB53AB"/>
    <w:rsid w:val="00CB53E1"/>
    <w:rsid w:val="00CB5494"/>
    <w:rsid w:val="00CB5527"/>
    <w:rsid w:val="00CB5707"/>
    <w:rsid w:val="00CB5817"/>
    <w:rsid w:val="00CB5B48"/>
    <w:rsid w:val="00CB5DB2"/>
    <w:rsid w:val="00CB679D"/>
    <w:rsid w:val="00CB67DE"/>
    <w:rsid w:val="00CB6825"/>
    <w:rsid w:val="00CB6934"/>
    <w:rsid w:val="00CB6C0D"/>
    <w:rsid w:val="00CB71CB"/>
    <w:rsid w:val="00CB74A6"/>
    <w:rsid w:val="00CB7574"/>
    <w:rsid w:val="00CB75EA"/>
    <w:rsid w:val="00CB7EB2"/>
    <w:rsid w:val="00CB7F45"/>
    <w:rsid w:val="00CC0231"/>
    <w:rsid w:val="00CC025B"/>
    <w:rsid w:val="00CC0568"/>
    <w:rsid w:val="00CC05CD"/>
    <w:rsid w:val="00CC067A"/>
    <w:rsid w:val="00CC06E5"/>
    <w:rsid w:val="00CC0A24"/>
    <w:rsid w:val="00CC0DD9"/>
    <w:rsid w:val="00CC104C"/>
    <w:rsid w:val="00CC118D"/>
    <w:rsid w:val="00CC1209"/>
    <w:rsid w:val="00CC1299"/>
    <w:rsid w:val="00CC145E"/>
    <w:rsid w:val="00CC18BD"/>
    <w:rsid w:val="00CC18D3"/>
    <w:rsid w:val="00CC1B00"/>
    <w:rsid w:val="00CC1B49"/>
    <w:rsid w:val="00CC1CEF"/>
    <w:rsid w:val="00CC1E00"/>
    <w:rsid w:val="00CC1E16"/>
    <w:rsid w:val="00CC1EE0"/>
    <w:rsid w:val="00CC1FB3"/>
    <w:rsid w:val="00CC2134"/>
    <w:rsid w:val="00CC221E"/>
    <w:rsid w:val="00CC23A4"/>
    <w:rsid w:val="00CC24E7"/>
    <w:rsid w:val="00CC276B"/>
    <w:rsid w:val="00CC2AA3"/>
    <w:rsid w:val="00CC2D70"/>
    <w:rsid w:val="00CC3424"/>
    <w:rsid w:val="00CC34AF"/>
    <w:rsid w:val="00CC34D9"/>
    <w:rsid w:val="00CC36E4"/>
    <w:rsid w:val="00CC37B8"/>
    <w:rsid w:val="00CC38B3"/>
    <w:rsid w:val="00CC412F"/>
    <w:rsid w:val="00CC4316"/>
    <w:rsid w:val="00CC4538"/>
    <w:rsid w:val="00CC4817"/>
    <w:rsid w:val="00CC4DDE"/>
    <w:rsid w:val="00CC4F28"/>
    <w:rsid w:val="00CC51B4"/>
    <w:rsid w:val="00CC543C"/>
    <w:rsid w:val="00CC5813"/>
    <w:rsid w:val="00CC581F"/>
    <w:rsid w:val="00CC5D9D"/>
    <w:rsid w:val="00CC5F14"/>
    <w:rsid w:val="00CC5FEC"/>
    <w:rsid w:val="00CC615D"/>
    <w:rsid w:val="00CC6273"/>
    <w:rsid w:val="00CC67C7"/>
    <w:rsid w:val="00CC6C36"/>
    <w:rsid w:val="00CC7365"/>
    <w:rsid w:val="00CC73D5"/>
    <w:rsid w:val="00CC75CC"/>
    <w:rsid w:val="00CC79A9"/>
    <w:rsid w:val="00CC7A7A"/>
    <w:rsid w:val="00CC7D5B"/>
    <w:rsid w:val="00CC7E04"/>
    <w:rsid w:val="00CD068F"/>
    <w:rsid w:val="00CD077D"/>
    <w:rsid w:val="00CD09D0"/>
    <w:rsid w:val="00CD0BBD"/>
    <w:rsid w:val="00CD0C56"/>
    <w:rsid w:val="00CD0D5C"/>
    <w:rsid w:val="00CD0EFB"/>
    <w:rsid w:val="00CD11DA"/>
    <w:rsid w:val="00CD15C0"/>
    <w:rsid w:val="00CD1695"/>
    <w:rsid w:val="00CD17AF"/>
    <w:rsid w:val="00CD18DC"/>
    <w:rsid w:val="00CD1A1D"/>
    <w:rsid w:val="00CD1B0E"/>
    <w:rsid w:val="00CD1E6D"/>
    <w:rsid w:val="00CD1E77"/>
    <w:rsid w:val="00CD25D9"/>
    <w:rsid w:val="00CD2C49"/>
    <w:rsid w:val="00CD2E86"/>
    <w:rsid w:val="00CD2FF9"/>
    <w:rsid w:val="00CD326D"/>
    <w:rsid w:val="00CD33BA"/>
    <w:rsid w:val="00CD33C1"/>
    <w:rsid w:val="00CD3AE2"/>
    <w:rsid w:val="00CD3C07"/>
    <w:rsid w:val="00CD3D69"/>
    <w:rsid w:val="00CD4029"/>
    <w:rsid w:val="00CD403D"/>
    <w:rsid w:val="00CD4054"/>
    <w:rsid w:val="00CD4185"/>
    <w:rsid w:val="00CD42F3"/>
    <w:rsid w:val="00CD43B5"/>
    <w:rsid w:val="00CD4422"/>
    <w:rsid w:val="00CD4645"/>
    <w:rsid w:val="00CD46E0"/>
    <w:rsid w:val="00CD4810"/>
    <w:rsid w:val="00CD4BE1"/>
    <w:rsid w:val="00CD4FE0"/>
    <w:rsid w:val="00CD565B"/>
    <w:rsid w:val="00CD5EA8"/>
    <w:rsid w:val="00CD6105"/>
    <w:rsid w:val="00CD6371"/>
    <w:rsid w:val="00CD673C"/>
    <w:rsid w:val="00CD6E16"/>
    <w:rsid w:val="00CD70F4"/>
    <w:rsid w:val="00CD734F"/>
    <w:rsid w:val="00CD743A"/>
    <w:rsid w:val="00CD7507"/>
    <w:rsid w:val="00CD7AAC"/>
    <w:rsid w:val="00CD7CAC"/>
    <w:rsid w:val="00CD7CF6"/>
    <w:rsid w:val="00CD7DE9"/>
    <w:rsid w:val="00CD7DF5"/>
    <w:rsid w:val="00CD7E51"/>
    <w:rsid w:val="00CD7F38"/>
    <w:rsid w:val="00CD7F48"/>
    <w:rsid w:val="00CE00FC"/>
    <w:rsid w:val="00CE037B"/>
    <w:rsid w:val="00CE0531"/>
    <w:rsid w:val="00CE05C2"/>
    <w:rsid w:val="00CE095C"/>
    <w:rsid w:val="00CE0A4B"/>
    <w:rsid w:val="00CE0C97"/>
    <w:rsid w:val="00CE178A"/>
    <w:rsid w:val="00CE1860"/>
    <w:rsid w:val="00CE2456"/>
    <w:rsid w:val="00CE2472"/>
    <w:rsid w:val="00CE24BC"/>
    <w:rsid w:val="00CE2715"/>
    <w:rsid w:val="00CE2866"/>
    <w:rsid w:val="00CE29D1"/>
    <w:rsid w:val="00CE2A8C"/>
    <w:rsid w:val="00CE2B1C"/>
    <w:rsid w:val="00CE2D24"/>
    <w:rsid w:val="00CE309C"/>
    <w:rsid w:val="00CE3351"/>
    <w:rsid w:val="00CE3542"/>
    <w:rsid w:val="00CE3732"/>
    <w:rsid w:val="00CE3A3D"/>
    <w:rsid w:val="00CE3FD7"/>
    <w:rsid w:val="00CE40C5"/>
    <w:rsid w:val="00CE4482"/>
    <w:rsid w:val="00CE45C4"/>
    <w:rsid w:val="00CE4937"/>
    <w:rsid w:val="00CE4B2B"/>
    <w:rsid w:val="00CE4B6A"/>
    <w:rsid w:val="00CE4BC6"/>
    <w:rsid w:val="00CE4F69"/>
    <w:rsid w:val="00CE5034"/>
    <w:rsid w:val="00CE543F"/>
    <w:rsid w:val="00CE56A8"/>
    <w:rsid w:val="00CE594F"/>
    <w:rsid w:val="00CE5AB2"/>
    <w:rsid w:val="00CE5AB8"/>
    <w:rsid w:val="00CE5C5B"/>
    <w:rsid w:val="00CE5F22"/>
    <w:rsid w:val="00CE5F50"/>
    <w:rsid w:val="00CE612E"/>
    <w:rsid w:val="00CE61FB"/>
    <w:rsid w:val="00CE63D9"/>
    <w:rsid w:val="00CE6442"/>
    <w:rsid w:val="00CE64AE"/>
    <w:rsid w:val="00CE6662"/>
    <w:rsid w:val="00CE71DC"/>
    <w:rsid w:val="00CE7345"/>
    <w:rsid w:val="00CE738A"/>
    <w:rsid w:val="00CE7515"/>
    <w:rsid w:val="00CE770F"/>
    <w:rsid w:val="00CE78FE"/>
    <w:rsid w:val="00CE79D2"/>
    <w:rsid w:val="00CE7B40"/>
    <w:rsid w:val="00CE7B5D"/>
    <w:rsid w:val="00CE7F45"/>
    <w:rsid w:val="00CF03CB"/>
    <w:rsid w:val="00CF03FA"/>
    <w:rsid w:val="00CF0846"/>
    <w:rsid w:val="00CF086F"/>
    <w:rsid w:val="00CF0A52"/>
    <w:rsid w:val="00CF0D86"/>
    <w:rsid w:val="00CF1032"/>
    <w:rsid w:val="00CF16BD"/>
    <w:rsid w:val="00CF1779"/>
    <w:rsid w:val="00CF1B0B"/>
    <w:rsid w:val="00CF1D9B"/>
    <w:rsid w:val="00CF1E46"/>
    <w:rsid w:val="00CF2515"/>
    <w:rsid w:val="00CF2599"/>
    <w:rsid w:val="00CF28A7"/>
    <w:rsid w:val="00CF2AF0"/>
    <w:rsid w:val="00CF2BCC"/>
    <w:rsid w:val="00CF2F16"/>
    <w:rsid w:val="00CF2F9F"/>
    <w:rsid w:val="00CF3082"/>
    <w:rsid w:val="00CF309A"/>
    <w:rsid w:val="00CF3355"/>
    <w:rsid w:val="00CF348E"/>
    <w:rsid w:val="00CF37D3"/>
    <w:rsid w:val="00CF3A7C"/>
    <w:rsid w:val="00CF44C2"/>
    <w:rsid w:val="00CF467F"/>
    <w:rsid w:val="00CF4817"/>
    <w:rsid w:val="00CF4BE4"/>
    <w:rsid w:val="00CF4C42"/>
    <w:rsid w:val="00CF5012"/>
    <w:rsid w:val="00CF5449"/>
    <w:rsid w:val="00CF5474"/>
    <w:rsid w:val="00CF562D"/>
    <w:rsid w:val="00CF590A"/>
    <w:rsid w:val="00CF5D64"/>
    <w:rsid w:val="00CF6333"/>
    <w:rsid w:val="00CF63FE"/>
    <w:rsid w:val="00CF6C77"/>
    <w:rsid w:val="00CF6DF4"/>
    <w:rsid w:val="00CF743F"/>
    <w:rsid w:val="00CF767A"/>
    <w:rsid w:val="00CF7772"/>
    <w:rsid w:val="00CF7862"/>
    <w:rsid w:val="00CF78E7"/>
    <w:rsid w:val="00CF7A83"/>
    <w:rsid w:val="00CF7C66"/>
    <w:rsid w:val="00CF7E1E"/>
    <w:rsid w:val="00CF7F71"/>
    <w:rsid w:val="00D00427"/>
    <w:rsid w:val="00D005A9"/>
    <w:rsid w:val="00D005BD"/>
    <w:rsid w:val="00D0075A"/>
    <w:rsid w:val="00D00857"/>
    <w:rsid w:val="00D00AC3"/>
    <w:rsid w:val="00D00AED"/>
    <w:rsid w:val="00D00C3E"/>
    <w:rsid w:val="00D00EE9"/>
    <w:rsid w:val="00D01550"/>
    <w:rsid w:val="00D0198B"/>
    <w:rsid w:val="00D01B6D"/>
    <w:rsid w:val="00D01BF8"/>
    <w:rsid w:val="00D01D50"/>
    <w:rsid w:val="00D01E06"/>
    <w:rsid w:val="00D01F1F"/>
    <w:rsid w:val="00D020A8"/>
    <w:rsid w:val="00D0250A"/>
    <w:rsid w:val="00D025A2"/>
    <w:rsid w:val="00D0269A"/>
    <w:rsid w:val="00D02727"/>
    <w:rsid w:val="00D02C5B"/>
    <w:rsid w:val="00D02CDA"/>
    <w:rsid w:val="00D02E18"/>
    <w:rsid w:val="00D02FD0"/>
    <w:rsid w:val="00D03161"/>
    <w:rsid w:val="00D03402"/>
    <w:rsid w:val="00D03664"/>
    <w:rsid w:val="00D0370B"/>
    <w:rsid w:val="00D037B8"/>
    <w:rsid w:val="00D037B9"/>
    <w:rsid w:val="00D037D1"/>
    <w:rsid w:val="00D039F6"/>
    <w:rsid w:val="00D03A16"/>
    <w:rsid w:val="00D03C20"/>
    <w:rsid w:val="00D04106"/>
    <w:rsid w:val="00D04810"/>
    <w:rsid w:val="00D0485B"/>
    <w:rsid w:val="00D0486E"/>
    <w:rsid w:val="00D04A0E"/>
    <w:rsid w:val="00D04CA5"/>
    <w:rsid w:val="00D04FBD"/>
    <w:rsid w:val="00D04FE6"/>
    <w:rsid w:val="00D05145"/>
    <w:rsid w:val="00D0523C"/>
    <w:rsid w:val="00D0527C"/>
    <w:rsid w:val="00D05371"/>
    <w:rsid w:val="00D05378"/>
    <w:rsid w:val="00D05848"/>
    <w:rsid w:val="00D058D8"/>
    <w:rsid w:val="00D05FF7"/>
    <w:rsid w:val="00D0643C"/>
    <w:rsid w:val="00D0662C"/>
    <w:rsid w:val="00D067A4"/>
    <w:rsid w:val="00D06BB8"/>
    <w:rsid w:val="00D06C99"/>
    <w:rsid w:val="00D06E27"/>
    <w:rsid w:val="00D07154"/>
    <w:rsid w:val="00D071EB"/>
    <w:rsid w:val="00D0736B"/>
    <w:rsid w:val="00D074B3"/>
    <w:rsid w:val="00D07A68"/>
    <w:rsid w:val="00D07B78"/>
    <w:rsid w:val="00D07D39"/>
    <w:rsid w:val="00D07E47"/>
    <w:rsid w:val="00D07E9E"/>
    <w:rsid w:val="00D10203"/>
    <w:rsid w:val="00D10348"/>
    <w:rsid w:val="00D106CD"/>
    <w:rsid w:val="00D10EA6"/>
    <w:rsid w:val="00D11131"/>
    <w:rsid w:val="00D111E1"/>
    <w:rsid w:val="00D11840"/>
    <w:rsid w:val="00D11A96"/>
    <w:rsid w:val="00D11BAC"/>
    <w:rsid w:val="00D11BE6"/>
    <w:rsid w:val="00D11DC8"/>
    <w:rsid w:val="00D11DDB"/>
    <w:rsid w:val="00D11F32"/>
    <w:rsid w:val="00D120A6"/>
    <w:rsid w:val="00D1214F"/>
    <w:rsid w:val="00D122AF"/>
    <w:rsid w:val="00D12572"/>
    <w:rsid w:val="00D125C2"/>
    <w:rsid w:val="00D127C4"/>
    <w:rsid w:val="00D12A97"/>
    <w:rsid w:val="00D12CE1"/>
    <w:rsid w:val="00D12FF6"/>
    <w:rsid w:val="00D1320D"/>
    <w:rsid w:val="00D13285"/>
    <w:rsid w:val="00D134F5"/>
    <w:rsid w:val="00D135C0"/>
    <w:rsid w:val="00D13C92"/>
    <w:rsid w:val="00D13E54"/>
    <w:rsid w:val="00D1400A"/>
    <w:rsid w:val="00D14386"/>
    <w:rsid w:val="00D1441D"/>
    <w:rsid w:val="00D14771"/>
    <w:rsid w:val="00D14B45"/>
    <w:rsid w:val="00D14CBA"/>
    <w:rsid w:val="00D15186"/>
    <w:rsid w:val="00D151D9"/>
    <w:rsid w:val="00D153C9"/>
    <w:rsid w:val="00D15530"/>
    <w:rsid w:val="00D159D9"/>
    <w:rsid w:val="00D15D3A"/>
    <w:rsid w:val="00D15FF7"/>
    <w:rsid w:val="00D1630E"/>
    <w:rsid w:val="00D1645A"/>
    <w:rsid w:val="00D164BD"/>
    <w:rsid w:val="00D1658A"/>
    <w:rsid w:val="00D165F4"/>
    <w:rsid w:val="00D16C8F"/>
    <w:rsid w:val="00D16D74"/>
    <w:rsid w:val="00D16F2C"/>
    <w:rsid w:val="00D16F87"/>
    <w:rsid w:val="00D17217"/>
    <w:rsid w:val="00D1748C"/>
    <w:rsid w:val="00D17497"/>
    <w:rsid w:val="00D17790"/>
    <w:rsid w:val="00D177CB"/>
    <w:rsid w:val="00D177D2"/>
    <w:rsid w:val="00D17B04"/>
    <w:rsid w:val="00D17C75"/>
    <w:rsid w:val="00D20400"/>
    <w:rsid w:val="00D2065F"/>
    <w:rsid w:val="00D208BD"/>
    <w:rsid w:val="00D20993"/>
    <w:rsid w:val="00D20CAD"/>
    <w:rsid w:val="00D20CB8"/>
    <w:rsid w:val="00D20E2A"/>
    <w:rsid w:val="00D20FAF"/>
    <w:rsid w:val="00D2112E"/>
    <w:rsid w:val="00D213AF"/>
    <w:rsid w:val="00D215CD"/>
    <w:rsid w:val="00D21903"/>
    <w:rsid w:val="00D21AF7"/>
    <w:rsid w:val="00D21B86"/>
    <w:rsid w:val="00D21D94"/>
    <w:rsid w:val="00D21F3B"/>
    <w:rsid w:val="00D22011"/>
    <w:rsid w:val="00D2203D"/>
    <w:rsid w:val="00D224CC"/>
    <w:rsid w:val="00D226A7"/>
    <w:rsid w:val="00D22812"/>
    <w:rsid w:val="00D22FBF"/>
    <w:rsid w:val="00D23284"/>
    <w:rsid w:val="00D234B2"/>
    <w:rsid w:val="00D2360F"/>
    <w:rsid w:val="00D236E5"/>
    <w:rsid w:val="00D2377D"/>
    <w:rsid w:val="00D239DA"/>
    <w:rsid w:val="00D23A03"/>
    <w:rsid w:val="00D23D1B"/>
    <w:rsid w:val="00D243D5"/>
    <w:rsid w:val="00D24523"/>
    <w:rsid w:val="00D24645"/>
    <w:rsid w:val="00D24727"/>
    <w:rsid w:val="00D2479B"/>
    <w:rsid w:val="00D24866"/>
    <w:rsid w:val="00D24C7F"/>
    <w:rsid w:val="00D24D44"/>
    <w:rsid w:val="00D24E62"/>
    <w:rsid w:val="00D25283"/>
    <w:rsid w:val="00D254E2"/>
    <w:rsid w:val="00D25538"/>
    <w:rsid w:val="00D255BF"/>
    <w:rsid w:val="00D25798"/>
    <w:rsid w:val="00D25A96"/>
    <w:rsid w:val="00D25D31"/>
    <w:rsid w:val="00D25D8D"/>
    <w:rsid w:val="00D260EB"/>
    <w:rsid w:val="00D26487"/>
    <w:rsid w:val="00D26643"/>
    <w:rsid w:val="00D267D7"/>
    <w:rsid w:val="00D26813"/>
    <w:rsid w:val="00D2719F"/>
    <w:rsid w:val="00D2744B"/>
    <w:rsid w:val="00D277AF"/>
    <w:rsid w:val="00D27ADD"/>
    <w:rsid w:val="00D27C0D"/>
    <w:rsid w:val="00D302B6"/>
    <w:rsid w:val="00D30745"/>
    <w:rsid w:val="00D30B28"/>
    <w:rsid w:val="00D30F05"/>
    <w:rsid w:val="00D310FA"/>
    <w:rsid w:val="00D31287"/>
    <w:rsid w:val="00D313FF"/>
    <w:rsid w:val="00D3140E"/>
    <w:rsid w:val="00D31DBF"/>
    <w:rsid w:val="00D321E1"/>
    <w:rsid w:val="00D32710"/>
    <w:rsid w:val="00D327F8"/>
    <w:rsid w:val="00D329D3"/>
    <w:rsid w:val="00D32A64"/>
    <w:rsid w:val="00D32BE2"/>
    <w:rsid w:val="00D3327D"/>
    <w:rsid w:val="00D33332"/>
    <w:rsid w:val="00D33429"/>
    <w:rsid w:val="00D338B7"/>
    <w:rsid w:val="00D33C6A"/>
    <w:rsid w:val="00D33D95"/>
    <w:rsid w:val="00D33F2A"/>
    <w:rsid w:val="00D33FD8"/>
    <w:rsid w:val="00D3412C"/>
    <w:rsid w:val="00D344D8"/>
    <w:rsid w:val="00D3466A"/>
    <w:rsid w:val="00D347D8"/>
    <w:rsid w:val="00D34A6D"/>
    <w:rsid w:val="00D34C57"/>
    <w:rsid w:val="00D35099"/>
    <w:rsid w:val="00D351E5"/>
    <w:rsid w:val="00D354DB"/>
    <w:rsid w:val="00D35773"/>
    <w:rsid w:val="00D35993"/>
    <w:rsid w:val="00D35AAC"/>
    <w:rsid w:val="00D35AE4"/>
    <w:rsid w:val="00D35B5D"/>
    <w:rsid w:val="00D35DB2"/>
    <w:rsid w:val="00D35F91"/>
    <w:rsid w:val="00D36019"/>
    <w:rsid w:val="00D361C8"/>
    <w:rsid w:val="00D3697B"/>
    <w:rsid w:val="00D369C5"/>
    <w:rsid w:val="00D36F21"/>
    <w:rsid w:val="00D37153"/>
    <w:rsid w:val="00D372E9"/>
    <w:rsid w:val="00D376BA"/>
    <w:rsid w:val="00D37B1F"/>
    <w:rsid w:val="00D37E6E"/>
    <w:rsid w:val="00D37EB9"/>
    <w:rsid w:val="00D40285"/>
    <w:rsid w:val="00D402E0"/>
    <w:rsid w:val="00D4031A"/>
    <w:rsid w:val="00D404FD"/>
    <w:rsid w:val="00D4051B"/>
    <w:rsid w:val="00D405F0"/>
    <w:rsid w:val="00D4078D"/>
    <w:rsid w:val="00D412E5"/>
    <w:rsid w:val="00D41314"/>
    <w:rsid w:val="00D41553"/>
    <w:rsid w:val="00D4178C"/>
    <w:rsid w:val="00D4199F"/>
    <w:rsid w:val="00D41BDE"/>
    <w:rsid w:val="00D41D7A"/>
    <w:rsid w:val="00D42176"/>
    <w:rsid w:val="00D42363"/>
    <w:rsid w:val="00D43062"/>
    <w:rsid w:val="00D431CA"/>
    <w:rsid w:val="00D43206"/>
    <w:rsid w:val="00D43509"/>
    <w:rsid w:val="00D43972"/>
    <w:rsid w:val="00D43F88"/>
    <w:rsid w:val="00D43FB2"/>
    <w:rsid w:val="00D444E5"/>
    <w:rsid w:val="00D44D72"/>
    <w:rsid w:val="00D44EF1"/>
    <w:rsid w:val="00D450BB"/>
    <w:rsid w:val="00D45215"/>
    <w:rsid w:val="00D4527D"/>
    <w:rsid w:val="00D4531F"/>
    <w:rsid w:val="00D454B5"/>
    <w:rsid w:val="00D45747"/>
    <w:rsid w:val="00D45796"/>
    <w:rsid w:val="00D457FC"/>
    <w:rsid w:val="00D45A9F"/>
    <w:rsid w:val="00D45D1C"/>
    <w:rsid w:val="00D45D44"/>
    <w:rsid w:val="00D45E56"/>
    <w:rsid w:val="00D45FFC"/>
    <w:rsid w:val="00D461D0"/>
    <w:rsid w:val="00D463EE"/>
    <w:rsid w:val="00D4642D"/>
    <w:rsid w:val="00D46CE5"/>
    <w:rsid w:val="00D470EB"/>
    <w:rsid w:val="00D47424"/>
    <w:rsid w:val="00D47945"/>
    <w:rsid w:val="00D47AFD"/>
    <w:rsid w:val="00D47C71"/>
    <w:rsid w:val="00D505A9"/>
    <w:rsid w:val="00D50956"/>
    <w:rsid w:val="00D50BC4"/>
    <w:rsid w:val="00D50EDA"/>
    <w:rsid w:val="00D50F07"/>
    <w:rsid w:val="00D515C7"/>
    <w:rsid w:val="00D5171B"/>
    <w:rsid w:val="00D51B6A"/>
    <w:rsid w:val="00D51D0D"/>
    <w:rsid w:val="00D51E9A"/>
    <w:rsid w:val="00D51F54"/>
    <w:rsid w:val="00D51F58"/>
    <w:rsid w:val="00D52099"/>
    <w:rsid w:val="00D52218"/>
    <w:rsid w:val="00D528A1"/>
    <w:rsid w:val="00D5298D"/>
    <w:rsid w:val="00D529EB"/>
    <w:rsid w:val="00D53198"/>
    <w:rsid w:val="00D53428"/>
    <w:rsid w:val="00D537E0"/>
    <w:rsid w:val="00D53C3D"/>
    <w:rsid w:val="00D53E40"/>
    <w:rsid w:val="00D53FAE"/>
    <w:rsid w:val="00D540BE"/>
    <w:rsid w:val="00D54A53"/>
    <w:rsid w:val="00D54F7A"/>
    <w:rsid w:val="00D54F82"/>
    <w:rsid w:val="00D54F89"/>
    <w:rsid w:val="00D55428"/>
    <w:rsid w:val="00D55CA1"/>
    <w:rsid w:val="00D55DED"/>
    <w:rsid w:val="00D55EA2"/>
    <w:rsid w:val="00D5638C"/>
    <w:rsid w:val="00D563E5"/>
    <w:rsid w:val="00D5643E"/>
    <w:rsid w:val="00D5668E"/>
    <w:rsid w:val="00D56AAA"/>
    <w:rsid w:val="00D56AFA"/>
    <w:rsid w:val="00D56CEA"/>
    <w:rsid w:val="00D56DFB"/>
    <w:rsid w:val="00D56F0C"/>
    <w:rsid w:val="00D5741C"/>
    <w:rsid w:val="00D574AC"/>
    <w:rsid w:val="00D57683"/>
    <w:rsid w:val="00D57710"/>
    <w:rsid w:val="00D57B27"/>
    <w:rsid w:val="00D57B2A"/>
    <w:rsid w:val="00D57CB3"/>
    <w:rsid w:val="00D57E8D"/>
    <w:rsid w:val="00D57F8B"/>
    <w:rsid w:val="00D6007C"/>
    <w:rsid w:val="00D605D6"/>
    <w:rsid w:val="00D6064A"/>
    <w:rsid w:val="00D60953"/>
    <w:rsid w:val="00D60C7B"/>
    <w:rsid w:val="00D60C81"/>
    <w:rsid w:val="00D60D76"/>
    <w:rsid w:val="00D60D91"/>
    <w:rsid w:val="00D60F8F"/>
    <w:rsid w:val="00D61046"/>
    <w:rsid w:val="00D611A2"/>
    <w:rsid w:val="00D613E6"/>
    <w:rsid w:val="00D616A2"/>
    <w:rsid w:val="00D61968"/>
    <w:rsid w:val="00D61E8C"/>
    <w:rsid w:val="00D6213B"/>
    <w:rsid w:val="00D62183"/>
    <w:rsid w:val="00D62380"/>
    <w:rsid w:val="00D62547"/>
    <w:rsid w:val="00D62EB3"/>
    <w:rsid w:val="00D63039"/>
    <w:rsid w:val="00D6317A"/>
    <w:rsid w:val="00D633FB"/>
    <w:rsid w:val="00D636D9"/>
    <w:rsid w:val="00D6370B"/>
    <w:rsid w:val="00D639A3"/>
    <w:rsid w:val="00D64074"/>
    <w:rsid w:val="00D6407C"/>
    <w:rsid w:val="00D64653"/>
    <w:rsid w:val="00D647BC"/>
    <w:rsid w:val="00D64A5E"/>
    <w:rsid w:val="00D64BC2"/>
    <w:rsid w:val="00D65092"/>
    <w:rsid w:val="00D65424"/>
    <w:rsid w:val="00D65A6C"/>
    <w:rsid w:val="00D65B8D"/>
    <w:rsid w:val="00D65FF0"/>
    <w:rsid w:val="00D661AF"/>
    <w:rsid w:val="00D6644D"/>
    <w:rsid w:val="00D6690A"/>
    <w:rsid w:val="00D66994"/>
    <w:rsid w:val="00D66AC1"/>
    <w:rsid w:val="00D66DD8"/>
    <w:rsid w:val="00D671D4"/>
    <w:rsid w:val="00D672BD"/>
    <w:rsid w:val="00D67575"/>
    <w:rsid w:val="00D6760D"/>
    <w:rsid w:val="00D67707"/>
    <w:rsid w:val="00D6793F"/>
    <w:rsid w:val="00D67C0C"/>
    <w:rsid w:val="00D700AA"/>
    <w:rsid w:val="00D70290"/>
    <w:rsid w:val="00D70374"/>
    <w:rsid w:val="00D704B2"/>
    <w:rsid w:val="00D705C1"/>
    <w:rsid w:val="00D70F2F"/>
    <w:rsid w:val="00D7105C"/>
    <w:rsid w:val="00D7136D"/>
    <w:rsid w:val="00D71399"/>
    <w:rsid w:val="00D718A3"/>
    <w:rsid w:val="00D71B70"/>
    <w:rsid w:val="00D71CCE"/>
    <w:rsid w:val="00D71E90"/>
    <w:rsid w:val="00D71FCA"/>
    <w:rsid w:val="00D7200A"/>
    <w:rsid w:val="00D7253F"/>
    <w:rsid w:val="00D7258A"/>
    <w:rsid w:val="00D72658"/>
    <w:rsid w:val="00D727D8"/>
    <w:rsid w:val="00D729B9"/>
    <w:rsid w:val="00D72A1E"/>
    <w:rsid w:val="00D72B52"/>
    <w:rsid w:val="00D72C7C"/>
    <w:rsid w:val="00D72DF2"/>
    <w:rsid w:val="00D73188"/>
    <w:rsid w:val="00D733A9"/>
    <w:rsid w:val="00D73767"/>
    <w:rsid w:val="00D73A4D"/>
    <w:rsid w:val="00D73A9C"/>
    <w:rsid w:val="00D73AA5"/>
    <w:rsid w:val="00D74237"/>
    <w:rsid w:val="00D74A92"/>
    <w:rsid w:val="00D74C5A"/>
    <w:rsid w:val="00D74FDE"/>
    <w:rsid w:val="00D753A8"/>
    <w:rsid w:val="00D755AB"/>
    <w:rsid w:val="00D75655"/>
    <w:rsid w:val="00D756AD"/>
    <w:rsid w:val="00D75F66"/>
    <w:rsid w:val="00D75FB4"/>
    <w:rsid w:val="00D764B4"/>
    <w:rsid w:val="00D76523"/>
    <w:rsid w:val="00D7668A"/>
    <w:rsid w:val="00D767C5"/>
    <w:rsid w:val="00D76815"/>
    <w:rsid w:val="00D768F1"/>
    <w:rsid w:val="00D76929"/>
    <w:rsid w:val="00D76EE9"/>
    <w:rsid w:val="00D77553"/>
    <w:rsid w:val="00D77576"/>
    <w:rsid w:val="00D775D9"/>
    <w:rsid w:val="00D77873"/>
    <w:rsid w:val="00D80215"/>
    <w:rsid w:val="00D80265"/>
    <w:rsid w:val="00D80274"/>
    <w:rsid w:val="00D80278"/>
    <w:rsid w:val="00D803E5"/>
    <w:rsid w:val="00D80745"/>
    <w:rsid w:val="00D80841"/>
    <w:rsid w:val="00D80A59"/>
    <w:rsid w:val="00D80AA6"/>
    <w:rsid w:val="00D80E10"/>
    <w:rsid w:val="00D80E95"/>
    <w:rsid w:val="00D8104C"/>
    <w:rsid w:val="00D815B1"/>
    <w:rsid w:val="00D815EF"/>
    <w:rsid w:val="00D81658"/>
    <w:rsid w:val="00D81B79"/>
    <w:rsid w:val="00D81E1D"/>
    <w:rsid w:val="00D823E5"/>
    <w:rsid w:val="00D82459"/>
    <w:rsid w:val="00D82722"/>
    <w:rsid w:val="00D8282F"/>
    <w:rsid w:val="00D82C5C"/>
    <w:rsid w:val="00D82D35"/>
    <w:rsid w:val="00D830E0"/>
    <w:rsid w:val="00D83B3B"/>
    <w:rsid w:val="00D83BF0"/>
    <w:rsid w:val="00D83C66"/>
    <w:rsid w:val="00D83CC0"/>
    <w:rsid w:val="00D83D85"/>
    <w:rsid w:val="00D83F35"/>
    <w:rsid w:val="00D841EC"/>
    <w:rsid w:val="00D845A0"/>
    <w:rsid w:val="00D85035"/>
    <w:rsid w:val="00D852C2"/>
    <w:rsid w:val="00D853FE"/>
    <w:rsid w:val="00D85468"/>
    <w:rsid w:val="00D8570B"/>
    <w:rsid w:val="00D85B08"/>
    <w:rsid w:val="00D86089"/>
    <w:rsid w:val="00D860A7"/>
    <w:rsid w:val="00D8631A"/>
    <w:rsid w:val="00D8675B"/>
    <w:rsid w:val="00D867CF"/>
    <w:rsid w:val="00D86818"/>
    <w:rsid w:val="00D86B3F"/>
    <w:rsid w:val="00D86CF8"/>
    <w:rsid w:val="00D86E97"/>
    <w:rsid w:val="00D8713E"/>
    <w:rsid w:val="00D871A4"/>
    <w:rsid w:val="00D871B1"/>
    <w:rsid w:val="00D87927"/>
    <w:rsid w:val="00D87B13"/>
    <w:rsid w:val="00D901A6"/>
    <w:rsid w:val="00D90738"/>
    <w:rsid w:val="00D9090E"/>
    <w:rsid w:val="00D90B69"/>
    <w:rsid w:val="00D90C1A"/>
    <w:rsid w:val="00D90D77"/>
    <w:rsid w:val="00D91034"/>
    <w:rsid w:val="00D91113"/>
    <w:rsid w:val="00D912FA"/>
    <w:rsid w:val="00D9133B"/>
    <w:rsid w:val="00D91498"/>
    <w:rsid w:val="00D9152D"/>
    <w:rsid w:val="00D91A1A"/>
    <w:rsid w:val="00D91F08"/>
    <w:rsid w:val="00D921DD"/>
    <w:rsid w:val="00D924BB"/>
    <w:rsid w:val="00D92677"/>
    <w:rsid w:val="00D9271D"/>
    <w:rsid w:val="00D927A3"/>
    <w:rsid w:val="00D92A61"/>
    <w:rsid w:val="00D92AC9"/>
    <w:rsid w:val="00D92DFB"/>
    <w:rsid w:val="00D92E4B"/>
    <w:rsid w:val="00D92EA9"/>
    <w:rsid w:val="00D92F2F"/>
    <w:rsid w:val="00D9320F"/>
    <w:rsid w:val="00D93836"/>
    <w:rsid w:val="00D93961"/>
    <w:rsid w:val="00D93A95"/>
    <w:rsid w:val="00D93DE3"/>
    <w:rsid w:val="00D94115"/>
    <w:rsid w:val="00D94356"/>
    <w:rsid w:val="00D94720"/>
    <w:rsid w:val="00D94AA1"/>
    <w:rsid w:val="00D94BD5"/>
    <w:rsid w:val="00D94C7D"/>
    <w:rsid w:val="00D94DF6"/>
    <w:rsid w:val="00D95099"/>
    <w:rsid w:val="00D95105"/>
    <w:rsid w:val="00D9522D"/>
    <w:rsid w:val="00D9523C"/>
    <w:rsid w:val="00D95241"/>
    <w:rsid w:val="00D952FD"/>
    <w:rsid w:val="00D95366"/>
    <w:rsid w:val="00D954B9"/>
    <w:rsid w:val="00D954D1"/>
    <w:rsid w:val="00D95979"/>
    <w:rsid w:val="00D95CDA"/>
    <w:rsid w:val="00D960C5"/>
    <w:rsid w:val="00D96234"/>
    <w:rsid w:val="00D9649D"/>
    <w:rsid w:val="00D968E8"/>
    <w:rsid w:val="00D969DB"/>
    <w:rsid w:val="00D96BA6"/>
    <w:rsid w:val="00D96C74"/>
    <w:rsid w:val="00D96CF6"/>
    <w:rsid w:val="00D96F81"/>
    <w:rsid w:val="00D972EC"/>
    <w:rsid w:val="00D974AB"/>
    <w:rsid w:val="00D97A05"/>
    <w:rsid w:val="00D97AA7"/>
    <w:rsid w:val="00DA00DC"/>
    <w:rsid w:val="00DA01C3"/>
    <w:rsid w:val="00DA0461"/>
    <w:rsid w:val="00DA0927"/>
    <w:rsid w:val="00DA0B44"/>
    <w:rsid w:val="00DA0B80"/>
    <w:rsid w:val="00DA0CE3"/>
    <w:rsid w:val="00DA0D4C"/>
    <w:rsid w:val="00DA0F6C"/>
    <w:rsid w:val="00DA1112"/>
    <w:rsid w:val="00DA1131"/>
    <w:rsid w:val="00DA11D3"/>
    <w:rsid w:val="00DA11EB"/>
    <w:rsid w:val="00DA1316"/>
    <w:rsid w:val="00DA14AF"/>
    <w:rsid w:val="00DA1653"/>
    <w:rsid w:val="00DA19D0"/>
    <w:rsid w:val="00DA1EBF"/>
    <w:rsid w:val="00DA20B6"/>
    <w:rsid w:val="00DA22D8"/>
    <w:rsid w:val="00DA236D"/>
    <w:rsid w:val="00DA2646"/>
    <w:rsid w:val="00DA26DC"/>
    <w:rsid w:val="00DA29A3"/>
    <w:rsid w:val="00DA2A34"/>
    <w:rsid w:val="00DA2AEB"/>
    <w:rsid w:val="00DA2C81"/>
    <w:rsid w:val="00DA2D20"/>
    <w:rsid w:val="00DA2E69"/>
    <w:rsid w:val="00DA2E85"/>
    <w:rsid w:val="00DA2EB3"/>
    <w:rsid w:val="00DA2F52"/>
    <w:rsid w:val="00DA3115"/>
    <w:rsid w:val="00DA31A2"/>
    <w:rsid w:val="00DA31DD"/>
    <w:rsid w:val="00DA31E3"/>
    <w:rsid w:val="00DA35B9"/>
    <w:rsid w:val="00DA35F5"/>
    <w:rsid w:val="00DA3A5F"/>
    <w:rsid w:val="00DA3C63"/>
    <w:rsid w:val="00DA3E2A"/>
    <w:rsid w:val="00DA3F9D"/>
    <w:rsid w:val="00DA3FBF"/>
    <w:rsid w:val="00DA455C"/>
    <w:rsid w:val="00DA4678"/>
    <w:rsid w:val="00DA4777"/>
    <w:rsid w:val="00DA4912"/>
    <w:rsid w:val="00DA4C14"/>
    <w:rsid w:val="00DA4FB8"/>
    <w:rsid w:val="00DA5325"/>
    <w:rsid w:val="00DA560C"/>
    <w:rsid w:val="00DA586A"/>
    <w:rsid w:val="00DA5948"/>
    <w:rsid w:val="00DA5BC4"/>
    <w:rsid w:val="00DA5C37"/>
    <w:rsid w:val="00DA5E92"/>
    <w:rsid w:val="00DA5FCA"/>
    <w:rsid w:val="00DA6352"/>
    <w:rsid w:val="00DA6743"/>
    <w:rsid w:val="00DA6846"/>
    <w:rsid w:val="00DA685C"/>
    <w:rsid w:val="00DA6BF2"/>
    <w:rsid w:val="00DA6CB6"/>
    <w:rsid w:val="00DA6D31"/>
    <w:rsid w:val="00DA739E"/>
    <w:rsid w:val="00DA74A3"/>
    <w:rsid w:val="00DA76B8"/>
    <w:rsid w:val="00DA781D"/>
    <w:rsid w:val="00DA7959"/>
    <w:rsid w:val="00DA7A99"/>
    <w:rsid w:val="00DA7A9E"/>
    <w:rsid w:val="00DA7B39"/>
    <w:rsid w:val="00DA7B4A"/>
    <w:rsid w:val="00DA7C47"/>
    <w:rsid w:val="00DA7E4E"/>
    <w:rsid w:val="00DA7F6B"/>
    <w:rsid w:val="00DB0359"/>
    <w:rsid w:val="00DB06A4"/>
    <w:rsid w:val="00DB0963"/>
    <w:rsid w:val="00DB099A"/>
    <w:rsid w:val="00DB0E0C"/>
    <w:rsid w:val="00DB12D1"/>
    <w:rsid w:val="00DB139B"/>
    <w:rsid w:val="00DB1494"/>
    <w:rsid w:val="00DB1719"/>
    <w:rsid w:val="00DB1760"/>
    <w:rsid w:val="00DB1C64"/>
    <w:rsid w:val="00DB1F51"/>
    <w:rsid w:val="00DB249A"/>
    <w:rsid w:val="00DB2739"/>
    <w:rsid w:val="00DB28FF"/>
    <w:rsid w:val="00DB2D46"/>
    <w:rsid w:val="00DB2D96"/>
    <w:rsid w:val="00DB2DD5"/>
    <w:rsid w:val="00DB3168"/>
    <w:rsid w:val="00DB34E1"/>
    <w:rsid w:val="00DB371A"/>
    <w:rsid w:val="00DB3729"/>
    <w:rsid w:val="00DB399C"/>
    <w:rsid w:val="00DB4106"/>
    <w:rsid w:val="00DB4326"/>
    <w:rsid w:val="00DB450C"/>
    <w:rsid w:val="00DB49D6"/>
    <w:rsid w:val="00DB4B53"/>
    <w:rsid w:val="00DB4B5F"/>
    <w:rsid w:val="00DB4BD0"/>
    <w:rsid w:val="00DB5147"/>
    <w:rsid w:val="00DB5234"/>
    <w:rsid w:val="00DB5347"/>
    <w:rsid w:val="00DB5358"/>
    <w:rsid w:val="00DB54A0"/>
    <w:rsid w:val="00DB558F"/>
    <w:rsid w:val="00DB5686"/>
    <w:rsid w:val="00DB5A2E"/>
    <w:rsid w:val="00DB5C17"/>
    <w:rsid w:val="00DB5C20"/>
    <w:rsid w:val="00DB5CDE"/>
    <w:rsid w:val="00DB5D47"/>
    <w:rsid w:val="00DB5DBB"/>
    <w:rsid w:val="00DB60A9"/>
    <w:rsid w:val="00DB6113"/>
    <w:rsid w:val="00DB619F"/>
    <w:rsid w:val="00DB62AB"/>
    <w:rsid w:val="00DB6413"/>
    <w:rsid w:val="00DB66AB"/>
    <w:rsid w:val="00DB66B0"/>
    <w:rsid w:val="00DB6780"/>
    <w:rsid w:val="00DB6930"/>
    <w:rsid w:val="00DB69D9"/>
    <w:rsid w:val="00DB6E62"/>
    <w:rsid w:val="00DB712C"/>
    <w:rsid w:val="00DB74EE"/>
    <w:rsid w:val="00DB770D"/>
    <w:rsid w:val="00DB79E5"/>
    <w:rsid w:val="00DB7AA1"/>
    <w:rsid w:val="00DB7AED"/>
    <w:rsid w:val="00DB7B2D"/>
    <w:rsid w:val="00DB7FFB"/>
    <w:rsid w:val="00DC0495"/>
    <w:rsid w:val="00DC086C"/>
    <w:rsid w:val="00DC094C"/>
    <w:rsid w:val="00DC0A2B"/>
    <w:rsid w:val="00DC0AB3"/>
    <w:rsid w:val="00DC0E79"/>
    <w:rsid w:val="00DC0FAC"/>
    <w:rsid w:val="00DC137C"/>
    <w:rsid w:val="00DC13B4"/>
    <w:rsid w:val="00DC1504"/>
    <w:rsid w:val="00DC1673"/>
    <w:rsid w:val="00DC1C8E"/>
    <w:rsid w:val="00DC1DA2"/>
    <w:rsid w:val="00DC203E"/>
    <w:rsid w:val="00DC23AE"/>
    <w:rsid w:val="00DC2AAB"/>
    <w:rsid w:val="00DC2CAD"/>
    <w:rsid w:val="00DC2D58"/>
    <w:rsid w:val="00DC2DA4"/>
    <w:rsid w:val="00DC2E68"/>
    <w:rsid w:val="00DC30E4"/>
    <w:rsid w:val="00DC3774"/>
    <w:rsid w:val="00DC3A9A"/>
    <w:rsid w:val="00DC3AD2"/>
    <w:rsid w:val="00DC3C36"/>
    <w:rsid w:val="00DC3F34"/>
    <w:rsid w:val="00DC3F53"/>
    <w:rsid w:val="00DC3FEE"/>
    <w:rsid w:val="00DC4060"/>
    <w:rsid w:val="00DC40B0"/>
    <w:rsid w:val="00DC4958"/>
    <w:rsid w:val="00DC4CA3"/>
    <w:rsid w:val="00DC4CA7"/>
    <w:rsid w:val="00DC4D32"/>
    <w:rsid w:val="00DC4DDA"/>
    <w:rsid w:val="00DC568E"/>
    <w:rsid w:val="00DC58BF"/>
    <w:rsid w:val="00DC5A7E"/>
    <w:rsid w:val="00DC5AAB"/>
    <w:rsid w:val="00DC5B66"/>
    <w:rsid w:val="00DC5B7B"/>
    <w:rsid w:val="00DC5C63"/>
    <w:rsid w:val="00DC5F25"/>
    <w:rsid w:val="00DC641B"/>
    <w:rsid w:val="00DC646B"/>
    <w:rsid w:val="00DC66D4"/>
    <w:rsid w:val="00DC6985"/>
    <w:rsid w:val="00DC69FE"/>
    <w:rsid w:val="00DC6AE8"/>
    <w:rsid w:val="00DC6F40"/>
    <w:rsid w:val="00DC7054"/>
    <w:rsid w:val="00DC713B"/>
    <w:rsid w:val="00DC71F2"/>
    <w:rsid w:val="00DC72D8"/>
    <w:rsid w:val="00DC765C"/>
    <w:rsid w:val="00DC78C9"/>
    <w:rsid w:val="00DC79E2"/>
    <w:rsid w:val="00DC7B6A"/>
    <w:rsid w:val="00DC7FCE"/>
    <w:rsid w:val="00DD0011"/>
    <w:rsid w:val="00DD0149"/>
    <w:rsid w:val="00DD0580"/>
    <w:rsid w:val="00DD068A"/>
    <w:rsid w:val="00DD07A5"/>
    <w:rsid w:val="00DD0A48"/>
    <w:rsid w:val="00DD0B90"/>
    <w:rsid w:val="00DD0D2C"/>
    <w:rsid w:val="00DD0FE6"/>
    <w:rsid w:val="00DD1049"/>
    <w:rsid w:val="00DD11F7"/>
    <w:rsid w:val="00DD132F"/>
    <w:rsid w:val="00DD1340"/>
    <w:rsid w:val="00DD13C8"/>
    <w:rsid w:val="00DD14B6"/>
    <w:rsid w:val="00DD1780"/>
    <w:rsid w:val="00DD1844"/>
    <w:rsid w:val="00DD19DB"/>
    <w:rsid w:val="00DD1AB5"/>
    <w:rsid w:val="00DD1BA5"/>
    <w:rsid w:val="00DD1C70"/>
    <w:rsid w:val="00DD1F05"/>
    <w:rsid w:val="00DD204B"/>
    <w:rsid w:val="00DD2170"/>
    <w:rsid w:val="00DD21BF"/>
    <w:rsid w:val="00DD2397"/>
    <w:rsid w:val="00DD27F5"/>
    <w:rsid w:val="00DD294A"/>
    <w:rsid w:val="00DD2A38"/>
    <w:rsid w:val="00DD2ACB"/>
    <w:rsid w:val="00DD2DB3"/>
    <w:rsid w:val="00DD2E92"/>
    <w:rsid w:val="00DD2E9C"/>
    <w:rsid w:val="00DD3084"/>
    <w:rsid w:val="00DD3236"/>
    <w:rsid w:val="00DD3316"/>
    <w:rsid w:val="00DD3491"/>
    <w:rsid w:val="00DD3B82"/>
    <w:rsid w:val="00DD3D03"/>
    <w:rsid w:val="00DD4229"/>
    <w:rsid w:val="00DD47E8"/>
    <w:rsid w:val="00DD4A69"/>
    <w:rsid w:val="00DD4D4D"/>
    <w:rsid w:val="00DD4DA3"/>
    <w:rsid w:val="00DD53EE"/>
    <w:rsid w:val="00DD546E"/>
    <w:rsid w:val="00DD55AC"/>
    <w:rsid w:val="00DD55B2"/>
    <w:rsid w:val="00DD569B"/>
    <w:rsid w:val="00DD5B93"/>
    <w:rsid w:val="00DD5C2D"/>
    <w:rsid w:val="00DD5D06"/>
    <w:rsid w:val="00DD5F90"/>
    <w:rsid w:val="00DD70BB"/>
    <w:rsid w:val="00DD7214"/>
    <w:rsid w:val="00DD7435"/>
    <w:rsid w:val="00DD7828"/>
    <w:rsid w:val="00DD7B4D"/>
    <w:rsid w:val="00DE0285"/>
    <w:rsid w:val="00DE0490"/>
    <w:rsid w:val="00DE04AB"/>
    <w:rsid w:val="00DE05D1"/>
    <w:rsid w:val="00DE06EB"/>
    <w:rsid w:val="00DE095F"/>
    <w:rsid w:val="00DE097A"/>
    <w:rsid w:val="00DE097F"/>
    <w:rsid w:val="00DE0B44"/>
    <w:rsid w:val="00DE0EEF"/>
    <w:rsid w:val="00DE0F25"/>
    <w:rsid w:val="00DE0F4E"/>
    <w:rsid w:val="00DE15A2"/>
    <w:rsid w:val="00DE171D"/>
    <w:rsid w:val="00DE191F"/>
    <w:rsid w:val="00DE1976"/>
    <w:rsid w:val="00DE19F0"/>
    <w:rsid w:val="00DE1AB2"/>
    <w:rsid w:val="00DE1C55"/>
    <w:rsid w:val="00DE1E99"/>
    <w:rsid w:val="00DE1F47"/>
    <w:rsid w:val="00DE21C4"/>
    <w:rsid w:val="00DE21EE"/>
    <w:rsid w:val="00DE24BD"/>
    <w:rsid w:val="00DE29AD"/>
    <w:rsid w:val="00DE2D7B"/>
    <w:rsid w:val="00DE3014"/>
    <w:rsid w:val="00DE31CD"/>
    <w:rsid w:val="00DE3797"/>
    <w:rsid w:val="00DE3AF9"/>
    <w:rsid w:val="00DE3BE0"/>
    <w:rsid w:val="00DE3D4A"/>
    <w:rsid w:val="00DE3E4C"/>
    <w:rsid w:val="00DE3F1B"/>
    <w:rsid w:val="00DE445A"/>
    <w:rsid w:val="00DE4870"/>
    <w:rsid w:val="00DE4A8B"/>
    <w:rsid w:val="00DE4BD2"/>
    <w:rsid w:val="00DE549E"/>
    <w:rsid w:val="00DE54F1"/>
    <w:rsid w:val="00DE5738"/>
    <w:rsid w:val="00DE58CD"/>
    <w:rsid w:val="00DE5A5F"/>
    <w:rsid w:val="00DE5BA7"/>
    <w:rsid w:val="00DE5BAC"/>
    <w:rsid w:val="00DE5F05"/>
    <w:rsid w:val="00DE618E"/>
    <w:rsid w:val="00DE6199"/>
    <w:rsid w:val="00DE6567"/>
    <w:rsid w:val="00DE6969"/>
    <w:rsid w:val="00DE6A3F"/>
    <w:rsid w:val="00DE6CBB"/>
    <w:rsid w:val="00DE6DD5"/>
    <w:rsid w:val="00DE6E6A"/>
    <w:rsid w:val="00DE6EED"/>
    <w:rsid w:val="00DE6F77"/>
    <w:rsid w:val="00DE7265"/>
    <w:rsid w:val="00DE72D4"/>
    <w:rsid w:val="00DE735F"/>
    <w:rsid w:val="00DE73C6"/>
    <w:rsid w:val="00DE753B"/>
    <w:rsid w:val="00DE757E"/>
    <w:rsid w:val="00DE7643"/>
    <w:rsid w:val="00DE798B"/>
    <w:rsid w:val="00DE7AC8"/>
    <w:rsid w:val="00DE7AD5"/>
    <w:rsid w:val="00DE7BC7"/>
    <w:rsid w:val="00DE7C1B"/>
    <w:rsid w:val="00DE7C5C"/>
    <w:rsid w:val="00DE7E18"/>
    <w:rsid w:val="00DE7FCF"/>
    <w:rsid w:val="00DF0101"/>
    <w:rsid w:val="00DF03B1"/>
    <w:rsid w:val="00DF03D4"/>
    <w:rsid w:val="00DF03F9"/>
    <w:rsid w:val="00DF050C"/>
    <w:rsid w:val="00DF067D"/>
    <w:rsid w:val="00DF06A4"/>
    <w:rsid w:val="00DF0710"/>
    <w:rsid w:val="00DF0A1E"/>
    <w:rsid w:val="00DF0A8C"/>
    <w:rsid w:val="00DF0AB1"/>
    <w:rsid w:val="00DF0B50"/>
    <w:rsid w:val="00DF0CFD"/>
    <w:rsid w:val="00DF0DF5"/>
    <w:rsid w:val="00DF0E2D"/>
    <w:rsid w:val="00DF1273"/>
    <w:rsid w:val="00DF133B"/>
    <w:rsid w:val="00DF13F9"/>
    <w:rsid w:val="00DF1980"/>
    <w:rsid w:val="00DF19FA"/>
    <w:rsid w:val="00DF1B62"/>
    <w:rsid w:val="00DF1BC1"/>
    <w:rsid w:val="00DF1C58"/>
    <w:rsid w:val="00DF1EBB"/>
    <w:rsid w:val="00DF1EEA"/>
    <w:rsid w:val="00DF228F"/>
    <w:rsid w:val="00DF2428"/>
    <w:rsid w:val="00DF250C"/>
    <w:rsid w:val="00DF2606"/>
    <w:rsid w:val="00DF2640"/>
    <w:rsid w:val="00DF27C5"/>
    <w:rsid w:val="00DF284B"/>
    <w:rsid w:val="00DF2D90"/>
    <w:rsid w:val="00DF2DC7"/>
    <w:rsid w:val="00DF2FC5"/>
    <w:rsid w:val="00DF30B1"/>
    <w:rsid w:val="00DF30FE"/>
    <w:rsid w:val="00DF3232"/>
    <w:rsid w:val="00DF36CB"/>
    <w:rsid w:val="00DF376E"/>
    <w:rsid w:val="00DF39F8"/>
    <w:rsid w:val="00DF3F9E"/>
    <w:rsid w:val="00DF408A"/>
    <w:rsid w:val="00DF4575"/>
    <w:rsid w:val="00DF4754"/>
    <w:rsid w:val="00DF4786"/>
    <w:rsid w:val="00DF47F7"/>
    <w:rsid w:val="00DF4821"/>
    <w:rsid w:val="00DF485A"/>
    <w:rsid w:val="00DF48F6"/>
    <w:rsid w:val="00DF4BCF"/>
    <w:rsid w:val="00DF4D16"/>
    <w:rsid w:val="00DF520C"/>
    <w:rsid w:val="00DF5540"/>
    <w:rsid w:val="00DF5C33"/>
    <w:rsid w:val="00DF621E"/>
    <w:rsid w:val="00DF64FE"/>
    <w:rsid w:val="00DF65DB"/>
    <w:rsid w:val="00DF68C6"/>
    <w:rsid w:val="00DF6BD5"/>
    <w:rsid w:val="00DF7017"/>
    <w:rsid w:val="00DF70E7"/>
    <w:rsid w:val="00DF7184"/>
    <w:rsid w:val="00DF71F7"/>
    <w:rsid w:val="00DF75EF"/>
    <w:rsid w:val="00DF7C4C"/>
    <w:rsid w:val="00DF7E51"/>
    <w:rsid w:val="00DF7F99"/>
    <w:rsid w:val="00DF7FCC"/>
    <w:rsid w:val="00E000DC"/>
    <w:rsid w:val="00E001AB"/>
    <w:rsid w:val="00E001B6"/>
    <w:rsid w:val="00E00522"/>
    <w:rsid w:val="00E0054C"/>
    <w:rsid w:val="00E0059C"/>
    <w:rsid w:val="00E00612"/>
    <w:rsid w:val="00E00744"/>
    <w:rsid w:val="00E00C0B"/>
    <w:rsid w:val="00E00C30"/>
    <w:rsid w:val="00E00C3C"/>
    <w:rsid w:val="00E01049"/>
    <w:rsid w:val="00E012C5"/>
    <w:rsid w:val="00E012F6"/>
    <w:rsid w:val="00E0138B"/>
    <w:rsid w:val="00E01BEF"/>
    <w:rsid w:val="00E01D31"/>
    <w:rsid w:val="00E01E11"/>
    <w:rsid w:val="00E020D1"/>
    <w:rsid w:val="00E0230E"/>
    <w:rsid w:val="00E02756"/>
    <w:rsid w:val="00E027E0"/>
    <w:rsid w:val="00E033FB"/>
    <w:rsid w:val="00E03412"/>
    <w:rsid w:val="00E036E1"/>
    <w:rsid w:val="00E03749"/>
    <w:rsid w:val="00E0385A"/>
    <w:rsid w:val="00E038FA"/>
    <w:rsid w:val="00E03B1F"/>
    <w:rsid w:val="00E03C60"/>
    <w:rsid w:val="00E03FF9"/>
    <w:rsid w:val="00E040D3"/>
    <w:rsid w:val="00E041DD"/>
    <w:rsid w:val="00E04311"/>
    <w:rsid w:val="00E045B7"/>
    <w:rsid w:val="00E04628"/>
    <w:rsid w:val="00E04877"/>
    <w:rsid w:val="00E04B17"/>
    <w:rsid w:val="00E04E54"/>
    <w:rsid w:val="00E04EC9"/>
    <w:rsid w:val="00E04FAD"/>
    <w:rsid w:val="00E0535B"/>
    <w:rsid w:val="00E05D5F"/>
    <w:rsid w:val="00E05DAA"/>
    <w:rsid w:val="00E05FFB"/>
    <w:rsid w:val="00E061D2"/>
    <w:rsid w:val="00E062DD"/>
    <w:rsid w:val="00E0645E"/>
    <w:rsid w:val="00E0663C"/>
    <w:rsid w:val="00E06A47"/>
    <w:rsid w:val="00E06AC8"/>
    <w:rsid w:val="00E06CAC"/>
    <w:rsid w:val="00E06D89"/>
    <w:rsid w:val="00E070D3"/>
    <w:rsid w:val="00E071E4"/>
    <w:rsid w:val="00E0740B"/>
    <w:rsid w:val="00E07457"/>
    <w:rsid w:val="00E07668"/>
    <w:rsid w:val="00E079CC"/>
    <w:rsid w:val="00E079D7"/>
    <w:rsid w:val="00E07CC2"/>
    <w:rsid w:val="00E07ED9"/>
    <w:rsid w:val="00E07F61"/>
    <w:rsid w:val="00E1000F"/>
    <w:rsid w:val="00E1019F"/>
    <w:rsid w:val="00E1024A"/>
    <w:rsid w:val="00E102DF"/>
    <w:rsid w:val="00E10499"/>
    <w:rsid w:val="00E1066F"/>
    <w:rsid w:val="00E10697"/>
    <w:rsid w:val="00E10719"/>
    <w:rsid w:val="00E10765"/>
    <w:rsid w:val="00E10CB8"/>
    <w:rsid w:val="00E10F9E"/>
    <w:rsid w:val="00E1115D"/>
    <w:rsid w:val="00E11182"/>
    <w:rsid w:val="00E112E7"/>
    <w:rsid w:val="00E11A2F"/>
    <w:rsid w:val="00E11A71"/>
    <w:rsid w:val="00E11ABD"/>
    <w:rsid w:val="00E11B95"/>
    <w:rsid w:val="00E121BA"/>
    <w:rsid w:val="00E12208"/>
    <w:rsid w:val="00E12269"/>
    <w:rsid w:val="00E12426"/>
    <w:rsid w:val="00E12A9A"/>
    <w:rsid w:val="00E12D28"/>
    <w:rsid w:val="00E12EB1"/>
    <w:rsid w:val="00E131EF"/>
    <w:rsid w:val="00E1384F"/>
    <w:rsid w:val="00E13A72"/>
    <w:rsid w:val="00E13F38"/>
    <w:rsid w:val="00E13FBB"/>
    <w:rsid w:val="00E14232"/>
    <w:rsid w:val="00E14293"/>
    <w:rsid w:val="00E14603"/>
    <w:rsid w:val="00E14A1B"/>
    <w:rsid w:val="00E14F2B"/>
    <w:rsid w:val="00E1501D"/>
    <w:rsid w:val="00E150EA"/>
    <w:rsid w:val="00E153D3"/>
    <w:rsid w:val="00E154D9"/>
    <w:rsid w:val="00E1557D"/>
    <w:rsid w:val="00E15748"/>
    <w:rsid w:val="00E159F5"/>
    <w:rsid w:val="00E15A11"/>
    <w:rsid w:val="00E15A6B"/>
    <w:rsid w:val="00E15CBA"/>
    <w:rsid w:val="00E165FB"/>
    <w:rsid w:val="00E166D0"/>
    <w:rsid w:val="00E16753"/>
    <w:rsid w:val="00E167BC"/>
    <w:rsid w:val="00E169AD"/>
    <w:rsid w:val="00E169BF"/>
    <w:rsid w:val="00E16A83"/>
    <w:rsid w:val="00E16ACC"/>
    <w:rsid w:val="00E16AD3"/>
    <w:rsid w:val="00E16AFD"/>
    <w:rsid w:val="00E16C9F"/>
    <w:rsid w:val="00E1729B"/>
    <w:rsid w:val="00E17327"/>
    <w:rsid w:val="00E1737B"/>
    <w:rsid w:val="00E178DD"/>
    <w:rsid w:val="00E17974"/>
    <w:rsid w:val="00E179E3"/>
    <w:rsid w:val="00E17A3B"/>
    <w:rsid w:val="00E17A87"/>
    <w:rsid w:val="00E17BBA"/>
    <w:rsid w:val="00E17BC4"/>
    <w:rsid w:val="00E17EF9"/>
    <w:rsid w:val="00E20101"/>
    <w:rsid w:val="00E201F6"/>
    <w:rsid w:val="00E203EE"/>
    <w:rsid w:val="00E20457"/>
    <w:rsid w:val="00E204F6"/>
    <w:rsid w:val="00E2075B"/>
    <w:rsid w:val="00E20AAC"/>
    <w:rsid w:val="00E20E1B"/>
    <w:rsid w:val="00E2126E"/>
    <w:rsid w:val="00E212A6"/>
    <w:rsid w:val="00E21771"/>
    <w:rsid w:val="00E21945"/>
    <w:rsid w:val="00E21E46"/>
    <w:rsid w:val="00E21F3A"/>
    <w:rsid w:val="00E22449"/>
    <w:rsid w:val="00E2273B"/>
    <w:rsid w:val="00E22C6E"/>
    <w:rsid w:val="00E23594"/>
    <w:rsid w:val="00E236C1"/>
    <w:rsid w:val="00E23738"/>
    <w:rsid w:val="00E23821"/>
    <w:rsid w:val="00E238F5"/>
    <w:rsid w:val="00E23F89"/>
    <w:rsid w:val="00E24254"/>
    <w:rsid w:val="00E2427D"/>
    <w:rsid w:val="00E24371"/>
    <w:rsid w:val="00E245C2"/>
    <w:rsid w:val="00E248AD"/>
    <w:rsid w:val="00E24ABF"/>
    <w:rsid w:val="00E24C5D"/>
    <w:rsid w:val="00E24CF8"/>
    <w:rsid w:val="00E24DBC"/>
    <w:rsid w:val="00E252AB"/>
    <w:rsid w:val="00E253D8"/>
    <w:rsid w:val="00E25462"/>
    <w:rsid w:val="00E2558C"/>
    <w:rsid w:val="00E255A4"/>
    <w:rsid w:val="00E256DC"/>
    <w:rsid w:val="00E25745"/>
    <w:rsid w:val="00E257AE"/>
    <w:rsid w:val="00E25C44"/>
    <w:rsid w:val="00E25E8A"/>
    <w:rsid w:val="00E26155"/>
    <w:rsid w:val="00E26189"/>
    <w:rsid w:val="00E2632E"/>
    <w:rsid w:val="00E26337"/>
    <w:rsid w:val="00E264BE"/>
    <w:rsid w:val="00E26666"/>
    <w:rsid w:val="00E267CE"/>
    <w:rsid w:val="00E26B3B"/>
    <w:rsid w:val="00E26C69"/>
    <w:rsid w:val="00E26CDC"/>
    <w:rsid w:val="00E26D41"/>
    <w:rsid w:val="00E26F80"/>
    <w:rsid w:val="00E27283"/>
    <w:rsid w:val="00E2734D"/>
    <w:rsid w:val="00E273CB"/>
    <w:rsid w:val="00E274BD"/>
    <w:rsid w:val="00E2753B"/>
    <w:rsid w:val="00E277A5"/>
    <w:rsid w:val="00E277BD"/>
    <w:rsid w:val="00E27944"/>
    <w:rsid w:val="00E30816"/>
    <w:rsid w:val="00E3092C"/>
    <w:rsid w:val="00E30AE2"/>
    <w:rsid w:val="00E30D22"/>
    <w:rsid w:val="00E3131B"/>
    <w:rsid w:val="00E313D8"/>
    <w:rsid w:val="00E31ACB"/>
    <w:rsid w:val="00E31BBE"/>
    <w:rsid w:val="00E31D01"/>
    <w:rsid w:val="00E31E49"/>
    <w:rsid w:val="00E31F98"/>
    <w:rsid w:val="00E321BF"/>
    <w:rsid w:val="00E321C9"/>
    <w:rsid w:val="00E3220E"/>
    <w:rsid w:val="00E323D2"/>
    <w:rsid w:val="00E32440"/>
    <w:rsid w:val="00E324D6"/>
    <w:rsid w:val="00E325C1"/>
    <w:rsid w:val="00E3261E"/>
    <w:rsid w:val="00E3269B"/>
    <w:rsid w:val="00E32A97"/>
    <w:rsid w:val="00E33032"/>
    <w:rsid w:val="00E331AE"/>
    <w:rsid w:val="00E331D0"/>
    <w:rsid w:val="00E3325C"/>
    <w:rsid w:val="00E334A3"/>
    <w:rsid w:val="00E33725"/>
    <w:rsid w:val="00E33780"/>
    <w:rsid w:val="00E33C5D"/>
    <w:rsid w:val="00E33C6B"/>
    <w:rsid w:val="00E3408B"/>
    <w:rsid w:val="00E340B8"/>
    <w:rsid w:val="00E34282"/>
    <w:rsid w:val="00E342CC"/>
    <w:rsid w:val="00E34346"/>
    <w:rsid w:val="00E345D4"/>
    <w:rsid w:val="00E34847"/>
    <w:rsid w:val="00E349DC"/>
    <w:rsid w:val="00E34BDB"/>
    <w:rsid w:val="00E34C37"/>
    <w:rsid w:val="00E34C45"/>
    <w:rsid w:val="00E34DD6"/>
    <w:rsid w:val="00E34E49"/>
    <w:rsid w:val="00E34EA1"/>
    <w:rsid w:val="00E35127"/>
    <w:rsid w:val="00E35129"/>
    <w:rsid w:val="00E3519A"/>
    <w:rsid w:val="00E3533E"/>
    <w:rsid w:val="00E35406"/>
    <w:rsid w:val="00E3542A"/>
    <w:rsid w:val="00E3576C"/>
    <w:rsid w:val="00E35941"/>
    <w:rsid w:val="00E35A4A"/>
    <w:rsid w:val="00E36159"/>
    <w:rsid w:val="00E36167"/>
    <w:rsid w:val="00E36483"/>
    <w:rsid w:val="00E37369"/>
    <w:rsid w:val="00E37579"/>
    <w:rsid w:val="00E375CB"/>
    <w:rsid w:val="00E379ED"/>
    <w:rsid w:val="00E37A22"/>
    <w:rsid w:val="00E37B94"/>
    <w:rsid w:val="00E37CC2"/>
    <w:rsid w:val="00E37DB3"/>
    <w:rsid w:val="00E37FA9"/>
    <w:rsid w:val="00E40030"/>
    <w:rsid w:val="00E40592"/>
    <w:rsid w:val="00E4059E"/>
    <w:rsid w:val="00E406BC"/>
    <w:rsid w:val="00E40A0B"/>
    <w:rsid w:val="00E40BDE"/>
    <w:rsid w:val="00E40ED7"/>
    <w:rsid w:val="00E40EE7"/>
    <w:rsid w:val="00E40F40"/>
    <w:rsid w:val="00E41023"/>
    <w:rsid w:val="00E411D1"/>
    <w:rsid w:val="00E41449"/>
    <w:rsid w:val="00E418F0"/>
    <w:rsid w:val="00E41A3E"/>
    <w:rsid w:val="00E41AEE"/>
    <w:rsid w:val="00E41C3F"/>
    <w:rsid w:val="00E41FC4"/>
    <w:rsid w:val="00E41FEC"/>
    <w:rsid w:val="00E4267A"/>
    <w:rsid w:val="00E429CE"/>
    <w:rsid w:val="00E42B5C"/>
    <w:rsid w:val="00E42E02"/>
    <w:rsid w:val="00E43089"/>
    <w:rsid w:val="00E4314B"/>
    <w:rsid w:val="00E432C4"/>
    <w:rsid w:val="00E434C8"/>
    <w:rsid w:val="00E4353D"/>
    <w:rsid w:val="00E4373E"/>
    <w:rsid w:val="00E4388C"/>
    <w:rsid w:val="00E439EB"/>
    <w:rsid w:val="00E43B97"/>
    <w:rsid w:val="00E43C12"/>
    <w:rsid w:val="00E43C16"/>
    <w:rsid w:val="00E442A0"/>
    <w:rsid w:val="00E443CA"/>
    <w:rsid w:val="00E4447B"/>
    <w:rsid w:val="00E444B7"/>
    <w:rsid w:val="00E444DF"/>
    <w:rsid w:val="00E44734"/>
    <w:rsid w:val="00E450AC"/>
    <w:rsid w:val="00E45112"/>
    <w:rsid w:val="00E452F0"/>
    <w:rsid w:val="00E4530D"/>
    <w:rsid w:val="00E4531A"/>
    <w:rsid w:val="00E45895"/>
    <w:rsid w:val="00E45947"/>
    <w:rsid w:val="00E45B83"/>
    <w:rsid w:val="00E4602B"/>
    <w:rsid w:val="00E461C7"/>
    <w:rsid w:val="00E466ED"/>
    <w:rsid w:val="00E4687D"/>
    <w:rsid w:val="00E46B65"/>
    <w:rsid w:val="00E46E64"/>
    <w:rsid w:val="00E470E3"/>
    <w:rsid w:val="00E47380"/>
    <w:rsid w:val="00E47E59"/>
    <w:rsid w:val="00E47FC4"/>
    <w:rsid w:val="00E504DA"/>
    <w:rsid w:val="00E505E5"/>
    <w:rsid w:val="00E50608"/>
    <w:rsid w:val="00E5078A"/>
    <w:rsid w:val="00E508E9"/>
    <w:rsid w:val="00E508ED"/>
    <w:rsid w:val="00E50BB8"/>
    <w:rsid w:val="00E50C0C"/>
    <w:rsid w:val="00E50FEA"/>
    <w:rsid w:val="00E511B4"/>
    <w:rsid w:val="00E51293"/>
    <w:rsid w:val="00E513F4"/>
    <w:rsid w:val="00E51509"/>
    <w:rsid w:val="00E51730"/>
    <w:rsid w:val="00E517A3"/>
    <w:rsid w:val="00E51D3B"/>
    <w:rsid w:val="00E520C2"/>
    <w:rsid w:val="00E52346"/>
    <w:rsid w:val="00E529FD"/>
    <w:rsid w:val="00E52A36"/>
    <w:rsid w:val="00E52E02"/>
    <w:rsid w:val="00E52FC7"/>
    <w:rsid w:val="00E53404"/>
    <w:rsid w:val="00E535FA"/>
    <w:rsid w:val="00E536C2"/>
    <w:rsid w:val="00E536E4"/>
    <w:rsid w:val="00E53981"/>
    <w:rsid w:val="00E539D7"/>
    <w:rsid w:val="00E53A91"/>
    <w:rsid w:val="00E53AD5"/>
    <w:rsid w:val="00E53AF4"/>
    <w:rsid w:val="00E53DA0"/>
    <w:rsid w:val="00E53F35"/>
    <w:rsid w:val="00E53FA1"/>
    <w:rsid w:val="00E5421A"/>
    <w:rsid w:val="00E542A8"/>
    <w:rsid w:val="00E542C9"/>
    <w:rsid w:val="00E5450F"/>
    <w:rsid w:val="00E5460C"/>
    <w:rsid w:val="00E54660"/>
    <w:rsid w:val="00E54721"/>
    <w:rsid w:val="00E54B32"/>
    <w:rsid w:val="00E54E0F"/>
    <w:rsid w:val="00E54F04"/>
    <w:rsid w:val="00E551E4"/>
    <w:rsid w:val="00E554BC"/>
    <w:rsid w:val="00E5555B"/>
    <w:rsid w:val="00E55659"/>
    <w:rsid w:val="00E557BA"/>
    <w:rsid w:val="00E55AC8"/>
    <w:rsid w:val="00E55AF3"/>
    <w:rsid w:val="00E55D3B"/>
    <w:rsid w:val="00E56443"/>
    <w:rsid w:val="00E56567"/>
    <w:rsid w:val="00E56738"/>
    <w:rsid w:val="00E56819"/>
    <w:rsid w:val="00E5684B"/>
    <w:rsid w:val="00E568CD"/>
    <w:rsid w:val="00E56B7E"/>
    <w:rsid w:val="00E56CBA"/>
    <w:rsid w:val="00E56D38"/>
    <w:rsid w:val="00E56E00"/>
    <w:rsid w:val="00E56E9E"/>
    <w:rsid w:val="00E57478"/>
    <w:rsid w:val="00E57731"/>
    <w:rsid w:val="00E57735"/>
    <w:rsid w:val="00E57AEA"/>
    <w:rsid w:val="00E57BA0"/>
    <w:rsid w:val="00E57E74"/>
    <w:rsid w:val="00E57FDB"/>
    <w:rsid w:val="00E601C0"/>
    <w:rsid w:val="00E60242"/>
    <w:rsid w:val="00E60849"/>
    <w:rsid w:val="00E60948"/>
    <w:rsid w:val="00E60A44"/>
    <w:rsid w:val="00E60A5B"/>
    <w:rsid w:val="00E6125E"/>
    <w:rsid w:val="00E613DD"/>
    <w:rsid w:val="00E615F7"/>
    <w:rsid w:val="00E61942"/>
    <w:rsid w:val="00E61BB5"/>
    <w:rsid w:val="00E62318"/>
    <w:rsid w:val="00E623E6"/>
    <w:rsid w:val="00E62639"/>
    <w:rsid w:val="00E6273E"/>
    <w:rsid w:val="00E6288C"/>
    <w:rsid w:val="00E62960"/>
    <w:rsid w:val="00E630AA"/>
    <w:rsid w:val="00E63198"/>
    <w:rsid w:val="00E632AF"/>
    <w:rsid w:val="00E633C1"/>
    <w:rsid w:val="00E6372B"/>
    <w:rsid w:val="00E6382E"/>
    <w:rsid w:val="00E6393F"/>
    <w:rsid w:val="00E639DB"/>
    <w:rsid w:val="00E63A33"/>
    <w:rsid w:val="00E63B8B"/>
    <w:rsid w:val="00E63BE5"/>
    <w:rsid w:val="00E63F69"/>
    <w:rsid w:val="00E64092"/>
    <w:rsid w:val="00E643BD"/>
    <w:rsid w:val="00E648DE"/>
    <w:rsid w:val="00E64A19"/>
    <w:rsid w:val="00E64B80"/>
    <w:rsid w:val="00E64D3D"/>
    <w:rsid w:val="00E64DE9"/>
    <w:rsid w:val="00E64F66"/>
    <w:rsid w:val="00E652C6"/>
    <w:rsid w:val="00E65D14"/>
    <w:rsid w:val="00E65D8B"/>
    <w:rsid w:val="00E65D94"/>
    <w:rsid w:val="00E65E24"/>
    <w:rsid w:val="00E65E36"/>
    <w:rsid w:val="00E65F00"/>
    <w:rsid w:val="00E65F70"/>
    <w:rsid w:val="00E65FEB"/>
    <w:rsid w:val="00E660EE"/>
    <w:rsid w:val="00E66139"/>
    <w:rsid w:val="00E6623F"/>
    <w:rsid w:val="00E665E4"/>
    <w:rsid w:val="00E667A5"/>
    <w:rsid w:val="00E668AC"/>
    <w:rsid w:val="00E66C76"/>
    <w:rsid w:val="00E66D6E"/>
    <w:rsid w:val="00E66DFC"/>
    <w:rsid w:val="00E66E74"/>
    <w:rsid w:val="00E67051"/>
    <w:rsid w:val="00E6720E"/>
    <w:rsid w:val="00E675E2"/>
    <w:rsid w:val="00E678E8"/>
    <w:rsid w:val="00E67BCB"/>
    <w:rsid w:val="00E67C82"/>
    <w:rsid w:val="00E67C92"/>
    <w:rsid w:val="00E67DAB"/>
    <w:rsid w:val="00E67DE1"/>
    <w:rsid w:val="00E701D7"/>
    <w:rsid w:val="00E707AA"/>
    <w:rsid w:val="00E70CE1"/>
    <w:rsid w:val="00E70D2C"/>
    <w:rsid w:val="00E711E6"/>
    <w:rsid w:val="00E71426"/>
    <w:rsid w:val="00E71572"/>
    <w:rsid w:val="00E71578"/>
    <w:rsid w:val="00E718E6"/>
    <w:rsid w:val="00E71A2E"/>
    <w:rsid w:val="00E71E02"/>
    <w:rsid w:val="00E71EA5"/>
    <w:rsid w:val="00E71EB5"/>
    <w:rsid w:val="00E71F57"/>
    <w:rsid w:val="00E7229C"/>
    <w:rsid w:val="00E7270F"/>
    <w:rsid w:val="00E72747"/>
    <w:rsid w:val="00E72C82"/>
    <w:rsid w:val="00E72D49"/>
    <w:rsid w:val="00E730D6"/>
    <w:rsid w:val="00E73104"/>
    <w:rsid w:val="00E73371"/>
    <w:rsid w:val="00E7357B"/>
    <w:rsid w:val="00E73622"/>
    <w:rsid w:val="00E7365F"/>
    <w:rsid w:val="00E738DD"/>
    <w:rsid w:val="00E73E0E"/>
    <w:rsid w:val="00E73E7A"/>
    <w:rsid w:val="00E73F98"/>
    <w:rsid w:val="00E74249"/>
    <w:rsid w:val="00E74980"/>
    <w:rsid w:val="00E74BB3"/>
    <w:rsid w:val="00E75107"/>
    <w:rsid w:val="00E7511E"/>
    <w:rsid w:val="00E751E6"/>
    <w:rsid w:val="00E75448"/>
    <w:rsid w:val="00E75689"/>
    <w:rsid w:val="00E7569E"/>
    <w:rsid w:val="00E7589F"/>
    <w:rsid w:val="00E75ACA"/>
    <w:rsid w:val="00E75B96"/>
    <w:rsid w:val="00E76017"/>
    <w:rsid w:val="00E7627F"/>
    <w:rsid w:val="00E762EE"/>
    <w:rsid w:val="00E764A1"/>
    <w:rsid w:val="00E768E0"/>
    <w:rsid w:val="00E769A2"/>
    <w:rsid w:val="00E76D60"/>
    <w:rsid w:val="00E76E23"/>
    <w:rsid w:val="00E76EBD"/>
    <w:rsid w:val="00E76ECE"/>
    <w:rsid w:val="00E77266"/>
    <w:rsid w:val="00E7753E"/>
    <w:rsid w:val="00E77A64"/>
    <w:rsid w:val="00E77F22"/>
    <w:rsid w:val="00E80D52"/>
    <w:rsid w:val="00E80FDE"/>
    <w:rsid w:val="00E8125F"/>
    <w:rsid w:val="00E81361"/>
    <w:rsid w:val="00E81455"/>
    <w:rsid w:val="00E81558"/>
    <w:rsid w:val="00E817A9"/>
    <w:rsid w:val="00E817C1"/>
    <w:rsid w:val="00E817FE"/>
    <w:rsid w:val="00E8197B"/>
    <w:rsid w:val="00E81A5E"/>
    <w:rsid w:val="00E81AA3"/>
    <w:rsid w:val="00E81E41"/>
    <w:rsid w:val="00E81ED7"/>
    <w:rsid w:val="00E822EB"/>
    <w:rsid w:val="00E82302"/>
    <w:rsid w:val="00E825BF"/>
    <w:rsid w:val="00E8284D"/>
    <w:rsid w:val="00E82A13"/>
    <w:rsid w:val="00E82AC7"/>
    <w:rsid w:val="00E82DA2"/>
    <w:rsid w:val="00E82DA3"/>
    <w:rsid w:val="00E82DFD"/>
    <w:rsid w:val="00E8326A"/>
    <w:rsid w:val="00E8327D"/>
    <w:rsid w:val="00E8333D"/>
    <w:rsid w:val="00E8346B"/>
    <w:rsid w:val="00E834A1"/>
    <w:rsid w:val="00E8390C"/>
    <w:rsid w:val="00E83B76"/>
    <w:rsid w:val="00E83CAA"/>
    <w:rsid w:val="00E83D04"/>
    <w:rsid w:val="00E83E88"/>
    <w:rsid w:val="00E8408C"/>
    <w:rsid w:val="00E841F7"/>
    <w:rsid w:val="00E842A2"/>
    <w:rsid w:val="00E844AF"/>
    <w:rsid w:val="00E8495C"/>
    <w:rsid w:val="00E84B11"/>
    <w:rsid w:val="00E84C07"/>
    <w:rsid w:val="00E85265"/>
    <w:rsid w:val="00E8557F"/>
    <w:rsid w:val="00E85717"/>
    <w:rsid w:val="00E858E3"/>
    <w:rsid w:val="00E85925"/>
    <w:rsid w:val="00E85A12"/>
    <w:rsid w:val="00E85A1D"/>
    <w:rsid w:val="00E85BBC"/>
    <w:rsid w:val="00E85FEB"/>
    <w:rsid w:val="00E861A6"/>
    <w:rsid w:val="00E86286"/>
    <w:rsid w:val="00E86370"/>
    <w:rsid w:val="00E8638F"/>
    <w:rsid w:val="00E864A4"/>
    <w:rsid w:val="00E86651"/>
    <w:rsid w:val="00E866E1"/>
    <w:rsid w:val="00E86759"/>
    <w:rsid w:val="00E868B2"/>
    <w:rsid w:val="00E868CD"/>
    <w:rsid w:val="00E869E1"/>
    <w:rsid w:val="00E86FAA"/>
    <w:rsid w:val="00E870CF"/>
    <w:rsid w:val="00E870F2"/>
    <w:rsid w:val="00E872AB"/>
    <w:rsid w:val="00E8750F"/>
    <w:rsid w:val="00E876EA"/>
    <w:rsid w:val="00E87834"/>
    <w:rsid w:val="00E87BBE"/>
    <w:rsid w:val="00E87CF7"/>
    <w:rsid w:val="00E87E42"/>
    <w:rsid w:val="00E902BF"/>
    <w:rsid w:val="00E9052D"/>
    <w:rsid w:val="00E90BBA"/>
    <w:rsid w:val="00E91367"/>
    <w:rsid w:val="00E9143E"/>
    <w:rsid w:val="00E914E4"/>
    <w:rsid w:val="00E91572"/>
    <w:rsid w:val="00E91656"/>
    <w:rsid w:val="00E916A8"/>
    <w:rsid w:val="00E917AB"/>
    <w:rsid w:val="00E91994"/>
    <w:rsid w:val="00E91AD7"/>
    <w:rsid w:val="00E91D3C"/>
    <w:rsid w:val="00E91EC6"/>
    <w:rsid w:val="00E92090"/>
    <w:rsid w:val="00E922C7"/>
    <w:rsid w:val="00E922F3"/>
    <w:rsid w:val="00E92555"/>
    <w:rsid w:val="00E92944"/>
    <w:rsid w:val="00E93070"/>
    <w:rsid w:val="00E931B5"/>
    <w:rsid w:val="00E93216"/>
    <w:rsid w:val="00E9326C"/>
    <w:rsid w:val="00E933F9"/>
    <w:rsid w:val="00E935D8"/>
    <w:rsid w:val="00E93B73"/>
    <w:rsid w:val="00E93D8B"/>
    <w:rsid w:val="00E94204"/>
    <w:rsid w:val="00E94C49"/>
    <w:rsid w:val="00E94EEC"/>
    <w:rsid w:val="00E94FC5"/>
    <w:rsid w:val="00E950A5"/>
    <w:rsid w:val="00E952DE"/>
    <w:rsid w:val="00E95404"/>
    <w:rsid w:val="00E95498"/>
    <w:rsid w:val="00E958FF"/>
    <w:rsid w:val="00E95AE9"/>
    <w:rsid w:val="00E95E2C"/>
    <w:rsid w:val="00E96027"/>
    <w:rsid w:val="00E9628B"/>
    <w:rsid w:val="00E96A57"/>
    <w:rsid w:val="00E96A71"/>
    <w:rsid w:val="00E96CB0"/>
    <w:rsid w:val="00E96F3D"/>
    <w:rsid w:val="00E9707F"/>
    <w:rsid w:val="00E971D4"/>
    <w:rsid w:val="00E97582"/>
    <w:rsid w:val="00E97874"/>
    <w:rsid w:val="00E97A50"/>
    <w:rsid w:val="00E97A6D"/>
    <w:rsid w:val="00E97AC0"/>
    <w:rsid w:val="00E97AE8"/>
    <w:rsid w:val="00E97B00"/>
    <w:rsid w:val="00E97BC7"/>
    <w:rsid w:val="00E97BF6"/>
    <w:rsid w:val="00EA017F"/>
    <w:rsid w:val="00EA0369"/>
    <w:rsid w:val="00EA085F"/>
    <w:rsid w:val="00EA0900"/>
    <w:rsid w:val="00EA0A53"/>
    <w:rsid w:val="00EA0AE4"/>
    <w:rsid w:val="00EA0C25"/>
    <w:rsid w:val="00EA0C5B"/>
    <w:rsid w:val="00EA11AA"/>
    <w:rsid w:val="00EA140D"/>
    <w:rsid w:val="00EA141F"/>
    <w:rsid w:val="00EA1560"/>
    <w:rsid w:val="00EA1AEE"/>
    <w:rsid w:val="00EA1C17"/>
    <w:rsid w:val="00EA1E2B"/>
    <w:rsid w:val="00EA200B"/>
    <w:rsid w:val="00EA21DD"/>
    <w:rsid w:val="00EA2288"/>
    <w:rsid w:val="00EA236D"/>
    <w:rsid w:val="00EA247A"/>
    <w:rsid w:val="00EA248B"/>
    <w:rsid w:val="00EA269B"/>
    <w:rsid w:val="00EA2A02"/>
    <w:rsid w:val="00EA2B8F"/>
    <w:rsid w:val="00EA2C0C"/>
    <w:rsid w:val="00EA2E80"/>
    <w:rsid w:val="00EA2FD3"/>
    <w:rsid w:val="00EA340E"/>
    <w:rsid w:val="00EA36AF"/>
    <w:rsid w:val="00EA36F9"/>
    <w:rsid w:val="00EA3ACD"/>
    <w:rsid w:val="00EA3B7B"/>
    <w:rsid w:val="00EA3CD5"/>
    <w:rsid w:val="00EA3D36"/>
    <w:rsid w:val="00EA3E58"/>
    <w:rsid w:val="00EA3EBE"/>
    <w:rsid w:val="00EA3ED1"/>
    <w:rsid w:val="00EA40C4"/>
    <w:rsid w:val="00EA4340"/>
    <w:rsid w:val="00EA4662"/>
    <w:rsid w:val="00EA4905"/>
    <w:rsid w:val="00EA558F"/>
    <w:rsid w:val="00EA5667"/>
    <w:rsid w:val="00EA56FF"/>
    <w:rsid w:val="00EA5D2F"/>
    <w:rsid w:val="00EA5DB6"/>
    <w:rsid w:val="00EA6200"/>
    <w:rsid w:val="00EA649E"/>
    <w:rsid w:val="00EA64EE"/>
    <w:rsid w:val="00EA69BE"/>
    <w:rsid w:val="00EA6C1E"/>
    <w:rsid w:val="00EA6FD3"/>
    <w:rsid w:val="00EA742F"/>
    <w:rsid w:val="00EA7642"/>
    <w:rsid w:val="00EA7A33"/>
    <w:rsid w:val="00EA7ACC"/>
    <w:rsid w:val="00EA7B94"/>
    <w:rsid w:val="00EA7CA0"/>
    <w:rsid w:val="00EB0320"/>
    <w:rsid w:val="00EB03AF"/>
    <w:rsid w:val="00EB04C3"/>
    <w:rsid w:val="00EB0891"/>
    <w:rsid w:val="00EB0C79"/>
    <w:rsid w:val="00EB0CB3"/>
    <w:rsid w:val="00EB1027"/>
    <w:rsid w:val="00EB11AD"/>
    <w:rsid w:val="00EB1272"/>
    <w:rsid w:val="00EB1284"/>
    <w:rsid w:val="00EB13D0"/>
    <w:rsid w:val="00EB170E"/>
    <w:rsid w:val="00EB1974"/>
    <w:rsid w:val="00EB1A00"/>
    <w:rsid w:val="00EB1BCA"/>
    <w:rsid w:val="00EB1E63"/>
    <w:rsid w:val="00EB21D6"/>
    <w:rsid w:val="00EB232B"/>
    <w:rsid w:val="00EB255D"/>
    <w:rsid w:val="00EB2588"/>
    <w:rsid w:val="00EB26A8"/>
    <w:rsid w:val="00EB28FF"/>
    <w:rsid w:val="00EB2DEC"/>
    <w:rsid w:val="00EB325C"/>
    <w:rsid w:val="00EB3412"/>
    <w:rsid w:val="00EB3453"/>
    <w:rsid w:val="00EB3472"/>
    <w:rsid w:val="00EB3790"/>
    <w:rsid w:val="00EB3C76"/>
    <w:rsid w:val="00EB42A1"/>
    <w:rsid w:val="00EB4497"/>
    <w:rsid w:val="00EB47D7"/>
    <w:rsid w:val="00EB486F"/>
    <w:rsid w:val="00EB490B"/>
    <w:rsid w:val="00EB4C62"/>
    <w:rsid w:val="00EB55FD"/>
    <w:rsid w:val="00EB5886"/>
    <w:rsid w:val="00EB58C5"/>
    <w:rsid w:val="00EB5972"/>
    <w:rsid w:val="00EB59CC"/>
    <w:rsid w:val="00EB5B96"/>
    <w:rsid w:val="00EB5C71"/>
    <w:rsid w:val="00EB5C8A"/>
    <w:rsid w:val="00EB6241"/>
    <w:rsid w:val="00EB647B"/>
    <w:rsid w:val="00EB65EF"/>
    <w:rsid w:val="00EB666D"/>
    <w:rsid w:val="00EB6894"/>
    <w:rsid w:val="00EB695D"/>
    <w:rsid w:val="00EB6D53"/>
    <w:rsid w:val="00EB6DAB"/>
    <w:rsid w:val="00EB72E2"/>
    <w:rsid w:val="00EB7319"/>
    <w:rsid w:val="00EB7386"/>
    <w:rsid w:val="00EB7E5D"/>
    <w:rsid w:val="00EC01F9"/>
    <w:rsid w:val="00EC0477"/>
    <w:rsid w:val="00EC08D6"/>
    <w:rsid w:val="00EC0986"/>
    <w:rsid w:val="00EC0CD5"/>
    <w:rsid w:val="00EC0FE5"/>
    <w:rsid w:val="00EC10DA"/>
    <w:rsid w:val="00EC111C"/>
    <w:rsid w:val="00EC1146"/>
    <w:rsid w:val="00EC1171"/>
    <w:rsid w:val="00EC1412"/>
    <w:rsid w:val="00EC1428"/>
    <w:rsid w:val="00EC1648"/>
    <w:rsid w:val="00EC1B6E"/>
    <w:rsid w:val="00EC1B7B"/>
    <w:rsid w:val="00EC1CA0"/>
    <w:rsid w:val="00EC1CBB"/>
    <w:rsid w:val="00EC1DCB"/>
    <w:rsid w:val="00EC2083"/>
    <w:rsid w:val="00EC20DA"/>
    <w:rsid w:val="00EC211E"/>
    <w:rsid w:val="00EC23C3"/>
    <w:rsid w:val="00EC2649"/>
    <w:rsid w:val="00EC26BA"/>
    <w:rsid w:val="00EC26EE"/>
    <w:rsid w:val="00EC2A42"/>
    <w:rsid w:val="00EC2CA4"/>
    <w:rsid w:val="00EC2E21"/>
    <w:rsid w:val="00EC3204"/>
    <w:rsid w:val="00EC34E2"/>
    <w:rsid w:val="00EC36D5"/>
    <w:rsid w:val="00EC36EB"/>
    <w:rsid w:val="00EC3DA0"/>
    <w:rsid w:val="00EC3F25"/>
    <w:rsid w:val="00EC3F47"/>
    <w:rsid w:val="00EC4574"/>
    <w:rsid w:val="00EC46D9"/>
    <w:rsid w:val="00EC4894"/>
    <w:rsid w:val="00EC4C08"/>
    <w:rsid w:val="00EC5433"/>
    <w:rsid w:val="00EC56A5"/>
    <w:rsid w:val="00EC574C"/>
    <w:rsid w:val="00EC5AE5"/>
    <w:rsid w:val="00EC5BB3"/>
    <w:rsid w:val="00EC5CBC"/>
    <w:rsid w:val="00EC647C"/>
    <w:rsid w:val="00EC649B"/>
    <w:rsid w:val="00EC6544"/>
    <w:rsid w:val="00EC675E"/>
    <w:rsid w:val="00EC6A4A"/>
    <w:rsid w:val="00EC7055"/>
    <w:rsid w:val="00EC719B"/>
    <w:rsid w:val="00EC71AB"/>
    <w:rsid w:val="00EC74AC"/>
    <w:rsid w:val="00EC780E"/>
    <w:rsid w:val="00EC78DD"/>
    <w:rsid w:val="00EC7955"/>
    <w:rsid w:val="00EC7BD0"/>
    <w:rsid w:val="00EC7DAD"/>
    <w:rsid w:val="00EC7FAB"/>
    <w:rsid w:val="00ED0252"/>
    <w:rsid w:val="00ED0456"/>
    <w:rsid w:val="00ED05C8"/>
    <w:rsid w:val="00ED066E"/>
    <w:rsid w:val="00ED0952"/>
    <w:rsid w:val="00ED09B4"/>
    <w:rsid w:val="00ED1000"/>
    <w:rsid w:val="00ED1123"/>
    <w:rsid w:val="00ED11C0"/>
    <w:rsid w:val="00ED134F"/>
    <w:rsid w:val="00ED1460"/>
    <w:rsid w:val="00ED15C2"/>
    <w:rsid w:val="00ED17D5"/>
    <w:rsid w:val="00ED1842"/>
    <w:rsid w:val="00ED1878"/>
    <w:rsid w:val="00ED195D"/>
    <w:rsid w:val="00ED1CBD"/>
    <w:rsid w:val="00ED20A1"/>
    <w:rsid w:val="00ED2142"/>
    <w:rsid w:val="00ED2148"/>
    <w:rsid w:val="00ED2291"/>
    <w:rsid w:val="00ED23F8"/>
    <w:rsid w:val="00ED2DA6"/>
    <w:rsid w:val="00ED2F03"/>
    <w:rsid w:val="00ED30EE"/>
    <w:rsid w:val="00ED312C"/>
    <w:rsid w:val="00ED31FB"/>
    <w:rsid w:val="00ED332B"/>
    <w:rsid w:val="00ED3415"/>
    <w:rsid w:val="00ED38FA"/>
    <w:rsid w:val="00ED39C7"/>
    <w:rsid w:val="00ED3B92"/>
    <w:rsid w:val="00ED3E82"/>
    <w:rsid w:val="00ED3ED5"/>
    <w:rsid w:val="00ED4021"/>
    <w:rsid w:val="00ED40CF"/>
    <w:rsid w:val="00ED4105"/>
    <w:rsid w:val="00ED4172"/>
    <w:rsid w:val="00ED42BF"/>
    <w:rsid w:val="00ED43F8"/>
    <w:rsid w:val="00ED490A"/>
    <w:rsid w:val="00ED492A"/>
    <w:rsid w:val="00ED4BB7"/>
    <w:rsid w:val="00ED4C34"/>
    <w:rsid w:val="00ED4EF2"/>
    <w:rsid w:val="00ED4F78"/>
    <w:rsid w:val="00ED504D"/>
    <w:rsid w:val="00ED5221"/>
    <w:rsid w:val="00ED5544"/>
    <w:rsid w:val="00ED5629"/>
    <w:rsid w:val="00ED5B34"/>
    <w:rsid w:val="00ED5B6E"/>
    <w:rsid w:val="00ED5CC9"/>
    <w:rsid w:val="00ED5DA7"/>
    <w:rsid w:val="00ED5DDE"/>
    <w:rsid w:val="00ED61FF"/>
    <w:rsid w:val="00ED62C9"/>
    <w:rsid w:val="00ED63D6"/>
    <w:rsid w:val="00ED65E4"/>
    <w:rsid w:val="00ED6634"/>
    <w:rsid w:val="00ED6CAC"/>
    <w:rsid w:val="00ED6CBB"/>
    <w:rsid w:val="00ED70C1"/>
    <w:rsid w:val="00ED71E4"/>
    <w:rsid w:val="00ED7318"/>
    <w:rsid w:val="00ED7739"/>
    <w:rsid w:val="00ED777F"/>
    <w:rsid w:val="00ED79A0"/>
    <w:rsid w:val="00ED7A52"/>
    <w:rsid w:val="00ED7BAC"/>
    <w:rsid w:val="00ED7CB0"/>
    <w:rsid w:val="00ED7EEC"/>
    <w:rsid w:val="00EE011B"/>
    <w:rsid w:val="00EE0303"/>
    <w:rsid w:val="00EE0383"/>
    <w:rsid w:val="00EE0491"/>
    <w:rsid w:val="00EE055E"/>
    <w:rsid w:val="00EE0712"/>
    <w:rsid w:val="00EE08CD"/>
    <w:rsid w:val="00EE09B8"/>
    <w:rsid w:val="00EE0E29"/>
    <w:rsid w:val="00EE10EF"/>
    <w:rsid w:val="00EE1253"/>
    <w:rsid w:val="00EE1444"/>
    <w:rsid w:val="00EE14B5"/>
    <w:rsid w:val="00EE162A"/>
    <w:rsid w:val="00EE1D79"/>
    <w:rsid w:val="00EE1DDA"/>
    <w:rsid w:val="00EE25E6"/>
    <w:rsid w:val="00EE26FE"/>
    <w:rsid w:val="00EE270D"/>
    <w:rsid w:val="00EE2751"/>
    <w:rsid w:val="00EE276F"/>
    <w:rsid w:val="00EE27FE"/>
    <w:rsid w:val="00EE29D2"/>
    <w:rsid w:val="00EE2FCE"/>
    <w:rsid w:val="00EE3175"/>
    <w:rsid w:val="00EE322F"/>
    <w:rsid w:val="00EE3284"/>
    <w:rsid w:val="00EE3486"/>
    <w:rsid w:val="00EE35CB"/>
    <w:rsid w:val="00EE389A"/>
    <w:rsid w:val="00EE3A48"/>
    <w:rsid w:val="00EE3B34"/>
    <w:rsid w:val="00EE3EC3"/>
    <w:rsid w:val="00EE4505"/>
    <w:rsid w:val="00EE4660"/>
    <w:rsid w:val="00EE46F9"/>
    <w:rsid w:val="00EE4831"/>
    <w:rsid w:val="00EE49CE"/>
    <w:rsid w:val="00EE4C8E"/>
    <w:rsid w:val="00EE4E65"/>
    <w:rsid w:val="00EE4F2D"/>
    <w:rsid w:val="00EE4F9C"/>
    <w:rsid w:val="00EE5B59"/>
    <w:rsid w:val="00EE5E60"/>
    <w:rsid w:val="00EE5F64"/>
    <w:rsid w:val="00EE6286"/>
    <w:rsid w:val="00EE651D"/>
    <w:rsid w:val="00EE6B38"/>
    <w:rsid w:val="00EE71B6"/>
    <w:rsid w:val="00EE7AC9"/>
    <w:rsid w:val="00EE7B37"/>
    <w:rsid w:val="00EE7B73"/>
    <w:rsid w:val="00EE7FEA"/>
    <w:rsid w:val="00EF020F"/>
    <w:rsid w:val="00EF0283"/>
    <w:rsid w:val="00EF0356"/>
    <w:rsid w:val="00EF0373"/>
    <w:rsid w:val="00EF06AE"/>
    <w:rsid w:val="00EF0918"/>
    <w:rsid w:val="00EF091E"/>
    <w:rsid w:val="00EF0982"/>
    <w:rsid w:val="00EF0AE5"/>
    <w:rsid w:val="00EF0AFC"/>
    <w:rsid w:val="00EF0BB7"/>
    <w:rsid w:val="00EF11F4"/>
    <w:rsid w:val="00EF1235"/>
    <w:rsid w:val="00EF13A4"/>
    <w:rsid w:val="00EF144F"/>
    <w:rsid w:val="00EF1558"/>
    <w:rsid w:val="00EF178D"/>
    <w:rsid w:val="00EF190E"/>
    <w:rsid w:val="00EF1C3C"/>
    <w:rsid w:val="00EF1CD6"/>
    <w:rsid w:val="00EF1EBB"/>
    <w:rsid w:val="00EF23F8"/>
    <w:rsid w:val="00EF257F"/>
    <w:rsid w:val="00EF2596"/>
    <w:rsid w:val="00EF25B3"/>
    <w:rsid w:val="00EF2885"/>
    <w:rsid w:val="00EF2D3D"/>
    <w:rsid w:val="00EF2EBE"/>
    <w:rsid w:val="00EF339D"/>
    <w:rsid w:val="00EF33E0"/>
    <w:rsid w:val="00EF3764"/>
    <w:rsid w:val="00EF3AA8"/>
    <w:rsid w:val="00EF3ABE"/>
    <w:rsid w:val="00EF3CDE"/>
    <w:rsid w:val="00EF409C"/>
    <w:rsid w:val="00EF42D4"/>
    <w:rsid w:val="00EF4552"/>
    <w:rsid w:val="00EF463F"/>
    <w:rsid w:val="00EF4DF1"/>
    <w:rsid w:val="00EF52C1"/>
    <w:rsid w:val="00EF5321"/>
    <w:rsid w:val="00EF534A"/>
    <w:rsid w:val="00EF563A"/>
    <w:rsid w:val="00EF5807"/>
    <w:rsid w:val="00EF5AEF"/>
    <w:rsid w:val="00EF5DC5"/>
    <w:rsid w:val="00EF5FCA"/>
    <w:rsid w:val="00EF5FD1"/>
    <w:rsid w:val="00EF60EE"/>
    <w:rsid w:val="00EF622A"/>
    <w:rsid w:val="00EF654E"/>
    <w:rsid w:val="00EF6B5E"/>
    <w:rsid w:val="00EF6B78"/>
    <w:rsid w:val="00EF6F2F"/>
    <w:rsid w:val="00EF6FD8"/>
    <w:rsid w:val="00EF738E"/>
    <w:rsid w:val="00EF73E7"/>
    <w:rsid w:val="00EF73F6"/>
    <w:rsid w:val="00EF7537"/>
    <w:rsid w:val="00F0057A"/>
    <w:rsid w:val="00F006C2"/>
    <w:rsid w:val="00F00903"/>
    <w:rsid w:val="00F0098B"/>
    <w:rsid w:val="00F00C17"/>
    <w:rsid w:val="00F00C59"/>
    <w:rsid w:val="00F00CA1"/>
    <w:rsid w:val="00F00F1C"/>
    <w:rsid w:val="00F0113E"/>
    <w:rsid w:val="00F0167A"/>
    <w:rsid w:val="00F0183D"/>
    <w:rsid w:val="00F0199B"/>
    <w:rsid w:val="00F01A3D"/>
    <w:rsid w:val="00F01F8D"/>
    <w:rsid w:val="00F02844"/>
    <w:rsid w:val="00F02918"/>
    <w:rsid w:val="00F02B26"/>
    <w:rsid w:val="00F02E13"/>
    <w:rsid w:val="00F03292"/>
    <w:rsid w:val="00F0358E"/>
    <w:rsid w:val="00F03662"/>
    <w:rsid w:val="00F03A21"/>
    <w:rsid w:val="00F03A4F"/>
    <w:rsid w:val="00F03A61"/>
    <w:rsid w:val="00F03C20"/>
    <w:rsid w:val="00F041FD"/>
    <w:rsid w:val="00F043A5"/>
    <w:rsid w:val="00F04BF1"/>
    <w:rsid w:val="00F05331"/>
    <w:rsid w:val="00F053FE"/>
    <w:rsid w:val="00F05A53"/>
    <w:rsid w:val="00F05CDC"/>
    <w:rsid w:val="00F05DE6"/>
    <w:rsid w:val="00F05E4E"/>
    <w:rsid w:val="00F06155"/>
    <w:rsid w:val="00F0616E"/>
    <w:rsid w:val="00F06652"/>
    <w:rsid w:val="00F0671D"/>
    <w:rsid w:val="00F068CF"/>
    <w:rsid w:val="00F068F9"/>
    <w:rsid w:val="00F06C3B"/>
    <w:rsid w:val="00F06E67"/>
    <w:rsid w:val="00F06E85"/>
    <w:rsid w:val="00F070F5"/>
    <w:rsid w:val="00F07112"/>
    <w:rsid w:val="00F07182"/>
    <w:rsid w:val="00F07915"/>
    <w:rsid w:val="00F10015"/>
    <w:rsid w:val="00F1016D"/>
    <w:rsid w:val="00F1026E"/>
    <w:rsid w:val="00F103AF"/>
    <w:rsid w:val="00F10443"/>
    <w:rsid w:val="00F1058D"/>
    <w:rsid w:val="00F108AC"/>
    <w:rsid w:val="00F10BB1"/>
    <w:rsid w:val="00F11181"/>
    <w:rsid w:val="00F115A9"/>
    <w:rsid w:val="00F1172F"/>
    <w:rsid w:val="00F11762"/>
    <w:rsid w:val="00F11AF9"/>
    <w:rsid w:val="00F11D89"/>
    <w:rsid w:val="00F11EB4"/>
    <w:rsid w:val="00F11EFC"/>
    <w:rsid w:val="00F12382"/>
    <w:rsid w:val="00F12745"/>
    <w:rsid w:val="00F12858"/>
    <w:rsid w:val="00F12AA7"/>
    <w:rsid w:val="00F12DD4"/>
    <w:rsid w:val="00F12F4F"/>
    <w:rsid w:val="00F13075"/>
    <w:rsid w:val="00F1309F"/>
    <w:rsid w:val="00F13684"/>
    <w:rsid w:val="00F13904"/>
    <w:rsid w:val="00F13F63"/>
    <w:rsid w:val="00F13F96"/>
    <w:rsid w:val="00F14437"/>
    <w:rsid w:val="00F1475D"/>
    <w:rsid w:val="00F147B1"/>
    <w:rsid w:val="00F14947"/>
    <w:rsid w:val="00F155D5"/>
    <w:rsid w:val="00F156BC"/>
    <w:rsid w:val="00F156EF"/>
    <w:rsid w:val="00F15710"/>
    <w:rsid w:val="00F15849"/>
    <w:rsid w:val="00F15A1A"/>
    <w:rsid w:val="00F15B50"/>
    <w:rsid w:val="00F15E56"/>
    <w:rsid w:val="00F16027"/>
    <w:rsid w:val="00F16048"/>
    <w:rsid w:val="00F162F7"/>
    <w:rsid w:val="00F1666B"/>
    <w:rsid w:val="00F16A3B"/>
    <w:rsid w:val="00F16BDA"/>
    <w:rsid w:val="00F16F37"/>
    <w:rsid w:val="00F17339"/>
    <w:rsid w:val="00F17690"/>
    <w:rsid w:val="00F17974"/>
    <w:rsid w:val="00F17A7E"/>
    <w:rsid w:val="00F17AB5"/>
    <w:rsid w:val="00F17C2E"/>
    <w:rsid w:val="00F17E7A"/>
    <w:rsid w:val="00F17F11"/>
    <w:rsid w:val="00F17F9B"/>
    <w:rsid w:val="00F20562"/>
    <w:rsid w:val="00F2059A"/>
    <w:rsid w:val="00F2077A"/>
    <w:rsid w:val="00F20D32"/>
    <w:rsid w:val="00F21178"/>
    <w:rsid w:val="00F21317"/>
    <w:rsid w:val="00F21338"/>
    <w:rsid w:val="00F213AE"/>
    <w:rsid w:val="00F216FF"/>
    <w:rsid w:val="00F21D40"/>
    <w:rsid w:val="00F21E61"/>
    <w:rsid w:val="00F22681"/>
    <w:rsid w:val="00F2270A"/>
    <w:rsid w:val="00F22760"/>
    <w:rsid w:val="00F2293E"/>
    <w:rsid w:val="00F22A00"/>
    <w:rsid w:val="00F22BBF"/>
    <w:rsid w:val="00F22E66"/>
    <w:rsid w:val="00F22F22"/>
    <w:rsid w:val="00F22F25"/>
    <w:rsid w:val="00F231D6"/>
    <w:rsid w:val="00F23CD2"/>
    <w:rsid w:val="00F23E03"/>
    <w:rsid w:val="00F23F62"/>
    <w:rsid w:val="00F23FB8"/>
    <w:rsid w:val="00F241DD"/>
    <w:rsid w:val="00F246EC"/>
    <w:rsid w:val="00F247E8"/>
    <w:rsid w:val="00F247F5"/>
    <w:rsid w:val="00F24888"/>
    <w:rsid w:val="00F248CA"/>
    <w:rsid w:val="00F24AB1"/>
    <w:rsid w:val="00F24ADB"/>
    <w:rsid w:val="00F24B98"/>
    <w:rsid w:val="00F24ED5"/>
    <w:rsid w:val="00F25153"/>
    <w:rsid w:val="00F25455"/>
    <w:rsid w:val="00F25740"/>
    <w:rsid w:val="00F2594C"/>
    <w:rsid w:val="00F25A9E"/>
    <w:rsid w:val="00F25B6E"/>
    <w:rsid w:val="00F25C80"/>
    <w:rsid w:val="00F25F69"/>
    <w:rsid w:val="00F264F3"/>
    <w:rsid w:val="00F26677"/>
    <w:rsid w:val="00F26B46"/>
    <w:rsid w:val="00F26D72"/>
    <w:rsid w:val="00F26F0F"/>
    <w:rsid w:val="00F274C1"/>
    <w:rsid w:val="00F275BC"/>
    <w:rsid w:val="00F2765E"/>
    <w:rsid w:val="00F2776D"/>
    <w:rsid w:val="00F27888"/>
    <w:rsid w:val="00F27CE9"/>
    <w:rsid w:val="00F27DDE"/>
    <w:rsid w:val="00F27E45"/>
    <w:rsid w:val="00F27F0C"/>
    <w:rsid w:val="00F27F92"/>
    <w:rsid w:val="00F30333"/>
    <w:rsid w:val="00F3042A"/>
    <w:rsid w:val="00F306DD"/>
    <w:rsid w:val="00F307EF"/>
    <w:rsid w:val="00F30960"/>
    <w:rsid w:val="00F30F1F"/>
    <w:rsid w:val="00F31237"/>
    <w:rsid w:val="00F313E7"/>
    <w:rsid w:val="00F3149E"/>
    <w:rsid w:val="00F31697"/>
    <w:rsid w:val="00F31BB6"/>
    <w:rsid w:val="00F31CA4"/>
    <w:rsid w:val="00F31D08"/>
    <w:rsid w:val="00F31D0E"/>
    <w:rsid w:val="00F31E82"/>
    <w:rsid w:val="00F31F5A"/>
    <w:rsid w:val="00F3208C"/>
    <w:rsid w:val="00F32122"/>
    <w:rsid w:val="00F324D9"/>
    <w:rsid w:val="00F325B6"/>
    <w:rsid w:val="00F328D6"/>
    <w:rsid w:val="00F329C9"/>
    <w:rsid w:val="00F32A43"/>
    <w:rsid w:val="00F32B24"/>
    <w:rsid w:val="00F32C32"/>
    <w:rsid w:val="00F32D00"/>
    <w:rsid w:val="00F32D59"/>
    <w:rsid w:val="00F33418"/>
    <w:rsid w:val="00F33487"/>
    <w:rsid w:val="00F3401E"/>
    <w:rsid w:val="00F3438B"/>
    <w:rsid w:val="00F344A0"/>
    <w:rsid w:val="00F34560"/>
    <w:rsid w:val="00F3458E"/>
    <w:rsid w:val="00F34AA6"/>
    <w:rsid w:val="00F35823"/>
    <w:rsid w:val="00F35CFD"/>
    <w:rsid w:val="00F35D7F"/>
    <w:rsid w:val="00F35E0B"/>
    <w:rsid w:val="00F35F2A"/>
    <w:rsid w:val="00F36062"/>
    <w:rsid w:val="00F36727"/>
    <w:rsid w:val="00F36B18"/>
    <w:rsid w:val="00F36B9A"/>
    <w:rsid w:val="00F36C6D"/>
    <w:rsid w:val="00F36EA0"/>
    <w:rsid w:val="00F36F52"/>
    <w:rsid w:val="00F36FF5"/>
    <w:rsid w:val="00F375FD"/>
    <w:rsid w:val="00F377A4"/>
    <w:rsid w:val="00F379F1"/>
    <w:rsid w:val="00F37D12"/>
    <w:rsid w:val="00F37FD2"/>
    <w:rsid w:val="00F37FF8"/>
    <w:rsid w:val="00F40429"/>
    <w:rsid w:val="00F40469"/>
    <w:rsid w:val="00F405A6"/>
    <w:rsid w:val="00F40636"/>
    <w:rsid w:val="00F408EF"/>
    <w:rsid w:val="00F40948"/>
    <w:rsid w:val="00F40995"/>
    <w:rsid w:val="00F4099C"/>
    <w:rsid w:val="00F40B86"/>
    <w:rsid w:val="00F40BDB"/>
    <w:rsid w:val="00F412C1"/>
    <w:rsid w:val="00F41395"/>
    <w:rsid w:val="00F4160B"/>
    <w:rsid w:val="00F419DE"/>
    <w:rsid w:val="00F41B47"/>
    <w:rsid w:val="00F42232"/>
    <w:rsid w:val="00F42280"/>
    <w:rsid w:val="00F4229C"/>
    <w:rsid w:val="00F424CA"/>
    <w:rsid w:val="00F42D48"/>
    <w:rsid w:val="00F42F52"/>
    <w:rsid w:val="00F43069"/>
    <w:rsid w:val="00F433FC"/>
    <w:rsid w:val="00F434B4"/>
    <w:rsid w:val="00F43830"/>
    <w:rsid w:val="00F4387A"/>
    <w:rsid w:val="00F43C58"/>
    <w:rsid w:val="00F43C73"/>
    <w:rsid w:val="00F4408B"/>
    <w:rsid w:val="00F44128"/>
    <w:rsid w:val="00F442AC"/>
    <w:rsid w:val="00F442B3"/>
    <w:rsid w:val="00F442F6"/>
    <w:rsid w:val="00F44554"/>
    <w:rsid w:val="00F446A0"/>
    <w:rsid w:val="00F447ED"/>
    <w:rsid w:val="00F44A66"/>
    <w:rsid w:val="00F44C26"/>
    <w:rsid w:val="00F44E24"/>
    <w:rsid w:val="00F44F8E"/>
    <w:rsid w:val="00F44FAE"/>
    <w:rsid w:val="00F45108"/>
    <w:rsid w:val="00F45212"/>
    <w:rsid w:val="00F45434"/>
    <w:rsid w:val="00F459ED"/>
    <w:rsid w:val="00F45DBA"/>
    <w:rsid w:val="00F45E87"/>
    <w:rsid w:val="00F46227"/>
    <w:rsid w:val="00F4680A"/>
    <w:rsid w:val="00F469F5"/>
    <w:rsid w:val="00F46D35"/>
    <w:rsid w:val="00F46E23"/>
    <w:rsid w:val="00F47060"/>
    <w:rsid w:val="00F4715A"/>
    <w:rsid w:val="00F4726D"/>
    <w:rsid w:val="00F472F8"/>
    <w:rsid w:val="00F47516"/>
    <w:rsid w:val="00F476CB"/>
    <w:rsid w:val="00F477E7"/>
    <w:rsid w:val="00F4785B"/>
    <w:rsid w:val="00F47E39"/>
    <w:rsid w:val="00F47E7A"/>
    <w:rsid w:val="00F50238"/>
    <w:rsid w:val="00F5028E"/>
    <w:rsid w:val="00F502B5"/>
    <w:rsid w:val="00F5047D"/>
    <w:rsid w:val="00F50596"/>
    <w:rsid w:val="00F50781"/>
    <w:rsid w:val="00F5094A"/>
    <w:rsid w:val="00F510CB"/>
    <w:rsid w:val="00F5113A"/>
    <w:rsid w:val="00F513CD"/>
    <w:rsid w:val="00F516F2"/>
    <w:rsid w:val="00F519A8"/>
    <w:rsid w:val="00F51B52"/>
    <w:rsid w:val="00F51BB6"/>
    <w:rsid w:val="00F51D88"/>
    <w:rsid w:val="00F520A7"/>
    <w:rsid w:val="00F520C3"/>
    <w:rsid w:val="00F52461"/>
    <w:rsid w:val="00F525A8"/>
    <w:rsid w:val="00F5289C"/>
    <w:rsid w:val="00F52AFB"/>
    <w:rsid w:val="00F52CC5"/>
    <w:rsid w:val="00F52E35"/>
    <w:rsid w:val="00F52E59"/>
    <w:rsid w:val="00F53239"/>
    <w:rsid w:val="00F535D4"/>
    <w:rsid w:val="00F5363B"/>
    <w:rsid w:val="00F5374D"/>
    <w:rsid w:val="00F539A0"/>
    <w:rsid w:val="00F53B07"/>
    <w:rsid w:val="00F53B08"/>
    <w:rsid w:val="00F53D4C"/>
    <w:rsid w:val="00F53E06"/>
    <w:rsid w:val="00F5444C"/>
    <w:rsid w:val="00F544EE"/>
    <w:rsid w:val="00F54C9B"/>
    <w:rsid w:val="00F54FBF"/>
    <w:rsid w:val="00F553BF"/>
    <w:rsid w:val="00F553C7"/>
    <w:rsid w:val="00F5572C"/>
    <w:rsid w:val="00F55972"/>
    <w:rsid w:val="00F55A47"/>
    <w:rsid w:val="00F5616C"/>
    <w:rsid w:val="00F56891"/>
    <w:rsid w:val="00F569B8"/>
    <w:rsid w:val="00F56D9C"/>
    <w:rsid w:val="00F56F84"/>
    <w:rsid w:val="00F57327"/>
    <w:rsid w:val="00F57461"/>
    <w:rsid w:val="00F5746A"/>
    <w:rsid w:val="00F57676"/>
    <w:rsid w:val="00F57863"/>
    <w:rsid w:val="00F57DFD"/>
    <w:rsid w:val="00F57E21"/>
    <w:rsid w:val="00F57F7D"/>
    <w:rsid w:val="00F600AA"/>
    <w:rsid w:val="00F6012B"/>
    <w:rsid w:val="00F602B2"/>
    <w:rsid w:val="00F6033E"/>
    <w:rsid w:val="00F60496"/>
    <w:rsid w:val="00F60870"/>
    <w:rsid w:val="00F60D40"/>
    <w:rsid w:val="00F60E46"/>
    <w:rsid w:val="00F60F70"/>
    <w:rsid w:val="00F60FFF"/>
    <w:rsid w:val="00F61436"/>
    <w:rsid w:val="00F6165B"/>
    <w:rsid w:val="00F61A04"/>
    <w:rsid w:val="00F61CFD"/>
    <w:rsid w:val="00F61F41"/>
    <w:rsid w:val="00F62334"/>
    <w:rsid w:val="00F62499"/>
    <w:rsid w:val="00F62653"/>
    <w:rsid w:val="00F62662"/>
    <w:rsid w:val="00F62955"/>
    <w:rsid w:val="00F63799"/>
    <w:rsid w:val="00F6382F"/>
    <w:rsid w:val="00F642FF"/>
    <w:rsid w:val="00F644A2"/>
    <w:rsid w:val="00F64A23"/>
    <w:rsid w:val="00F64BBE"/>
    <w:rsid w:val="00F64CD5"/>
    <w:rsid w:val="00F64D28"/>
    <w:rsid w:val="00F6525A"/>
    <w:rsid w:val="00F6533A"/>
    <w:rsid w:val="00F65380"/>
    <w:rsid w:val="00F653AA"/>
    <w:rsid w:val="00F65769"/>
    <w:rsid w:val="00F658DC"/>
    <w:rsid w:val="00F659CB"/>
    <w:rsid w:val="00F65A08"/>
    <w:rsid w:val="00F65F3A"/>
    <w:rsid w:val="00F65F5A"/>
    <w:rsid w:val="00F65F8A"/>
    <w:rsid w:val="00F66076"/>
    <w:rsid w:val="00F6644E"/>
    <w:rsid w:val="00F6673E"/>
    <w:rsid w:val="00F669AD"/>
    <w:rsid w:val="00F66ABC"/>
    <w:rsid w:val="00F66BAC"/>
    <w:rsid w:val="00F66BBD"/>
    <w:rsid w:val="00F66ED8"/>
    <w:rsid w:val="00F674C8"/>
    <w:rsid w:val="00F67C06"/>
    <w:rsid w:val="00F7053E"/>
    <w:rsid w:val="00F708DD"/>
    <w:rsid w:val="00F709D6"/>
    <w:rsid w:val="00F70C33"/>
    <w:rsid w:val="00F70DA3"/>
    <w:rsid w:val="00F70E4E"/>
    <w:rsid w:val="00F70F27"/>
    <w:rsid w:val="00F70FAC"/>
    <w:rsid w:val="00F711DE"/>
    <w:rsid w:val="00F7130E"/>
    <w:rsid w:val="00F71381"/>
    <w:rsid w:val="00F7169C"/>
    <w:rsid w:val="00F7172F"/>
    <w:rsid w:val="00F717C3"/>
    <w:rsid w:val="00F717C5"/>
    <w:rsid w:val="00F7194F"/>
    <w:rsid w:val="00F719BC"/>
    <w:rsid w:val="00F71A7D"/>
    <w:rsid w:val="00F71AE0"/>
    <w:rsid w:val="00F71C38"/>
    <w:rsid w:val="00F724BE"/>
    <w:rsid w:val="00F7256C"/>
    <w:rsid w:val="00F727B6"/>
    <w:rsid w:val="00F72C1E"/>
    <w:rsid w:val="00F72D3F"/>
    <w:rsid w:val="00F72EC8"/>
    <w:rsid w:val="00F7343D"/>
    <w:rsid w:val="00F73759"/>
    <w:rsid w:val="00F7398E"/>
    <w:rsid w:val="00F74293"/>
    <w:rsid w:val="00F749AE"/>
    <w:rsid w:val="00F749D1"/>
    <w:rsid w:val="00F74BEE"/>
    <w:rsid w:val="00F74DCB"/>
    <w:rsid w:val="00F74DD1"/>
    <w:rsid w:val="00F750E6"/>
    <w:rsid w:val="00F751BC"/>
    <w:rsid w:val="00F75B25"/>
    <w:rsid w:val="00F75D6A"/>
    <w:rsid w:val="00F7606A"/>
    <w:rsid w:val="00F760BB"/>
    <w:rsid w:val="00F760C0"/>
    <w:rsid w:val="00F762A9"/>
    <w:rsid w:val="00F76939"/>
    <w:rsid w:val="00F769CB"/>
    <w:rsid w:val="00F76A44"/>
    <w:rsid w:val="00F76C09"/>
    <w:rsid w:val="00F770D6"/>
    <w:rsid w:val="00F77AD2"/>
    <w:rsid w:val="00F80002"/>
    <w:rsid w:val="00F8039D"/>
    <w:rsid w:val="00F8040F"/>
    <w:rsid w:val="00F80901"/>
    <w:rsid w:val="00F815E8"/>
    <w:rsid w:val="00F81781"/>
    <w:rsid w:val="00F818FB"/>
    <w:rsid w:val="00F81A80"/>
    <w:rsid w:val="00F81E06"/>
    <w:rsid w:val="00F821E7"/>
    <w:rsid w:val="00F8277C"/>
    <w:rsid w:val="00F827D7"/>
    <w:rsid w:val="00F82A19"/>
    <w:rsid w:val="00F82AB5"/>
    <w:rsid w:val="00F82ADD"/>
    <w:rsid w:val="00F82D7D"/>
    <w:rsid w:val="00F830D1"/>
    <w:rsid w:val="00F8354E"/>
    <w:rsid w:val="00F83594"/>
    <w:rsid w:val="00F83F1D"/>
    <w:rsid w:val="00F84057"/>
    <w:rsid w:val="00F840D4"/>
    <w:rsid w:val="00F84562"/>
    <w:rsid w:val="00F84AC8"/>
    <w:rsid w:val="00F85091"/>
    <w:rsid w:val="00F850BB"/>
    <w:rsid w:val="00F8551E"/>
    <w:rsid w:val="00F855A3"/>
    <w:rsid w:val="00F85702"/>
    <w:rsid w:val="00F85740"/>
    <w:rsid w:val="00F857E5"/>
    <w:rsid w:val="00F858E4"/>
    <w:rsid w:val="00F85C32"/>
    <w:rsid w:val="00F85F1D"/>
    <w:rsid w:val="00F85FF0"/>
    <w:rsid w:val="00F86074"/>
    <w:rsid w:val="00F862D5"/>
    <w:rsid w:val="00F86A66"/>
    <w:rsid w:val="00F86BD5"/>
    <w:rsid w:val="00F87019"/>
    <w:rsid w:val="00F87028"/>
    <w:rsid w:val="00F870F8"/>
    <w:rsid w:val="00F8712B"/>
    <w:rsid w:val="00F872B6"/>
    <w:rsid w:val="00F8733A"/>
    <w:rsid w:val="00F8740E"/>
    <w:rsid w:val="00F874C7"/>
    <w:rsid w:val="00F8762A"/>
    <w:rsid w:val="00F87944"/>
    <w:rsid w:val="00F87EB3"/>
    <w:rsid w:val="00F9024B"/>
    <w:rsid w:val="00F90251"/>
    <w:rsid w:val="00F90531"/>
    <w:rsid w:val="00F9068C"/>
    <w:rsid w:val="00F906BE"/>
    <w:rsid w:val="00F9078B"/>
    <w:rsid w:val="00F90C00"/>
    <w:rsid w:val="00F90E42"/>
    <w:rsid w:val="00F912EC"/>
    <w:rsid w:val="00F91342"/>
    <w:rsid w:val="00F913AF"/>
    <w:rsid w:val="00F91512"/>
    <w:rsid w:val="00F915B0"/>
    <w:rsid w:val="00F91692"/>
    <w:rsid w:val="00F9169B"/>
    <w:rsid w:val="00F918F5"/>
    <w:rsid w:val="00F9193E"/>
    <w:rsid w:val="00F91B44"/>
    <w:rsid w:val="00F92353"/>
    <w:rsid w:val="00F92442"/>
    <w:rsid w:val="00F92530"/>
    <w:rsid w:val="00F92C7F"/>
    <w:rsid w:val="00F93047"/>
    <w:rsid w:val="00F93358"/>
    <w:rsid w:val="00F935A1"/>
    <w:rsid w:val="00F93ABD"/>
    <w:rsid w:val="00F93AC8"/>
    <w:rsid w:val="00F93D30"/>
    <w:rsid w:val="00F943E4"/>
    <w:rsid w:val="00F9449F"/>
    <w:rsid w:val="00F944EB"/>
    <w:rsid w:val="00F9462F"/>
    <w:rsid w:val="00F94746"/>
    <w:rsid w:val="00F94913"/>
    <w:rsid w:val="00F94CB8"/>
    <w:rsid w:val="00F94F71"/>
    <w:rsid w:val="00F9528E"/>
    <w:rsid w:val="00F95436"/>
    <w:rsid w:val="00F95498"/>
    <w:rsid w:val="00F95773"/>
    <w:rsid w:val="00F9588F"/>
    <w:rsid w:val="00F95901"/>
    <w:rsid w:val="00F95D34"/>
    <w:rsid w:val="00F95F8C"/>
    <w:rsid w:val="00F96088"/>
    <w:rsid w:val="00F96436"/>
    <w:rsid w:val="00F96A28"/>
    <w:rsid w:val="00F96E14"/>
    <w:rsid w:val="00F970B5"/>
    <w:rsid w:val="00F972E9"/>
    <w:rsid w:val="00F974B2"/>
    <w:rsid w:val="00F9766B"/>
    <w:rsid w:val="00F9783E"/>
    <w:rsid w:val="00F9788D"/>
    <w:rsid w:val="00F978A9"/>
    <w:rsid w:val="00F97AF9"/>
    <w:rsid w:val="00F97B4E"/>
    <w:rsid w:val="00F97C07"/>
    <w:rsid w:val="00F97EA4"/>
    <w:rsid w:val="00FA003A"/>
    <w:rsid w:val="00FA0159"/>
    <w:rsid w:val="00FA048D"/>
    <w:rsid w:val="00FA050F"/>
    <w:rsid w:val="00FA06A5"/>
    <w:rsid w:val="00FA0719"/>
    <w:rsid w:val="00FA07D0"/>
    <w:rsid w:val="00FA082C"/>
    <w:rsid w:val="00FA08DE"/>
    <w:rsid w:val="00FA0ED8"/>
    <w:rsid w:val="00FA0EF2"/>
    <w:rsid w:val="00FA12CB"/>
    <w:rsid w:val="00FA138F"/>
    <w:rsid w:val="00FA193D"/>
    <w:rsid w:val="00FA19D5"/>
    <w:rsid w:val="00FA1BFE"/>
    <w:rsid w:val="00FA1DA7"/>
    <w:rsid w:val="00FA1E5B"/>
    <w:rsid w:val="00FA2497"/>
    <w:rsid w:val="00FA25FC"/>
    <w:rsid w:val="00FA2820"/>
    <w:rsid w:val="00FA2975"/>
    <w:rsid w:val="00FA29EB"/>
    <w:rsid w:val="00FA2D63"/>
    <w:rsid w:val="00FA300F"/>
    <w:rsid w:val="00FA305D"/>
    <w:rsid w:val="00FA3160"/>
    <w:rsid w:val="00FA32A3"/>
    <w:rsid w:val="00FA397D"/>
    <w:rsid w:val="00FA4570"/>
    <w:rsid w:val="00FA4AC1"/>
    <w:rsid w:val="00FA4AF5"/>
    <w:rsid w:val="00FA4F72"/>
    <w:rsid w:val="00FA4FA6"/>
    <w:rsid w:val="00FA521E"/>
    <w:rsid w:val="00FA601A"/>
    <w:rsid w:val="00FA60C3"/>
    <w:rsid w:val="00FA6113"/>
    <w:rsid w:val="00FA6196"/>
    <w:rsid w:val="00FA6272"/>
    <w:rsid w:val="00FA66C3"/>
    <w:rsid w:val="00FA68D3"/>
    <w:rsid w:val="00FA6A9D"/>
    <w:rsid w:val="00FA71C4"/>
    <w:rsid w:val="00FA78BE"/>
    <w:rsid w:val="00FA7BCA"/>
    <w:rsid w:val="00FB0000"/>
    <w:rsid w:val="00FB00CB"/>
    <w:rsid w:val="00FB01B5"/>
    <w:rsid w:val="00FB01D6"/>
    <w:rsid w:val="00FB01F2"/>
    <w:rsid w:val="00FB02FE"/>
    <w:rsid w:val="00FB0920"/>
    <w:rsid w:val="00FB0CED"/>
    <w:rsid w:val="00FB0E43"/>
    <w:rsid w:val="00FB1065"/>
    <w:rsid w:val="00FB1081"/>
    <w:rsid w:val="00FB1561"/>
    <w:rsid w:val="00FB1620"/>
    <w:rsid w:val="00FB1680"/>
    <w:rsid w:val="00FB1877"/>
    <w:rsid w:val="00FB190F"/>
    <w:rsid w:val="00FB19EF"/>
    <w:rsid w:val="00FB1C0C"/>
    <w:rsid w:val="00FB1C1E"/>
    <w:rsid w:val="00FB1CDD"/>
    <w:rsid w:val="00FB1FD9"/>
    <w:rsid w:val="00FB2669"/>
    <w:rsid w:val="00FB266F"/>
    <w:rsid w:val="00FB2726"/>
    <w:rsid w:val="00FB2761"/>
    <w:rsid w:val="00FB2796"/>
    <w:rsid w:val="00FB2821"/>
    <w:rsid w:val="00FB296C"/>
    <w:rsid w:val="00FB2C5A"/>
    <w:rsid w:val="00FB2F27"/>
    <w:rsid w:val="00FB300F"/>
    <w:rsid w:val="00FB31A9"/>
    <w:rsid w:val="00FB334F"/>
    <w:rsid w:val="00FB3640"/>
    <w:rsid w:val="00FB364D"/>
    <w:rsid w:val="00FB3A79"/>
    <w:rsid w:val="00FB3F56"/>
    <w:rsid w:val="00FB402D"/>
    <w:rsid w:val="00FB40C6"/>
    <w:rsid w:val="00FB4360"/>
    <w:rsid w:val="00FB4384"/>
    <w:rsid w:val="00FB45A9"/>
    <w:rsid w:val="00FB47D1"/>
    <w:rsid w:val="00FB48AF"/>
    <w:rsid w:val="00FB497B"/>
    <w:rsid w:val="00FB49A2"/>
    <w:rsid w:val="00FB4A19"/>
    <w:rsid w:val="00FB4B92"/>
    <w:rsid w:val="00FB4E6B"/>
    <w:rsid w:val="00FB5274"/>
    <w:rsid w:val="00FB565F"/>
    <w:rsid w:val="00FB5809"/>
    <w:rsid w:val="00FB5AC9"/>
    <w:rsid w:val="00FB5C52"/>
    <w:rsid w:val="00FB6094"/>
    <w:rsid w:val="00FB61FB"/>
    <w:rsid w:val="00FB6377"/>
    <w:rsid w:val="00FB64B3"/>
    <w:rsid w:val="00FB6600"/>
    <w:rsid w:val="00FB6940"/>
    <w:rsid w:val="00FB6B43"/>
    <w:rsid w:val="00FB6D14"/>
    <w:rsid w:val="00FB6D44"/>
    <w:rsid w:val="00FB6FF3"/>
    <w:rsid w:val="00FB7054"/>
    <w:rsid w:val="00FB71DF"/>
    <w:rsid w:val="00FB779A"/>
    <w:rsid w:val="00FB779B"/>
    <w:rsid w:val="00FB77EA"/>
    <w:rsid w:val="00FB7965"/>
    <w:rsid w:val="00FB7982"/>
    <w:rsid w:val="00FB7A5F"/>
    <w:rsid w:val="00FB7DDD"/>
    <w:rsid w:val="00FB7E99"/>
    <w:rsid w:val="00FC0302"/>
    <w:rsid w:val="00FC0698"/>
    <w:rsid w:val="00FC09C0"/>
    <w:rsid w:val="00FC0B04"/>
    <w:rsid w:val="00FC0CDB"/>
    <w:rsid w:val="00FC0F51"/>
    <w:rsid w:val="00FC1181"/>
    <w:rsid w:val="00FC1756"/>
    <w:rsid w:val="00FC1832"/>
    <w:rsid w:val="00FC18A5"/>
    <w:rsid w:val="00FC1F91"/>
    <w:rsid w:val="00FC20D2"/>
    <w:rsid w:val="00FC2113"/>
    <w:rsid w:val="00FC23E0"/>
    <w:rsid w:val="00FC28A9"/>
    <w:rsid w:val="00FC2A82"/>
    <w:rsid w:val="00FC2E5C"/>
    <w:rsid w:val="00FC3067"/>
    <w:rsid w:val="00FC31C6"/>
    <w:rsid w:val="00FC33AC"/>
    <w:rsid w:val="00FC3730"/>
    <w:rsid w:val="00FC3A61"/>
    <w:rsid w:val="00FC3CDF"/>
    <w:rsid w:val="00FC3D21"/>
    <w:rsid w:val="00FC3E71"/>
    <w:rsid w:val="00FC424B"/>
    <w:rsid w:val="00FC43E7"/>
    <w:rsid w:val="00FC484B"/>
    <w:rsid w:val="00FC4E55"/>
    <w:rsid w:val="00FC4EC7"/>
    <w:rsid w:val="00FC5004"/>
    <w:rsid w:val="00FC565E"/>
    <w:rsid w:val="00FC5D2E"/>
    <w:rsid w:val="00FC5E54"/>
    <w:rsid w:val="00FC5FB7"/>
    <w:rsid w:val="00FC5FE1"/>
    <w:rsid w:val="00FC6284"/>
    <w:rsid w:val="00FC63FF"/>
    <w:rsid w:val="00FC67C1"/>
    <w:rsid w:val="00FC6A2F"/>
    <w:rsid w:val="00FC6D62"/>
    <w:rsid w:val="00FC6D90"/>
    <w:rsid w:val="00FC70E1"/>
    <w:rsid w:val="00FC75A7"/>
    <w:rsid w:val="00FC7DC0"/>
    <w:rsid w:val="00FC7EEB"/>
    <w:rsid w:val="00FC7F1D"/>
    <w:rsid w:val="00FD01B3"/>
    <w:rsid w:val="00FD0351"/>
    <w:rsid w:val="00FD0359"/>
    <w:rsid w:val="00FD0467"/>
    <w:rsid w:val="00FD06ED"/>
    <w:rsid w:val="00FD0752"/>
    <w:rsid w:val="00FD0812"/>
    <w:rsid w:val="00FD0AAD"/>
    <w:rsid w:val="00FD0BAF"/>
    <w:rsid w:val="00FD0BD9"/>
    <w:rsid w:val="00FD0C7F"/>
    <w:rsid w:val="00FD0E2F"/>
    <w:rsid w:val="00FD0FBF"/>
    <w:rsid w:val="00FD15BE"/>
    <w:rsid w:val="00FD1A50"/>
    <w:rsid w:val="00FD1D19"/>
    <w:rsid w:val="00FD218E"/>
    <w:rsid w:val="00FD21CA"/>
    <w:rsid w:val="00FD2273"/>
    <w:rsid w:val="00FD2439"/>
    <w:rsid w:val="00FD26B7"/>
    <w:rsid w:val="00FD27B6"/>
    <w:rsid w:val="00FD283D"/>
    <w:rsid w:val="00FD307B"/>
    <w:rsid w:val="00FD3232"/>
    <w:rsid w:val="00FD325B"/>
    <w:rsid w:val="00FD331A"/>
    <w:rsid w:val="00FD3695"/>
    <w:rsid w:val="00FD3B53"/>
    <w:rsid w:val="00FD3C3A"/>
    <w:rsid w:val="00FD3CBA"/>
    <w:rsid w:val="00FD3FC8"/>
    <w:rsid w:val="00FD404F"/>
    <w:rsid w:val="00FD425E"/>
    <w:rsid w:val="00FD4456"/>
    <w:rsid w:val="00FD485F"/>
    <w:rsid w:val="00FD49B6"/>
    <w:rsid w:val="00FD4A3B"/>
    <w:rsid w:val="00FD4B05"/>
    <w:rsid w:val="00FD4C72"/>
    <w:rsid w:val="00FD4DBF"/>
    <w:rsid w:val="00FD4E0F"/>
    <w:rsid w:val="00FD4FD4"/>
    <w:rsid w:val="00FD537E"/>
    <w:rsid w:val="00FD54DB"/>
    <w:rsid w:val="00FD57A9"/>
    <w:rsid w:val="00FD5B22"/>
    <w:rsid w:val="00FD5D53"/>
    <w:rsid w:val="00FD5F65"/>
    <w:rsid w:val="00FD6075"/>
    <w:rsid w:val="00FD607D"/>
    <w:rsid w:val="00FD62BC"/>
    <w:rsid w:val="00FD6328"/>
    <w:rsid w:val="00FD636D"/>
    <w:rsid w:val="00FD67B2"/>
    <w:rsid w:val="00FD70E5"/>
    <w:rsid w:val="00FD7254"/>
    <w:rsid w:val="00FD73D3"/>
    <w:rsid w:val="00FD74ED"/>
    <w:rsid w:val="00FD75AD"/>
    <w:rsid w:val="00FD7AFF"/>
    <w:rsid w:val="00FD7E73"/>
    <w:rsid w:val="00FD7F4C"/>
    <w:rsid w:val="00FE0101"/>
    <w:rsid w:val="00FE05BE"/>
    <w:rsid w:val="00FE0B33"/>
    <w:rsid w:val="00FE0C11"/>
    <w:rsid w:val="00FE1338"/>
    <w:rsid w:val="00FE1517"/>
    <w:rsid w:val="00FE1748"/>
    <w:rsid w:val="00FE17B5"/>
    <w:rsid w:val="00FE1891"/>
    <w:rsid w:val="00FE1899"/>
    <w:rsid w:val="00FE18DF"/>
    <w:rsid w:val="00FE1A64"/>
    <w:rsid w:val="00FE1AEB"/>
    <w:rsid w:val="00FE1C6D"/>
    <w:rsid w:val="00FE21FE"/>
    <w:rsid w:val="00FE24E1"/>
    <w:rsid w:val="00FE29EE"/>
    <w:rsid w:val="00FE2A76"/>
    <w:rsid w:val="00FE2B5B"/>
    <w:rsid w:val="00FE2D2C"/>
    <w:rsid w:val="00FE31D1"/>
    <w:rsid w:val="00FE335E"/>
    <w:rsid w:val="00FE34C3"/>
    <w:rsid w:val="00FE35BC"/>
    <w:rsid w:val="00FE3B66"/>
    <w:rsid w:val="00FE3C26"/>
    <w:rsid w:val="00FE3C27"/>
    <w:rsid w:val="00FE4741"/>
    <w:rsid w:val="00FE4A22"/>
    <w:rsid w:val="00FE4AA2"/>
    <w:rsid w:val="00FE4B52"/>
    <w:rsid w:val="00FE4D82"/>
    <w:rsid w:val="00FE5153"/>
    <w:rsid w:val="00FE5553"/>
    <w:rsid w:val="00FE58D5"/>
    <w:rsid w:val="00FE59FB"/>
    <w:rsid w:val="00FE5A98"/>
    <w:rsid w:val="00FE5E5B"/>
    <w:rsid w:val="00FE6003"/>
    <w:rsid w:val="00FE60BD"/>
    <w:rsid w:val="00FE6110"/>
    <w:rsid w:val="00FE6134"/>
    <w:rsid w:val="00FE6202"/>
    <w:rsid w:val="00FE625D"/>
    <w:rsid w:val="00FE6434"/>
    <w:rsid w:val="00FE64EA"/>
    <w:rsid w:val="00FE65CF"/>
    <w:rsid w:val="00FE6638"/>
    <w:rsid w:val="00FE675C"/>
    <w:rsid w:val="00FE6AAA"/>
    <w:rsid w:val="00FE6BA5"/>
    <w:rsid w:val="00FE6E19"/>
    <w:rsid w:val="00FE6F4E"/>
    <w:rsid w:val="00FE6F9F"/>
    <w:rsid w:val="00FE71C1"/>
    <w:rsid w:val="00FE7321"/>
    <w:rsid w:val="00FE759F"/>
    <w:rsid w:val="00FE75E8"/>
    <w:rsid w:val="00FE7956"/>
    <w:rsid w:val="00FE7CB1"/>
    <w:rsid w:val="00FE7D8C"/>
    <w:rsid w:val="00FE7EA3"/>
    <w:rsid w:val="00FE7ED0"/>
    <w:rsid w:val="00FF00E3"/>
    <w:rsid w:val="00FF00F0"/>
    <w:rsid w:val="00FF0462"/>
    <w:rsid w:val="00FF050A"/>
    <w:rsid w:val="00FF0648"/>
    <w:rsid w:val="00FF0DAC"/>
    <w:rsid w:val="00FF0F5F"/>
    <w:rsid w:val="00FF1039"/>
    <w:rsid w:val="00FF1588"/>
    <w:rsid w:val="00FF177B"/>
    <w:rsid w:val="00FF1837"/>
    <w:rsid w:val="00FF1A1C"/>
    <w:rsid w:val="00FF1B5D"/>
    <w:rsid w:val="00FF1CFF"/>
    <w:rsid w:val="00FF1F91"/>
    <w:rsid w:val="00FF2381"/>
    <w:rsid w:val="00FF23DC"/>
    <w:rsid w:val="00FF271D"/>
    <w:rsid w:val="00FF2AFD"/>
    <w:rsid w:val="00FF3164"/>
    <w:rsid w:val="00FF3684"/>
    <w:rsid w:val="00FF3CEC"/>
    <w:rsid w:val="00FF4429"/>
    <w:rsid w:val="00FF4491"/>
    <w:rsid w:val="00FF44FB"/>
    <w:rsid w:val="00FF4979"/>
    <w:rsid w:val="00FF4AD3"/>
    <w:rsid w:val="00FF4D8E"/>
    <w:rsid w:val="00FF4F84"/>
    <w:rsid w:val="00FF513D"/>
    <w:rsid w:val="00FF560D"/>
    <w:rsid w:val="00FF5AB6"/>
    <w:rsid w:val="00FF5B45"/>
    <w:rsid w:val="00FF5BBB"/>
    <w:rsid w:val="00FF5E28"/>
    <w:rsid w:val="00FF5F9F"/>
    <w:rsid w:val="00FF637D"/>
    <w:rsid w:val="00FF660E"/>
    <w:rsid w:val="00FF67B5"/>
    <w:rsid w:val="00FF6F31"/>
    <w:rsid w:val="00FF6F6D"/>
    <w:rsid w:val="00FF701D"/>
    <w:rsid w:val="00FF7510"/>
    <w:rsid w:val="00FF7656"/>
    <w:rsid w:val="00FF772C"/>
    <w:rsid w:val="00FF7743"/>
    <w:rsid w:val="00FF7A18"/>
    <w:rsid w:val="00FF7BAF"/>
    <w:rsid w:val="00FF7D77"/>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69986"/>
    <o:shapelayout v:ext="edit">
      <o:idmap v:ext="edit" data="1"/>
      <o:rules v:ext="edit">
        <o:r id="V:Rule8" type="connector" idref="#_x0000_s1061"/>
        <o:r id="V:Rule9" type="connector" idref="#_x0000_s1058"/>
        <o:r id="V:Rule10" type="connector" idref="#_x0000_s1055"/>
        <o:r id="V:Rule11" type="connector" idref="#_x0000_s1060"/>
        <o:r id="V:Rule12" type="connector" idref="#_x0000_s1059"/>
        <o:r id="V:Rule13" type="connector" idref="#_x0000_s1062"/>
        <o:r id="V:Rule14" type="connector" idref="#_x0000_s105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7CD8"/>
    <w:rPr>
      <w:rFonts w:ascii="Calibri" w:eastAsia="Calibri" w:hAnsi="Calibri" w:cs="Times New Roman"/>
      <w:lang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04560"/>
    <w:pPr>
      <w:spacing w:after="0" w:line="240" w:lineRule="auto"/>
    </w:pPr>
  </w:style>
  <w:style w:type="paragraph" w:styleId="FootnoteText">
    <w:name w:val="footnote text"/>
    <w:basedOn w:val="Normal"/>
    <w:link w:val="FootnoteTextChar"/>
    <w:uiPriority w:val="99"/>
    <w:unhideWhenUsed/>
    <w:rsid w:val="00DB6780"/>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DB6780"/>
    <w:rPr>
      <w:sz w:val="20"/>
      <w:szCs w:val="20"/>
    </w:rPr>
  </w:style>
  <w:style w:type="character" w:styleId="FootnoteReference">
    <w:name w:val="footnote reference"/>
    <w:basedOn w:val="DefaultParagraphFont"/>
    <w:uiPriority w:val="99"/>
    <w:semiHidden/>
    <w:unhideWhenUsed/>
    <w:rsid w:val="00DB6780"/>
    <w:rPr>
      <w:vertAlign w:val="superscript"/>
    </w:rPr>
  </w:style>
  <w:style w:type="paragraph" w:styleId="ListParagraph">
    <w:name w:val="List Paragraph"/>
    <w:basedOn w:val="Normal"/>
    <w:uiPriority w:val="34"/>
    <w:qFormat/>
    <w:rsid w:val="00EC675E"/>
    <w:pPr>
      <w:ind w:left="720"/>
      <w:contextualSpacing/>
    </w:pPr>
    <w:rPr>
      <w:rFonts w:asciiTheme="minorHAnsi" w:eastAsiaTheme="minorHAnsi" w:hAnsiTheme="minorHAnsi" w:cstheme="minorBidi"/>
    </w:rPr>
  </w:style>
  <w:style w:type="paragraph" w:styleId="Header">
    <w:name w:val="header"/>
    <w:basedOn w:val="Normal"/>
    <w:link w:val="HeaderChar"/>
    <w:uiPriority w:val="99"/>
    <w:unhideWhenUsed/>
    <w:rsid w:val="00F93D30"/>
    <w:pPr>
      <w:tabs>
        <w:tab w:val="center" w:pos="4513"/>
        <w:tab w:val="right" w:pos="9026"/>
      </w:tabs>
      <w:spacing w:after="0" w:line="240" w:lineRule="auto"/>
    </w:pPr>
    <w:rPr>
      <w:rFonts w:asciiTheme="minorHAnsi" w:eastAsiaTheme="minorHAnsi" w:hAnsiTheme="minorHAnsi" w:cstheme="minorBidi"/>
    </w:rPr>
  </w:style>
  <w:style w:type="character" w:customStyle="1" w:styleId="HeaderChar">
    <w:name w:val="Header Char"/>
    <w:basedOn w:val="DefaultParagraphFont"/>
    <w:link w:val="Header"/>
    <w:uiPriority w:val="99"/>
    <w:rsid w:val="00F93D30"/>
  </w:style>
  <w:style w:type="paragraph" w:styleId="Footer">
    <w:name w:val="footer"/>
    <w:basedOn w:val="Normal"/>
    <w:link w:val="FooterChar"/>
    <w:uiPriority w:val="99"/>
    <w:unhideWhenUsed/>
    <w:rsid w:val="00F93D30"/>
    <w:pPr>
      <w:tabs>
        <w:tab w:val="center" w:pos="4513"/>
        <w:tab w:val="right" w:pos="9026"/>
      </w:tabs>
      <w:spacing w:after="0" w:line="240" w:lineRule="auto"/>
    </w:pPr>
    <w:rPr>
      <w:rFonts w:asciiTheme="minorHAnsi" w:eastAsiaTheme="minorHAnsi" w:hAnsiTheme="minorHAnsi" w:cstheme="minorBidi"/>
    </w:rPr>
  </w:style>
  <w:style w:type="character" w:customStyle="1" w:styleId="FooterChar">
    <w:name w:val="Footer Char"/>
    <w:basedOn w:val="DefaultParagraphFont"/>
    <w:link w:val="Footer"/>
    <w:uiPriority w:val="99"/>
    <w:rsid w:val="00F93D30"/>
  </w:style>
  <w:style w:type="character" w:styleId="Emphasis">
    <w:name w:val="Emphasis"/>
    <w:basedOn w:val="DefaultParagraphFont"/>
    <w:uiPriority w:val="20"/>
    <w:qFormat/>
    <w:rsid w:val="00207F0D"/>
    <w:rPr>
      <w:i/>
      <w:iCs/>
    </w:rPr>
  </w:style>
  <w:style w:type="character" w:styleId="Hyperlink">
    <w:name w:val="Hyperlink"/>
    <w:basedOn w:val="DefaultParagraphFont"/>
    <w:uiPriority w:val="99"/>
    <w:unhideWhenUsed/>
    <w:rsid w:val="001B725E"/>
    <w:rPr>
      <w:color w:val="0000FF" w:themeColor="hyperlink"/>
      <w:u w:val="single"/>
    </w:rPr>
  </w:style>
  <w:style w:type="paragraph" w:styleId="BalloonText">
    <w:name w:val="Balloon Text"/>
    <w:basedOn w:val="Normal"/>
    <w:link w:val="BalloonTextChar"/>
    <w:uiPriority w:val="99"/>
    <w:semiHidden/>
    <w:unhideWhenUsed/>
    <w:rsid w:val="00F614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1436"/>
    <w:rPr>
      <w:rFonts w:ascii="Tahoma" w:eastAsia="Calibri" w:hAnsi="Tahoma" w:cs="Tahoma"/>
      <w:sz w:val="16"/>
      <w:szCs w:val="16"/>
    </w:rPr>
  </w:style>
  <w:style w:type="character" w:styleId="Strong">
    <w:name w:val="Strong"/>
    <w:basedOn w:val="DefaultParagraphFont"/>
    <w:uiPriority w:val="22"/>
    <w:qFormat/>
    <w:rsid w:val="00633F9C"/>
    <w:rPr>
      <w:b/>
      <w:bCs/>
    </w:rPr>
  </w:style>
  <w:style w:type="paragraph" w:styleId="NormalWeb">
    <w:name w:val="Normal (Web)"/>
    <w:basedOn w:val="Normal"/>
    <w:uiPriority w:val="99"/>
    <w:semiHidden/>
    <w:unhideWhenUsed/>
    <w:rsid w:val="00633F9C"/>
    <w:pPr>
      <w:spacing w:before="100" w:beforeAutospacing="1" w:after="100" w:afterAutospacing="1" w:line="240" w:lineRule="auto"/>
    </w:pPr>
    <w:rPr>
      <w:rFonts w:ascii="Times New Roman" w:eastAsia="Times New Roman" w:hAnsi="Times New Roman"/>
      <w:sz w:val="24"/>
      <w:szCs w:val="24"/>
      <w:lang w:eastAsia="id-ID"/>
    </w:rPr>
  </w:style>
  <w:style w:type="paragraph" w:styleId="HTMLPreformatted">
    <w:name w:val="HTML Preformatted"/>
    <w:basedOn w:val="Normal"/>
    <w:link w:val="HTMLPreformattedChar"/>
    <w:uiPriority w:val="99"/>
    <w:semiHidden/>
    <w:unhideWhenUsed/>
    <w:rsid w:val="004674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bidi="ar-SA"/>
    </w:rPr>
  </w:style>
  <w:style w:type="character" w:customStyle="1" w:styleId="HTMLPreformattedChar">
    <w:name w:val="HTML Preformatted Char"/>
    <w:basedOn w:val="DefaultParagraphFont"/>
    <w:link w:val="HTMLPreformatted"/>
    <w:uiPriority w:val="99"/>
    <w:semiHidden/>
    <w:rsid w:val="00467486"/>
    <w:rPr>
      <w:rFonts w:ascii="Courier New" w:eastAsia="Times New Roman" w:hAnsi="Courier New" w:cs="Courier New"/>
      <w:sz w:val="20"/>
      <w:szCs w:val="20"/>
      <w:lang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522941450">
      <w:bodyDiv w:val="1"/>
      <w:marLeft w:val="0"/>
      <w:marRight w:val="0"/>
      <w:marTop w:val="0"/>
      <w:marBottom w:val="0"/>
      <w:divBdr>
        <w:top w:val="none" w:sz="0" w:space="0" w:color="auto"/>
        <w:left w:val="none" w:sz="0" w:space="0" w:color="auto"/>
        <w:bottom w:val="none" w:sz="0" w:space="0" w:color="auto"/>
        <w:right w:val="none" w:sz="0" w:space="0" w:color="auto"/>
      </w:divBdr>
      <w:divsChild>
        <w:div w:id="799422261">
          <w:marLeft w:val="0"/>
          <w:marRight w:val="0"/>
          <w:marTop w:val="0"/>
          <w:marBottom w:val="0"/>
          <w:divBdr>
            <w:top w:val="none" w:sz="0" w:space="0" w:color="auto"/>
            <w:left w:val="none" w:sz="0" w:space="0" w:color="auto"/>
            <w:bottom w:val="none" w:sz="0" w:space="0" w:color="auto"/>
            <w:right w:val="none" w:sz="0" w:space="0" w:color="auto"/>
          </w:divBdr>
        </w:div>
        <w:div w:id="116532907">
          <w:marLeft w:val="0"/>
          <w:marRight w:val="0"/>
          <w:marTop w:val="0"/>
          <w:marBottom w:val="0"/>
          <w:divBdr>
            <w:top w:val="none" w:sz="0" w:space="0" w:color="auto"/>
            <w:left w:val="none" w:sz="0" w:space="0" w:color="auto"/>
            <w:bottom w:val="none" w:sz="0" w:space="0" w:color="auto"/>
            <w:right w:val="none" w:sz="0" w:space="0" w:color="auto"/>
          </w:divBdr>
        </w:div>
        <w:div w:id="1897885612">
          <w:marLeft w:val="0"/>
          <w:marRight w:val="0"/>
          <w:marTop w:val="0"/>
          <w:marBottom w:val="0"/>
          <w:divBdr>
            <w:top w:val="none" w:sz="0" w:space="0" w:color="auto"/>
            <w:left w:val="none" w:sz="0" w:space="0" w:color="auto"/>
            <w:bottom w:val="none" w:sz="0" w:space="0" w:color="auto"/>
            <w:right w:val="none" w:sz="0" w:space="0" w:color="auto"/>
          </w:divBdr>
        </w:div>
        <w:div w:id="813912236">
          <w:marLeft w:val="0"/>
          <w:marRight w:val="0"/>
          <w:marTop w:val="0"/>
          <w:marBottom w:val="0"/>
          <w:divBdr>
            <w:top w:val="none" w:sz="0" w:space="0" w:color="auto"/>
            <w:left w:val="none" w:sz="0" w:space="0" w:color="auto"/>
            <w:bottom w:val="none" w:sz="0" w:space="0" w:color="auto"/>
            <w:right w:val="none" w:sz="0" w:space="0" w:color="auto"/>
          </w:divBdr>
        </w:div>
        <w:div w:id="2076737272">
          <w:marLeft w:val="0"/>
          <w:marRight w:val="0"/>
          <w:marTop w:val="0"/>
          <w:marBottom w:val="0"/>
          <w:divBdr>
            <w:top w:val="none" w:sz="0" w:space="0" w:color="auto"/>
            <w:left w:val="none" w:sz="0" w:space="0" w:color="auto"/>
            <w:bottom w:val="none" w:sz="0" w:space="0" w:color="auto"/>
            <w:right w:val="none" w:sz="0" w:space="0" w:color="auto"/>
          </w:divBdr>
        </w:div>
        <w:div w:id="341980593">
          <w:marLeft w:val="0"/>
          <w:marRight w:val="0"/>
          <w:marTop w:val="0"/>
          <w:marBottom w:val="0"/>
          <w:divBdr>
            <w:top w:val="none" w:sz="0" w:space="0" w:color="auto"/>
            <w:left w:val="none" w:sz="0" w:space="0" w:color="auto"/>
            <w:bottom w:val="none" w:sz="0" w:space="0" w:color="auto"/>
            <w:right w:val="none" w:sz="0" w:space="0" w:color="auto"/>
          </w:divBdr>
        </w:div>
        <w:div w:id="1732270227">
          <w:marLeft w:val="0"/>
          <w:marRight w:val="0"/>
          <w:marTop w:val="0"/>
          <w:marBottom w:val="0"/>
          <w:divBdr>
            <w:top w:val="none" w:sz="0" w:space="0" w:color="auto"/>
            <w:left w:val="none" w:sz="0" w:space="0" w:color="auto"/>
            <w:bottom w:val="none" w:sz="0" w:space="0" w:color="auto"/>
            <w:right w:val="none" w:sz="0" w:space="0" w:color="auto"/>
          </w:divBdr>
        </w:div>
        <w:div w:id="394208327">
          <w:marLeft w:val="0"/>
          <w:marRight w:val="0"/>
          <w:marTop w:val="0"/>
          <w:marBottom w:val="0"/>
          <w:divBdr>
            <w:top w:val="none" w:sz="0" w:space="0" w:color="auto"/>
            <w:left w:val="none" w:sz="0" w:space="0" w:color="auto"/>
            <w:bottom w:val="none" w:sz="0" w:space="0" w:color="auto"/>
            <w:right w:val="none" w:sz="0" w:space="0" w:color="auto"/>
          </w:divBdr>
        </w:div>
        <w:div w:id="1134105632">
          <w:marLeft w:val="0"/>
          <w:marRight w:val="0"/>
          <w:marTop w:val="0"/>
          <w:marBottom w:val="0"/>
          <w:divBdr>
            <w:top w:val="none" w:sz="0" w:space="0" w:color="auto"/>
            <w:left w:val="none" w:sz="0" w:space="0" w:color="auto"/>
            <w:bottom w:val="none" w:sz="0" w:space="0" w:color="auto"/>
            <w:right w:val="none" w:sz="0" w:space="0" w:color="auto"/>
          </w:divBdr>
        </w:div>
        <w:div w:id="513813083">
          <w:marLeft w:val="0"/>
          <w:marRight w:val="0"/>
          <w:marTop w:val="0"/>
          <w:marBottom w:val="0"/>
          <w:divBdr>
            <w:top w:val="none" w:sz="0" w:space="0" w:color="auto"/>
            <w:left w:val="none" w:sz="0" w:space="0" w:color="auto"/>
            <w:bottom w:val="none" w:sz="0" w:space="0" w:color="auto"/>
            <w:right w:val="none" w:sz="0" w:space="0" w:color="auto"/>
          </w:divBdr>
        </w:div>
        <w:div w:id="2027512517">
          <w:marLeft w:val="0"/>
          <w:marRight w:val="0"/>
          <w:marTop w:val="0"/>
          <w:marBottom w:val="0"/>
          <w:divBdr>
            <w:top w:val="none" w:sz="0" w:space="0" w:color="auto"/>
            <w:left w:val="none" w:sz="0" w:space="0" w:color="auto"/>
            <w:bottom w:val="none" w:sz="0" w:space="0" w:color="auto"/>
            <w:right w:val="none" w:sz="0" w:space="0" w:color="auto"/>
          </w:divBdr>
        </w:div>
        <w:div w:id="1423335426">
          <w:marLeft w:val="0"/>
          <w:marRight w:val="0"/>
          <w:marTop w:val="0"/>
          <w:marBottom w:val="0"/>
          <w:divBdr>
            <w:top w:val="none" w:sz="0" w:space="0" w:color="auto"/>
            <w:left w:val="none" w:sz="0" w:space="0" w:color="auto"/>
            <w:bottom w:val="none" w:sz="0" w:space="0" w:color="auto"/>
            <w:right w:val="none" w:sz="0" w:space="0" w:color="auto"/>
          </w:divBdr>
        </w:div>
        <w:div w:id="1595475632">
          <w:marLeft w:val="0"/>
          <w:marRight w:val="0"/>
          <w:marTop w:val="0"/>
          <w:marBottom w:val="0"/>
          <w:divBdr>
            <w:top w:val="none" w:sz="0" w:space="0" w:color="auto"/>
            <w:left w:val="none" w:sz="0" w:space="0" w:color="auto"/>
            <w:bottom w:val="none" w:sz="0" w:space="0" w:color="auto"/>
            <w:right w:val="none" w:sz="0" w:space="0" w:color="auto"/>
          </w:divBdr>
        </w:div>
        <w:div w:id="237986974">
          <w:marLeft w:val="0"/>
          <w:marRight w:val="0"/>
          <w:marTop w:val="0"/>
          <w:marBottom w:val="0"/>
          <w:divBdr>
            <w:top w:val="none" w:sz="0" w:space="0" w:color="auto"/>
            <w:left w:val="none" w:sz="0" w:space="0" w:color="auto"/>
            <w:bottom w:val="none" w:sz="0" w:space="0" w:color="auto"/>
            <w:right w:val="none" w:sz="0" w:space="0" w:color="auto"/>
          </w:divBdr>
        </w:div>
      </w:divsChild>
    </w:div>
    <w:div w:id="656572227">
      <w:bodyDiv w:val="1"/>
      <w:marLeft w:val="0"/>
      <w:marRight w:val="0"/>
      <w:marTop w:val="0"/>
      <w:marBottom w:val="0"/>
      <w:divBdr>
        <w:top w:val="none" w:sz="0" w:space="0" w:color="auto"/>
        <w:left w:val="none" w:sz="0" w:space="0" w:color="auto"/>
        <w:bottom w:val="none" w:sz="0" w:space="0" w:color="auto"/>
        <w:right w:val="none" w:sz="0" w:space="0" w:color="auto"/>
      </w:divBdr>
    </w:div>
    <w:div w:id="686836013">
      <w:bodyDiv w:val="1"/>
      <w:marLeft w:val="0"/>
      <w:marRight w:val="0"/>
      <w:marTop w:val="0"/>
      <w:marBottom w:val="0"/>
      <w:divBdr>
        <w:top w:val="none" w:sz="0" w:space="0" w:color="auto"/>
        <w:left w:val="none" w:sz="0" w:space="0" w:color="auto"/>
        <w:bottom w:val="none" w:sz="0" w:space="0" w:color="auto"/>
        <w:right w:val="none" w:sz="0" w:space="0" w:color="auto"/>
      </w:divBdr>
    </w:div>
    <w:div w:id="869419860">
      <w:bodyDiv w:val="1"/>
      <w:marLeft w:val="0"/>
      <w:marRight w:val="0"/>
      <w:marTop w:val="0"/>
      <w:marBottom w:val="0"/>
      <w:divBdr>
        <w:top w:val="none" w:sz="0" w:space="0" w:color="auto"/>
        <w:left w:val="none" w:sz="0" w:space="0" w:color="auto"/>
        <w:bottom w:val="none" w:sz="0" w:space="0" w:color="auto"/>
        <w:right w:val="none" w:sz="0" w:space="0" w:color="auto"/>
      </w:divBdr>
    </w:div>
    <w:div w:id="1320694279">
      <w:bodyDiv w:val="1"/>
      <w:marLeft w:val="0"/>
      <w:marRight w:val="0"/>
      <w:marTop w:val="0"/>
      <w:marBottom w:val="0"/>
      <w:divBdr>
        <w:top w:val="none" w:sz="0" w:space="0" w:color="auto"/>
        <w:left w:val="none" w:sz="0" w:space="0" w:color="auto"/>
        <w:bottom w:val="none" w:sz="0" w:space="0" w:color="auto"/>
        <w:right w:val="none" w:sz="0" w:space="0" w:color="auto"/>
      </w:divBdr>
    </w:div>
    <w:div w:id="1568999361">
      <w:bodyDiv w:val="1"/>
      <w:marLeft w:val="0"/>
      <w:marRight w:val="0"/>
      <w:marTop w:val="0"/>
      <w:marBottom w:val="0"/>
      <w:divBdr>
        <w:top w:val="none" w:sz="0" w:space="0" w:color="auto"/>
        <w:left w:val="none" w:sz="0" w:space="0" w:color="auto"/>
        <w:bottom w:val="none" w:sz="0" w:space="0" w:color="auto"/>
        <w:right w:val="none" w:sz="0" w:space="0" w:color="auto"/>
      </w:divBdr>
      <w:divsChild>
        <w:div w:id="1752434715">
          <w:marLeft w:val="567"/>
          <w:marRight w:val="0"/>
          <w:marTop w:val="0"/>
          <w:marBottom w:val="0"/>
          <w:divBdr>
            <w:top w:val="none" w:sz="0" w:space="0" w:color="auto"/>
            <w:left w:val="none" w:sz="0" w:space="0" w:color="auto"/>
            <w:bottom w:val="none" w:sz="0" w:space="0" w:color="auto"/>
            <w:right w:val="none" w:sz="0" w:space="0" w:color="auto"/>
          </w:divBdr>
        </w:div>
        <w:div w:id="135612922">
          <w:marLeft w:val="567"/>
          <w:marRight w:val="0"/>
          <w:marTop w:val="0"/>
          <w:marBottom w:val="0"/>
          <w:divBdr>
            <w:top w:val="none" w:sz="0" w:space="0" w:color="auto"/>
            <w:left w:val="none" w:sz="0" w:space="0" w:color="auto"/>
            <w:bottom w:val="none" w:sz="0" w:space="0" w:color="auto"/>
            <w:right w:val="none" w:sz="0" w:space="0" w:color="auto"/>
          </w:divBdr>
        </w:div>
        <w:div w:id="120929053">
          <w:marLeft w:val="56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17"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yuhendrablog.wordpress.com/2008/07/09/daftar-nama-partai-politik-parpol-peserta-pemilu-2009-indonesi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6B2DA5-46A1-49F4-9544-D29D93DCF0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67</TotalTime>
  <Pages>50</Pages>
  <Words>13394</Words>
  <Characters>76347</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5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309</cp:revision>
  <cp:lastPrinted>2019-12-05T09:28:00Z</cp:lastPrinted>
  <dcterms:created xsi:type="dcterms:W3CDTF">2019-06-24T00:42:00Z</dcterms:created>
  <dcterms:modified xsi:type="dcterms:W3CDTF">2020-08-10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9d65630-c9bd-3386-aef4-f84256df3d14</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